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1DCAEB" w14:textId="0462509B" w:rsidR="00C47BE8" w:rsidRPr="005862CD" w:rsidRDefault="00C47BE8" w:rsidP="00B4263D">
      <w:r w:rsidRPr="005862CD">
        <w:br w:type="page"/>
      </w:r>
      <w:r w:rsidR="00385595" w:rsidRPr="005862CD">
        <w:rPr>
          <w:noProof/>
        </w:rPr>
        <mc:AlternateContent>
          <mc:Choice Requires="wpg">
            <w:drawing>
              <wp:anchor distT="0" distB="0" distL="114300" distR="114300" simplePos="0" relativeHeight="251658240" behindDoc="0" locked="0" layoutInCell="1" allowOverlap="1" wp14:anchorId="4ABAF5FE" wp14:editId="017BE725">
                <wp:simplePos x="0" y="0"/>
                <wp:positionH relativeFrom="column">
                  <wp:posOffset>-900430</wp:posOffset>
                </wp:positionH>
                <wp:positionV relativeFrom="paragraph">
                  <wp:posOffset>-900430</wp:posOffset>
                </wp:positionV>
                <wp:extent cx="7560000" cy="10692000"/>
                <wp:effectExtent l="0" t="0" r="3175" b="0"/>
                <wp:wrapNone/>
                <wp:docPr id="1943360407" name="Frontcover"/>
                <wp:cNvGraphicFramePr/>
                <a:graphic xmlns:a="http://schemas.openxmlformats.org/drawingml/2006/main">
                  <a:graphicData uri="http://schemas.microsoft.com/office/word/2010/wordprocessingGroup">
                    <wpg:wgp>
                      <wpg:cNvGrpSpPr/>
                      <wpg:grpSpPr>
                        <a:xfrm>
                          <a:off x="0" y="0"/>
                          <a:ext cx="7560000" cy="10692000"/>
                          <a:chOff x="0" y="0"/>
                          <a:chExt cx="7560000" cy="10692000"/>
                        </a:xfrm>
                      </wpg:grpSpPr>
                      <wps:wsp>
                        <wps:cNvPr id="1088626977" name="Achtergrondvlak (wit)"/>
                        <wps:cNvSpPr>
                          <a:spLocks noChangeAspect="1"/>
                        </wps:cNvSpPr>
                        <wps:spPr>
                          <a:xfrm>
                            <a:off x="0" y="0"/>
                            <a:ext cx="7560000" cy="10692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87951674" name="Patroon - zigzag"/>
                        <wpg:cNvGrpSpPr/>
                        <wpg:grpSpPr>
                          <a:xfrm>
                            <a:off x="3390900" y="361950"/>
                            <a:ext cx="3807698" cy="9974540"/>
                            <a:chOff x="0" y="0"/>
                            <a:chExt cx="3807698" cy="9974540"/>
                          </a:xfrm>
                        </wpg:grpSpPr>
                        <wps:wsp>
                          <wps:cNvPr id="487709685" name="Vrije vorm: vorm 487709685"/>
                          <wps:cNvSpPr/>
                          <wps:spPr>
                            <a:xfrm>
                              <a:off x="3129472" y="7593074"/>
                              <a:ext cx="241960" cy="2204764"/>
                            </a:xfrm>
                            <a:custGeom>
                              <a:avLst/>
                              <a:gdLst>
                                <a:gd name="connsiteX0" fmla="*/ 92641 w 241960"/>
                                <a:gd name="connsiteY0" fmla="*/ 1293947 h 2204764"/>
                                <a:gd name="connsiteX1" fmla="*/ 241960 w 241960"/>
                                <a:gd name="connsiteY1" fmla="*/ 736785 h 2204764"/>
                                <a:gd name="connsiteX2" fmla="*/ 92641 w 241960"/>
                                <a:gd name="connsiteY2" fmla="*/ 179623 h 2204764"/>
                                <a:gd name="connsiteX3" fmla="*/ 125428 w 241960"/>
                                <a:gd name="connsiteY3" fmla="*/ 57419 h 2204764"/>
                                <a:gd name="connsiteX4" fmla="*/ 48163 w 241960"/>
                                <a:gd name="connsiteY4" fmla="*/ 0 h 2204764"/>
                                <a:gd name="connsiteX5" fmla="*/ 0 w 241960"/>
                                <a:gd name="connsiteY5" fmla="*/ 179623 h 2204764"/>
                                <a:gd name="connsiteX6" fmla="*/ 149319 w 241960"/>
                                <a:gd name="connsiteY6" fmla="*/ 736785 h 2204764"/>
                                <a:gd name="connsiteX7" fmla="*/ 0 w 241960"/>
                                <a:gd name="connsiteY7" fmla="*/ 1293947 h 2204764"/>
                                <a:gd name="connsiteX8" fmla="*/ 149319 w 241960"/>
                                <a:gd name="connsiteY8" fmla="*/ 1851109 h 2204764"/>
                                <a:gd name="connsiteX9" fmla="*/ 63540 w 241960"/>
                                <a:gd name="connsiteY9" fmla="*/ 2171102 h 2204764"/>
                                <a:gd name="connsiteX10" fmla="*/ 147159 w 241960"/>
                                <a:gd name="connsiteY10" fmla="*/ 2204765 h 2204764"/>
                                <a:gd name="connsiteX11" fmla="*/ 241960 w 241960"/>
                                <a:gd name="connsiteY11" fmla="*/ 1850981 h 2204764"/>
                                <a:gd name="connsiteX12" fmla="*/ 92641 w 241960"/>
                                <a:gd name="connsiteY12" fmla="*/ 1293947 h 22047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241960" h="2204764">
                                  <a:moveTo>
                                    <a:pt x="92641" y="1293947"/>
                                  </a:moveTo>
                                  <a:lnTo>
                                    <a:pt x="241960" y="736785"/>
                                  </a:lnTo>
                                  <a:lnTo>
                                    <a:pt x="92641" y="179623"/>
                                  </a:lnTo>
                                  <a:lnTo>
                                    <a:pt x="125428" y="57419"/>
                                  </a:lnTo>
                                  <a:cubicBezTo>
                                    <a:pt x="99377" y="38618"/>
                                    <a:pt x="73579" y="19436"/>
                                    <a:pt x="48163" y="0"/>
                                  </a:cubicBezTo>
                                  <a:lnTo>
                                    <a:pt x="0" y="179623"/>
                                  </a:lnTo>
                                  <a:lnTo>
                                    <a:pt x="149319" y="736785"/>
                                  </a:lnTo>
                                  <a:lnTo>
                                    <a:pt x="0" y="1293947"/>
                                  </a:lnTo>
                                  <a:lnTo>
                                    <a:pt x="149319" y="1851109"/>
                                  </a:lnTo>
                                  <a:lnTo>
                                    <a:pt x="63540" y="2171102"/>
                                  </a:lnTo>
                                  <a:cubicBezTo>
                                    <a:pt x="91244" y="2182534"/>
                                    <a:pt x="119201" y="2193713"/>
                                    <a:pt x="147159" y="2204765"/>
                                  </a:cubicBezTo>
                                  <a:lnTo>
                                    <a:pt x="241960" y="1850981"/>
                                  </a:lnTo>
                                  <a:lnTo>
                                    <a:pt x="92641" y="1293947"/>
                                  </a:lnTo>
                                  <a:close/>
                                </a:path>
                              </a:pathLst>
                            </a:custGeom>
                            <a:no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64057710" name="Vrije vorm: vorm 364057710"/>
                          <wps:cNvSpPr/>
                          <wps:spPr>
                            <a:xfrm>
                              <a:off x="1289099" y="1346918"/>
                              <a:ext cx="290250" cy="7280195"/>
                            </a:xfrm>
                            <a:custGeom>
                              <a:avLst/>
                              <a:gdLst>
                                <a:gd name="connsiteX0" fmla="*/ 140932 w 290250"/>
                                <a:gd name="connsiteY0" fmla="*/ 6425906 h 7280195"/>
                                <a:gd name="connsiteX1" fmla="*/ 290251 w 290250"/>
                                <a:gd name="connsiteY1" fmla="*/ 5868745 h 7280195"/>
                                <a:gd name="connsiteX2" fmla="*/ 140932 w 290250"/>
                                <a:gd name="connsiteY2" fmla="*/ 5311583 h 7280195"/>
                                <a:gd name="connsiteX3" fmla="*/ 290251 w 290250"/>
                                <a:gd name="connsiteY3" fmla="*/ 4754421 h 7280195"/>
                                <a:gd name="connsiteX4" fmla="*/ 140932 w 290250"/>
                                <a:gd name="connsiteY4" fmla="*/ 4197260 h 7280195"/>
                                <a:gd name="connsiteX5" fmla="*/ 290251 w 290250"/>
                                <a:gd name="connsiteY5" fmla="*/ 3640098 h 7280195"/>
                                <a:gd name="connsiteX6" fmla="*/ 140932 w 290250"/>
                                <a:gd name="connsiteY6" fmla="*/ 3082936 h 7280195"/>
                                <a:gd name="connsiteX7" fmla="*/ 290251 w 290250"/>
                                <a:gd name="connsiteY7" fmla="*/ 2525774 h 7280195"/>
                                <a:gd name="connsiteX8" fmla="*/ 140932 w 290250"/>
                                <a:gd name="connsiteY8" fmla="*/ 1968613 h 7280195"/>
                                <a:gd name="connsiteX9" fmla="*/ 290251 w 290250"/>
                                <a:gd name="connsiteY9" fmla="*/ 1411451 h 7280195"/>
                                <a:gd name="connsiteX10" fmla="*/ 140932 w 290250"/>
                                <a:gd name="connsiteY10" fmla="*/ 854289 h 7280195"/>
                                <a:gd name="connsiteX11" fmla="*/ 290251 w 290250"/>
                                <a:gd name="connsiteY11" fmla="*/ 297127 h 7280195"/>
                                <a:gd name="connsiteX12" fmla="*/ 210572 w 290250"/>
                                <a:gd name="connsiteY12" fmla="*/ 0 h 7280195"/>
                                <a:gd name="connsiteX13" fmla="*/ 100393 w 290250"/>
                                <a:gd name="connsiteY13" fmla="*/ 114710 h 7280195"/>
                                <a:gd name="connsiteX14" fmla="*/ 149319 w 290250"/>
                                <a:gd name="connsiteY14" fmla="*/ 297127 h 7280195"/>
                                <a:gd name="connsiteX15" fmla="*/ 0 w 290250"/>
                                <a:gd name="connsiteY15" fmla="*/ 854289 h 7280195"/>
                                <a:gd name="connsiteX16" fmla="*/ 149319 w 290250"/>
                                <a:gd name="connsiteY16" fmla="*/ 1411451 h 7280195"/>
                                <a:gd name="connsiteX17" fmla="*/ 0 w 290250"/>
                                <a:gd name="connsiteY17" fmla="*/ 1968613 h 7280195"/>
                                <a:gd name="connsiteX18" fmla="*/ 149319 w 290250"/>
                                <a:gd name="connsiteY18" fmla="*/ 2525774 h 7280195"/>
                                <a:gd name="connsiteX19" fmla="*/ 0 w 290250"/>
                                <a:gd name="connsiteY19" fmla="*/ 3082936 h 7280195"/>
                                <a:gd name="connsiteX20" fmla="*/ 149319 w 290250"/>
                                <a:gd name="connsiteY20" fmla="*/ 3640098 h 7280195"/>
                                <a:gd name="connsiteX21" fmla="*/ 0 w 290250"/>
                                <a:gd name="connsiteY21" fmla="*/ 4197260 h 7280195"/>
                                <a:gd name="connsiteX22" fmla="*/ 149319 w 290250"/>
                                <a:gd name="connsiteY22" fmla="*/ 4754421 h 7280195"/>
                                <a:gd name="connsiteX23" fmla="*/ 0 w 290250"/>
                                <a:gd name="connsiteY23" fmla="*/ 5311583 h 7280195"/>
                                <a:gd name="connsiteX24" fmla="*/ 149319 w 290250"/>
                                <a:gd name="connsiteY24" fmla="*/ 5868745 h 7280195"/>
                                <a:gd name="connsiteX25" fmla="*/ 0 w 290250"/>
                                <a:gd name="connsiteY25" fmla="*/ 6425906 h 7280195"/>
                                <a:gd name="connsiteX26" fmla="*/ 149319 w 290250"/>
                                <a:gd name="connsiteY26" fmla="*/ 6983068 h 7280195"/>
                                <a:gd name="connsiteX27" fmla="*/ 100393 w 290250"/>
                                <a:gd name="connsiteY27" fmla="*/ 7165485 h 7280195"/>
                                <a:gd name="connsiteX28" fmla="*/ 210572 w 290250"/>
                                <a:gd name="connsiteY28" fmla="*/ 7280195 h 7280195"/>
                                <a:gd name="connsiteX29" fmla="*/ 290251 w 290250"/>
                                <a:gd name="connsiteY29" fmla="*/ 6983068 h 7280195"/>
                                <a:gd name="connsiteX30" fmla="*/ 140932 w 290250"/>
                                <a:gd name="connsiteY30" fmla="*/ 6425906 h 72801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Lst>
                              <a:rect l="l" t="t" r="r" b="b"/>
                              <a:pathLst>
                                <a:path w="290250" h="7280195">
                                  <a:moveTo>
                                    <a:pt x="140932" y="6425906"/>
                                  </a:moveTo>
                                  <a:lnTo>
                                    <a:pt x="290251" y="5868745"/>
                                  </a:lnTo>
                                  <a:lnTo>
                                    <a:pt x="140932" y="5311583"/>
                                  </a:lnTo>
                                  <a:lnTo>
                                    <a:pt x="290251" y="4754421"/>
                                  </a:lnTo>
                                  <a:lnTo>
                                    <a:pt x="140932" y="4197260"/>
                                  </a:lnTo>
                                  <a:lnTo>
                                    <a:pt x="290251" y="3640098"/>
                                  </a:lnTo>
                                  <a:lnTo>
                                    <a:pt x="140932" y="3082936"/>
                                  </a:lnTo>
                                  <a:lnTo>
                                    <a:pt x="290251" y="2525774"/>
                                  </a:lnTo>
                                  <a:lnTo>
                                    <a:pt x="140932" y="1968613"/>
                                  </a:lnTo>
                                  <a:lnTo>
                                    <a:pt x="290251" y="1411451"/>
                                  </a:lnTo>
                                  <a:lnTo>
                                    <a:pt x="140932" y="854289"/>
                                  </a:lnTo>
                                  <a:lnTo>
                                    <a:pt x="290251" y="297127"/>
                                  </a:lnTo>
                                  <a:lnTo>
                                    <a:pt x="210572" y="0"/>
                                  </a:lnTo>
                                  <a:cubicBezTo>
                                    <a:pt x="173210" y="37601"/>
                                    <a:pt x="136611" y="75965"/>
                                    <a:pt x="100393" y="114710"/>
                                  </a:cubicBezTo>
                                  <a:lnTo>
                                    <a:pt x="149319" y="297127"/>
                                  </a:lnTo>
                                  <a:lnTo>
                                    <a:pt x="0" y="854289"/>
                                  </a:lnTo>
                                  <a:lnTo>
                                    <a:pt x="149319" y="1411451"/>
                                  </a:lnTo>
                                  <a:lnTo>
                                    <a:pt x="0" y="1968613"/>
                                  </a:lnTo>
                                  <a:lnTo>
                                    <a:pt x="149319" y="2525774"/>
                                  </a:lnTo>
                                  <a:lnTo>
                                    <a:pt x="0" y="3082936"/>
                                  </a:lnTo>
                                  <a:lnTo>
                                    <a:pt x="149319" y="3640098"/>
                                  </a:lnTo>
                                  <a:lnTo>
                                    <a:pt x="0" y="4197260"/>
                                  </a:lnTo>
                                  <a:lnTo>
                                    <a:pt x="149319" y="4754421"/>
                                  </a:lnTo>
                                  <a:lnTo>
                                    <a:pt x="0" y="5311583"/>
                                  </a:lnTo>
                                  <a:lnTo>
                                    <a:pt x="149319" y="5868745"/>
                                  </a:lnTo>
                                  <a:lnTo>
                                    <a:pt x="0" y="6425906"/>
                                  </a:lnTo>
                                  <a:lnTo>
                                    <a:pt x="149319" y="6983068"/>
                                  </a:lnTo>
                                  <a:lnTo>
                                    <a:pt x="100393" y="7165485"/>
                                  </a:lnTo>
                                  <a:cubicBezTo>
                                    <a:pt x="136611" y="7204231"/>
                                    <a:pt x="173210" y="7242467"/>
                                    <a:pt x="210572" y="7280195"/>
                                  </a:cubicBezTo>
                                  <a:lnTo>
                                    <a:pt x="290251" y="6983068"/>
                                  </a:lnTo>
                                  <a:lnTo>
                                    <a:pt x="140932" y="6425906"/>
                                  </a:lnTo>
                                  <a:close/>
                                </a:path>
                              </a:pathLst>
                            </a:custGeom>
                            <a:no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98302151" name="Vrije vorm: vorm 398302151"/>
                          <wps:cNvSpPr/>
                          <wps:spPr>
                            <a:xfrm>
                              <a:off x="2209158" y="6492216"/>
                              <a:ext cx="266232" cy="2897850"/>
                            </a:xfrm>
                            <a:custGeom>
                              <a:avLst/>
                              <a:gdLst>
                                <a:gd name="connsiteX0" fmla="*/ 266233 w 266232"/>
                                <a:gd name="connsiteY0" fmla="*/ 1837770 h 2897850"/>
                                <a:gd name="connsiteX1" fmla="*/ 116914 w 266232"/>
                                <a:gd name="connsiteY1" fmla="*/ 1280608 h 2897850"/>
                                <a:gd name="connsiteX2" fmla="*/ 266233 w 266232"/>
                                <a:gd name="connsiteY2" fmla="*/ 723447 h 2897850"/>
                                <a:gd name="connsiteX3" fmla="*/ 116914 w 266232"/>
                                <a:gd name="connsiteY3" fmla="*/ 166284 h 2897850"/>
                                <a:gd name="connsiteX4" fmla="*/ 123141 w 266232"/>
                                <a:gd name="connsiteY4" fmla="*/ 142911 h 2897850"/>
                                <a:gd name="connsiteX5" fmla="*/ 44605 w 266232"/>
                                <a:gd name="connsiteY5" fmla="*/ 0 h 2897850"/>
                                <a:gd name="connsiteX6" fmla="*/ 0 w 266232"/>
                                <a:gd name="connsiteY6" fmla="*/ 166284 h 2897850"/>
                                <a:gd name="connsiteX7" fmla="*/ 149319 w 266232"/>
                                <a:gd name="connsiteY7" fmla="*/ 723447 h 2897850"/>
                                <a:gd name="connsiteX8" fmla="*/ 0 w 266232"/>
                                <a:gd name="connsiteY8" fmla="*/ 1280608 h 2897850"/>
                                <a:gd name="connsiteX9" fmla="*/ 149319 w 266232"/>
                                <a:gd name="connsiteY9" fmla="*/ 1837770 h 2897850"/>
                                <a:gd name="connsiteX10" fmla="*/ 0 w 266232"/>
                                <a:gd name="connsiteY10" fmla="*/ 2394931 h 2897850"/>
                                <a:gd name="connsiteX11" fmla="*/ 110560 w 266232"/>
                                <a:gd name="connsiteY11" fmla="*/ 2807531 h 2897850"/>
                                <a:gd name="connsiteX12" fmla="*/ 251618 w 266232"/>
                                <a:gd name="connsiteY12" fmla="*/ 2897851 h 2897850"/>
                                <a:gd name="connsiteX13" fmla="*/ 116787 w 266232"/>
                                <a:gd name="connsiteY13" fmla="*/ 2394805 h 2897850"/>
                                <a:gd name="connsiteX14" fmla="*/ 266233 w 266232"/>
                                <a:gd name="connsiteY14" fmla="*/ 1837770 h 28978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66232" h="2897850">
                                  <a:moveTo>
                                    <a:pt x="266233" y="1837770"/>
                                  </a:moveTo>
                                  <a:lnTo>
                                    <a:pt x="116914" y="1280608"/>
                                  </a:lnTo>
                                  <a:lnTo>
                                    <a:pt x="266233" y="723447"/>
                                  </a:lnTo>
                                  <a:lnTo>
                                    <a:pt x="116914" y="166284"/>
                                  </a:lnTo>
                                  <a:lnTo>
                                    <a:pt x="123141" y="142911"/>
                                  </a:lnTo>
                                  <a:cubicBezTo>
                                    <a:pt x="95818" y="96036"/>
                                    <a:pt x="69640" y="48272"/>
                                    <a:pt x="44605" y="0"/>
                                  </a:cubicBezTo>
                                  <a:lnTo>
                                    <a:pt x="0" y="166284"/>
                                  </a:lnTo>
                                  <a:lnTo>
                                    <a:pt x="149319" y="723447"/>
                                  </a:lnTo>
                                  <a:lnTo>
                                    <a:pt x="0" y="1280608"/>
                                  </a:lnTo>
                                  <a:lnTo>
                                    <a:pt x="149319" y="1837770"/>
                                  </a:lnTo>
                                  <a:lnTo>
                                    <a:pt x="0" y="2394931"/>
                                  </a:lnTo>
                                  <a:lnTo>
                                    <a:pt x="110560" y="2807531"/>
                                  </a:lnTo>
                                  <a:cubicBezTo>
                                    <a:pt x="157071" y="2838273"/>
                                    <a:pt x="203963" y="2868633"/>
                                    <a:pt x="251618" y="2897851"/>
                                  </a:cubicBezTo>
                                  <a:lnTo>
                                    <a:pt x="116787" y="2394805"/>
                                  </a:lnTo>
                                  <a:lnTo>
                                    <a:pt x="266233" y="1837770"/>
                                  </a:lnTo>
                                  <a:close/>
                                </a:path>
                              </a:pathLst>
                            </a:custGeom>
                            <a:no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4822574" name="Vrije vorm: vorm 24822574"/>
                          <wps:cNvSpPr/>
                          <wps:spPr>
                            <a:xfrm>
                              <a:off x="1979271" y="6172350"/>
                              <a:ext cx="272205" cy="3037585"/>
                            </a:xfrm>
                            <a:custGeom>
                              <a:avLst/>
                              <a:gdLst>
                                <a:gd name="connsiteX0" fmla="*/ 272205 w 272205"/>
                                <a:gd name="connsiteY0" fmla="*/ 2157636 h 3037585"/>
                                <a:gd name="connsiteX1" fmla="*/ 122886 w 272205"/>
                                <a:gd name="connsiteY1" fmla="*/ 1600474 h 3037585"/>
                                <a:gd name="connsiteX2" fmla="*/ 272205 w 272205"/>
                                <a:gd name="connsiteY2" fmla="*/ 1043313 h 3037585"/>
                                <a:gd name="connsiteX3" fmla="*/ 122886 w 272205"/>
                                <a:gd name="connsiteY3" fmla="*/ 486150 h 3037585"/>
                                <a:gd name="connsiteX4" fmla="*/ 205488 w 272205"/>
                                <a:gd name="connsiteY4" fmla="*/ 177845 h 3037585"/>
                                <a:gd name="connsiteX5" fmla="*/ 130257 w 272205"/>
                                <a:gd name="connsiteY5" fmla="*/ 0 h 3037585"/>
                                <a:gd name="connsiteX6" fmla="*/ 0 w 272205"/>
                                <a:gd name="connsiteY6" fmla="*/ 486024 h 3037585"/>
                                <a:gd name="connsiteX7" fmla="*/ 149319 w 272205"/>
                                <a:gd name="connsiteY7" fmla="*/ 1043185 h 3037585"/>
                                <a:gd name="connsiteX8" fmla="*/ 0 w 272205"/>
                                <a:gd name="connsiteY8" fmla="*/ 1600347 h 3037585"/>
                                <a:gd name="connsiteX9" fmla="*/ 149319 w 272205"/>
                                <a:gd name="connsiteY9" fmla="*/ 2157509 h 3037585"/>
                                <a:gd name="connsiteX10" fmla="*/ 0 w 272205"/>
                                <a:gd name="connsiteY10" fmla="*/ 2714671 h 3037585"/>
                                <a:gd name="connsiteX11" fmla="*/ 56551 w 272205"/>
                                <a:gd name="connsiteY11" fmla="*/ 2925416 h 3037585"/>
                                <a:gd name="connsiteX12" fmla="*/ 209428 w 272205"/>
                                <a:gd name="connsiteY12" fmla="*/ 3037586 h 3037585"/>
                                <a:gd name="connsiteX13" fmla="*/ 122886 w 272205"/>
                                <a:gd name="connsiteY13" fmla="*/ 2714544 h 3037585"/>
                                <a:gd name="connsiteX14" fmla="*/ 272205 w 272205"/>
                                <a:gd name="connsiteY14" fmla="*/ 2157636 h 303758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72205" h="3037585">
                                  <a:moveTo>
                                    <a:pt x="272205" y="2157636"/>
                                  </a:moveTo>
                                  <a:lnTo>
                                    <a:pt x="122886" y="1600474"/>
                                  </a:lnTo>
                                  <a:lnTo>
                                    <a:pt x="272205" y="1043313"/>
                                  </a:lnTo>
                                  <a:lnTo>
                                    <a:pt x="122886" y="486150"/>
                                  </a:lnTo>
                                  <a:lnTo>
                                    <a:pt x="205488" y="177845"/>
                                  </a:lnTo>
                                  <a:cubicBezTo>
                                    <a:pt x="178802" y="119410"/>
                                    <a:pt x="153640" y="60213"/>
                                    <a:pt x="130257" y="0"/>
                                  </a:cubicBezTo>
                                  <a:lnTo>
                                    <a:pt x="0" y="486024"/>
                                  </a:lnTo>
                                  <a:lnTo>
                                    <a:pt x="149319" y="1043185"/>
                                  </a:lnTo>
                                  <a:lnTo>
                                    <a:pt x="0" y="1600347"/>
                                  </a:lnTo>
                                  <a:lnTo>
                                    <a:pt x="149319" y="2157509"/>
                                  </a:lnTo>
                                  <a:lnTo>
                                    <a:pt x="0" y="2714671"/>
                                  </a:lnTo>
                                  <a:lnTo>
                                    <a:pt x="56551" y="2925416"/>
                                  </a:lnTo>
                                  <a:cubicBezTo>
                                    <a:pt x="106747" y="2963780"/>
                                    <a:pt x="157833" y="3001128"/>
                                    <a:pt x="209428" y="3037586"/>
                                  </a:cubicBezTo>
                                  <a:lnTo>
                                    <a:pt x="122886" y="2714544"/>
                                  </a:lnTo>
                                  <a:lnTo>
                                    <a:pt x="272205" y="2157636"/>
                                  </a:lnTo>
                                  <a:close/>
                                </a:path>
                              </a:pathLst>
                            </a:custGeom>
                            <a:no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685798400" name="Vrije vorm: vorm 1685798400"/>
                          <wps:cNvSpPr/>
                          <wps:spPr>
                            <a:xfrm>
                              <a:off x="1058957" y="1532258"/>
                              <a:ext cx="296350" cy="6910532"/>
                            </a:xfrm>
                            <a:custGeom>
                              <a:avLst/>
                              <a:gdLst>
                                <a:gd name="connsiteX0" fmla="*/ 147032 w 296350"/>
                                <a:gd name="connsiteY0" fmla="*/ 6240567 h 6910532"/>
                                <a:gd name="connsiteX1" fmla="*/ 296351 w 296350"/>
                                <a:gd name="connsiteY1" fmla="*/ 5683405 h 6910532"/>
                                <a:gd name="connsiteX2" fmla="*/ 147032 w 296350"/>
                                <a:gd name="connsiteY2" fmla="*/ 5126370 h 6910532"/>
                                <a:gd name="connsiteX3" fmla="*/ 296351 w 296350"/>
                                <a:gd name="connsiteY3" fmla="*/ 4569209 h 6910532"/>
                                <a:gd name="connsiteX4" fmla="*/ 147032 w 296350"/>
                                <a:gd name="connsiteY4" fmla="*/ 4012047 h 6910532"/>
                                <a:gd name="connsiteX5" fmla="*/ 296351 w 296350"/>
                                <a:gd name="connsiteY5" fmla="*/ 3454885 h 6910532"/>
                                <a:gd name="connsiteX6" fmla="*/ 147032 w 296350"/>
                                <a:gd name="connsiteY6" fmla="*/ 2897850 h 6910532"/>
                                <a:gd name="connsiteX7" fmla="*/ 296351 w 296350"/>
                                <a:gd name="connsiteY7" fmla="*/ 2340689 h 6910532"/>
                                <a:gd name="connsiteX8" fmla="*/ 147032 w 296350"/>
                                <a:gd name="connsiteY8" fmla="*/ 1783654 h 6910532"/>
                                <a:gd name="connsiteX9" fmla="*/ 296351 w 296350"/>
                                <a:gd name="connsiteY9" fmla="*/ 1226492 h 6910532"/>
                                <a:gd name="connsiteX10" fmla="*/ 147032 w 296350"/>
                                <a:gd name="connsiteY10" fmla="*/ 669458 h 6910532"/>
                                <a:gd name="connsiteX11" fmla="*/ 296351 w 296350"/>
                                <a:gd name="connsiteY11" fmla="*/ 112296 h 6910532"/>
                                <a:gd name="connsiteX12" fmla="*/ 266233 w 296350"/>
                                <a:gd name="connsiteY12" fmla="*/ 0 h 6910532"/>
                                <a:gd name="connsiteX13" fmla="*/ 140678 w 296350"/>
                                <a:gd name="connsiteY13" fmla="*/ 144689 h 6910532"/>
                                <a:gd name="connsiteX14" fmla="*/ 0 w 296350"/>
                                <a:gd name="connsiteY14" fmla="*/ 669458 h 6910532"/>
                                <a:gd name="connsiteX15" fmla="*/ 149319 w 296350"/>
                                <a:gd name="connsiteY15" fmla="*/ 1226619 h 6910532"/>
                                <a:gd name="connsiteX16" fmla="*/ 0 w 296350"/>
                                <a:gd name="connsiteY16" fmla="*/ 1783781 h 6910532"/>
                                <a:gd name="connsiteX17" fmla="*/ 149319 w 296350"/>
                                <a:gd name="connsiteY17" fmla="*/ 2340943 h 6910532"/>
                                <a:gd name="connsiteX18" fmla="*/ 0 w 296350"/>
                                <a:gd name="connsiteY18" fmla="*/ 2898105 h 6910532"/>
                                <a:gd name="connsiteX19" fmla="*/ 149319 w 296350"/>
                                <a:gd name="connsiteY19" fmla="*/ 3455266 h 6910532"/>
                                <a:gd name="connsiteX20" fmla="*/ 0 w 296350"/>
                                <a:gd name="connsiteY20" fmla="*/ 4012428 h 6910532"/>
                                <a:gd name="connsiteX21" fmla="*/ 149319 w 296350"/>
                                <a:gd name="connsiteY21" fmla="*/ 4569590 h 6910532"/>
                                <a:gd name="connsiteX22" fmla="*/ 0 w 296350"/>
                                <a:gd name="connsiteY22" fmla="*/ 5126752 h 6910532"/>
                                <a:gd name="connsiteX23" fmla="*/ 149319 w 296350"/>
                                <a:gd name="connsiteY23" fmla="*/ 5683913 h 6910532"/>
                                <a:gd name="connsiteX24" fmla="*/ 0 w 296350"/>
                                <a:gd name="connsiteY24" fmla="*/ 6241075 h 6910532"/>
                                <a:gd name="connsiteX25" fmla="*/ 140678 w 296350"/>
                                <a:gd name="connsiteY25" fmla="*/ 6765843 h 6910532"/>
                                <a:gd name="connsiteX26" fmla="*/ 266233 w 296350"/>
                                <a:gd name="connsiteY26" fmla="*/ 6910533 h 6910532"/>
                                <a:gd name="connsiteX27" fmla="*/ 296351 w 296350"/>
                                <a:gd name="connsiteY27" fmla="*/ 6798237 h 6910532"/>
                                <a:gd name="connsiteX28" fmla="*/ 147032 w 296350"/>
                                <a:gd name="connsiteY28" fmla="*/ 6240567 h 69105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Lst>
                              <a:rect l="l" t="t" r="r" b="b"/>
                              <a:pathLst>
                                <a:path w="296350" h="6910532">
                                  <a:moveTo>
                                    <a:pt x="147032" y="6240567"/>
                                  </a:moveTo>
                                  <a:lnTo>
                                    <a:pt x="296351" y="5683405"/>
                                  </a:lnTo>
                                  <a:lnTo>
                                    <a:pt x="147032" y="5126370"/>
                                  </a:lnTo>
                                  <a:lnTo>
                                    <a:pt x="296351" y="4569209"/>
                                  </a:lnTo>
                                  <a:lnTo>
                                    <a:pt x="147032" y="4012047"/>
                                  </a:lnTo>
                                  <a:lnTo>
                                    <a:pt x="296351" y="3454885"/>
                                  </a:lnTo>
                                  <a:lnTo>
                                    <a:pt x="147032" y="2897850"/>
                                  </a:lnTo>
                                  <a:lnTo>
                                    <a:pt x="296351" y="2340689"/>
                                  </a:lnTo>
                                  <a:lnTo>
                                    <a:pt x="147032" y="1783654"/>
                                  </a:lnTo>
                                  <a:lnTo>
                                    <a:pt x="296351" y="1226492"/>
                                  </a:lnTo>
                                  <a:lnTo>
                                    <a:pt x="147032" y="669458"/>
                                  </a:lnTo>
                                  <a:lnTo>
                                    <a:pt x="296351" y="112296"/>
                                  </a:lnTo>
                                  <a:lnTo>
                                    <a:pt x="266233" y="0"/>
                                  </a:lnTo>
                                  <a:cubicBezTo>
                                    <a:pt x="223534" y="47383"/>
                                    <a:pt x="181724" y="95655"/>
                                    <a:pt x="140678" y="144689"/>
                                  </a:cubicBezTo>
                                  <a:lnTo>
                                    <a:pt x="0" y="669458"/>
                                  </a:lnTo>
                                  <a:lnTo>
                                    <a:pt x="149319" y="1226619"/>
                                  </a:lnTo>
                                  <a:lnTo>
                                    <a:pt x="0" y="1783781"/>
                                  </a:lnTo>
                                  <a:lnTo>
                                    <a:pt x="149319" y="2340943"/>
                                  </a:lnTo>
                                  <a:lnTo>
                                    <a:pt x="0" y="2898105"/>
                                  </a:lnTo>
                                  <a:lnTo>
                                    <a:pt x="149319" y="3455266"/>
                                  </a:lnTo>
                                  <a:lnTo>
                                    <a:pt x="0" y="4012428"/>
                                  </a:lnTo>
                                  <a:lnTo>
                                    <a:pt x="149319" y="4569590"/>
                                  </a:lnTo>
                                  <a:lnTo>
                                    <a:pt x="0" y="5126752"/>
                                  </a:lnTo>
                                  <a:lnTo>
                                    <a:pt x="149319" y="5683913"/>
                                  </a:lnTo>
                                  <a:lnTo>
                                    <a:pt x="0" y="6241075"/>
                                  </a:lnTo>
                                  <a:lnTo>
                                    <a:pt x="140678" y="6765843"/>
                                  </a:lnTo>
                                  <a:cubicBezTo>
                                    <a:pt x="181597" y="6814878"/>
                                    <a:pt x="223534" y="6863023"/>
                                    <a:pt x="266233" y="6910533"/>
                                  </a:cubicBezTo>
                                  <a:lnTo>
                                    <a:pt x="296351" y="6798237"/>
                                  </a:lnTo>
                                  <a:lnTo>
                                    <a:pt x="147032" y="6240567"/>
                                  </a:lnTo>
                                  <a:close/>
                                </a:path>
                              </a:pathLst>
                            </a:custGeom>
                            <a:no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223782769" name="Vrije vorm: vorm 1223782769"/>
                          <wps:cNvSpPr/>
                          <wps:spPr>
                            <a:xfrm>
                              <a:off x="3589628" y="7877244"/>
                              <a:ext cx="218069" cy="2062489"/>
                            </a:xfrm>
                            <a:custGeom>
                              <a:avLst/>
                              <a:gdLst>
                                <a:gd name="connsiteX0" fmla="*/ 218069 w 218069"/>
                                <a:gd name="connsiteY0" fmla="*/ 1522731 h 2062489"/>
                                <a:gd name="connsiteX1" fmla="*/ 80569 w 218069"/>
                                <a:gd name="connsiteY1" fmla="*/ 1009777 h 2062489"/>
                                <a:gd name="connsiteX2" fmla="*/ 218069 w 218069"/>
                                <a:gd name="connsiteY2" fmla="*/ 496822 h 2062489"/>
                                <a:gd name="connsiteX3" fmla="*/ 218069 w 218069"/>
                                <a:gd name="connsiteY3" fmla="*/ 408408 h 2062489"/>
                                <a:gd name="connsiteX4" fmla="*/ 121616 w 218069"/>
                                <a:gd name="connsiteY4" fmla="*/ 48526 h 2062489"/>
                                <a:gd name="connsiteX5" fmla="*/ 27958 w 218069"/>
                                <a:gd name="connsiteY5" fmla="*/ 0 h 2062489"/>
                                <a:gd name="connsiteX6" fmla="*/ 149319 w 218069"/>
                                <a:gd name="connsiteY6" fmla="*/ 452615 h 2062489"/>
                                <a:gd name="connsiteX7" fmla="*/ 0 w 218069"/>
                                <a:gd name="connsiteY7" fmla="*/ 1009777 h 2062489"/>
                                <a:gd name="connsiteX8" fmla="*/ 149319 w 218069"/>
                                <a:gd name="connsiteY8" fmla="*/ 1566938 h 2062489"/>
                                <a:gd name="connsiteX9" fmla="*/ 22620 w 218069"/>
                                <a:gd name="connsiteY9" fmla="*/ 2039623 h 2062489"/>
                                <a:gd name="connsiteX10" fmla="*/ 97089 w 218069"/>
                                <a:gd name="connsiteY10" fmla="*/ 2062490 h 2062489"/>
                                <a:gd name="connsiteX11" fmla="*/ 218069 w 218069"/>
                                <a:gd name="connsiteY11" fmla="*/ 1611145 h 2062489"/>
                                <a:gd name="connsiteX12" fmla="*/ 218069 w 218069"/>
                                <a:gd name="connsiteY12" fmla="*/ 1522731 h 206248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218069" h="2062489">
                                  <a:moveTo>
                                    <a:pt x="218069" y="1522731"/>
                                  </a:moveTo>
                                  <a:lnTo>
                                    <a:pt x="80569" y="1009777"/>
                                  </a:lnTo>
                                  <a:lnTo>
                                    <a:pt x="218069" y="496822"/>
                                  </a:lnTo>
                                  <a:lnTo>
                                    <a:pt x="218069" y="408408"/>
                                  </a:lnTo>
                                  <a:lnTo>
                                    <a:pt x="121616" y="48526"/>
                                  </a:lnTo>
                                  <a:cubicBezTo>
                                    <a:pt x="90100" y="32902"/>
                                    <a:pt x="58965" y="16641"/>
                                    <a:pt x="27958" y="0"/>
                                  </a:cubicBezTo>
                                  <a:lnTo>
                                    <a:pt x="149319" y="452615"/>
                                  </a:lnTo>
                                  <a:lnTo>
                                    <a:pt x="0" y="1009777"/>
                                  </a:lnTo>
                                  <a:lnTo>
                                    <a:pt x="149319" y="1566938"/>
                                  </a:lnTo>
                                  <a:lnTo>
                                    <a:pt x="22620" y="2039623"/>
                                  </a:lnTo>
                                  <a:cubicBezTo>
                                    <a:pt x="47401" y="2047373"/>
                                    <a:pt x="72181" y="2054995"/>
                                    <a:pt x="97089" y="2062490"/>
                                  </a:cubicBezTo>
                                  <a:lnTo>
                                    <a:pt x="218069" y="1611145"/>
                                  </a:lnTo>
                                  <a:lnTo>
                                    <a:pt x="218069" y="1522731"/>
                                  </a:lnTo>
                                  <a:close/>
                                </a:path>
                              </a:pathLst>
                            </a:custGeom>
                            <a:no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635549296" name="Vrije vorm: vorm 635549296"/>
                          <wps:cNvSpPr/>
                          <wps:spPr>
                            <a:xfrm>
                              <a:off x="1519241" y="1175933"/>
                              <a:ext cx="284150" cy="7622165"/>
                            </a:xfrm>
                            <a:custGeom>
                              <a:avLst/>
                              <a:gdLst>
                                <a:gd name="connsiteX0" fmla="*/ 134832 w 284150"/>
                                <a:gd name="connsiteY0" fmla="*/ 6596891 h 7622165"/>
                                <a:gd name="connsiteX1" fmla="*/ 284151 w 284150"/>
                                <a:gd name="connsiteY1" fmla="*/ 6039730 h 7622165"/>
                                <a:gd name="connsiteX2" fmla="*/ 134832 w 284150"/>
                                <a:gd name="connsiteY2" fmla="*/ 5482567 h 7622165"/>
                                <a:gd name="connsiteX3" fmla="*/ 284151 w 284150"/>
                                <a:gd name="connsiteY3" fmla="*/ 4925406 h 7622165"/>
                                <a:gd name="connsiteX4" fmla="*/ 134832 w 284150"/>
                                <a:gd name="connsiteY4" fmla="*/ 4368244 h 7622165"/>
                                <a:gd name="connsiteX5" fmla="*/ 284151 w 284150"/>
                                <a:gd name="connsiteY5" fmla="*/ 3811082 h 7622165"/>
                                <a:gd name="connsiteX6" fmla="*/ 134832 w 284150"/>
                                <a:gd name="connsiteY6" fmla="*/ 3253921 h 7622165"/>
                                <a:gd name="connsiteX7" fmla="*/ 284151 w 284150"/>
                                <a:gd name="connsiteY7" fmla="*/ 2696759 h 7622165"/>
                                <a:gd name="connsiteX8" fmla="*/ 134832 w 284150"/>
                                <a:gd name="connsiteY8" fmla="*/ 2139598 h 7622165"/>
                                <a:gd name="connsiteX9" fmla="*/ 284151 w 284150"/>
                                <a:gd name="connsiteY9" fmla="*/ 1582436 h 7622165"/>
                                <a:gd name="connsiteX10" fmla="*/ 134832 w 284150"/>
                                <a:gd name="connsiteY10" fmla="*/ 1025274 h 7622165"/>
                                <a:gd name="connsiteX11" fmla="*/ 284151 w 284150"/>
                                <a:gd name="connsiteY11" fmla="*/ 468112 h 7622165"/>
                                <a:gd name="connsiteX12" fmla="*/ 158723 w 284150"/>
                                <a:gd name="connsiteY12" fmla="*/ 0 h 7622165"/>
                                <a:gd name="connsiteX13" fmla="*/ 50959 w 284150"/>
                                <a:gd name="connsiteY13" fmla="*/ 101371 h 7622165"/>
                                <a:gd name="connsiteX14" fmla="*/ 149319 w 284150"/>
                                <a:gd name="connsiteY14" fmla="*/ 468112 h 7622165"/>
                                <a:gd name="connsiteX15" fmla="*/ 0 w 284150"/>
                                <a:gd name="connsiteY15" fmla="*/ 1025274 h 7622165"/>
                                <a:gd name="connsiteX16" fmla="*/ 149319 w 284150"/>
                                <a:gd name="connsiteY16" fmla="*/ 1582436 h 7622165"/>
                                <a:gd name="connsiteX17" fmla="*/ 0 w 284150"/>
                                <a:gd name="connsiteY17" fmla="*/ 2139598 h 7622165"/>
                                <a:gd name="connsiteX18" fmla="*/ 149319 w 284150"/>
                                <a:gd name="connsiteY18" fmla="*/ 2696759 h 7622165"/>
                                <a:gd name="connsiteX19" fmla="*/ 0 w 284150"/>
                                <a:gd name="connsiteY19" fmla="*/ 3253921 h 7622165"/>
                                <a:gd name="connsiteX20" fmla="*/ 149319 w 284150"/>
                                <a:gd name="connsiteY20" fmla="*/ 3811082 h 7622165"/>
                                <a:gd name="connsiteX21" fmla="*/ 0 w 284150"/>
                                <a:gd name="connsiteY21" fmla="*/ 4368244 h 7622165"/>
                                <a:gd name="connsiteX22" fmla="*/ 149319 w 284150"/>
                                <a:gd name="connsiteY22" fmla="*/ 4925406 h 7622165"/>
                                <a:gd name="connsiteX23" fmla="*/ 0 w 284150"/>
                                <a:gd name="connsiteY23" fmla="*/ 5482567 h 7622165"/>
                                <a:gd name="connsiteX24" fmla="*/ 149319 w 284150"/>
                                <a:gd name="connsiteY24" fmla="*/ 6039730 h 7622165"/>
                                <a:gd name="connsiteX25" fmla="*/ 0 w 284150"/>
                                <a:gd name="connsiteY25" fmla="*/ 6596891 h 7622165"/>
                                <a:gd name="connsiteX26" fmla="*/ 149319 w 284150"/>
                                <a:gd name="connsiteY26" fmla="*/ 7154053 h 7622165"/>
                                <a:gd name="connsiteX27" fmla="*/ 50959 w 284150"/>
                                <a:gd name="connsiteY27" fmla="*/ 7520794 h 7622165"/>
                                <a:gd name="connsiteX28" fmla="*/ 158723 w 284150"/>
                                <a:gd name="connsiteY28" fmla="*/ 7622165 h 7622165"/>
                                <a:gd name="connsiteX29" fmla="*/ 284151 w 284150"/>
                                <a:gd name="connsiteY29" fmla="*/ 7154053 h 7622165"/>
                                <a:gd name="connsiteX30" fmla="*/ 134832 w 284150"/>
                                <a:gd name="connsiteY30" fmla="*/ 6596891 h 76221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Lst>
                              <a:rect l="l" t="t" r="r" b="b"/>
                              <a:pathLst>
                                <a:path w="284150" h="7622165">
                                  <a:moveTo>
                                    <a:pt x="134832" y="6596891"/>
                                  </a:moveTo>
                                  <a:lnTo>
                                    <a:pt x="284151" y="6039730"/>
                                  </a:lnTo>
                                  <a:lnTo>
                                    <a:pt x="134832" y="5482567"/>
                                  </a:lnTo>
                                  <a:lnTo>
                                    <a:pt x="284151" y="4925406"/>
                                  </a:lnTo>
                                  <a:lnTo>
                                    <a:pt x="134832" y="4368244"/>
                                  </a:lnTo>
                                  <a:lnTo>
                                    <a:pt x="284151" y="3811082"/>
                                  </a:lnTo>
                                  <a:lnTo>
                                    <a:pt x="134832" y="3253921"/>
                                  </a:lnTo>
                                  <a:lnTo>
                                    <a:pt x="284151" y="2696759"/>
                                  </a:lnTo>
                                  <a:lnTo>
                                    <a:pt x="134832" y="2139598"/>
                                  </a:lnTo>
                                  <a:lnTo>
                                    <a:pt x="284151" y="1582436"/>
                                  </a:lnTo>
                                  <a:lnTo>
                                    <a:pt x="134832" y="1025274"/>
                                  </a:lnTo>
                                  <a:lnTo>
                                    <a:pt x="284151" y="468112"/>
                                  </a:lnTo>
                                  <a:lnTo>
                                    <a:pt x="158723" y="0"/>
                                  </a:lnTo>
                                  <a:cubicBezTo>
                                    <a:pt x="122378" y="33282"/>
                                    <a:pt x="86414" y="66946"/>
                                    <a:pt x="50959" y="101371"/>
                                  </a:cubicBezTo>
                                  <a:lnTo>
                                    <a:pt x="149319" y="468112"/>
                                  </a:lnTo>
                                  <a:lnTo>
                                    <a:pt x="0" y="1025274"/>
                                  </a:lnTo>
                                  <a:lnTo>
                                    <a:pt x="149319" y="1582436"/>
                                  </a:lnTo>
                                  <a:lnTo>
                                    <a:pt x="0" y="2139598"/>
                                  </a:lnTo>
                                  <a:lnTo>
                                    <a:pt x="149319" y="2696759"/>
                                  </a:lnTo>
                                  <a:lnTo>
                                    <a:pt x="0" y="3253921"/>
                                  </a:lnTo>
                                  <a:lnTo>
                                    <a:pt x="149319" y="3811082"/>
                                  </a:lnTo>
                                  <a:lnTo>
                                    <a:pt x="0" y="4368244"/>
                                  </a:lnTo>
                                  <a:lnTo>
                                    <a:pt x="149319" y="4925406"/>
                                  </a:lnTo>
                                  <a:lnTo>
                                    <a:pt x="0" y="5482567"/>
                                  </a:lnTo>
                                  <a:lnTo>
                                    <a:pt x="149319" y="6039730"/>
                                  </a:lnTo>
                                  <a:lnTo>
                                    <a:pt x="0" y="6596891"/>
                                  </a:lnTo>
                                  <a:lnTo>
                                    <a:pt x="149319" y="7154053"/>
                                  </a:lnTo>
                                  <a:lnTo>
                                    <a:pt x="50959" y="7520794"/>
                                  </a:lnTo>
                                  <a:cubicBezTo>
                                    <a:pt x="86287" y="7555092"/>
                                    <a:pt x="122378" y="7588756"/>
                                    <a:pt x="158723" y="7622165"/>
                                  </a:cubicBezTo>
                                  <a:lnTo>
                                    <a:pt x="284151" y="7154053"/>
                                  </a:lnTo>
                                  <a:lnTo>
                                    <a:pt x="134832" y="6596891"/>
                                  </a:lnTo>
                                  <a:close/>
                                </a:path>
                              </a:pathLst>
                            </a:custGeom>
                            <a:no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8911947" name="Vrije vorm: vorm 188911947"/>
                          <wps:cNvSpPr/>
                          <wps:spPr>
                            <a:xfrm>
                              <a:off x="2439300" y="6898972"/>
                              <a:ext cx="260132" cy="2618506"/>
                            </a:xfrm>
                            <a:custGeom>
                              <a:avLst/>
                              <a:gdLst>
                                <a:gd name="connsiteX0" fmla="*/ 110814 w 260132"/>
                                <a:gd name="connsiteY0" fmla="*/ 1988048 h 2618506"/>
                                <a:gd name="connsiteX1" fmla="*/ 260133 w 260132"/>
                                <a:gd name="connsiteY1" fmla="*/ 1430886 h 2618506"/>
                                <a:gd name="connsiteX2" fmla="*/ 110814 w 260132"/>
                                <a:gd name="connsiteY2" fmla="*/ 873725 h 2618506"/>
                                <a:gd name="connsiteX3" fmla="*/ 260133 w 260132"/>
                                <a:gd name="connsiteY3" fmla="*/ 316563 h 2618506"/>
                                <a:gd name="connsiteX4" fmla="*/ 232811 w 260132"/>
                                <a:gd name="connsiteY4" fmla="*/ 214811 h 2618506"/>
                                <a:gd name="connsiteX5" fmla="*/ 64430 w 260132"/>
                                <a:gd name="connsiteY5" fmla="*/ 0 h 2618506"/>
                                <a:gd name="connsiteX6" fmla="*/ 149319 w 260132"/>
                                <a:gd name="connsiteY6" fmla="*/ 316563 h 2618506"/>
                                <a:gd name="connsiteX7" fmla="*/ 0 w 260132"/>
                                <a:gd name="connsiteY7" fmla="*/ 873725 h 2618506"/>
                                <a:gd name="connsiteX8" fmla="*/ 149319 w 260132"/>
                                <a:gd name="connsiteY8" fmla="*/ 1430886 h 2618506"/>
                                <a:gd name="connsiteX9" fmla="*/ 0 w 260132"/>
                                <a:gd name="connsiteY9" fmla="*/ 1988048 h 2618506"/>
                                <a:gd name="connsiteX10" fmla="*/ 149319 w 260132"/>
                                <a:gd name="connsiteY10" fmla="*/ 2545210 h 2618506"/>
                                <a:gd name="connsiteX11" fmla="*/ 144236 w 260132"/>
                                <a:gd name="connsiteY11" fmla="*/ 2564138 h 2618506"/>
                                <a:gd name="connsiteX12" fmla="*/ 240435 w 260132"/>
                                <a:gd name="connsiteY12" fmla="*/ 2618507 h 2618506"/>
                                <a:gd name="connsiteX13" fmla="*/ 260006 w 260132"/>
                                <a:gd name="connsiteY13" fmla="*/ 2545337 h 2618506"/>
                                <a:gd name="connsiteX14" fmla="*/ 110814 w 260132"/>
                                <a:gd name="connsiteY14" fmla="*/ 1988048 h 261850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60132" h="2618506">
                                  <a:moveTo>
                                    <a:pt x="110814" y="1988048"/>
                                  </a:moveTo>
                                  <a:lnTo>
                                    <a:pt x="260133" y="1430886"/>
                                  </a:lnTo>
                                  <a:lnTo>
                                    <a:pt x="110814" y="873725"/>
                                  </a:lnTo>
                                  <a:lnTo>
                                    <a:pt x="260133" y="316563"/>
                                  </a:lnTo>
                                  <a:lnTo>
                                    <a:pt x="232811" y="214811"/>
                                  </a:lnTo>
                                  <a:cubicBezTo>
                                    <a:pt x="173846" y="145705"/>
                                    <a:pt x="117676" y="73932"/>
                                    <a:pt x="64430" y="0"/>
                                  </a:cubicBezTo>
                                  <a:lnTo>
                                    <a:pt x="149319" y="316563"/>
                                  </a:lnTo>
                                  <a:lnTo>
                                    <a:pt x="0" y="873725"/>
                                  </a:lnTo>
                                  <a:lnTo>
                                    <a:pt x="149319" y="1430886"/>
                                  </a:lnTo>
                                  <a:lnTo>
                                    <a:pt x="0" y="1988048"/>
                                  </a:lnTo>
                                  <a:lnTo>
                                    <a:pt x="149319" y="2545210"/>
                                  </a:lnTo>
                                  <a:lnTo>
                                    <a:pt x="144236" y="2564138"/>
                                  </a:lnTo>
                                  <a:cubicBezTo>
                                    <a:pt x="176133" y="2582557"/>
                                    <a:pt x="208157" y="2600723"/>
                                    <a:pt x="240435" y="2618507"/>
                                  </a:cubicBezTo>
                                  <a:lnTo>
                                    <a:pt x="260006" y="2545337"/>
                                  </a:lnTo>
                                  <a:lnTo>
                                    <a:pt x="110814" y="1988048"/>
                                  </a:lnTo>
                                  <a:close/>
                                </a:path>
                              </a:pathLst>
                            </a:custGeom>
                            <a:no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139168666" name="Vrije vorm: vorm 1139168666"/>
                          <wps:cNvSpPr/>
                          <wps:spPr>
                            <a:xfrm>
                              <a:off x="1749383" y="5022966"/>
                              <a:ext cx="278050" cy="3973302"/>
                            </a:xfrm>
                            <a:custGeom>
                              <a:avLst/>
                              <a:gdLst>
                                <a:gd name="connsiteX0" fmla="*/ 278051 w 278050"/>
                                <a:gd name="connsiteY0" fmla="*/ 3307020 h 3973302"/>
                                <a:gd name="connsiteX1" fmla="*/ 128732 w 278050"/>
                                <a:gd name="connsiteY1" fmla="*/ 2749859 h 3973302"/>
                                <a:gd name="connsiteX2" fmla="*/ 278051 w 278050"/>
                                <a:gd name="connsiteY2" fmla="*/ 2192697 h 3973302"/>
                                <a:gd name="connsiteX3" fmla="*/ 128732 w 278050"/>
                                <a:gd name="connsiteY3" fmla="*/ 1635535 h 3973302"/>
                                <a:gd name="connsiteX4" fmla="*/ 278051 w 278050"/>
                                <a:gd name="connsiteY4" fmla="*/ 1078373 h 3973302"/>
                                <a:gd name="connsiteX5" fmla="*/ 128732 w 278050"/>
                                <a:gd name="connsiteY5" fmla="*/ 521212 h 3973302"/>
                                <a:gd name="connsiteX6" fmla="*/ 165839 w 278050"/>
                                <a:gd name="connsiteY6" fmla="*/ 382874 h 3973302"/>
                                <a:gd name="connsiteX7" fmla="*/ 139661 w 278050"/>
                                <a:gd name="connsiteY7" fmla="*/ 0 h 3973302"/>
                                <a:gd name="connsiteX8" fmla="*/ 0 w 278050"/>
                                <a:gd name="connsiteY8" fmla="*/ 521212 h 3973302"/>
                                <a:gd name="connsiteX9" fmla="*/ 149319 w 278050"/>
                                <a:gd name="connsiteY9" fmla="*/ 1078373 h 3973302"/>
                                <a:gd name="connsiteX10" fmla="*/ 0 w 278050"/>
                                <a:gd name="connsiteY10" fmla="*/ 1635535 h 3973302"/>
                                <a:gd name="connsiteX11" fmla="*/ 149319 w 278050"/>
                                <a:gd name="connsiteY11" fmla="*/ 2192697 h 3973302"/>
                                <a:gd name="connsiteX12" fmla="*/ 0 w 278050"/>
                                <a:gd name="connsiteY12" fmla="*/ 2749859 h 3973302"/>
                                <a:gd name="connsiteX13" fmla="*/ 149319 w 278050"/>
                                <a:gd name="connsiteY13" fmla="*/ 3307020 h 3973302"/>
                                <a:gd name="connsiteX14" fmla="*/ 5337 w 278050"/>
                                <a:gd name="connsiteY14" fmla="*/ 3843984 h 3973302"/>
                                <a:gd name="connsiteX15" fmla="*/ 158088 w 278050"/>
                                <a:gd name="connsiteY15" fmla="*/ 3973302 h 3973302"/>
                                <a:gd name="connsiteX16" fmla="*/ 128859 w 278050"/>
                                <a:gd name="connsiteY16" fmla="*/ 3864055 h 3973302"/>
                                <a:gd name="connsiteX17" fmla="*/ 278051 w 278050"/>
                                <a:gd name="connsiteY17" fmla="*/ 3307020 h 397330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Lst>
                              <a:rect l="l" t="t" r="r" b="b"/>
                              <a:pathLst>
                                <a:path w="278050" h="3973302">
                                  <a:moveTo>
                                    <a:pt x="278051" y="3307020"/>
                                  </a:moveTo>
                                  <a:lnTo>
                                    <a:pt x="128732" y="2749859"/>
                                  </a:lnTo>
                                  <a:lnTo>
                                    <a:pt x="278051" y="2192697"/>
                                  </a:lnTo>
                                  <a:lnTo>
                                    <a:pt x="128732" y="1635535"/>
                                  </a:lnTo>
                                  <a:lnTo>
                                    <a:pt x="278051" y="1078373"/>
                                  </a:lnTo>
                                  <a:lnTo>
                                    <a:pt x="128732" y="521212"/>
                                  </a:lnTo>
                                  <a:lnTo>
                                    <a:pt x="165839" y="382874"/>
                                  </a:lnTo>
                                  <a:cubicBezTo>
                                    <a:pt x="149827" y="257367"/>
                                    <a:pt x="140932" y="129572"/>
                                    <a:pt x="139661" y="0"/>
                                  </a:cubicBezTo>
                                  <a:lnTo>
                                    <a:pt x="0" y="521212"/>
                                  </a:lnTo>
                                  <a:lnTo>
                                    <a:pt x="149319" y="1078373"/>
                                  </a:lnTo>
                                  <a:lnTo>
                                    <a:pt x="0" y="1635535"/>
                                  </a:lnTo>
                                  <a:lnTo>
                                    <a:pt x="149319" y="2192697"/>
                                  </a:lnTo>
                                  <a:lnTo>
                                    <a:pt x="0" y="2749859"/>
                                  </a:lnTo>
                                  <a:lnTo>
                                    <a:pt x="149319" y="3307020"/>
                                  </a:lnTo>
                                  <a:lnTo>
                                    <a:pt x="5337" y="3843984"/>
                                  </a:lnTo>
                                  <a:cubicBezTo>
                                    <a:pt x="55407" y="3888064"/>
                                    <a:pt x="106366" y="3931255"/>
                                    <a:pt x="158088" y="3973302"/>
                                  </a:cubicBezTo>
                                  <a:lnTo>
                                    <a:pt x="128859" y="3864055"/>
                                  </a:lnTo>
                                  <a:lnTo>
                                    <a:pt x="278051" y="3307020"/>
                                  </a:lnTo>
                                  <a:close/>
                                </a:path>
                              </a:pathLst>
                            </a:custGeom>
                            <a:no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96927529" name="Vrije vorm: vorm 396927529"/>
                          <wps:cNvSpPr/>
                          <wps:spPr>
                            <a:xfrm>
                              <a:off x="2899330" y="7437587"/>
                              <a:ext cx="248060" cy="2276029"/>
                            </a:xfrm>
                            <a:custGeom>
                              <a:avLst/>
                              <a:gdLst>
                                <a:gd name="connsiteX0" fmla="*/ 98741 w 248060"/>
                                <a:gd name="connsiteY0" fmla="*/ 1449434 h 2276029"/>
                                <a:gd name="connsiteX1" fmla="*/ 248060 w 248060"/>
                                <a:gd name="connsiteY1" fmla="*/ 892272 h 2276029"/>
                                <a:gd name="connsiteX2" fmla="*/ 98741 w 248060"/>
                                <a:gd name="connsiteY2" fmla="*/ 335110 h 2276029"/>
                                <a:gd name="connsiteX3" fmla="*/ 170033 w 248060"/>
                                <a:gd name="connsiteY3" fmla="*/ 69105 h 2276029"/>
                                <a:gd name="connsiteX4" fmla="*/ 89846 w 248060"/>
                                <a:gd name="connsiteY4" fmla="*/ 0 h 2276029"/>
                                <a:gd name="connsiteX5" fmla="*/ 0 w 248060"/>
                                <a:gd name="connsiteY5" fmla="*/ 335110 h 2276029"/>
                                <a:gd name="connsiteX6" fmla="*/ 149319 w 248060"/>
                                <a:gd name="connsiteY6" fmla="*/ 892272 h 2276029"/>
                                <a:gd name="connsiteX7" fmla="*/ 0 w 248060"/>
                                <a:gd name="connsiteY7" fmla="*/ 1449434 h 2276029"/>
                                <a:gd name="connsiteX8" fmla="*/ 149319 w 248060"/>
                                <a:gd name="connsiteY8" fmla="*/ 2006595 h 2276029"/>
                                <a:gd name="connsiteX9" fmla="*/ 87812 w 248060"/>
                                <a:gd name="connsiteY9" fmla="*/ 2236015 h 2276029"/>
                                <a:gd name="connsiteX10" fmla="*/ 175752 w 248060"/>
                                <a:gd name="connsiteY10" fmla="*/ 2276030 h 2276029"/>
                                <a:gd name="connsiteX11" fmla="*/ 247933 w 248060"/>
                                <a:gd name="connsiteY11" fmla="*/ 2006595 h 2276029"/>
                                <a:gd name="connsiteX12" fmla="*/ 98741 w 248060"/>
                                <a:gd name="connsiteY12" fmla="*/ 1449434 h 227602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248060" h="2276029">
                                  <a:moveTo>
                                    <a:pt x="98741" y="1449434"/>
                                  </a:moveTo>
                                  <a:lnTo>
                                    <a:pt x="248060" y="892272"/>
                                  </a:lnTo>
                                  <a:lnTo>
                                    <a:pt x="98741" y="335110"/>
                                  </a:lnTo>
                                  <a:lnTo>
                                    <a:pt x="170033" y="69105"/>
                                  </a:lnTo>
                                  <a:cubicBezTo>
                                    <a:pt x="142965" y="46494"/>
                                    <a:pt x="116151" y="23501"/>
                                    <a:pt x="89846" y="0"/>
                                  </a:cubicBezTo>
                                  <a:lnTo>
                                    <a:pt x="0" y="335110"/>
                                  </a:lnTo>
                                  <a:lnTo>
                                    <a:pt x="149319" y="892272"/>
                                  </a:lnTo>
                                  <a:lnTo>
                                    <a:pt x="0" y="1449434"/>
                                  </a:lnTo>
                                  <a:lnTo>
                                    <a:pt x="149319" y="2006595"/>
                                  </a:lnTo>
                                  <a:lnTo>
                                    <a:pt x="87812" y="2236015"/>
                                  </a:lnTo>
                                  <a:cubicBezTo>
                                    <a:pt x="117041" y="2249607"/>
                                    <a:pt x="146269" y="2262946"/>
                                    <a:pt x="175752" y="2276030"/>
                                  </a:cubicBezTo>
                                  <a:lnTo>
                                    <a:pt x="247933" y="2006595"/>
                                  </a:lnTo>
                                  <a:lnTo>
                                    <a:pt x="98741" y="1449434"/>
                                  </a:lnTo>
                                  <a:close/>
                                </a:path>
                              </a:pathLst>
                            </a:custGeom>
                            <a:no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99724400" name="Vrije vorm: vorm 499724400"/>
                          <wps:cNvSpPr/>
                          <wps:spPr>
                            <a:xfrm>
                              <a:off x="2669315" y="7261775"/>
                              <a:ext cx="254160" cy="2358345"/>
                            </a:xfrm>
                            <a:custGeom>
                              <a:avLst/>
                              <a:gdLst>
                                <a:gd name="connsiteX0" fmla="*/ 104841 w 254160"/>
                                <a:gd name="connsiteY0" fmla="*/ 1625246 h 2358345"/>
                                <a:gd name="connsiteX1" fmla="*/ 254160 w 254160"/>
                                <a:gd name="connsiteY1" fmla="*/ 1068083 h 2358345"/>
                                <a:gd name="connsiteX2" fmla="*/ 104841 w 254160"/>
                                <a:gd name="connsiteY2" fmla="*/ 510922 h 2358345"/>
                                <a:gd name="connsiteX3" fmla="*/ 219594 w 254160"/>
                                <a:gd name="connsiteY3" fmla="*/ 82697 h 2358345"/>
                                <a:gd name="connsiteX4" fmla="*/ 136992 w 254160"/>
                                <a:gd name="connsiteY4" fmla="*/ 0 h 2358345"/>
                                <a:gd name="connsiteX5" fmla="*/ 0 w 254160"/>
                                <a:gd name="connsiteY5" fmla="*/ 510922 h 2358345"/>
                                <a:gd name="connsiteX6" fmla="*/ 149319 w 254160"/>
                                <a:gd name="connsiteY6" fmla="*/ 1068083 h 2358345"/>
                                <a:gd name="connsiteX7" fmla="*/ 0 w 254160"/>
                                <a:gd name="connsiteY7" fmla="*/ 1625246 h 2358345"/>
                                <a:gd name="connsiteX8" fmla="*/ 149319 w 254160"/>
                                <a:gd name="connsiteY8" fmla="*/ 2182407 h 2358345"/>
                                <a:gd name="connsiteX9" fmla="*/ 114753 w 254160"/>
                                <a:gd name="connsiteY9" fmla="*/ 2311471 h 2358345"/>
                                <a:gd name="connsiteX10" fmla="*/ 206886 w 254160"/>
                                <a:gd name="connsiteY10" fmla="*/ 2358346 h 2358345"/>
                                <a:gd name="connsiteX11" fmla="*/ 254033 w 254160"/>
                                <a:gd name="connsiteY11" fmla="*/ 2182407 h 2358345"/>
                                <a:gd name="connsiteX12" fmla="*/ 104841 w 254160"/>
                                <a:gd name="connsiteY12" fmla="*/ 1625246 h 23583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254160" h="2358345">
                                  <a:moveTo>
                                    <a:pt x="104841" y="1625246"/>
                                  </a:moveTo>
                                  <a:lnTo>
                                    <a:pt x="254160" y="1068083"/>
                                  </a:lnTo>
                                  <a:lnTo>
                                    <a:pt x="104841" y="510922"/>
                                  </a:lnTo>
                                  <a:lnTo>
                                    <a:pt x="219594" y="82697"/>
                                  </a:lnTo>
                                  <a:cubicBezTo>
                                    <a:pt x="191637" y="55640"/>
                                    <a:pt x="164060" y="28074"/>
                                    <a:pt x="136992" y="0"/>
                                  </a:cubicBezTo>
                                  <a:lnTo>
                                    <a:pt x="0" y="510922"/>
                                  </a:lnTo>
                                  <a:lnTo>
                                    <a:pt x="149319" y="1068083"/>
                                  </a:lnTo>
                                  <a:lnTo>
                                    <a:pt x="0" y="1625246"/>
                                  </a:lnTo>
                                  <a:lnTo>
                                    <a:pt x="149319" y="2182407"/>
                                  </a:lnTo>
                                  <a:lnTo>
                                    <a:pt x="114753" y="2311471"/>
                                  </a:lnTo>
                                  <a:cubicBezTo>
                                    <a:pt x="145252" y="2327350"/>
                                    <a:pt x="176006" y="2342976"/>
                                    <a:pt x="206886" y="2358346"/>
                                  </a:cubicBezTo>
                                  <a:lnTo>
                                    <a:pt x="254033" y="2182407"/>
                                  </a:lnTo>
                                  <a:lnTo>
                                    <a:pt x="104841" y="1625246"/>
                                  </a:lnTo>
                                  <a:close/>
                                </a:path>
                              </a:pathLst>
                            </a:custGeom>
                            <a:no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768376503" name="Vrije vorm: vorm 1768376503"/>
                          <wps:cNvSpPr/>
                          <wps:spPr>
                            <a:xfrm>
                              <a:off x="3359486" y="7730269"/>
                              <a:ext cx="235987" cy="2143153"/>
                            </a:xfrm>
                            <a:custGeom>
                              <a:avLst/>
                              <a:gdLst>
                                <a:gd name="connsiteX0" fmla="*/ 86669 w 235987"/>
                                <a:gd name="connsiteY0" fmla="*/ 1156752 h 2143153"/>
                                <a:gd name="connsiteX1" fmla="*/ 235988 w 235987"/>
                                <a:gd name="connsiteY1" fmla="*/ 599590 h 2143153"/>
                                <a:gd name="connsiteX2" fmla="*/ 88448 w 235987"/>
                                <a:gd name="connsiteY2" fmla="*/ 49161 h 2143153"/>
                                <a:gd name="connsiteX3" fmla="*/ 11438 w 235987"/>
                                <a:gd name="connsiteY3" fmla="*/ 0 h 2143153"/>
                                <a:gd name="connsiteX4" fmla="*/ 0 w 235987"/>
                                <a:gd name="connsiteY4" fmla="*/ 42555 h 2143153"/>
                                <a:gd name="connsiteX5" fmla="*/ 149319 w 235987"/>
                                <a:gd name="connsiteY5" fmla="*/ 599717 h 2143153"/>
                                <a:gd name="connsiteX6" fmla="*/ 0 w 235987"/>
                                <a:gd name="connsiteY6" fmla="*/ 1156878 h 2143153"/>
                                <a:gd name="connsiteX7" fmla="*/ 149319 w 235987"/>
                                <a:gd name="connsiteY7" fmla="*/ 1714041 h 2143153"/>
                                <a:gd name="connsiteX8" fmla="*/ 41809 w 235987"/>
                                <a:gd name="connsiteY8" fmla="*/ 2115207 h 2143153"/>
                                <a:gd name="connsiteX9" fmla="*/ 120980 w 235987"/>
                                <a:gd name="connsiteY9" fmla="*/ 2143154 h 2143153"/>
                                <a:gd name="connsiteX10" fmla="*/ 235988 w 235987"/>
                                <a:gd name="connsiteY10" fmla="*/ 1714041 h 2143153"/>
                                <a:gd name="connsiteX11" fmla="*/ 86669 w 235987"/>
                                <a:gd name="connsiteY11" fmla="*/ 1156752 h 214315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235987" h="2143153">
                                  <a:moveTo>
                                    <a:pt x="86669" y="1156752"/>
                                  </a:moveTo>
                                  <a:lnTo>
                                    <a:pt x="235988" y="599590"/>
                                  </a:lnTo>
                                  <a:lnTo>
                                    <a:pt x="88448" y="49161"/>
                                  </a:lnTo>
                                  <a:cubicBezTo>
                                    <a:pt x="62524" y="33155"/>
                                    <a:pt x="36854" y="16641"/>
                                    <a:pt x="11438" y="0"/>
                                  </a:cubicBezTo>
                                  <a:lnTo>
                                    <a:pt x="0" y="42555"/>
                                  </a:lnTo>
                                  <a:lnTo>
                                    <a:pt x="149319" y="599717"/>
                                  </a:lnTo>
                                  <a:lnTo>
                                    <a:pt x="0" y="1156878"/>
                                  </a:lnTo>
                                  <a:lnTo>
                                    <a:pt x="149319" y="1714041"/>
                                  </a:lnTo>
                                  <a:lnTo>
                                    <a:pt x="41809" y="2115207"/>
                                  </a:lnTo>
                                  <a:cubicBezTo>
                                    <a:pt x="68115" y="2124734"/>
                                    <a:pt x="94548" y="2134008"/>
                                    <a:pt x="120980" y="2143154"/>
                                  </a:cubicBezTo>
                                  <a:lnTo>
                                    <a:pt x="235988" y="1714041"/>
                                  </a:lnTo>
                                  <a:lnTo>
                                    <a:pt x="86669" y="1156752"/>
                                  </a:lnTo>
                                  <a:close/>
                                </a:path>
                              </a:pathLst>
                            </a:custGeom>
                            <a:no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850080180" name="Vrije vorm: vorm 850080180"/>
                          <wps:cNvSpPr/>
                          <wps:spPr>
                            <a:xfrm>
                              <a:off x="4066" y="3648862"/>
                              <a:ext cx="231285" cy="2676815"/>
                            </a:xfrm>
                            <a:custGeom>
                              <a:avLst/>
                              <a:gdLst>
                                <a:gd name="connsiteX0" fmla="*/ 81967 w 231285"/>
                                <a:gd name="connsiteY0" fmla="*/ 1895443 h 2676815"/>
                                <a:gd name="connsiteX1" fmla="*/ 231286 w 231285"/>
                                <a:gd name="connsiteY1" fmla="*/ 1338281 h 2676815"/>
                                <a:gd name="connsiteX2" fmla="*/ 81967 w 231285"/>
                                <a:gd name="connsiteY2" fmla="*/ 781246 h 2676815"/>
                                <a:gd name="connsiteX3" fmla="*/ 231286 w 231285"/>
                                <a:gd name="connsiteY3" fmla="*/ 224084 h 2676815"/>
                                <a:gd name="connsiteX4" fmla="*/ 171177 w 231285"/>
                                <a:gd name="connsiteY4" fmla="*/ 0 h 2676815"/>
                                <a:gd name="connsiteX5" fmla="*/ 0 w 231285"/>
                                <a:gd name="connsiteY5" fmla="*/ 1136173 h 2676815"/>
                                <a:gd name="connsiteX6" fmla="*/ 54136 w 231285"/>
                                <a:gd name="connsiteY6" fmla="*/ 1338408 h 2676815"/>
                                <a:gd name="connsiteX7" fmla="*/ 0 w 231285"/>
                                <a:gd name="connsiteY7" fmla="*/ 1540642 h 2676815"/>
                                <a:gd name="connsiteX8" fmla="*/ 171177 w 231285"/>
                                <a:gd name="connsiteY8" fmla="*/ 2676815 h 2676815"/>
                                <a:gd name="connsiteX9" fmla="*/ 231286 w 231285"/>
                                <a:gd name="connsiteY9" fmla="*/ 2452731 h 2676815"/>
                                <a:gd name="connsiteX10" fmla="*/ 81967 w 231285"/>
                                <a:gd name="connsiteY10" fmla="*/ 1895443 h 267681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231285" h="2676815">
                                  <a:moveTo>
                                    <a:pt x="81967" y="1895443"/>
                                  </a:moveTo>
                                  <a:lnTo>
                                    <a:pt x="231286" y="1338281"/>
                                  </a:lnTo>
                                  <a:lnTo>
                                    <a:pt x="81967" y="781246"/>
                                  </a:lnTo>
                                  <a:lnTo>
                                    <a:pt x="231286" y="224084"/>
                                  </a:lnTo>
                                  <a:lnTo>
                                    <a:pt x="171177" y="0"/>
                                  </a:lnTo>
                                  <a:cubicBezTo>
                                    <a:pt x="73706" y="364454"/>
                                    <a:pt x="14995" y="744788"/>
                                    <a:pt x="0" y="1136173"/>
                                  </a:cubicBezTo>
                                  <a:lnTo>
                                    <a:pt x="54136" y="1338408"/>
                                  </a:lnTo>
                                  <a:lnTo>
                                    <a:pt x="0" y="1540642"/>
                                  </a:lnTo>
                                  <a:cubicBezTo>
                                    <a:pt x="15123" y="1932155"/>
                                    <a:pt x="73706" y="2312361"/>
                                    <a:pt x="171177" y="2676815"/>
                                  </a:cubicBezTo>
                                  <a:lnTo>
                                    <a:pt x="231286" y="2452731"/>
                                  </a:lnTo>
                                  <a:lnTo>
                                    <a:pt x="81967" y="1895443"/>
                                  </a:lnTo>
                                  <a:close/>
                                </a:path>
                              </a:pathLst>
                            </a:custGeom>
                            <a:no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928253444" name="Vrije vorm: vorm 928253444"/>
                          <wps:cNvSpPr/>
                          <wps:spPr>
                            <a:xfrm>
                              <a:off x="2899457" y="260796"/>
                              <a:ext cx="248060" cy="2276029"/>
                            </a:xfrm>
                            <a:custGeom>
                              <a:avLst/>
                              <a:gdLst>
                                <a:gd name="connsiteX0" fmla="*/ 0 w 248060"/>
                                <a:gd name="connsiteY0" fmla="*/ 826596 h 2276029"/>
                                <a:gd name="connsiteX1" fmla="*/ 149319 w 248060"/>
                                <a:gd name="connsiteY1" fmla="*/ 1383758 h 2276029"/>
                                <a:gd name="connsiteX2" fmla="*/ 0 w 248060"/>
                                <a:gd name="connsiteY2" fmla="*/ 1940920 h 2276029"/>
                                <a:gd name="connsiteX3" fmla="*/ 89845 w 248060"/>
                                <a:gd name="connsiteY3" fmla="*/ 2276030 h 2276029"/>
                                <a:gd name="connsiteX4" fmla="*/ 170033 w 248060"/>
                                <a:gd name="connsiteY4" fmla="*/ 2206924 h 2276029"/>
                                <a:gd name="connsiteX5" fmla="*/ 98741 w 248060"/>
                                <a:gd name="connsiteY5" fmla="*/ 1940920 h 2276029"/>
                                <a:gd name="connsiteX6" fmla="*/ 248060 w 248060"/>
                                <a:gd name="connsiteY6" fmla="*/ 1383758 h 2276029"/>
                                <a:gd name="connsiteX7" fmla="*/ 98614 w 248060"/>
                                <a:gd name="connsiteY7" fmla="*/ 826596 h 2276029"/>
                                <a:gd name="connsiteX8" fmla="*/ 247933 w 248060"/>
                                <a:gd name="connsiteY8" fmla="*/ 269435 h 2276029"/>
                                <a:gd name="connsiteX9" fmla="*/ 175752 w 248060"/>
                                <a:gd name="connsiteY9" fmla="*/ 0 h 2276029"/>
                                <a:gd name="connsiteX10" fmla="*/ 87812 w 248060"/>
                                <a:gd name="connsiteY10" fmla="*/ 40015 h 2276029"/>
                                <a:gd name="connsiteX11" fmla="*/ 149319 w 248060"/>
                                <a:gd name="connsiteY11" fmla="*/ 269435 h 2276029"/>
                                <a:gd name="connsiteX12" fmla="*/ 0 w 248060"/>
                                <a:gd name="connsiteY12" fmla="*/ 826596 h 227602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248060" h="2276029">
                                  <a:moveTo>
                                    <a:pt x="0" y="826596"/>
                                  </a:moveTo>
                                  <a:lnTo>
                                    <a:pt x="149319" y="1383758"/>
                                  </a:lnTo>
                                  <a:lnTo>
                                    <a:pt x="0" y="1940920"/>
                                  </a:lnTo>
                                  <a:lnTo>
                                    <a:pt x="89845" y="2276030"/>
                                  </a:lnTo>
                                  <a:cubicBezTo>
                                    <a:pt x="116151" y="2252529"/>
                                    <a:pt x="142965" y="2229536"/>
                                    <a:pt x="170033" y="2206924"/>
                                  </a:cubicBezTo>
                                  <a:lnTo>
                                    <a:pt x="98741" y="1940920"/>
                                  </a:lnTo>
                                  <a:lnTo>
                                    <a:pt x="248060" y="1383758"/>
                                  </a:lnTo>
                                  <a:lnTo>
                                    <a:pt x="98614" y="826596"/>
                                  </a:lnTo>
                                  <a:lnTo>
                                    <a:pt x="247933" y="269435"/>
                                  </a:lnTo>
                                  <a:lnTo>
                                    <a:pt x="175752" y="0"/>
                                  </a:lnTo>
                                  <a:cubicBezTo>
                                    <a:pt x="146269" y="13084"/>
                                    <a:pt x="116914" y="26423"/>
                                    <a:pt x="87812" y="40015"/>
                                  </a:cubicBezTo>
                                  <a:lnTo>
                                    <a:pt x="149319" y="269435"/>
                                  </a:lnTo>
                                  <a:lnTo>
                                    <a:pt x="0" y="826596"/>
                                  </a:lnTo>
                                  <a:close/>
                                </a:path>
                              </a:pathLst>
                            </a:custGeom>
                            <a:no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25351222" name="Vrije vorm: vorm 1825351222"/>
                          <wps:cNvSpPr/>
                          <wps:spPr>
                            <a:xfrm>
                              <a:off x="2669315" y="354291"/>
                              <a:ext cx="254160" cy="2358346"/>
                            </a:xfrm>
                            <a:custGeom>
                              <a:avLst/>
                              <a:gdLst>
                                <a:gd name="connsiteX0" fmla="*/ 0 w 254160"/>
                                <a:gd name="connsiteY0" fmla="*/ 733101 h 2358346"/>
                                <a:gd name="connsiteX1" fmla="*/ 149319 w 254160"/>
                                <a:gd name="connsiteY1" fmla="*/ 1290263 h 2358346"/>
                                <a:gd name="connsiteX2" fmla="*/ 0 w 254160"/>
                                <a:gd name="connsiteY2" fmla="*/ 1847424 h 2358346"/>
                                <a:gd name="connsiteX3" fmla="*/ 136992 w 254160"/>
                                <a:gd name="connsiteY3" fmla="*/ 2358346 h 2358346"/>
                                <a:gd name="connsiteX4" fmla="*/ 219594 w 254160"/>
                                <a:gd name="connsiteY4" fmla="*/ 2275649 h 2358346"/>
                                <a:gd name="connsiteX5" fmla="*/ 104841 w 254160"/>
                                <a:gd name="connsiteY5" fmla="*/ 1847424 h 2358346"/>
                                <a:gd name="connsiteX6" fmla="*/ 254160 w 254160"/>
                                <a:gd name="connsiteY6" fmla="*/ 1290263 h 2358346"/>
                                <a:gd name="connsiteX7" fmla="*/ 104841 w 254160"/>
                                <a:gd name="connsiteY7" fmla="*/ 733101 h 2358346"/>
                                <a:gd name="connsiteX8" fmla="*/ 254160 w 254160"/>
                                <a:gd name="connsiteY8" fmla="*/ 175939 h 2358346"/>
                                <a:gd name="connsiteX9" fmla="*/ 207013 w 254160"/>
                                <a:gd name="connsiteY9" fmla="*/ 0 h 2358346"/>
                                <a:gd name="connsiteX10" fmla="*/ 114880 w 254160"/>
                                <a:gd name="connsiteY10" fmla="*/ 46875 h 2358346"/>
                                <a:gd name="connsiteX11" fmla="*/ 149446 w 254160"/>
                                <a:gd name="connsiteY11" fmla="*/ 175939 h 2358346"/>
                                <a:gd name="connsiteX12" fmla="*/ 0 w 254160"/>
                                <a:gd name="connsiteY12" fmla="*/ 733101 h 235834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254160" h="2358346">
                                  <a:moveTo>
                                    <a:pt x="0" y="733101"/>
                                  </a:moveTo>
                                  <a:lnTo>
                                    <a:pt x="149319" y="1290263"/>
                                  </a:lnTo>
                                  <a:lnTo>
                                    <a:pt x="0" y="1847424"/>
                                  </a:lnTo>
                                  <a:lnTo>
                                    <a:pt x="136992" y="2358346"/>
                                  </a:lnTo>
                                  <a:cubicBezTo>
                                    <a:pt x="164060" y="2330272"/>
                                    <a:pt x="191509" y="2302706"/>
                                    <a:pt x="219594" y="2275649"/>
                                  </a:cubicBezTo>
                                  <a:lnTo>
                                    <a:pt x="104841" y="1847424"/>
                                  </a:lnTo>
                                  <a:lnTo>
                                    <a:pt x="254160" y="1290263"/>
                                  </a:lnTo>
                                  <a:lnTo>
                                    <a:pt x="104841" y="733101"/>
                                  </a:lnTo>
                                  <a:lnTo>
                                    <a:pt x="254160" y="175939"/>
                                  </a:lnTo>
                                  <a:lnTo>
                                    <a:pt x="207013" y="0"/>
                                  </a:lnTo>
                                  <a:cubicBezTo>
                                    <a:pt x="176133" y="15371"/>
                                    <a:pt x="145380" y="30996"/>
                                    <a:pt x="114880" y="46875"/>
                                  </a:cubicBezTo>
                                  <a:lnTo>
                                    <a:pt x="149446" y="175939"/>
                                  </a:lnTo>
                                  <a:lnTo>
                                    <a:pt x="0" y="733101"/>
                                  </a:lnTo>
                                  <a:close/>
                                </a:path>
                              </a:pathLst>
                            </a:custGeom>
                            <a:no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592787331" name="Vrije vorm: vorm 592787331"/>
                          <wps:cNvSpPr/>
                          <wps:spPr>
                            <a:xfrm>
                              <a:off x="2439300" y="457060"/>
                              <a:ext cx="260132" cy="2618380"/>
                            </a:xfrm>
                            <a:custGeom>
                              <a:avLst/>
                              <a:gdLst>
                                <a:gd name="connsiteX0" fmla="*/ 0 w 260132"/>
                                <a:gd name="connsiteY0" fmla="*/ 630332 h 2618380"/>
                                <a:gd name="connsiteX1" fmla="*/ 149319 w 260132"/>
                                <a:gd name="connsiteY1" fmla="*/ 1187494 h 2618380"/>
                                <a:gd name="connsiteX2" fmla="*/ 0 w 260132"/>
                                <a:gd name="connsiteY2" fmla="*/ 1744656 h 2618380"/>
                                <a:gd name="connsiteX3" fmla="*/ 149319 w 260132"/>
                                <a:gd name="connsiteY3" fmla="*/ 2301817 h 2618380"/>
                                <a:gd name="connsiteX4" fmla="*/ 64430 w 260132"/>
                                <a:gd name="connsiteY4" fmla="*/ 2618381 h 2618380"/>
                                <a:gd name="connsiteX5" fmla="*/ 232811 w 260132"/>
                                <a:gd name="connsiteY5" fmla="*/ 2403570 h 2618380"/>
                                <a:gd name="connsiteX6" fmla="*/ 260133 w 260132"/>
                                <a:gd name="connsiteY6" fmla="*/ 2301817 h 2618380"/>
                                <a:gd name="connsiteX7" fmla="*/ 110814 w 260132"/>
                                <a:gd name="connsiteY7" fmla="*/ 1744656 h 2618380"/>
                                <a:gd name="connsiteX8" fmla="*/ 260133 w 260132"/>
                                <a:gd name="connsiteY8" fmla="*/ 1187494 h 2618380"/>
                                <a:gd name="connsiteX9" fmla="*/ 110814 w 260132"/>
                                <a:gd name="connsiteY9" fmla="*/ 630332 h 2618380"/>
                                <a:gd name="connsiteX10" fmla="*/ 260133 w 260132"/>
                                <a:gd name="connsiteY10" fmla="*/ 73170 h 2618380"/>
                                <a:gd name="connsiteX11" fmla="*/ 240563 w 260132"/>
                                <a:gd name="connsiteY11" fmla="*/ 0 h 2618380"/>
                                <a:gd name="connsiteX12" fmla="*/ 144363 w 260132"/>
                                <a:gd name="connsiteY12" fmla="*/ 54370 h 2618380"/>
                                <a:gd name="connsiteX13" fmla="*/ 149446 w 260132"/>
                                <a:gd name="connsiteY13" fmla="*/ 73297 h 2618380"/>
                                <a:gd name="connsiteX14" fmla="*/ 0 w 260132"/>
                                <a:gd name="connsiteY14" fmla="*/ 630332 h 26183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60132" h="2618380">
                                  <a:moveTo>
                                    <a:pt x="0" y="630332"/>
                                  </a:moveTo>
                                  <a:lnTo>
                                    <a:pt x="149319" y="1187494"/>
                                  </a:lnTo>
                                  <a:lnTo>
                                    <a:pt x="0" y="1744656"/>
                                  </a:lnTo>
                                  <a:lnTo>
                                    <a:pt x="149319" y="2301817"/>
                                  </a:lnTo>
                                  <a:lnTo>
                                    <a:pt x="64430" y="2618381"/>
                                  </a:lnTo>
                                  <a:cubicBezTo>
                                    <a:pt x="117676" y="2544448"/>
                                    <a:pt x="173718" y="2472802"/>
                                    <a:pt x="232811" y="2403570"/>
                                  </a:cubicBezTo>
                                  <a:lnTo>
                                    <a:pt x="260133" y="2301817"/>
                                  </a:lnTo>
                                  <a:lnTo>
                                    <a:pt x="110814" y="1744656"/>
                                  </a:lnTo>
                                  <a:lnTo>
                                    <a:pt x="260133" y="1187494"/>
                                  </a:lnTo>
                                  <a:lnTo>
                                    <a:pt x="110814" y="630332"/>
                                  </a:lnTo>
                                  <a:lnTo>
                                    <a:pt x="260133" y="73170"/>
                                  </a:lnTo>
                                  <a:lnTo>
                                    <a:pt x="240563" y="0"/>
                                  </a:lnTo>
                                  <a:cubicBezTo>
                                    <a:pt x="208284" y="17784"/>
                                    <a:pt x="176260" y="35823"/>
                                    <a:pt x="144363" y="54370"/>
                                  </a:cubicBezTo>
                                  <a:lnTo>
                                    <a:pt x="149446" y="73297"/>
                                  </a:lnTo>
                                  <a:lnTo>
                                    <a:pt x="0" y="630332"/>
                                  </a:lnTo>
                                  <a:close/>
                                </a:path>
                              </a:pathLst>
                            </a:custGeom>
                            <a:no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843741179" name="Vrije vorm: vorm 843741179"/>
                          <wps:cNvSpPr/>
                          <wps:spPr>
                            <a:xfrm>
                              <a:off x="3129472" y="176447"/>
                              <a:ext cx="241960" cy="2204891"/>
                            </a:xfrm>
                            <a:custGeom>
                              <a:avLst/>
                              <a:gdLst>
                                <a:gd name="connsiteX0" fmla="*/ 0 w 241960"/>
                                <a:gd name="connsiteY0" fmla="*/ 910945 h 2204891"/>
                                <a:gd name="connsiteX1" fmla="*/ 149319 w 241960"/>
                                <a:gd name="connsiteY1" fmla="*/ 1468107 h 2204891"/>
                                <a:gd name="connsiteX2" fmla="*/ 0 w 241960"/>
                                <a:gd name="connsiteY2" fmla="*/ 2025269 h 2204891"/>
                                <a:gd name="connsiteX3" fmla="*/ 48163 w 241960"/>
                                <a:gd name="connsiteY3" fmla="*/ 2204892 h 2204891"/>
                                <a:gd name="connsiteX4" fmla="*/ 125428 w 241960"/>
                                <a:gd name="connsiteY4" fmla="*/ 2147474 h 2204891"/>
                                <a:gd name="connsiteX5" fmla="*/ 92641 w 241960"/>
                                <a:gd name="connsiteY5" fmla="*/ 2025269 h 2204891"/>
                                <a:gd name="connsiteX6" fmla="*/ 241960 w 241960"/>
                                <a:gd name="connsiteY6" fmla="*/ 1468107 h 2204891"/>
                                <a:gd name="connsiteX7" fmla="*/ 92641 w 241960"/>
                                <a:gd name="connsiteY7" fmla="*/ 910945 h 2204891"/>
                                <a:gd name="connsiteX8" fmla="*/ 241960 w 241960"/>
                                <a:gd name="connsiteY8" fmla="*/ 353784 h 2204891"/>
                                <a:gd name="connsiteX9" fmla="*/ 147159 w 241960"/>
                                <a:gd name="connsiteY9" fmla="*/ 0 h 2204891"/>
                                <a:gd name="connsiteX10" fmla="*/ 63540 w 241960"/>
                                <a:gd name="connsiteY10" fmla="*/ 33663 h 2204891"/>
                                <a:gd name="connsiteX11" fmla="*/ 149319 w 241960"/>
                                <a:gd name="connsiteY11" fmla="*/ 353657 h 2204891"/>
                                <a:gd name="connsiteX12" fmla="*/ 0 w 241960"/>
                                <a:gd name="connsiteY12" fmla="*/ 910945 h 220489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241960" h="2204891">
                                  <a:moveTo>
                                    <a:pt x="0" y="910945"/>
                                  </a:moveTo>
                                  <a:lnTo>
                                    <a:pt x="149319" y="1468107"/>
                                  </a:lnTo>
                                  <a:lnTo>
                                    <a:pt x="0" y="2025269"/>
                                  </a:lnTo>
                                  <a:lnTo>
                                    <a:pt x="48163" y="2204892"/>
                                  </a:lnTo>
                                  <a:cubicBezTo>
                                    <a:pt x="73706" y="2185456"/>
                                    <a:pt x="99377" y="2166147"/>
                                    <a:pt x="125428" y="2147474"/>
                                  </a:cubicBezTo>
                                  <a:lnTo>
                                    <a:pt x="92641" y="2025269"/>
                                  </a:lnTo>
                                  <a:lnTo>
                                    <a:pt x="241960" y="1468107"/>
                                  </a:lnTo>
                                  <a:lnTo>
                                    <a:pt x="92641" y="910945"/>
                                  </a:lnTo>
                                  <a:lnTo>
                                    <a:pt x="241960" y="353784"/>
                                  </a:lnTo>
                                  <a:lnTo>
                                    <a:pt x="147159" y="0"/>
                                  </a:lnTo>
                                  <a:cubicBezTo>
                                    <a:pt x="119201" y="11052"/>
                                    <a:pt x="91244" y="22231"/>
                                    <a:pt x="63540" y="33663"/>
                                  </a:cubicBezTo>
                                  <a:lnTo>
                                    <a:pt x="149319" y="353657"/>
                                  </a:lnTo>
                                  <a:lnTo>
                                    <a:pt x="0" y="910945"/>
                                  </a:lnTo>
                                  <a:close/>
                                </a:path>
                              </a:pathLst>
                            </a:custGeom>
                            <a:no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786287545" name="Vrije vorm: vorm 786287545"/>
                          <wps:cNvSpPr/>
                          <wps:spPr>
                            <a:xfrm>
                              <a:off x="3589501" y="34806"/>
                              <a:ext cx="218196" cy="2062361"/>
                            </a:xfrm>
                            <a:custGeom>
                              <a:avLst/>
                              <a:gdLst>
                                <a:gd name="connsiteX0" fmla="*/ 0 w 218196"/>
                                <a:gd name="connsiteY0" fmla="*/ 1052586 h 2062361"/>
                                <a:gd name="connsiteX1" fmla="*/ 149319 w 218196"/>
                                <a:gd name="connsiteY1" fmla="*/ 1609748 h 2062361"/>
                                <a:gd name="connsiteX2" fmla="*/ 27958 w 218196"/>
                                <a:gd name="connsiteY2" fmla="*/ 2062362 h 2062361"/>
                                <a:gd name="connsiteX3" fmla="*/ 121616 w 218196"/>
                                <a:gd name="connsiteY3" fmla="*/ 2013836 h 2062361"/>
                                <a:gd name="connsiteX4" fmla="*/ 218069 w 218196"/>
                                <a:gd name="connsiteY4" fmla="*/ 1653955 h 2062361"/>
                                <a:gd name="connsiteX5" fmla="*/ 218069 w 218196"/>
                                <a:gd name="connsiteY5" fmla="*/ 1565541 h 2062361"/>
                                <a:gd name="connsiteX6" fmla="*/ 80696 w 218196"/>
                                <a:gd name="connsiteY6" fmla="*/ 1052586 h 2062361"/>
                                <a:gd name="connsiteX7" fmla="*/ 218197 w 218196"/>
                                <a:gd name="connsiteY7" fmla="*/ 539631 h 2062361"/>
                                <a:gd name="connsiteX8" fmla="*/ 218197 w 218196"/>
                                <a:gd name="connsiteY8" fmla="*/ 451217 h 2062361"/>
                                <a:gd name="connsiteX9" fmla="*/ 97089 w 218196"/>
                                <a:gd name="connsiteY9" fmla="*/ 0 h 2062361"/>
                                <a:gd name="connsiteX10" fmla="*/ 22620 w 218196"/>
                                <a:gd name="connsiteY10" fmla="*/ 22866 h 2062361"/>
                                <a:gd name="connsiteX11" fmla="*/ 149319 w 218196"/>
                                <a:gd name="connsiteY11" fmla="*/ 495551 h 2062361"/>
                                <a:gd name="connsiteX12" fmla="*/ 0 w 218196"/>
                                <a:gd name="connsiteY12" fmla="*/ 1052586 h 206236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218196" h="2062361">
                                  <a:moveTo>
                                    <a:pt x="0" y="1052586"/>
                                  </a:moveTo>
                                  <a:lnTo>
                                    <a:pt x="149319" y="1609748"/>
                                  </a:lnTo>
                                  <a:lnTo>
                                    <a:pt x="27958" y="2062362"/>
                                  </a:lnTo>
                                  <a:cubicBezTo>
                                    <a:pt x="58838" y="2045721"/>
                                    <a:pt x="90100" y="2029461"/>
                                    <a:pt x="121616" y="2013836"/>
                                  </a:cubicBezTo>
                                  <a:lnTo>
                                    <a:pt x="218069" y="1653955"/>
                                  </a:lnTo>
                                  <a:lnTo>
                                    <a:pt x="218069" y="1565541"/>
                                  </a:lnTo>
                                  <a:lnTo>
                                    <a:pt x="80696" y="1052586"/>
                                  </a:lnTo>
                                  <a:lnTo>
                                    <a:pt x="218197" y="539631"/>
                                  </a:lnTo>
                                  <a:lnTo>
                                    <a:pt x="218197" y="451217"/>
                                  </a:lnTo>
                                  <a:lnTo>
                                    <a:pt x="97089" y="0"/>
                                  </a:lnTo>
                                  <a:cubicBezTo>
                                    <a:pt x="72182" y="7495"/>
                                    <a:pt x="47274" y="14990"/>
                                    <a:pt x="22620" y="22866"/>
                                  </a:cubicBezTo>
                                  <a:lnTo>
                                    <a:pt x="149319" y="495551"/>
                                  </a:lnTo>
                                  <a:lnTo>
                                    <a:pt x="0" y="1052586"/>
                                  </a:lnTo>
                                  <a:close/>
                                </a:path>
                              </a:pathLst>
                            </a:custGeom>
                            <a:no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08249525" name="Vrije vorm: vorm 1808249525"/>
                          <wps:cNvSpPr/>
                          <wps:spPr>
                            <a:xfrm>
                              <a:off x="829069" y="1819477"/>
                              <a:ext cx="302323" cy="6335078"/>
                            </a:xfrm>
                            <a:custGeom>
                              <a:avLst/>
                              <a:gdLst>
                                <a:gd name="connsiteX0" fmla="*/ 302323 w 302323"/>
                                <a:gd name="connsiteY0" fmla="*/ 5396186 h 6335078"/>
                                <a:gd name="connsiteX1" fmla="*/ 153004 w 302323"/>
                                <a:gd name="connsiteY1" fmla="*/ 4839024 h 6335078"/>
                                <a:gd name="connsiteX2" fmla="*/ 302323 w 302323"/>
                                <a:gd name="connsiteY2" fmla="*/ 4281863 h 6335078"/>
                                <a:gd name="connsiteX3" fmla="*/ 153004 w 302323"/>
                                <a:gd name="connsiteY3" fmla="*/ 3724701 h 6335078"/>
                                <a:gd name="connsiteX4" fmla="*/ 302323 w 302323"/>
                                <a:gd name="connsiteY4" fmla="*/ 3167539 h 6335078"/>
                                <a:gd name="connsiteX5" fmla="*/ 153004 w 302323"/>
                                <a:gd name="connsiteY5" fmla="*/ 2610378 h 6335078"/>
                                <a:gd name="connsiteX6" fmla="*/ 302323 w 302323"/>
                                <a:gd name="connsiteY6" fmla="*/ 2053216 h 6335078"/>
                                <a:gd name="connsiteX7" fmla="*/ 153004 w 302323"/>
                                <a:gd name="connsiteY7" fmla="*/ 1496054 h 6335078"/>
                                <a:gd name="connsiteX8" fmla="*/ 302323 w 302323"/>
                                <a:gd name="connsiteY8" fmla="*/ 938892 h 6335078"/>
                                <a:gd name="connsiteX9" fmla="*/ 153004 w 302323"/>
                                <a:gd name="connsiteY9" fmla="*/ 381731 h 6335078"/>
                                <a:gd name="connsiteX10" fmla="*/ 255304 w 302323"/>
                                <a:gd name="connsiteY10" fmla="*/ 0 h 6335078"/>
                                <a:gd name="connsiteX11" fmla="*/ 10294 w 302323"/>
                                <a:gd name="connsiteY11" fmla="*/ 343240 h 6335078"/>
                                <a:gd name="connsiteX12" fmla="*/ 0 w 302323"/>
                                <a:gd name="connsiteY12" fmla="*/ 381731 h 6335078"/>
                                <a:gd name="connsiteX13" fmla="*/ 149319 w 302323"/>
                                <a:gd name="connsiteY13" fmla="*/ 938892 h 6335078"/>
                                <a:gd name="connsiteX14" fmla="*/ 0 w 302323"/>
                                <a:gd name="connsiteY14" fmla="*/ 1496054 h 6335078"/>
                                <a:gd name="connsiteX15" fmla="*/ 149319 w 302323"/>
                                <a:gd name="connsiteY15" fmla="*/ 2053216 h 6335078"/>
                                <a:gd name="connsiteX16" fmla="*/ 0 w 302323"/>
                                <a:gd name="connsiteY16" fmla="*/ 2610378 h 6335078"/>
                                <a:gd name="connsiteX17" fmla="*/ 149319 w 302323"/>
                                <a:gd name="connsiteY17" fmla="*/ 3167539 h 6335078"/>
                                <a:gd name="connsiteX18" fmla="*/ 0 w 302323"/>
                                <a:gd name="connsiteY18" fmla="*/ 3724701 h 6335078"/>
                                <a:gd name="connsiteX19" fmla="*/ 149319 w 302323"/>
                                <a:gd name="connsiteY19" fmla="*/ 4281863 h 6335078"/>
                                <a:gd name="connsiteX20" fmla="*/ 0 w 302323"/>
                                <a:gd name="connsiteY20" fmla="*/ 4839024 h 6335078"/>
                                <a:gd name="connsiteX21" fmla="*/ 149319 w 302323"/>
                                <a:gd name="connsiteY21" fmla="*/ 5396186 h 6335078"/>
                                <a:gd name="connsiteX22" fmla="*/ 0 w 302323"/>
                                <a:gd name="connsiteY22" fmla="*/ 5953348 h 6335078"/>
                                <a:gd name="connsiteX23" fmla="*/ 10294 w 302323"/>
                                <a:gd name="connsiteY23" fmla="*/ 5991838 h 6335078"/>
                                <a:gd name="connsiteX24" fmla="*/ 255304 w 302323"/>
                                <a:gd name="connsiteY24" fmla="*/ 6335078 h 6335078"/>
                                <a:gd name="connsiteX25" fmla="*/ 153004 w 302323"/>
                                <a:gd name="connsiteY25" fmla="*/ 5953348 h 6335078"/>
                                <a:gd name="connsiteX26" fmla="*/ 302323 w 302323"/>
                                <a:gd name="connsiteY26" fmla="*/ 5396186 h 633507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302323" h="6335078">
                                  <a:moveTo>
                                    <a:pt x="302323" y="5396186"/>
                                  </a:moveTo>
                                  <a:lnTo>
                                    <a:pt x="153004" y="4839024"/>
                                  </a:lnTo>
                                  <a:lnTo>
                                    <a:pt x="302323" y="4281863"/>
                                  </a:lnTo>
                                  <a:lnTo>
                                    <a:pt x="153004" y="3724701"/>
                                  </a:lnTo>
                                  <a:lnTo>
                                    <a:pt x="302323" y="3167539"/>
                                  </a:lnTo>
                                  <a:lnTo>
                                    <a:pt x="153004" y="2610378"/>
                                  </a:lnTo>
                                  <a:lnTo>
                                    <a:pt x="302323" y="2053216"/>
                                  </a:lnTo>
                                  <a:lnTo>
                                    <a:pt x="153004" y="1496054"/>
                                  </a:lnTo>
                                  <a:lnTo>
                                    <a:pt x="302323" y="938892"/>
                                  </a:lnTo>
                                  <a:lnTo>
                                    <a:pt x="153004" y="381731"/>
                                  </a:lnTo>
                                  <a:lnTo>
                                    <a:pt x="255304" y="0"/>
                                  </a:lnTo>
                                  <a:cubicBezTo>
                                    <a:pt x="169144" y="110899"/>
                                    <a:pt x="87431" y="225355"/>
                                    <a:pt x="10294" y="343240"/>
                                  </a:cubicBezTo>
                                  <a:lnTo>
                                    <a:pt x="0" y="381731"/>
                                  </a:lnTo>
                                  <a:lnTo>
                                    <a:pt x="149319" y="938892"/>
                                  </a:lnTo>
                                  <a:lnTo>
                                    <a:pt x="0" y="1496054"/>
                                  </a:lnTo>
                                  <a:lnTo>
                                    <a:pt x="149319" y="2053216"/>
                                  </a:lnTo>
                                  <a:lnTo>
                                    <a:pt x="0" y="2610378"/>
                                  </a:lnTo>
                                  <a:lnTo>
                                    <a:pt x="149319" y="3167539"/>
                                  </a:lnTo>
                                  <a:lnTo>
                                    <a:pt x="0" y="3724701"/>
                                  </a:lnTo>
                                  <a:lnTo>
                                    <a:pt x="149319" y="4281863"/>
                                  </a:lnTo>
                                  <a:lnTo>
                                    <a:pt x="0" y="4839024"/>
                                  </a:lnTo>
                                  <a:lnTo>
                                    <a:pt x="149319" y="5396186"/>
                                  </a:lnTo>
                                  <a:lnTo>
                                    <a:pt x="0" y="5953348"/>
                                  </a:lnTo>
                                  <a:lnTo>
                                    <a:pt x="10294" y="5991838"/>
                                  </a:lnTo>
                                  <a:cubicBezTo>
                                    <a:pt x="87304" y="6109724"/>
                                    <a:pt x="169144" y="6224180"/>
                                    <a:pt x="255304" y="6335078"/>
                                  </a:cubicBezTo>
                                  <a:lnTo>
                                    <a:pt x="153004" y="5953348"/>
                                  </a:lnTo>
                                  <a:lnTo>
                                    <a:pt x="302323" y="5396186"/>
                                  </a:lnTo>
                                  <a:close/>
                                </a:path>
                              </a:pathLst>
                            </a:custGeom>
                            <a:no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41836663" name="Vrije vorm: vorm 341836663"/>
                          <wps:cNvSpPr/>
                          <wps:spPr>
                            <a:xfrm>
                              <a:off x="2209285" y="584346"/>
                              <a:ext cx="266232" cy="2897977"/>
                            </a:xfrm>
                            <a:custGeom>
                              <a:avLst/>
                              <a:gdLst>
                                <a:gd name="connsiteX0" fmla="*/ 149319 w 266232"/>
                                <a:gd name="connsiteY0" fmla="*/ 1060208 h 2897977"/>
                                <a:gd name="connsiteX1" fmla="*/ 0 w 266232"/>
                                <a:gd name="connsiteY1" fmla="*/ 1617370 h 2897977"/>
                                <a:gd name="connsiteX2" fmla="*/ 149319 w 266232"/>
                                <a:gd name="connsiteY2" fmla="*/ 2174531 h 2897977"/>
                                <a:gd name="connsiteX3" fmla="*/ 0 w 266232"/>
                                <a:gd name="connsiteY3" fmla="*/ 2731693 h 2897977"/>
                                <a:gd name="connsiteX4" fmla="*/ 44605 w 266232"/>
                                <a:gd name="connsiteY4" fmla="*/ 2897978 h 2897977"/>
                                <a:gd name="connsiteX5" fmla="*/ 123140 w 266232"/>
                                <a:gd name="connsiteY5" fmla="*/ 2755067 h 2897977"/>
                                <a:gd name="connsiteX6" fmla="*/ 116914 w 266232"/>
                                <a:gd name="connsiteY6" fmla="*/ 2731693 h 2897977"/>
                                <a:gd name="connsiteX7" fmla="*/ 266233 w 266232"/>
                                <a:gd name="connsiteY7" fmla="*/ 2174531 h 2897977"/>
                                <a:gd name="connsiteX8" fmla="*/ 116914 w 266232"/>
                                <a:gd name="connsiteY8" fmla="*/ 1617370 h 2897977"/>
                                <a:gd name="connsiteX9" fmla="*/ 266233 w 266232"/>
                                <a:gd name="connsiteY9" fmla="*/ 1060208 h 2897977"/>
                                <a:gd name="connsiteX10" fmla="*/ 116786 w 266232"/>
                                <a:gd name="connsiteY10" fmla="*/ 503046 h 2897977"/>
                                <a:gd name="connsiteX11" fmla="*/ 251618 w 266232"/>
                                <a:gd name="connsiteY11" fmla="*/ 0 h 2897977"/>
                                <a:gd name="connsiteX12" fmla="*/ 110560 w 266232"/>
                                <a:gd name="connsiteY12" fmla="*/ 90320 h 2897977"/>
                                <a:gd name="connsiteX13" fmla="*/ 0 w 266232"/>
                                <a:gd name="connsiteY13" fmla="*/ 502919 h 2897977"/>
                                <a:gd name="connsiteX14" fmla="*/ 149319 w 266232"/>
                                <a:gd name="connsiteY14" fmla="*/ 1060208 h 289797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66232" h="2897977">
                                  <a:moveTo>
                                    <a:pt x="149319" y="1060208"/>
                                  </a:moveTo>
                                  <a:lnTo>
                                    <a:pt x="0" y="1617370"/>
                                  </a:lnTo>
                                  <a:lnTo>
                                    <a:pt x="149319" y="2174531"/>
                                  </a:lnTo>
                                  <a:lnTo>
                                    <a:pt x="0" y="2731693"/>
                                  </a:lnTo>
                                  <a:lnTo>
                                    <a:pt x="44605" y="2897978"/>
                                  </a:lnTo>
                                  <a:cubicBezTo>
                                    <a:pt x="69640" y="2849579"/>
                                    <a:pt x="95818" y="2801942"/>
                                    <a:pt x="123140" y="2755067"/>
                                  </a:cubicBezTo>
                                  <a:lnTo>
                                    <a:pt x="116914" y="2731693"/>
                                  </a:lnTo>
                                  <a:lnTo>
                                    <a:pt x="266233" y="2174531"/>
                                  </a:lnTo>
                                  <a:lnTo>
                                    <a:pt x="116914" y="1617370"/>
                                  </a:lnTo>
                                  <a:lnTo>
                                    <a:pt x="266233" y="1060208"/>
                                  </a:lnTo>
                                  <a:lnTo>
                                    <a:pt x="116786" y="503046"/>
                                  </a:lnTo>
                                  <a:lnTo>
                                    <a:pt x="251618" y="0"/>
                                  </a:lnTo>
                                  <a:cubicBezTo>
                                    <a:pt x="204090" y="29344"/>
                                    <a:pt x="157071" y="59578"/>
                                    <a:pt x="110560" y="90320"/>
                                  </a:cubicBezTo>
                                  <a:lnTo>
                                    <a:pt x="0" y="502919"/>
                                  </a:lnTo>
                                  <a:lnTo>
                                    <a:pt x="149319" y="1060208"/>
                                  </a:lnTo>
                                  <a:close/>
                                </a:path>
                              </a:pathLst>
                            </a:custGeom>
                            <a:no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116328600" name="Vrije vorm: vorm 1116328600"/>
                          <wps:cNvSpPr/>
                          <wps:spPr>
                            <a:xfrm>
                              <a:off x="3359486" y="101117"/>
                              <a:ext cx="235987" cy="2143154"/>
                            </a:xfrm>
                            <a:custGeom>
                              <a:avLst/>
                              <a:gdLst>
                                <a:gd name="connsiteX0" fmla="*/ 0 w 235987"/>
                                <a:gd name="connsiteY0" fmla="*/ 986275 h 2143154"/>
                                <a:gd name="connsiteX1" fmla="*/ 149319 w 235987"/>
                                <a:gd name="connsiteY1" fmla="*/ 1543437 h 2143154"/>
                                <a:gd name="connsiteX2" fmla="*/ 0 w 235987"/>
                                <a:gd name="connsiteY2" fmla="*/ 2100599 h 2143154"/>
                                <a:gd name="connsiteX3" fmla="*/ 11438 w 235987"/>
                                <a:gd name="connsiteY3" fmla="*/ 2143154 h 2143154"/>
                                <a:gd name="connsiteX4" fmla="*/ 88448 w 235987"/>
                                <a:gd name="connsiteY4" fmla="*/ 2093866 h 2143154"/>
                                <a:gd name="connsiteX5" fmla="*/ 235988 w 235987"/>
                                <a:gd name="connsiteY5" fmla="*/ 1543437 h 2143154"/>
                                <a:gd name="connsiteX6" fmla="*/ 86669 w 235987"/>
                                <a:gd name="connsiteY6" fmla="*/ 986275 h 2143154"/>
                                <a:gd name="connsiteX7" fmla="*/ 235988 w 235987"/>
                                <a:gd name="connsiteY7" fmla="*/ 429114 h 2143154"/>
                                <a:gd name="connsiteX8" fmla="*/ 120980 w 235987"/>
                                <a:gd name="connsiteY8" fmla="*/ 0 h 2143154"/>
                                <a:gd name="connsiteX9" fmla="*/ 41809 w 235987"/>
                                <a:gd name="connsiteY9" fmla="*/ 27947 h 2143154"/>
                                <a:gd name="connsiteX10" fmla="*/ 149319 w 235987"/>
                                <a:gd name="connsiteY10" fmla="*/ 429114 h 2143154"/>
                                <a:gd name="connsiteX11" fmla="*/ 0 w 235987"/>
                                <a:gd name="connsiteY11" fmla="*/ 986275 h 214315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Lst>
                              <a:rect l="l" t="t" r="r" b="b"/>
                              <a:pathLst>
                                <a:path w="235987" h="2143154">
                                  <a:moveTo>
                                    <a:pt x="0" y="986275"/>
                                  </a:moveTo>
                                  <a:lnTo>
                                    <a:pt x="149319" y="1543437"/>
                                  </a:lnTo>
                                  <a:lnTo>
                                    <a:pt x="0" y="2100599"/>
                                  </a:lnTo>
                                  <a:lnTo>
                                    <a:pt x="11438" y="2143154"/>
                                  </a:lnTo>
                                  <a:cubicBezTo>
                                    <a:pt x="36854" y="2126386"/>
                                    <a:pt x="62524" y="2109999"/>
                                    <a:pt x="88448" y="2093866"/>
                                  </a:cubicBezTo>
                                  <a:lnTo>
                                    <a:pt x="235988" y="1543437"/>
                                  </a:lnTo>
                                  <a:lnTo>
                                    <a:pt x="86669" y="986275"/>
                                  </a:lnTo>
                                  <a:lnTo>
                                    <a:pt x="235988" y="429114"/>
                                  </a:lnTo>
                                  <a:lnTo>
                                    <a:pt x="120980" y="0"/>
                                  </a:lnTo>
                                  <a:cubicBezTo>
                                    <a:pt x="94548" y="9146"/>
                                    <a:pt x="68115" y="18293"/>
                                    <a:pt x="41809" y="27947"/>
                                  </a:cubicBezTo>
                                  <a:lnTo>
                                    <a:pt x="149319" y="429114"/>
                                  </a:lnTo>
                                  <a:lnTo>
                                    <a:pt x="0" y="986275"/>
                                  </a:lnTo>
                                  <a:close/>
                                </a:path>
                              </a:pathLst>
                            </a:custGeom>
                            <a:no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55952521" name="Vrije vorm: vorm 455952521"/>
                          <wps:cNvSpPr/>
                          <wps:spPr>
                            <a:xfrm>
                              <a:off x="369040" y="2528060"/>
                              <a:ext cx="314268" cy="4918164"/>
                            </a:xfrm>
                            <a:custGeom>
                              <a:avLst/>
                              <a:gdLst>
                                <a:gd name="connsiteX0" fmla="*/ 164950 w 314268"/>
                                <a:gd name="connsiteY0" fmla="*/ 4130568 h 4918164"/>
                                <a:gd name="connsiteX1" fmla="*/ 314269 w 314268"/>
                                <a:gd name="connsiteY1" fmla="*/ 3573406 h 4918164"/>
                                <a:gd name="connsiteX2" fmla="*/ 164950 w 314268"/>
                                <a:gd name="connsiteY2" fmla="*/ 3016245 h 4918164"/>
                                <a:gd name="connsiteX3" fmla="*/ 314269 w 314268"/>
                                <a:gd name="connsiteY3" fmla="*/ 2459083 h 4918164"/>
                                <a:gd name="connsiteX4" fmla="*/ 164950 w 314268"/>
                                <a:gd name="connsiteY4" fmla="*/ 1901921 h 4918164"/>
                                <a:gd name="connsiteX5" fmla="*/ 314269 w 314268"/>
                                <a:gd name="connsiteY5" fmla="*/ 1344759 h 4918164"/>
                                <a:gd name="connsiteX6" fmla="*/ 164950 w 314268"/>
                                <a:gd name="connsiteY6" fmla="*/ 787598 h 4918164"/>
                                <a:gd name="connsiteX7" fmla="*/ 314269 w 314268"/>
                                <a:gd name="connsiteY7" fmla="*/ 230436 h 4918164"/>
                                <a:gd name="connsiteX8" fmla="*/ 252508 w 314268"/>
                                <a:gd name="connsiteY8" fmla="*/ 0 h 4918164"/>
                                <a:gd name="connsiteX9" fmla="*/ 144236 w 314268"/>
                                <a:gd name="connsiteY9" fmla="*/ 211635 h 4918164"/>
                                <a:gd name="connsiteX10" fmla="*/ 149319 w 314268"/>
                                <a:gd name="connsiteY10" fmla="*/ 230436 h 4918164"/>
                                <a:gd name="connsiteX11" fmla="*/ 0 w 314268"/>
                                <a:gd name="connsiteY11" fmla="*/ 787598 h 4918164"/>
                                <a:gd name="connsiteX12" fmla="*/ 149319 w 314268"/>
                                <a:gd name="connsiteY12" fmla="*/ 1344759 h 4918164"/>
                                <a:gd name="connsiteX13" fmla="*/ 0 w 314268"/>
                                <a:gd name="connsiteY13" fmla="*/ 1901921 h 4918164"/>
                                <a:gd name="connsiteX14" fmla="*/ 149319 w 314268"/>
                                <a:gd name="connsiteY14" fmla="*/ 2459083 h 4918164"/>
                                <a:gd name="connsiteX15" fmla="*/ 0 w 314268"/>
                                <a:gd name="connsiteY15" fmla="*/ 3016245 h 4918164"/>
                                <a:gd name="connsiteX16" fmla="*/ 149319 w 314268"/>
                                <a:gd name="connsiteY16" fmla="*/ 3573406 h 4918164"/>
                                <a:gd name="connsiteX17" fmla="*/ 0 w 314268"/>
                                <a:gd name="connsiteY17" fmla="*/ 4130568 h 4918164"/>
                                <a:gd name="connsiteX18" fmla="*/ 149319 w 314268"/>
                                <a:gd name="connsiteY18" fmla="*/ 4687730 h 4918164"/>
                                <a:gd name="connsiteX19" fmla="*/ 144236 w 314268"/>
                                <a:gd name="connsiteY19" fmla="*/ 4706530 h 4918164"/>
                                <a:gd name="connsiteX20" fmla="*/ 252508 w 314268"/>
                                <a:gd name="connsiteY20" fmla="*/ 4918165 h 4918164"/>
                                <a:gd name="connsiteX21" fmla="*/ 314269 w 314268"/>
                                <a:gd name="connsiteY21" fmla="*/ 4687730 h 4918164"/>
                                <a:gd name="connsiteX22" fmla="*/ 164950 w 314268"/>
                                <a:gd name="connsiteY22" fmla="*/ 4130568 h 49181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Lst>
                              <a:rect l="l" t="t" r="r" b="b"/>
                              <a:pathLst>
                                <a:path w="314268" h="4918164">
                                  <a:moveTo>
                                    <a:pt x="164950" y="4130568"/>
                                  </a:moveTo>
                                  <a:lnTo>
                                    <a:pt x="314269" y="3573406"/>
                                  </a:lnTo>
                                  <a:lnTo>
                                    <a:pt x="164950" y="3016245"/>
                                  </a:lnTo>
                                  <a:lnTo>
                                    <a:pt x="314269" y="2459083"/>
                                  </a:lnTo>
                                  <a:lnTo>
                                    <a:pt x="164950" y="1901921"/>
                                  </a:lnTo>
                                  <a:lnTo>
                                    <a:pt x="314269" y="1344759"/>
                                  </a:lnTo>
                                  <a:lnTo>
                                    <a:pt x="164950" y="787598"/>
                                  </a:lnTo>
                                  <a:lnTo>
                                    <a:pt x="314269" y="230436"/>
                                  </a:lnTo>
                                  <a:lnTo>
                                    <a:pt x="252508" y="0"/>
                                  </a:lnTo>
                                  <a:cubicBezTo>
                                    <a:pt x="214765" y="69614"/>
                                    <a:pt x="178802" y="140243"/>
                                    <a:pt x="144236" y="211635"/>
                                  </a:cubicBezTo>
                                  <a:lnTo>
                                    <a:pt x="149319" y="230436"/>
                                  </a:lnTo>
                                  <a:lnTo>
                                    <a:pt x="0" y="787598"/>
                                  </a:lnTo>
                                  <a:lnTo>
                                    <a:pt x="149319" y="1344759"/>
                                  </a:lnTo>
                                  <a:lnTo>
                                    <a:pt x="0" y="1901921"/>
                                  </a:lnTo>
                                  <a:lnTo>
                                    <a:pt x="149319" y="2459083"/>
                                  </a:lnTo>
                                  <a:lnTo>
                                    <a:pt x="0" y="3016245"/>
                                  </a:lnTo>
                                  <a:lnTo>
                                    <a:pt x="149319" y="3573406"/>
                                  </a:lnTo>
                                  <a:lnTo>
                                    <a:pt x="0" y="4130568"/>
                                  </a:lnTo>
                                  <a:lnTo>
                                    <a:pt x="149319" y="4687730"/>
                                  </a:lnTo>
                                  <a:lnTo>
                                    <a:pt x="144236" y="4706530"/>
                                  </a:lnTo>
                                  <a:cubicBezTo>
                                    <a:pt x="178802" y="4777922"/>
                                    <a:pt x="214765" y="4848552"/>
                                    <a:pt x="252508" y="4918165"/>
                                  </a:cubicBezTo>
                                  <a:lnTo>
                                    <a:pt x="314269" y="4687730"/>
                                  </a:lnTo>
                                  <a:lnTo>
                                    <a:pt x="164950" y="4130568"/>
                                  </a:lnTo>
                                  <a:close/>
                                </a:path>
                              </a:pathLst>
                            </a:custGeom>
                            <a:no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643649660" name="Vrije vorm: vorm 1643649660"/>
                          <wps:cNvSpPr/>
                          <wps:spPr>
                            <a:xfrm>
                              <a:off x="1979143" y="764350"/>
                              <a:ext cx="272332" cy="3037585"/>
                            </a:xfrm>
                            <a:custGeom>
                              <a:avLst/>
                              <a:gdLst>
                                <a:gd name="connsiteX0" fmla="*/ 149446 w 272332"/>
                                <a:gd name="connsiteY0" fmla="*/ 880204 h 3037585"/>
                                <a:gd name="connsiteX1" fmla="*/ 127 w 272332"/>
                                <a:gd name="connsiteY1" fmla="*/ 1437366 h 3037585"/>
                                <a:gd name="connsiteX2" fmla="*/ 149446 w 272332"/>
                                <a:gd name="connsiteY2" fmla="*/ 1994527 h 3037585"/>
                                <a:gd name="connsiteX3" fmla="*/ 127 w 272332"/>
                                <a:gd name="connsiteY3" fmla="*/ 2551689 h 3037585"/>
                                <a:gd name="connsiteX4" fmla="*/ 130384 w 272332"/>
                                <a:gd name="connsiteY4" fmla="*/ 3037586 h 3037585"/>
                                <a:gd name="connsiteX5" fmla="*/ 205615 w 272332"/>
                                <a:gd name="connsiteY5" fmla="*/ 2859741 h 3037585"/>
                                <a:gd name="connsiteX6" fmla="*/ 123013 w 272332"/>
                                <a:gd name="connsiteY6" fmla="*/ 2551435 h 3037585"/>
                                <a:gd name="connsiteX7" fmla="*/ 272332 w 272332"/>
                                <a:gd name="connsiteY7" fmla="*/ 1994273 h 3037585"/>
                                <a:gd name="connsiteX8" fmla="*/ 123013 w 272332"/>
                                <a:gd name="connsiteY8" fmla="*/ 1437111 h 3037585"/>
                                <a:gd name="connsiteX9" fmla="*/ 272332 w 272332"/>
                                <a:gd name="connsiteY9" fmla="*/ 879950 h 3037585"/>
                                <a:gd name="connsiteX10" fmla="*/ 122886 w 272332"/>
                                <a:gd name="connsiteY10" fmla="*/ 323042 h 3037585"/>
                                <a:gd name="connsiteX11" fmla="*/ 209428 w 272332"/>
                                <a:gd name="connsiteY11" fmla="*/ 0 h 3037585"/>
                                <a:gd name="connsiteX12" fmla="*/ 56551 w 272332"/>
                                <a:gd name="connsiteY12" fmla="*/ 112169 h 3037585"/>
                                <a:gd name="connsiteX13" fmla="*/ 0 w 272332"/>
                                <a:gd name="connsiteY13" fmla="*/ 322915 h 3037585"/>
                                <a:gd name="connsiteX14" fmla="*/ 149446 w 272332"/>
                                <a:gd name="connsiteY14" fmla="*/ 880204 h 303758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72332" h="3037585">
                                  <a:moveTo>
                                    <a:pt x="149446" y="880204"/>
                                  </a:moveTo>
                                  <a:lnTo>
                                    <a:pt x="127" y="1437366"/>
                                  </a:lnTo>
                                  <a:lnTo>
                                    <a:pt x="149446" y="1994527"/>
                                  </a:lnTo>
                                  <a:lnTo>
                                    <a:pt x="127" y="2551689"/>
                                  </a:lnTo>
                                  <a:lnTo>
                                    <a:pt x="130384" y="3037586"/>
                                  </a:lnTo>
                                  <a:cubicBezTo>
                                    <a:pt x="153767" y="2977372"/>
                                    <a:pt x="178801" y="2918176"/>
                                    <a:pt x="205615" y="2859741"/>
                                  </a:cubicBezTo>
                                  <a:lnTo>
                                    <a:pt x="123013" y="2551435"/>
                                  </a:lnTo>
                                  <a:lnTo>
                                    <a:pt x="272332" y="1994273"/>
                                  </a:lnTo>
                                  <a:lnTo>
                                    <a:pt x="123013" y="1437111"/>
                                  </a:lnTo>
                                  <a:lnTo>
                                    <a:pt x="272332" y="879950"/>
                                  </a:lnTo>
                                  <a:lnTo>
                                    <a:pt x="122886" y="323042"/>
                                  </a:lnTo>
                                  <a:lnTo>
                                    <a:pt x="209428" y="0"/>
                                  </a:lnTo>
                                  <a:cubicBezTo>
                                    <a:pt x="157833" y="36458"/>
                                    <a:pt x="106747" y="73806"/>
                                    <a:pt x="56551" y="112169"/>
                                  </a:cubicBezTo>
                                  <a:lnTo>
                                    <a:pt x="0" y="322915"/>
                                  </a:lnTo>
                                  <a:lnTo>
                                    <a:pt x="149446" y="880204"/>
                                  </a:lnTo>
                                  <a:close/>
                                </a:path>
                              </a:pathLst>
                            </a:custGeom>
                            <a:no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29045858" name="Vrije vorm: vorm 29045858"/>
                          <wps:cNvSpPr/>
                          <wps:spPr>
                            <a:xfrm>
                              <a:off x="0" y="4946493"/>
                              <a:ext cx="11310" cy="81554"/>
                            </a:xfrm>
                            <a:custGeom>
                              <a:avLst/>
                              <a:gdLst>
                                <a:gd name="connsiteX0" fmla="*/ 381 w 11310"/>
                                <a:gd name="connsiteY0" fmla="*/ 0 h 81554"/>
                                <a:gd name="connsiteX1" fmla="*/ 0 w 11310"/>
                                <a:gd name="connsiteY1" fmla="*/ 40777 h 81554"/>
                                <a:gd name="connsiteX2" fmla="*/ 381 w 11310"/>
                                <a:gd name="connsiteY2" fmla="*/ 81554 h 81554"/>
                                <a:gd name="connsiteX3" fmla="*/ 11310 w 11310"/>
                                <a:gd name="connsiteY3" fmla="*/ 40777 h 81554"/>
                                <a:gd name="connsiteX4" fmla="*/ 381 w 11310"/>
                                <a:gd name="connsiteY4" fmla="*/ 0 h 8155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1310" h="81554">
                                  <a:moveTo>
                                    <a:pt x="381" y="0"/>
                                  </a:moveTo>
                                  <a:cubicBezTo>
                                    <a:pt x="381" y="13592"/>
                                    <a:pt x="0" y="27185"/>
                                    <a:pt x="0" y="40777"/>
                                  </a:cubicBezTo>
                                  <a:cubicBezTo>
                                    <a:pt x="0" y="54370"/>
                                    <a:pt x="381" y="67962"/>
                                    <a:pt x="381" y="81554"/>
                                  </a:cubicBezTo>
                                  <a:lnTo>
                                    <a:pt x="11310" y="40777"/>
                                  </a:lnTo>
                                  <a:lnTo>
                                    <a:pt x="381" y="0"/>
                                  </a:lnTo>
                                  <a:close/>
                                </a:path>
                              </a:pathLst>
                            </a:custGeom>
                            <a:no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548264775" name="Vrije vorm: vorm 1548264775"/>
                          <wps:cNvSpPr/>
                          <wps:spPr>
                            <a:xfrm>
                              <a:off x="599055" y="2264469"/>
                              <a:ext cx="308296" cy="5445855"/>
                            </a:xfrm>
                            <a:custGeom>
                              <a:avLst/>
                              <a:gdLst>
                                <a:gd name="connsiteX0" fmla="*/ 158977 w 308296"/>
                                <a:gd name="connsiteY0" fmla="*/ 4394159 h 5445855"/>
                                <a:gd name="connsiteX1" fmla="*/ 308296 w 308296"/>
                                <a:gd name="connsiteY1" fmla="*/ 3836997 h 5445855"/>
                                <a:gd name="connsiteX2" fmla="*/ 158977 w 308296"/>
                                <a:gd name="connsiteY2" fmla="*/ 3279836 h 5445855"/>
                                <a:gd name="connsiteX3" fmla="*/ 308296 w 308296"/>
                                <a:gd name="connsiteY3" fmla="*/ 2722801 h 5445855"/>
                                <a:gd name="connsiteX4" fmla="*/ 158977 w 308296"/>
                                <a:gd name="connsiteY4" fmla="*/ 2165639 h 5445855"/>
                                <a:gd name="connsiteX5" fmla="*/ 308296 w 308296"/>
                                <a:gd name="connsiteY5" fmla="*/ 1608477 h 5445855"/>
                                <a:gd name="connsiteX6" fmla="*/ 158977 w 308296"/>
                                <a:gd name="connsiteY6" fmla="*/ 1051316 h 5445855"/>
                                <a:gd name="connsiteX7" fmla="*/ 308296 w 308296"/>
                                <a:gd name="connsiteY7" fmla="*/ 494154 h 5445855"/>
                                <a:gd name="connsiteX8" fmla="*/ 175879 w 308296"/>
                                <a:gd name="connsiteY8" fmla="*/ 0 h 5445855"/>
                                <a:gd name="connsiteX9" fmla="*/ 66336 w 308296"/>
                                <a:gd name="connsiteY9" fmla="*/ 184831 h 5445855"/>
                                <a:gd name="connsiteX10" fmla="*/ 149319 w 308296"/>
                                <a:gd name="connsiteY10" fmla="*/ 494281 h 5445855"/>
                                <a:gd name="connsiteX11" fmla="*/ 0 w 308296"/>
                                <a:gd name="connsiteY11" fmla="*/ 1051443 h 5445855"/>
                                <a:gd name="connsiteX12" fmla="*/ 149319 w 308296"/>
                                <a:gd name="connsiteY12" fmla="*/ 1608605 h 5445855"/>
                                <a:gd name="connsiteX13" fmla="*/ 0 w 308296"/>
                                <a:gd name="connsiteY13" fmla="*/ 2165766 h 5445855"/>
                                <a:gd name="connsiteX14" fmla="*/ 149319 w 308296"/>
                                <a:gd name="connsiteY14" fmla="*/ 2722928 h 5445855"/>
                                <a:gd name="connsiteX15" fmla="*/ 0 w 308296"/>
                                <a:gd name="connsiteY15" fmla="*/ 3280090 h 5445855"/>
                                <a:gd name="connsiteX16" fmla="*/ 149319 w 308296"/>
                                <a:gd name="connsiteY16" fmla="*/ 3837251 h 5445855"/>
                                <a:gd name="connsiteX17" fmla="*/ 0 w 308296"/>
                                <a:gd name="connsiteY17" fmla="*/ 4394413 h 5445855"/>
                                <a:gd name="connsiteX18" fmla="*/ 149319 w 308296"/>
                                <a:gd name="connsiteY18" fmla="*/ 4951575 h 5445855"/>
                                <a:gd name="connsiteX19" fmla="*/ 66336 w 308296"/>
                                <a:gd name="connsiteY19" fmla="*/ 5261024 h 5445855"/>
                                <a:gd name="connsiteX20" fmla="*/ 175879 w 308296"/>
                                <a:gd name="connsiteY20" fmla="*/ 5445856 h 5445855"/>
                                <a:gd name="connsiteX21" fmla="*/ 308296 w 308296"/>
                                <a:gd name="connsiteY21" fmla="*/ 4951702 h 5445855"/>
                                <a:gd name="connsiteX22" fmla="*/ 158977 w 308296"/>
                                <a:gd name="connsiteY22" fmla="*/ 4394159 h 54458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Lst>
                              <a:rect l="l" t="t" r="r" b="b"/>
                              <a:pathLst>
                                <a:path w="308296" h="5445855">
                                  <a:moveTo>
                                    <a:pt x="158977" y="4394159"/>
                                  </a:moveTo>
                                  <a:lnTo>
                                    <a:pt x="308296" y="3836997"/>
                                  </a:lnTo>
                                  <a:lnTo>
                                    <a:pt x="158977" y="3279836"/>
                                  </a:lnTo>
                                  <a:lnTo>
                                    <a:pt x="308296" y="2722801"/>
                                  </a:lnTo>
                                  <a:lnTo>
                                    <a:pt x="158977" y="2165639"/>
                                  </a:lnTo>
                                  <a:lnTo>
                                    <a:pt x="308296" y="1608477"/>
                                  </a:lnTo>
                                  <a:lnTo>
                                    <a:pt x="158977" y="1051316"/>
                                  </a:lnTo>
                                  <a:lnTo>
                                    <a:pt x="308296" y="494154"/>
                                  </a:lnTo>
                                  <a:lnTo>
                                    <a:pt x="175879" y="0"/>
                                  </a:lnTo>
                                  <a:cubicBezTo>
                                    <a:pt x="138136" y="60721"/>
                                    <a:pt x="101664" y="122332"/>
                                    <a:pt x="66336" y="184831"/>
                                  </a:cubicBezTo>
                                  <a:lnTo>
                                    <a:pt x="149319" y="494281"/>
                                  </a:lnTo>
                                  <a:lnTo>
                                    <a:pt x="0" y="1051443"/>
                                  </a:lnTo>
                                  <a:lnTo>
                                    <a:pt x="149319" y="1608605"/>
                                  </a:lnTo>
                                  <a:lnTo>
                                    <a:pt x="0" y="2165766"/>
                                  </a:lnTo>
                                  <a:lnTo>
                                    <a:pt x="149319" y="2722928"/>
                                  </a:lnTo>
                                  <a:lnTo>
                                    <a:pt x="0" y="3280090"/>
                                  </a:lnTo>
                                  <a:lnTo>
                                    <a:pt x="149319" y="3837251"/>
                                  </a:lnTo>
                                  <a:lnTo>
                                    <a:pt x="0" y="4394413"/>
                                  </a:lnTo>
                                  <a:lnTo>
                                    <a:pt x="149319" y="4951575"/>
                                  </a:lnTo>
                                  <a:lnTo>
                                    <a:pt x="66336" y="5261024"/>
                                  </a:lnTo>
                                  <a:cubicBezTo>
                                    <a:pt x="101537" y="5323397"/>
                                    <a:pt x="138136" y="5385007"/>
                                    <a:pt x="175879" y="5445856"/>
                                  </a:cubicBezTo>
                                  <a:lnTo>
                                    <a:pt x="308296" y="4951702"/>
                                  </a:lnTo>
                                  <a:lnTo>
                                    <a:pt x="158977" y="4394159"/>
                                  </a:lnTo>
                                  <a:close/>
                                </a:path>
                              </a:pathLst>
                            </a:custGeom>
                            <a:no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734278368" name="Vrije vorm: vorm 1734278368"/>
                          <wps:cNvSpPr/>
                          <wps:spPr>
                            <a:xfrm>
                              <a:off x="139025" y="3010019"/>
                              <a:ext cx="320368" cy="3954501"/>
                            </a:xfrm>
                            <a:custGeom>
                              <a:avLst/>
                              <a:gdLst>
                                <a:gd name="connsiteX0" fmla="*/ 320369 w 320368"/>
                                <a:gd name="connsiteY0" fmla="*/ 3091447 h 3954501"/>
                                <a:gd name="connsiteX1" fmla="*/ 171050 w 320368"/>
                                <a:gd name="connsiteY1" fmla="*/ 2534286 h 3954501"/>
                                <a:gd name="connsiteX2" fmla="*/ 320369 w 320368"/>
                                <a:gd name="connsiteY2" fmla="*/ 1977124 h 3954501"/>
                                <a:gd name="connsiteX3" fmla="*/ 171050 w 320368"/>
                                <a:gd name="connsiteY3" fmla="*/ 1420089 h 3954501"/>
                                <a:gd name="connsiteX4" fmla="*/ 320369 w 320368"/>
                                <a:gd name="connsiteY4" fmla="*/ 862927 h 3954501"/>
                                <a:gd name="connsiteX5" fmla="*/ 171050 w 320368"/>
                                <a:gd name="connsiteY5" fmla="*/ 305893 h 3954501"/>
                                <a:gd name="connsiteX6" fmla="*/ 253016 w 320368"/>
                                <a:gd name="connsiteY6" fmla="*/ 0 h 3954501"/>
                                <a:gd name="connsiteX7" fmla="*/ 63286 w 320368"/>
                                <a:gd name="connsiteY7" fmla="*/ 541918 h 3954501"/>
                                <a:gd name="connsiteX8" fmla="*/ 149319 w 320368"/>
                                <a:gd name="connsiteY8" fmla="*/ 862927 h 3954501"/>
                                <a:gd name="connsiteX9" fmla="*/ 0 w 320368"/>
                                <a:gd name="connsiteY9" fmla="*/ 1420089 h 3954501"/>
                                <a:gd name="connsiteX10" fmla="*/ 149319 w 320368"/>
                                <a:gd name="connsiteY10" fmla="*/ 1977251 h 3954501"/>
                                <a:gd name="connsiteX11" fmla="*/ 0 w 320368"/>
                                <a:gd name="connsiteY11" fmla="*/ 2534412 h 3954501"/>
                                <a:gd name="connsiteX12" fmla="*/ 149319 w 320368"/>
                                <a:gd name="connsiteY12" fmla="*/ 3091574 h 3954501"/>
                                <a:gd name="connsiteX13" fmla="*/ 63286 w 320368"/>
                                <a:gd name="connsiteY13" fmla="*/ 3412584 h 3954501"/>
                                <a:gd name="connsiteX14" fmla="*/ 253016 w 320368"/>
                                <a:gd name="connsiteY14" fmla="*/ 3954502 h 3954501"/>
                                <a:gd name="connsiteX15" fmla="*/ 171050 w 320368"/>
                                <a:gd name="connsiteY15" fmla="*/ 3648609 h 3954501"/>
                                <a:gd name="connsiteX16" fmla="*/ 320369 w 320368"/>
                                <a:gd name="connsiteY16" fmla="*/ 3091447 h 395450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320368" h="3954501">
                                  <a:moveTo>
                                    <a:pt x="320369" y="3091447"/>
                                  </a:moveTo>
                                  <a:lnTo>
                                    <a:pt x="171050" y="2534286"/>
                                  </a:lnTo>
                                  <a:lnTo>
                                    <a:pt x="320369" y="1977124"/>
                                  </a:lnTo>
                                  <a:lnTo>
                                    <a:pt x="171050" y="1420089"/>
                                  </a:lnTo>
                                  <a:lnTo>
                                    <a:pt x="320369" y="862927"/>
                                  </a:lnTo>
                                  <a:lnTo>
                                    <a:pt x="171050" y="305893"/>
                                  </a:lnTo>
                                  <a:lnTo>
                                    <a:pt x="253016" y="0"/>
                                  </a:lnTo>
                                  <a:cubicBezTo>
                                    <a:pt x="180072" y="175939"/>
                                    <a:pt x="116659" y="356833"/>
                                    <a:pt x="63286" y="541918"/>
                                  </a:cubicBezTo>
                                  <a:lnTo>
                                    <a:pt x="149319" y="862927"/>
                                  </a:lnTo>
                                  <a:lnTo>
                                    <a:pt x="0" y="1420089"/>
                                  </a:lnTo>
                                  <a:lnTo>
                                    <a:pt x="149319" y="1977251"/>
                                  </a:lnTo>
                                  <a:lnTo>
                                    <a:pt x="0" y="2534412"/>
                                  </a:lnTo>
                                  <a:lnTo>
                                    <a:pt x="149319" y="3091574"/>
                                  </a:lnTo>
                                  <a:lnTo>
                                    <a:pt x="63286" y="3412584"/>
                                  </a:lnTo>
                                  <a:cubicBezTo>
                                    <a:pt x="116659" y="3597669"/>
                                    <a:pt x="180072" y="3778563"/>
                                    <a:pt x="253016" y="3954502"/>
                                  </a:cubicBezTo>
                                  <a:lnTo>
                                    <a:pt x="171050" y="3648609"/>
                                  </a:lnTo>
                                  <a:lnTo>
                                    <a:pt x="320369" y="3091447"/>
                                  </a:lnTo>
                                  <a:close/>
                                </a:path>
                              </a:pathLst>
                            </a:custGeom>
                            <a:no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533803559" name="Vrije vorm: vorm 1533803559"/>
                          <wps:cNvSpPr/>
                          <wps:spPr>
                            <a:xfrm>
                              <a:off x="1749256" y="978145"/>
                              <a:ext cx="278051" cy="3973429"/>
                            </a:xfrm>
                            <a:custGeom>
                              <a:avLst/>
                              <a:gdLst>
                                <a:gd name="connsiteX0" fmla="*/ 0 w 278051"/>
                                <a:gd name="connsiteY0" fmla="*/ 1223571 h 3973429"/>
                                <a:gd name="connsiteX1" fmla="*/ 149319 w 278051"/>
                                <a:gd name="connsiteY1" fmla="*/ 1780732 h 3973429"/>
                                <a:gd name="connsiteX2" fmla="*/ 0 w 278051"/>
                                <a:gd name="connsiteY2" fmla="*/ 2337894 h 3973429"/>
                                <a:gd name="connsiteX3" fmla="*/ 149319 w 278051"/>
                                <a:gd name="connsiteY3" fmla="*/ 2895056 h 3973429"/>
                                <a:gd name="connsiteX4" fmla="*/ 0 w 278051"/>
                                <a:gd name="connsiteY4" fmla="*/ 3452218 h 3973429"/>
                                <a:gd name="connsiteX5" fmla="*/ 139661 w 278051"/>
                                <a:gd name="connsiteY5" fmla="*/ 3973429 h 3973429"/>
                                <a:gd name="connsiteX6" fmla="*/ 165839 w 278051"/>
                                <a:gd name="connsiteY6" fmla="*/ 3590555 h 3973429"/>
                                <a:gd name="connsiteX7" fmla="*/ 128732 w 278051"/>
                                <a:gd name="connsiteY7" fmla="*/ 3452218 h 3973429"/>
                                <a:gd name="connsiteX8" fmla="*/ 278051 w 278051"/>
                                <a:gd name="connsiteY8" fmla="*/ 2895056 h 3973429"/>
                                <a:gd name="connsiteX9" fmla="*/ 128732 w 278051"/>
                                <a:gd name="connsiteY9" fmla="*/ 2337894 h 3973429"/>
                                <a:gd name="connsiteX10" fmla="*/ 278051 w 278051"/>
                                <a:gd name="connsiteY10" fmla="*/ 1780732 h 3973429"/>
                                <a:gd name="connsiteX11" fmla="*/ 128732 w 278051"/>
                                <a:gd name="connsiteY11" fmla="*/ 1223571 h 3973429"/>
                                <a:gd name="connsiteX12" fmla="*/ 278051 w 278051"/>
                                <a:gd name="connsiteY12" fmla="*/ 666409 h 3973429"/>
                                <a:gd name="connsiteX13" fmla="*/ 128859 w 278051"/>
                                <a:gd name="connsiteY13" fmla="*/ 109247 h 3973429"/>
                                <a:gd name="connsiteX14" fmla="*/ 158088 w 278051"/>
                                <a:gd name="connsiteY14" fmla="*/ 0 h 3973429"/>
                                <a:gd name="connsiteX15" fmla="*/ 5338 w 278051"/>
                                <a:gd name="connsiteY15" fmla="*/ 129318 h 3973429"/>
                                <a:gd name="connsiteX16" fmla="*/ 149319 w 278051"/>
                                <a:gd name="connsiteY16" fmla="*/ 666282 h 3973429"/>
                                <a:gd name="connsiteX17" fmla="*/ 0 w 278051"/>
                                <a:gd name="connsiteY17" fmla="*/ 1223571 h 397342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Lst>
                              <a:rect l="l" t="t" r="r" b="b"/>
                              <a:pathLst>
                                <a:path w="278051" h="3973429">
                                  <a:moveTo>
                                    <a:pt x="0" y="1223571"/>
                                  </a:moveTo>
                                  <a:lnTo>
                                    <a:pt x="149319" y="1780732"/>
                                  </a:lnTo>
                                  <a:lnTo>
                                    <a:pt x="0" y="2337894"/>
                                  </a:lnTo>
                                  <a:lnTo>
                                    <a:pt x="149319" y="2895056"/>
                                  </a:lnTo>
                                  <a:lnTo>
                                    <a:pt x="0" y="3452218"/>
                                  </a:lnTo>
                                  <a:lnTo>
                                    <a:pt x="139661" y="3973429"/>
                                  </a:lnTo>
                                  <a:cubicBezTo>
                                    <a:pt x="141059" y="3843857"/>
                                    <a:pt x="149827" y="3716063"/>
                                    <a:pt x="165839" y="3590555"/>
                                  </a:cubicBezTo>
                                  <a:lnTo>
                                    <a:pt x="128732" y="3452218"/>
                                  </a:lnTo>
                                  <a:lnTo>
                                    <a:pt x="278051" y="2895056"/>
                                  </a:lnTo>
                                  <a:lnTo>
                                    <a:pt x="128732" y="2337894"/>
                                  </a:lnTo>
                                  <a:lnTo>
                                    <a:pt x="278051" y="1780732"/>
                                  </a:lnTo>
                                  <a:lnTo>
                                    <a:pt x="128732" y="1223571"/>
                                  </a:lnTo>
                                  <a:lnTo>
                                    <a:pt x="278051" y="666409"/>
                                  </a:lnTo>
                                  <a:lnTo>
                                    <a:pt x="128859" y="109247"/>
                                  </a:lnTo>
                                  <a:lnTo>
                                    <a:pt x="158088" y="0"/>
                                  </a:lnTo>
                                  <a:cubicBezTo>
                                    <a:pt x="106366" y="42175"/>
                                    <a:pt x="55407" y="85238"/>
                                    <a:pt x="5338" y="129318"/>
                                  </a:cubicBezTo>
                                  <a:lnTo>
                                    <a:pt x="149319" y="666282"/>
                                  </a:lnTo>
                                  <a:lnTo>
                                    <a:pt x="0" y="1223571"/>
                                  </a:lnTo>
                                  <a:close/>
                                </a:path>
                              </a:pathLst>
                            </a:custGeom>
                            <a:no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25110065" name="Vrije vorm: vorm 425110065"/>
                          <wps:cNvSpPr/>
                          <wps:spPr>
                            <a:xfrm>
                              <a:off x="1877988" y="5405967"/>
                              <a:ext cx="250601" cy="3692053"/>
                            </a:xfrm>
                            <a:custGeom>
                              <a:avLst/>
                              <a:gdLst>
                                <a:gd name="connsiteX0" fmla="*/ 250602 w 250601"/>
                                <a:gd name="connsiteY0" fmla="*/ 2924019 h 3692053"/>
                                <a:gd name="connsiteX1" fmla="*/ 101283 w 250601"/>
                                <a:gd name="connsiteY1" fmla="*/ 2366858 h 3692053"/>
                                <a:gd name="connsiteX2" fmla="*/ 250602 w 250601"/>
                                <a:gd name="connsiteY2" fmla="*/ 1809696 h 3692053"/>
                                <a:gd name="connsiteX3" fmla="*/ 101283 w 250601"/>
                                <a:gd name="connsiteY3" fmla="*/ 1252534 h 3692053"/>
                                <a:gd name="connsiteX4" fmla="*/ 231540 w 250601"/>
                                <a:gd name="connsiteY4" fmla="*/ 766510 h 3692053"/>
                                <a:gd name="connsiteX5" fmla="*/ 37107 w 250601"/>
                                <a:gd name="connsiteY5" fmla="*/ 0 h 3692053"/>
                                <a:gd name="connsiteX6" fmla="*/ 0 w 250601"/>
                                <a:gd name="connsiteY6" fmla="*/ 138338 h 3692053"/>
                                <a:gd name="connsiteX7" fmla="*/ 149319 w 250601"/>
                                <a:gd name="connsiteY7" fmla="*/ 695499 h 3692053"/>
                                <a:gd name="connsiteX8" fmla="*/ 0 w 250601"/>
                                <a:gd name="connsiteY8" fmla="*/ 1252661 h 3692053"/>
                                <a:gd name="connsiteX9" fmla="*/ 149319 w 250601"/>
                                <a:gd name="connsiteY9" fmla="*/ 1809823 h 3692053"/>
                                <a:gd name="connsiteX10" fmla="*/ 0 w 250601"/>
                                <a:gd name="connsiteY10" fmla="*/ 2366985 h 3692053"/>
                                <a:gd name="connsiteX11" fmla="*/ 149319 w 250601"/>
                                <a:gd name="connsiteY11" fmla="*/ 2924146 h 3692053"/>
                                <a:gd name="connsiteX12" fmla="*/ 0 w 250601"/>
                                <a:gd name="connsiteY12" fmla="*/ 3481308 h 3692053"/>
                                <a:gd name="connsiteX13" fmla="*/ 29228 w 250601"/>
                                <a:gd name="connsiteY13" fmla="*/ 3590556 h 3692053"/>
                                <a:gd name="connsiteX14" fmla="*/ 157579 w 250601"/>
                                <a:gd name="connsiteY14" fmla="*/ 3692054 h 3692053"/>
                                <a:gd name="connsiteX15" fmla="*/ 101029 w 250601"/>
                                <a:gd name="connsiteY15" fmla="*/ 3481308 h 3692053"/>
                                <a:gd name="connsiteX16" fmla="*/ 250602 w 250601"/>
                                <a:gd name="connsiteY16" fmla="*/ 2924019 h 369205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250601" h="3692053">
                                  <a:moveTo>
                                    <a:pt x="250602" y="2924019"/>
                                  </a:moveTo>
                                  <a:lnTo>
                                    <a:pt x="101283" y="2366858"/>
                                  </a:lnTo>
                                  <a:lnTo>
                                    <a:pt x="250602" y="1809696"/>
                                  </a:lnTo>
                                  <a:lnTo>
                                    <a:pt x="101283" y="1252534"/>
                                  </a:lnTo>
                                  <a:lnTo>
                                    <a:pt x="231540" y="766510"/>
                                  </a:lnTo>
                                  <a:cubicBezTo>
                                    <a:pt x="137373" y="523752"/>
                                    <a:pt x="71165" y="266894"/>
                                    <a:pt x="37107" y="0"/>
                                  </a:cubicBezTo>
                                  <a:lnTo>
                                    <a:pt x="0" y="138338"/>
                                  </a:lnTo>
                                  <a:lnTo>
                                    <a:pt x="149319" y="695499"/>
                                  </a:lnTo>
                                  <a:lnTo>
                                    <a:pt x="0" y="1252661"/>
                                  </a:lnTo>
                                  <a:lnTo>
                                    <a:pt x="149319" y="1809823"/>
                                  </a:lnTo>
                                  <a:lnTo>
                                    <a:pt x="0" y="2366985"/>
                                  </a:lnTo>
                                  <a:lnTo>
                                    <a:pt x="149319" y="2924146"/>
                                  </a:lnTo>
                                  <a:lnTo>
                                    <a:pt x="0" y="3481308"/>
                                  </a:lnTo>
                                  <a:lnTo>
                                    <a:pt x="29228" y="3590556"/>
                                  </a:lnTo>
                                  <a:cubicBezTo>
                                    <a:pt x="71546" y="3624981"/>
                                    <a:pt x="114245" y="3659025"/>
                                    <a:pt x="157579" y="3692054"/>
                                  </a:cubicBezTo>
                                  <a:lnTo>
                                    <a:pt x="101029" y="3481308"/>
                                  </a:lnTo>
                                  <a:lnTo>
                                    <a:pt x="250602" y="2924019"/>
                                  </a:lnTo>
                                  <a:close/>
                                </a:path>
                              </a:pathLst>
                            </a:custGeom>
                            <a:solidFill>
                              <a:srgbClr val="E9EBEE"/>
                            </a:solid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24196489" name="Vrije vorm: vorm 1824196489"/>
                          <wps:cNvSpPr/>
                          <wps:spPr>
                            <a:xfrm>
                              <a:off x="2102157" y="6350195"/>
                              <a:ext cx="256447" cy="2949679"/>
                            </a:xfrm>
                            <a:custGeom>
                              <a:avLst/>
                              <a:gdLst>
                                <a:gd name="connsiteX0" fmla="*/ 256448 w 256447"/>
                                <a:gd name="connsiteY0" fmla="*/ 1979791 h 2949679"/>
                                <a:gd name="connsiteX1" fmla="*/ 107129 w 256447"/>
                                <a:gd name="connsiteY1" fmla="*/ 1422630 h 2949679"/>
                                <a:gd name="connsiteX2" fmla="*/ 256448 w 256447"/>
                                <a:gd name="connsiteY2" fmla="*/ 865468 h 2949679"/>
                                <a:gd name="connsiteX3" fmla="*/ 107129 w 256447"/>
                                <a:gd name="connsiteY3" fmla="*/ 308306 h 2949679"/>
                                <a:gd name="connsiteX4" fmla="*/ 151734 w 256447"/>
                                <a:gd name="connsiteY4" fmla="*/ 142022 h 2949679"/>
                                <a:gd name="connsiteX5" fmla="*/ 82602 w 256447"/>
                                <a:gd name="connsiteY5" fmla="*/ 0 h 2949679"/>
                                <a:gd name="connsiteX6" fmla="*/ 0 w 256447"/>
                                <a:gd name="connsiteY6" fmla="*/ 308306 h 2949679"/>
                                <a:gd name="connsiteX7" fmla="*/ 149319 w 256447"/>
                                <a:gd name="connsiteY7" fmla="*/ 865468 h 2949679"/>
                                <a:gd name="connsiteX8" fmla="*/ 0 w 256447"/>
                                <a:gd name="connsiteY8" fmla="*/ 1422630 h 2949679"/>
                                <a:gd name="connsiteX9" fmla="*/ 149319 w 256447"/>
                                <a:gd name="connsiteY9" fmla="*/ 1979791 h 2949679"/>
                                <a:gd name="connsiteX10" fmla="*/ 0 w 256447"/>
                                <a:gd name="connsiteY10" fmla="*/ 2536953 h 2949679"/>
                                <a:gd name="connsiteX11" fmla="*/ 86541 w 256447"/>
                                <a:gd name="connsiteY11" fmla="*/ 2859995 h 2949679"/>
                                <a:gd name="connsiteX12" fmla="*/ 217815 w 256447"/>
                                <a:gd name="connsiteY12" fmla="*/ 2949680 h 2949679"/>
                                <a:gd name="connsiteX13" fmla="*/ 107256 w 256447"/>
                                <a:gd name="connsiteY13" fmla="*/ 2537080 h 2949679"/>
                                <a:gd name="connsiteX14" fmla="*/ 256448 w 256447"/>
                                <a:gd name="connsiteY14" fmla="*/ 1979791 h 294967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56447" h="2949679">
                                  <a:moveTo>
                                    <a:pt x="256448" y="1979791"/>
                                  </a:moveTo>
                                  <a:lnTo>
                                    <a:pt x="107129" y="1422630"/>
                                  </a:lnTo>
                                  <a:lnTo>
                                    <a:pt x="256448" y="865468"/>
                                  </a:lnTo>
                                  <a:lnTo>
                                    <a:pt x="107129" y="308306"/>
                                  </a:lnTo>
                                  <a:lnTo>
                                    <a:pt x="151734" y="142022"/>
                                  </a:lnTo>
                                  <a:cubicBezTo>
                                    <a:pt x="127588" y="95401"/>
                                    <a:pt x="104587" y="48018"/>
                                    <a:pt x="82602" y="0"/>
                                  </a:cubicBezTo>
                                  <a:lnTo>
                                    <a:pt x="0" y="308306"/>
                                  </a:lnTo>
                                  <a:lnTo>
                                    <a:pt x="149319" y="865468"/>
                                  </a:lnTo>
                                  <a:lnTo>
                                    <a:pt x="0" y="1422630"/>
                                  </a:lnTo>
                                  <a:lnTo>
                                    <a:pt x="149319" y="1979791"/>
                                  </a:lnTo>
                                  <a:lnTo>
                                    <a:pt x="0" y="2536953"/>
                                  </a:lnTo>
                                  <a:lnTo>
                                    <a:pt x="86541" y="2859995"/>
                                  </a:lnTo>
                                  <a:cubicBezTo>
                                    <a:pt x="129749" y="2890610"/>
                                    <a:pt x="173591" y="2920335"/>
                                    <a:pt x="217815" y="2949680"/>
                                  </a:cubicBezTo>
                                  <a:lnTo>
                                    <a:pt x="107256" y="2537080"/>
                                  </a:lnTo>
                                  <a:lnTo>
                                    <a:pt x="256448" y="1979791"/>
                                  </a:lnTo>
                                  <a:close/>
                                </a:path>
                              </a:pathLst>
                            </a:custGeom>
                            <a:solidFill>
                              <a:srgbClr val="E9EBEE"/>
                            </a:solid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738993054" name="Vrije vorm: vorm 1738993054"/>
                          <wps:cNvSpPr/>
                          <wps:spPr>
                            <a:xfrm>
                              <a:off x="982074" y="1676820"/>
                              <a:ext cx="226329" cy="6621153"/>
                            </a:xfrm>
                            <a:custGeom>
                              <a:avLst/>
                              <a:gdLst>
                                <a:gd name="connsiteX0" fmla="*/ 226329 w 226329"/>
                                <a:gd name="connsiteY0" fmla="*/ 5538843 h 6621153"/>
                                <a:gd name="connsiteX1" fmla="*/ 77010 w 226329"/>
                                <a:gd name="connsiteY1" fmla="*/ 4981681 h 6621153"/>
                                <a:gd name="connsiteX2" fmla="*/ 226329 w 226329"/>
                                <a:gd name="connsiteY2" fmla="*/ 4424519 h 6621153"/>
                                <a:gd name="connsiteX3" fmla="*/ 77010 w 226329"/>
                                <a:gd name="connsiteY3" fmla="*/ 3867358 h 6621153"/>
                                <a:gd name="connsiteX4" fmla="*/ 226329 w 226329"/>
                                <a:gd name="connsiteY4" fmla="*/ 3310196 h 6621153"/>
                                <a:gd name="connsiteX5" fmla="*/ 77010 w 226329"/>
                                <a:gd name="connsiteY5" fmla="*/ 2753034 h 6621153"/>
                                <a:gd name="connsiteX6" fmla="*/ 226329 w 226329"/>
                                <a:gd name="connsiteY6" fmla="*/ 2195872 h 6621153"/>
                                <a:gd name="connsiteX7" fmla="*/ 77010 w 226329"/>
                                <a:gd name="connsiteY7" fmla="*/ 1638711 h 6621153"/>
                                <a:gd name="connsiteX8" fmla="*/ 226329 w 226329"/>
                                <a:gd name="connsiteY8" fmla="*/ 1081549 h 6621153"/>
                                <a:gd name="connsiteX9" fmla="*/ 77010 w 226329"/>
                                <a:gd name="connsiteY9" fmla="*/ 524387 h 6621153"/>
                                <a:gd name="connsiteX10" fmla="*/ 217688 w 226329"/>
                                <a:gd name="connsiteY10" fmla="*/ 0 h 6621153"/>
                                <a:gd name="connsiteX11" fmla="*/ 102299 w 226329"/>
                                <a:gd name="connsiteY11" fmla="*/ 143038 h 6621153"/>
                                <a:gd name="connsiteX12" fmla="*/ 0 w 226329"/>
                                <a:gd name="connsiteY12" fmla="*/ 524769 h 6621153"/>
                                <a:gd name="connsiteX13" fmla="*/ 149319 w 226329"/>
                                <a:gd name="connsiteY13" fmla="*/ 1081930 h 6621153"/>
                                <a:gd name="connsiteX14" fmla="*/ 0 w 226329"/>
                                <a:gd name="connsiteY14" fmla="*/ 1639092 h 6621153"/>
                                <a:gd name="connsiteX15" fmla="*/ 149319 w 226329"/>
                                <a:gd name="connsiteY15" fmla="*/ 2196254 h 6621153"/>
                                <a:gd name="connsiteX16" fmla="*/ 0 w 226329"/>
                                <a:gd name="connsiteY16" fmla="*/ 2753415 h 6621153"/>
                                <a:gd name="connsiteX17" fmla="*/ 149319 w 226329"/>
                                <a:gd name="connsiteY17" fmla="*/ 3310577 h 6621153"/>
                                <a:gd name="connsiteX18" fmla="*/ 0 w 226329"/>
                                <a:gd name="connsiteY18" fmla="*/ 3867739 h 6621153"/>
                                <a:gd name="connsiteX19" fmla="*/ 149319 w 226329"/>
                                <a:gd name="connsiteY19" fmla="*/ 4424900 h 6621153"/>
                                <a:gd name="connsiteX20" fmla="*/ 0 w 226329"/>
                                <a:gd name="connsiteY20" fmla="*/ 4982062 h 6621153"/>
                                <a:gd name="connsiteX21" fmla="*/ 149319 w 226329"/>
                                <a:gd name="connsiteY21" fmla="*/ 5539224 h 6621153"/>
                                <a:gd name="connsiteX22" fmla="*/ 0 w 226329"/>
                                <a:gd name="connsiteY22" fmla="*/ 6096385 h 6621153"/>
                                <a:gd name="connsiteX23" fmla="*/ 102299 w 226329"/>
                                <a:gd name="connsiteY23" fmla="*/ 6478117 h 6621153"/>
                                <a:gd name="connsiteX24" fmla="*/ 217688 w 226329"/>
                                <a:gd name="connsiteY24" fmla="*/ 6621154 h 6621153"/>
                                <a:gd name="connsiteX25" fmla="*/ 77010 w 226329"/>
                                <a:gd name="connsiteY25" fmla="*/ 6096385 h 6621153"/>
                                <a:gd name="connsiteX26" fmla="*/ 226329 w 226329"/>
                                <a:gd name="connsiteY26" fmla="*/ 5538843 h 662115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Lst>
                              <a:rect l="l" t="t" r="r" b="b"/>
                              <a:pathLst>
                                <a:path w="226329" h="6621153">
                                  <a:moveTo>
                                    <a:pt x="226329" y="5538843"/>
                                  </a:moveTo>
                                  <a:lnTo>
                                    <a:pt x="77010" y="4981681"/>
                                  </a:lnTo>
                                  <a:lnTo>
                                    <a:pt x="226329" y="4424519"/>
                                  </a:lnTo>
                                  <a:lnTo>
                                    <a:pt x="77010" y="3867358"/>
                                  </a:lnTo>
                                  <a:lnTo>
                                    <a:pt x="226329" y="3310196"/>
                                  </a:lnTo>
                                  <a:lnTo>
                                    <a:pt x="77010" y="2753034"/>
                                  </a:lnTo>
                                  <a:lnTo>
                                    <a:pt x="226329" y="2195872"/>
                                  </a:lnTo>
                                  <a:lnTo>
                                    <a:pt x="77010" y="1638711"/>
                                  </a:lnTo>
                                  <a:lnTo>
                                    <a:pt x="226329" y="1081549"/>
                                  </a:lnTo>
                                  <a:lnTo>
                                    <a:pt x="77010" y="524387"/>
                                  </a:lnTo>
                                  <a:lnTo>
                                    <a:pt x="217688" y="0"/>
                                  </a:lnTo>
                                  <a:cubicBezTo>
                                    <a:pt x="178420" y="47002"/>
                                    <a:pt x="139915" y="94639"/>
                                    <a:pt x="102299" y="143038"/>
                                  </a:cubicBezTo>
                                  <a:lnTo>
                                    <a:pt x="0" y="524769"/>
                                  </a:lnTo>
                                  <a:lnTo>
                                    <a:pt x="149319" y="1081930"/>
                                  </a:lnTo>
                                  <a:lnTo>
                                    <a:pt x="0" y="1639092"/>
                                  </a:lnTo>
                                  <a:lnTo>
                                    <a:pt x="149319" y="2196254"/>
                                  </a:lnTo>
                                  <a:lnTo>
                                    <a:pt x="0" y="2753415"/>
                                  </a:lnTo>
                                  <a:lnTo>
                                    <a:pt x="149319" y="3310577"/>
                                  </a:lnTo>
                                  <a:lnTo>
                                    <a:pt x="0" y="3867739"/>
                                  </a:lnTo>
                                  <a:lnTo>
                                    <a:pt x="149319" y="4424900"/>
                                  </a:lnTo>
                                  <a:lnTo>
                                    <a:pt x="0" y="4982062"/>
                                  </a:lnTo>
                                  <a:lnTo>
                                    <a:pt x="149319" y="5539224"/>
                                  </a:lnTo>
                                  <a:lnTo>
                                    <a:pt x="0" y="6096385"/>
                                  </a:lnTo>
                                  <a:lnTo>
                                    <a:pt x="102299" y="6478117"/>
                                  </a:lnTo>
                                  <a:cubicBezTo>
                                    <a:pt x="139915" y="6526516"/>
                                    <a:pt x="178420" y="6574153"/>
                                    <a:pt x="217688" y="6621154"/>
                                  </a:cubicBezTo>
                                  <a:lnTo>
                                    <a:pt x="77010" y="6096385"/>
                                  </a:lnTo>
                                  <a:lnTo>
                                    <a:pt x="226329" y="5538843"/>
                                  </a:lnTo>
                                  <a:close/>
                                </a:path>
                              </a:pathLst>
                            </a:custGeom>
                            <a:solidFill>
                              <a:srgbClr val="E9EBEE"/>
                            </a:solid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67046978" name="Vrije vorm: vorm 1867046978"/>
                          <wps:cNvSpPr/>
                          <wps:spPr>
                            <a:xfrm>
                              <a:off x="2326072" y="6635000"/>
                              <a:ext cx="262547" cy="2828110"/>
                            </a:xfrm>
                            <a:custGeom>
                              <a:avLst/>
                              <a:gdLst>
                                <a:gd name="connsiteX0" fmla="*/ 113228 w 262547"/>
                                <a:gd name="connsiteY0" fmla="*/ 2252021 h 2828110"/>
                                <a:gd name="connsiteX1" fmla="*/ 262547 w 262547"/>
                                <a:gd name="connsiteY1" fmla="*/ 1694859 h 2828110"/>
                                <a:gd name="connsiteX2" fmla="*/ 113228 w 262547"/>
                                <a:gd name="connsiteY2" fmla="*/ 1137697 h 2828110"/>
                                <a:gd name="connsiteX3" fmla="*/ 262547 w 262547"/>
                                <a:gd name="connsiteY3" fmla="*/ 580536 h 2828110"/>
                                <a:gd name="connsiteX4" fmla="*/ 177658 w 262547"/>
                                <a:gd name="connsiteY4" fmla="*/ 263973 h 2828110"/>
                                <a:gd name="connsiteX5" fmla="*/ 6227 w 262547"/>
                                <a:gd name="connsiteY5" fmla="*/ 0 h 2828110"/>
                                <a:gd name="connsiteX6" fmla="*/ 0 w 262547"/>
                                <a:gd name="connsiteY6" fmla="*/ 23374 h 2828110"/>
                                <a:gd name="connsiteX7" fmla="*/ 149319 w 262547"/>
                                <a:gd name="connsiteY7" fmla="*/ 580536 h 2828110"/>
                                <a:gd name="connsiteX8" fmla="*/ 0 w 262547"/>
                                <a:gd name="connsiteY8" fmla="*/ 1137697 h 2828110"/>
                                <a:gd name="connsiteX9" fmla="*/ 149319 w 262547"/>
                                <a:gd name="connsiteY9" fmla="*/ 1694859 h 2828110"/>
                                <a:gd name="connsiteX10" fmla="*/ 0 w 262547"/>
                                <a:gd name="connsiteY10" fmla="*/ 2252021 h 2828110"/>
                                <a:gd name="connsiteX11" fmla="*/ 134832 w 262547"/>
                                <a:gd name="connsiteY11" fmla="*/ 2755067 h 2828110"/>
                                <a:gd name="connsiteX12" fmla="*/ 257464 w 262547"/>
                                <a:gd name="connsiteY12" fmla="*/ 2828110 h 2828110"/>
                                <a:gd name="connsiteX13" fmla="*/ 262547 w 262547"/>
                                <a:gd name="connsiteY13" fmla="*/ 2809183 h 2828110"/>
                                <a:gd name="connsiteX14" fmla="*/ 113228 w 262547"/>
                                <a:gd name="connsiteY14" fmla="*/ 2252021 h 282811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62547" h="2828110">
                                  <a:moveTo>
                                    <a:pt x="113228" y="2252021"/>
                                  </a:moveTo>
                                  <a:lnTo>
                                    <a:pt x="262547" y="1694859"/>
                                  </a:lnTo>
                                  <a:lnTo>
                                    <a:pt x="113228" y="1137697"/>
                                  </a:lnTo>
                                  <a:lnTo>
                                    <a:pt x="262547" y="580536"/>
                                  </a:lnTo>
                                  <a:lnTo>
                                    <a:pt x="177658" y="263973"/>
                                  </a:lnTo>
                                  <a:cubicBezTo>
                                    <a:pt x="116533" y="178861"/>
                                    <a:pt x="59219" y="90828"/>
                                    <a:pt x="6227" y="0"/>
                                  </a:cubicBezTo>
                                  <a:lnTo>
                                    <a:pt x="0" y="23374"/>
                                  </a:lnTo>
                                  <a:lnTo>
                                    <a:pt x="149319" y="580536"/>
                                  </a:lnTo>
                                  <a:lnTo>
                                    <a:pt x="0" y="1137697"/>
                                  </a:lnTo>
                                  <a:lnTo>
                                    <a:pt x="149319" y="1694859"/>
                                  </a:lnTo>
                                  <a:lnTo>
                                    <a:pt x="0" y="2252021"/>
                                  </a:lnTo>
                                  <a:lnTo>
                                    <a:pt x="134832" y="2755067"/>
                                  </a:lnTo>
                                  <a:cubicBezTo>
                                    <a:pt x="175370" y="2779965"/>
                                    <a:pt x="216290" y="2804228"/>
                                    <a:pt x="257464" y="2828110"/>
                                  </a:cubicBezTo>
                                  <a:lnTo>
                                    <a:pt x="262547" y="2809183"/>
                                  </a:lnTo>
                                  <a:lnTo>
                                    <a:pt x="113228" y="2252021"/>
                                  </a:lnTo>
                                  <a:close/>
                                </a:path>
                              </a:pathLst>
                            </a:custGeom>
                            <a:solidFill>
                              <a:srgbClr val="E9EBEE"/>
                            </a:solid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039032097" name="Vrije vorm: vorm 1039032097"/>
                          <wps:cNvSpPr/>
                          <wps:spPr>
                            <a:xfrm>
                              <a:off x="758032" y="2162717"/>
                              <a:ext cx="220356" cy="5648724"/>
                            </a:xfrm>
                            <a:custGeom>
                              <a:avLst/>
                              <a:gdLst>
                                <a:gd name="connsiteX0" fmla="*/ 220357 w 220356"/>
                                <a:gd name="connsiteY0" fmla="*/ 5052946 h 5648724"/>
                                <a:gd name="connsiteX1" fmla="*/ 71038 w 220356"/>
                                <a:gd name="connsiteY1" fmla="*/ 4495784 h 5648724"/>
                                <a:gd name="connsiteX2" fmla="*/ 220357 w 220356"/>
                                <a:gd name="connsiteY2" fmla="*/ 3938622 h 5648724"/>
                                <a:gd name="connsiteX3" fmla="*/ 71038 w 220356"/>
                                <a:gd name="connsiteY3" fmla="*/ 3381461 h 5648724"/>
                                <a:gd name="connsiteX4" fmla="*/ 220357 w 220356"/>
                                <a:gd name="connsiteY4" fmla="*/ 2824299 h 5648724"/>
                                <a:gd name="connsiteX5" fmla="*/ 71038 w 220356"/>
                                <a:gd name="connsiteY5" fmla="*/ 2267138 h 5648724"/>
                                <a:gd name="connsiteX6" fmla="*/ 220357 w 220356"/>
                                <a:gd name="connsiteY6" fmla="*/ 1709976 h 5648724"/>
                                <a:gd name="connsiteX7" fmla="*/ 71038 w 220356"/>
                                <a:gd name="connsiteY7" fmla="*/ 1152814 h 5648724"/>
                                <a:gd name="connsiteX8" fmla="*/ 220357 w 220356"/>
                                <a:gd name="connsiteY8" fmla="*/ 595652 h 5648724"/>
                                <a:gd name="connsiteX9" fmla="*/ 71038 w 220356"/>
                                <a:gd name="connsiteY9" fmla="*/ 38491 h 5648724"/>
                                <a:gd name="connsiteX10" fmla="*/ 81331 w 220356"/>
                                <a:gd name="connsiteY10" fmla="*/ 0 h 5648724"/>
                                <a:gd name="connsiteX11" fmla="*/ 16902 w 220356"/>
                                <a:gd name="connsiteY11" fmla="*/ 101371 h 5648724"/>
                                <a:gd name="connsiteX12" fmla="*/ 149319 w 220356"/>
                                <a:gd name="connsiteY12" fmla="*/ 595525 h 5648724"/>
                                <a:gd name="connsiteX13" fmla="*/ 0 w 220356"/>
                                <a:gd name="connsiteY13" fmla="*/ 1152687 h 5648724"/>
                                <a:gd name="connsiteX14" fmla="*/ 149319 w 220356"/>
                                <a:gd name="connsiteY14" fmla="*/ 1709849 h 5648724"/>
                                <a:gd name="connsiteX15" fmla="*/ 0 w 220356"/>
                                <a:gd name="connsiteY15" fmla="*/ 2267010 h 5648724"/>
                                <a:gd name="connsiteX16" fmla="*/ 149319 w 220356"/>
                                <a:gd name="connsiteY16" fmla="*/ 2824553 h 5648724"/>
                                <a:gd name="connsiteX17" fmla="*/ 0 w 220356"/>
                                <a:gd name="connsiteY17" fmla="*/ 3381715 h 5648724"/>
                                <a:gd name="connsiteX18" fmla="*/ 149319 w 220356"/>
                                <a:gd name="connsiteY18" fmla="*/ 3938877 h 5648724"/>
                                <a:gd name="connsiteX19" fmla="*/ 0 w 220356"/>
                                <a:gd name="connsiteY19" fmla="*/ 4496038 h 5648724"/>
                                <a:gd name="connsiteX20" fmla="*/ 149319 w 220356"/>
                                <a:gd name="connsiteY20" fmla="*/ 5053200 h 5648724"/>
                                <a:gd name="connsiteX21" fmla="*/ 16902 w 220356"/>
                                <a:gd name="connsiteY21" fmla="*/ 5547354 h 5648724"/>
                                <a:gd name="connsiteX22" fmla="*/ 81331 w 220356"/>
                                <a:gd name="connsiteY22" fmla="*/ 5648725 h 5648724"/>
                                <a:gd name="connsiteX23" fmla="*/ 71038 w 220356"/>
                                <a:gd name="connsiteY23" fmla="*/ 5610235 h 5648724"/>
                                <a:gd name="connsiteX24" fmla="*/ 220357 w 220356"/>
                                <a:gd name="connsiteY24" fmla="*/ 5052946 h 564872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Lst>
                              <a:rect l="l" t="t" r="r" b="b"/>
                              <a:pathLst>
                                <a:path w="220356" h="5648724">
                                  <a:moveTo>
                                    <a:pt x="220357" y="5052946"/>
                                  </a:moveTo>
                                  <a:lnTo>
                                    <a:pt x="71038" y="4495784"/>
                                  </a:lnTo>
                                  <a:lnTo>
                                    <a:pt x="220357" y="3938622"/>
                                  </a:lnTo>
                                  <a:lnTo>
                                    <a:pt x="71038" y="3381461"/>
                                  </a:lnTo>
                                  <a:lnTo>
                                    <a:pt x="220357" y="2824299"/>
                                  </a:lnTo>
                                  <a:lnTo>
                                    <a:pt x="71038" y="2267138"/>
                                  </a:lnTo>
                                  <a:lnTo>
                                    <a:pt x="220357" y="1709976"/>
                                  </a:lnTo>
                                  <a:lnTo>
                                    <a:pt x="71038" y="1152814"/>
                                  </a:lnTo>
                                  <a:lnTo>
                                    <a:pt x="220357" y="595652"/>
                                  </a:lnTo>
                                  <a:lnTo>
                                    <a:pt x="71038" y="38491"/>
                                  </a:lnTo>
                                  <a:lnTo>
                                    <a:pt x="81331" y="0"/>
                                  </a:lnTo>
                                  <a:cubicBezTo>
                                    <a:pt x="59473" y="33536"/>
                                    <a:pt x="37997" y="67327"/>
                                    <a:pt x="16902" y="101371"/>
                                  </a:cubicBezTo>
                                  <a:lnTo>
                                    <a:pt x="149319" y="595525"/>
                                  </a:lnTo>
                                  <a:lnTo>
                                    <a:pt x="0" y="1152687"/>
                                  </a:lnTo>
                                  <a:lnTo>
                                    <a:pt x="149319" y="1709849"/>
                                  </a:lnTo>
                                  <a:lnTo>
                                    <a:pt x="0" y="2267010"/>
                                  </a:lnTo>
                                  <a:lnTo>
                                    <a:pt x="149319" y="2824553"/>
                                  </a:lnTo>
                                  <a:lnTo>
                                    <a:pt x="0" y="3381715"/>
                                  </a:lnTo>
                                  <a:lnTo>
                                    <a:pt x="149319" y="3938877"/>
                                  </a:lnTo>
                                  <a:lnTo>
                                    <a:pt x="0" y="4496038"/>
                                  </a:lnTo>
                                  <a:lnTo>
                                    <a:pt x="149319" y="5053200"/>
                                  </a:lnTo>
                                  <a:lnTo>
                                    <a:pt x="16902" y="5547354"/>
                                  </a:lnTo>
                                  <a:cubicBezTo>
                                    <a:pt x="37997" y="5581398"/>
                                    <a:pt x="59473" y="5615316"/>
                                    <a:pt x="81331" y="5648725"/>
                                  </a:cubicBezTo>
                                  <a:lnTo>
                                    <a:pt x="71038" y="5610235"/>
                                  </a:lnTo>
                                  <a:lnTo>
                                    <a:pt x="220357" y="5052946"/>
                                  </a:lnTo>
                                  <a:close/>
                                </a:path>
                              </a:pathLst>
                            </a:custGeom>
                            <a:solidFill>
                              <a:srgbClr val="E9EBEE"/>
                            </a:solid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240743341" name="Vrije vorm: vorm 1240743341"/>
                          <wps:cNvSpPr/>
                          <wps:spPr>
                            <a:xfrm>
                              <a:off x="1654073" y="1107336"/>
                              <a:ext cx="244501" cy="7759867"/>
                            </a:xfrm>
                            <a:custGeom>
                              <a:avLst/>
                              <a:gdLst>
                                <a:gd name="connsiteX0" fmla="*/ 95183 w 244501"/>
                                <a:gd name="connsiteY0" fmla="*/ 6665488 h 7759867"/>
                                <a:gd name="connsiteX1" fmla="*/ 244502 w 244501"/>
                                <a:gd name="connsiteY1" fmla="*/ 6108327 h 7759867"/>
                                <a:gd name="connsiteX2" fmla="*/ 95183 w 244501"/>
                                <a:gd name="connsiteY2" fmla="*/ 5551165 h 7759867"/>
                                <a:gd name="connsiteX3" fmla="*/ 244502 w 244501"/>
                                <a:gd name="connsiteY3" fmla="*/ 4994003 h 7759867"/>
                                <a:gd name="connsiteX4" fmla="*/ 95183 w 244501"/>
                                <a:gd name="connsiteY4" fmla="*/ 4436842 h 7759867"/>
                                <a:gd name="connsiteX5" fmla="*/ 234844 w 244501"/>
                                <a:gd name="connsiteY5" fmla="*/ 3915630 h 7759867"/>
                                <a:gd name="connsiteX6" fmla="*/ 234463 w 244501"/>
                                <a:gd name="connsiteY6" fmla="*/ 3879807 h 7759867"/>
                                <a:gd name="connsiteX7" fmla="*/ 234844 w 244501"/>
                                <a:gd name="connsiteY7" fmla="*/ 3843984 h 7759867"/>
                                <a:gd name="connsiteX8" fmla="*/ 95183 w 244501"/>
                                <a:gd name="connsiteY8" fmla="*/ 3322772 h 7759867"/>
                                <a:gd name="connsiteX9" fmla="*/ 244502 w 244501"/>
                                <a:gd name="connsiteY9" fmla="*/ 2765611 h 7759867"/>
                                <a:gd name="connsiteX10" fmla="*/ 95183 w 244501"/>
                                <a:gd name="connsiteY10" fmla="*/ 2208449 h 7759867"/>
                                <a:gd name="connsiteX11" fmla="*/ 244502 w 244501"/>
                                <a:gd name="connsiteY11" fmla="*/ 1651287 h 7759867"/>
                                <a:gd name="connsiteX12" fmla="*/ 95183 w 244501"/>
                                <a:gd name="connsiteY12" fmla="*/ 1094125 h 7759867"/>
                                <a:gd name="connsiteX13" fmla="*/ 244502 w 244501"/>
                                <a:gd name="connsiteY13" fmla="*/ 536964 h 7759867"/>
                                <a:gd name="connsiteX14" fmla="*/ 100520 w 244501"/>
                                <a:gd name="connsiteY14" fmla="*/ 0 h 7759867"/>
                                <a:gd name="connsiteX15" fmla="*/ 23891 w 244501"/>
                                <a:gd name="connsiteY15" fmla="*/ 68851 h 7759867"/>
                                <a:gd name="connsiteX16" fmla="*/ 149319 w 244501"/>
                                <a:gd name="connsiteY16" fmla="*/ 536964 h 7759867"/>
                                <a:gd name="connsiteX17" fmla="*/ 0 w 244501"/>
                                <a:gd name="connsiteY17" fmla="*/ 1094125 h 7759867"/>
                                <a:gd name="connsiteX18" fmla="*/ 149319 w 244501"/>
                                <a:gd name="connsiteY18" fmla="*/ 1651287 h 7759867"/>
                                <a:gd name="connsiteX19" fmla="*/ 0 w 244501"/>
                                <a:gd name="connsiteY19" fmla="*/ 2208449 h 7759867"/>
                                <a:gd name="connsiteX20" fmla="*/ 149319 w 244501"/>
                                <a:gd name="connsiteY20" fmla="*/ 2765611 h 7759867"/>
                                <a:gd name="connsiteX21" fmla="*/ 0 w 244501"/>
                                <a:gd name="connsiteY21" fmla="*/ 3322772 h 7759867"/>
                                <a:gd name="connsiteX22" fmla="*/ 149319 w 244501"/>
                                <a:gd name="connsiteY22" fmla="*/ 3879934 h 7759867"/>
                                <a:gd name="connsiteX23" fmla="*/ 0 w 244501"/>
                                <a:gd name="connsiteY23" fmla="*/ 4437096 h 7759867"/>
                                <a:gd name="connsiteX24" fmla="*/ 149319 w 244501"/>
                                <a:gd name="connsiteY24" fmla="*/ 4994257 h 7759867"/>
                                <a:gd name="connsiteX25" fmla="*/ 0 w 244501"/>
                                <a:gd name="connsiteY25" fmla="*/ 5551419 h 7759867"/>
                                <a:gd name="connsiteX26" fmla="*/ 149319 w 244501"/>
                                <a:gd name="connsiteY26" fmla="*/ 6108580 h 7759867"/>
                                <a:gd name="connsiteX27" fmla="*/ 0 w 244501"/>
                                <a:gd name="connsiteY27" fmla="*/ 6665743 h 7759867"/>
                                <a:gd name="connsiteX28" fmla="*/ 149319 w 244501"/>
                                <a:gd name="connsiteY28" fmla="*/ 7222904 h 7759867"/>
                                <a:gd name="connsiteX29" fmla="*/ 23891 w 244501"/>
                                <a:gd name="connsiteY29" fmla="*/ 7691016 h 7759867"/>
                                <a:gd name="connsiteX30" fmla="*/ 100520 w 244501"/>
                                <a:gd name="connsiteY30" fmla="*/ 7759868 h 7759867"/>
                                <a:gd name="connsiteX31" fmla="*/ 244502 w 244501"/>
                                <a:gd name="connsiteY31" fmla="*/ 7222904 h 7759867"/>
                                <a:gd name="connsiteX32" fmla="*/ 95183 w 244501"/>
                                <a:gd name="connsiteY32" fmla="*/ 6665488 h 775986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Lst>
                              <a:rect l="l" t="t" r="r" b="b"/>
                              <a:pathLst>
                                <a:path w="244501" h="7759867">
                                  <a:moveTo>
                                    <a:pt x="95183" y="6665488"/>
                                  </a:moveTo>
                                  <a:lnTo>
                                    <a:pt x="244502" y="6108327"/>
                                  </a:lnTo>
                                  <a:lnTo>
                                    <a:pt x="95183" y="5551165"/>
                                  </a:lnTo>
                                  <a:lnTo>
                                    <a:pt x="244502" y="4994003"/>
                                  </a:lnTo>
                                  <a:lnTo>
                                    <a:pt x="95183" y="4436842"/>
                                  </a:lnTo>
                                  <a:lnTo>
                                    <a:pt x="234844" y="3915630"/>
                                  </a:lnTo>
                                  <a:cubicBezTo>
                                    <a:pt x="234717" y="3903689"/>
                                    <a:pt x="234463" y="3891748"/>
                                    <a:pt x="234463" y="3879807"/>
                                  </a:cubicBezTo>
                                  <a:cubicBezTo>
                                    <a:pt x="234463" y="3867866"/>
                                    <a:pt x="234717" y="3855925"/>
                                    <a:pt x="234844" y="3843984"/>
                                  </a:cubicBezTo>
                                  <a:lnTo>
                                    <a:pt x="95183" y="3322772"/>
                                  </a:lnTo>
                                  <a:lnTo>
                                    <a:pt x="244502" y="2765611"/>
                                  </a:lnTo>
                                  <a:lnTo>
                                    <a:pt x="95183" y="2208449"/>
                                  </a:lnTo>
                                  <a:lnTo>
                                    <a:pt x="244502" y="1651287"/>
                                  </a:lnTo>
                                  <a:lnTo>
                                    <a:pt x="95183" y="1094125"/>
                                  </a:lnTo>
                                  <a:lnTo>
                                    <a:pt x="244502" y="536964"/>
                                  </a:lnTo>
                                  <a:lnTo>
                                    <a:pt x="100520" y="0"/>
                                  </a:lnTo>
                                  <a:cubicBezTo>
                                    <a:pt x="74723" y="22739"/>
                                    <a:pt x="49180" y="45604"/>
                                    <a:pt x="23891" y="68851"/>
                                  </a:cubicBezTo>
                                  <a:lnTo>
                                    <a:pt x="149319" y="536964"/>
                                  </a:lnTo>
                                  <a:lnTo>
                                    <a:pt x="0" y="1094125"/>
                                  </a:lnTo>
                                  <a:lnTo>
                                    <a:pt x="149319" y="1651287"/>
                                  </a:lnTo>
                                  <a:lnTo>
                                    <a:pt x="0" y="2208449"/>
                                  </a:lnTo>
                                  <a:lnTo>
                                    <a:pt x="149319" y="2765611"/>
                                  </a:lnTo>
                                  <a:lnTo>
                                    <a:pt x="0" y="3322772"/>
                                  </a:lnTo>
                                  <a:lnTo>
                                    <a:pt x="149319" y="3879934"/>
                                  </a:lnTo>
                                  <a:lnTo>
                                    <a:pt x="0" y="4437096"/>
                                  </a:lnTo>
                                  <a:lnTo>
                                    <a:pt x="149319" y="4994257"/>
                                  </a:lnTo>
                                  <a:lnTo>
                                    <a:pt x="0" y="5551419"/>
                                  </a:lnTo>
                                  <a:lnTo>
                                    <a:pt x="149319" y="6108580"/>
                                  </a:lnTo>
                                  <a:lnTo>
                                    <a:pt x="0" y="6665743"/>
                                  </a:lnTo>
                                  <a:lnTo>
                                    <a:pt x="149319" y="7222904"/>
                                  </a:lnTo>
                                  <a:lnTo>
                                    <a:pt x="23891" y="7691016"/>
                                  </a:lnTo>
                                  <a:cubicBezTo>
                                    <a:pt x="49180" y="7714263"/>
                                    <a:pt x="74723" y="7737129"/>
                                    <a:pt x="100520" y="7759868"/>
                                  </a:cubicBezTo>
                                  <a:lnTo>
                                    <a:pt x="244502" y="7222904"/>
                                  </a:lnTo>
                                  <a:lnTo>
                                    <a:pt x="95183" y="6665488"/>
                                  </a:lnTo>
                                  <a:close/>
                                </a:path>
                              </a:pathLst>
                            </a:custGeom>
                            <a:solidFill>
                              <a:srgbClr val="E9EBEE"/>
                            </a:solid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44491916" name="Vrije vorm: vorm 144491916"/>
                          <wps:cNvSpPr/>
                          <wps:spPr>
                            <a:xfrm>
                              <a:off x="1430031" y="1277305"/>
                              <a:ext cx="238402" cy="7419676"/>
                            </a:xfrm>
                            <a:custGeom>
                              <a:avLst/>
                              <a:gdLst>
                                <a:gd name="connsiteX0" fmla="*/ 89083 w 238402"/>
                                <a:gd name="connsiteY0" fmla="*/ 6495520 h 7419676"/>
                                <a:gd name="connsiteX1" fmla="*/ 238402 w 238402"/>
                                <a:gd name="connsiteY1" fmla="*/ 5938358 h 7419676"/>
                                <a:gd name="connsiteX2" fmla="*/ 89083 w 238402"/>
                                <a:gd name="connsiteY2" fmla="*/ 5381196 h 7419676"/>
                                <a:gd name="connsiteX3" fmla="*/ 238402 w 238402"/>
                                <a:gd name="connsiteY3" fmla="*/ 4824034 h 7419676"/>
                                <a:gd name="connsiteX4" fmla="*/ 89083 w 238402"/>
                                <a:gd name="connsiteY4" fmla="*/ 4266873 h 7419676"/>
                                <a:gd name="connsiteX5" fmla="*/ 238402 w 238402"/>
                                <a:gd name="connsiteY5" fmla="*/ 3709711 h 7419676"/>
                                <a:gd name="connsiteX6" fmla="*/ 89083 w 238402"/>
                                <a:gd name="connsiteY6" fmla="*/ 3152549 h 7419676"/>
                                <a:gd name="connsiteX7" fmla="*/ 238402 w 238402"/>
                                <a:gd name="connsiteY7" fmla="*/ 2595388 h 7419676"/>
                                <a:gd name="connsiteX8" fmla="*/ 89083 w 238402"/>
                                <a:gd name="connsiteY8" fmla="*/ 2038226 h 7419676"/>
                                <a:gd name="connsiteX9" fmla="*/ 238402 w 238402"/>
                                <a:gd name="connsiteY9" fmla="*/ 1481064 h 7419676"/>
                                <a:gd name="connsiteX10" fmla="*/ 89083 w 238402"/>
                                <a:gd name="connsiteY10" fmla="*/ 923903 h 7419676"/>
                                <a:gd name="connsiteX11" fmla="*/ 238402 w 238402"/>
                                <a:gd name="connsiteY11" fmla="*/ 366741 h 7419676"/>
                                <a:gd name="connsiteX12" fmla="*/ 140042 w 238402"/>
                                <a:gd name="connsiteY12" fmla="*/ 0 h 7419676"/>
                                <a:gd name="connsiteX13" fmla="*/ 69640 w 238402"/>
                                <a:gd name="connsiteY13" fmla="*/ 69740 h 7419676"/>
                                <a:gd name="connsiteX14" fmla="*/ 149319 w 238402"/>
                                <a:gd name="connsiteY14" fmla="*/ 366868 h 7419676"/>
                                <a:gd name="connsiteX15" fmla="*/ 0 w 238402"/>
                                <a:gd name="connsiteY15" fmla="*/ 924030 h 7419676"/>
                                <a:gd name="connsiteX16" fmla="*/ 149319 w 238402"/>
                                <a:gd name="connsiteY16" fmla="*/ 1481191 h 7419676"/>
                                <a:gd name="connsiteX17" fmla="*/ 0 w 238402"/>
                                <a:gd name="connsiteY17" fmla="*/ 2038353 h 7419676"/>
                                <a:gd name="connsiteX18" fmla="*/ 149319 w 238402"/>
                                <a:gd name="connsiteY18" fmla="*/ 2595515 h 7419676"/>
                                <a:gd name="connsiteX19" fmla="*/ 0 w 238402"/>
                                <a:gd name="connsiteY19" fmla="*/ 3152677 h 7419676"/>
                                <a:gd name="connsiteX20" fmla="*/ 149319 w 238402"/>
                                <a:gd name="connsiteY20" fmla="*/ 3709838 h 7419676"/>
                                <a:gd name="connsiteX21" fmla="*/ 0 w 238402"/>
                                <a:gd name="connsiteY21" fmla="*/ 4267000 h 7419676"/>
                                <a:gd name="connsiteX22" fmla="*/ 149319 w 238402"/>
                                <a:gd name="connsiteY22" fmla="*/ 4824162 h 7419676"/>
                                <a:gd name="connsiteX23" fmla="*/ 0 w 238402"/>
                                <a:gd name="connsiteY23" fmla="*/ 5381323 h 7419676"/>
                                <a:gd name="connsiteX24" fmla="*/ 149319 w 238402"/>
                                <a:gd name="connsiteY24" fmla="*/ 5938485 h 7419676"/>
                                <a:gd name="connsiteX25" fmla="*/ 0 w 238402"/>
                                <a:gd name="connsiteY25" fmla="*/ 6495647 h 7419676"/>
                                <a:gd name="connsiteX26" fmla="*/ 149319 w 238402"/>
                                <a:gd name="connsiteY26" fmla="*/ 7052808 h 7419676"/>
                                <a:gd name="connsiteX27" fmla="*/ 69640 w 238402"/>
                                <a:gd name="connsiteY27" fmla="*/ 7349936 h 7419676"/>
                                <a:gd name="connsiteX28" fmla="*/ 140042 w 238402"/>
                                <a:gd name="connsiteY28" fmla="*/ 7419676 h 7419676"/>
                                <a:gd name="connsiteX29" fmla="*/ 238402 w 238402"/>
                                <a:gd name="connsiteY29" fmla="*/ 7052936 h 7419676"/>
                                <a:gd name="connsiteX30" fmla="*/ 89083 w 238402"/>
                                <a:gd name="connsiteY30" fmla="*/ 6495520 h 741967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Lst>
                              <a:rect l="l" t="t" r="r" b="b"/>
                              <a:pathLst>
                                <a:path w="238402" h="7419676">
                                  <a:moveTo>
                                    <a:pt x="89083" y="6495520"/>
                                  </a:moveTo>
                                  <a:lnTo>
                                    <a:pt x="238402" y="5938358"/>
                                  </a:lnTo>
                                  <a:lnTo>
                                    <a:pt x="89083" y="5381196"/>
                                  </a:lnTo>
                                  <a:lnTo>
                                    <a:pt x="238402" y="4824034"/>
                                  </a:lnTo>
                                  <a:lnTo>
                                    <a:pt x="89083" y="4266873"/>
                                  </a:lnTo>
                                  <a:lnTo>
                                    <a:pt x="238402" y="3709711"/>
                                  </a:lnTo>
                                  <a:lnTo>
                                    <a:pt x="89083" y="3152549"/>
                                  </a:lnTo>
                                  <a:lnTo>
                                    <a:pt x="238402" y="2595388"/>
                                  </a:lnTo>
                                  <a:lnTo>
                                    <a:pt x="89083" y="2038226"/>
                                  </a:lnTo>
                                  <a:lnTo>
                                    <a:pt x="238402" y="1481064"/>
                                  </a:lnTo>
                                  <a:lnTo>
                                    <a:pt x="89083" y="923903"/>
                                  </a:lnTo>
                                  <a:lnTo>
                                    <a:pt x="238402" y="366741"/>
                                  </a:lnTo>
                                  <a:lnTo>
                                    <a:pt x="140042" y="0"/>
                                  </a:lnTo>
                                  <a:cubicBezTo>
                                    <a:pt x="116278" y="22993"/>
                                    <a:pt x="92895" y="46240"/>
                                    <a:pt x="69640" y="69740"/>
                                  </a:cubicBezTo>
                                  <a:lnTo>
                                    <a:pt x="149319" y="366868"/>
                                  </a:lnTo>
                                  <a:lnTo>
                                    <a:pt x="0" y="924030"/>
                                  </a:lnTo>
                                  <a:lnTo>
                                    <a:pt x="149319" y="1481191"/>
                                  </a:lnTo>
                                  <a:lnTo>
                                    <a:pt x="0" y="2038353"/>
                                  </a:lnTo>
                                  <a:lnTo>
                                    <a:pt x="149319" y="2595515"/>
                                  </a:lnTo>
                                  <a:lnTo>
                                    <a:pt x="0" y="3152677"/>
                                  </a:lnTo>
                                  <a:lnTo>
                                    <a:pt x="149319" y="3709838"/>
                                  </a:lnTo>
                                  <a:lnTo>
                                    <a:pt x="0" y="4267000"/>
                                  </a:lnTo>
                                  <a:lnTo>
                                    <a:pt x="149319" y="4824162"/>
                                  </a:lnTo>
                                  <a:lnTo>
                                    <a:pt x="0" y="5381323"/>
                                  </a:lnTo>
                                  <a:lnTo>
                                    <a:pt x="149319" y="5938485"/>
                                  </a:lnTo>
                                  <a:lnTo>
                                    <a:pt x="0" y="6495647"/>
                                  </a:lnTo>
                                  <a:lnTo>
                                    <a:pt x="149319" y="7052808"/>
                                  </a:lnTo>
                                  <a:lnTo>
                                    <a:pt x="69640" y="7349936"/>
                                  </a:lnTo>
                                  <a:cubicBezTo>
                                    <a:pt x="92895" y="7373437"/>
                                    <a:pt x="116405" y="7396684"/>
                                    <a:pt x="140042" y="7419676"/>
                                  </a:cubicBezTo>
                                  <a:lnTo>
                                    <a:pt x="238402" y="7052936"/>
                                  </a:lnTo>
                                  <a:lnTo>
                                    <a:pt x="89083" y="6495520"/>
                                  </a:lnTo>
                                  <a:close/>
                                </a:path>
                              </a:pathLst>
                            </a:custGeom>
                            <a:solidFill>
                              <a:srgbClr val="E9EBEE"/>
                            </a:solid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675113778" name="Vrije vorm: vorm 675113778"/>
                          <wps:cNvSpPr/>
                          <wps:spPr>
                            <a:xfrm>
                              <a:off x="1205989" y="1461628"/>
                              <a:ext cx="232429" cy="7050775"/>
                            </a:xfrm>
                            <a:custGeom>
                              <a:avLst/>
                              <a:gdLst>
                                <a:gd name="connsiteX0" fmla="*/ 83110 w 232429"/>
                                <a:gd name="connsiteY0" fmla="*/ 6311197 h 7050775"/>
                                <a:gd name="connsiteX1" fmla="*/ 232429 w 232429"/>
                                <a:gd name="connsiteY1" fmla="*/ 5754035 h 7050775"/>
                                <a:gd name="connsiteX2" fmla="*/ 83110 w 232429"/>
                                <a:gd name="connsiteY2" fmla="*/ 5196873 h 7050775"/>
                                <a:gd name="connsiteX3" fmla="*/ 232429 w 232429"/>
                                <a:gd name="connsiteY3" fmla="*/ 4639711 h 7050775"/>
                                <a:gd name="connsiteX4" fmla="*/ 83110 w 232429"/>
                                <a:gd name="connsiteY4" fmla="*/ 4082550 h 7050775"/>
                                <a:gd name="connsiteX5" fmla="*/ 232429 w 232429"/>
                                <a:gd name="connsiteY5" fmla="*/ 3525388 h 7050775"/>
                                <a:gd name="connsiteX6" fmla="*/ 83110 w 232429"/>
                                <a:gd name="connsiteY6" fmla="*/ 2968226 h 7050775"/>
                                <a:gd name="connsiteX7" fmla="*/ 232429 w 232429"/>
                                <a:gd name="connsiteY7" fmla="*/ 2411064 h 7050775"/>
                                <a:gd name="connsiteX8" fmla="*/ 83110 w 232429"/>
                                <a:gd name="connsiteY8" fmla="*/ 1853903 h 7050775"/>
                                <a:gd name="connsiteX9" fmla="*/ 232429 w 232429"/>
                                <a:gd name="connsiteY9" fmla="*/ 1296741 h 7050775"/>
                                <a:gd name="connsiteX10" fmla="*/ 83110 w 232429"/>
                                <a:gd name="connsiteY10" fmla="*/ 739579 h 7050775"/>
                                <a:gd name="connsiteX11" fmla="*/ 232429 w 232429"/>
                                <a:gd name="connsiteY11" fmla="*/ 182418 h 7050775"/>
                                <a:gd name="connsiteX12" fmla="*/ 183503 w 232429"/>
                                <a:gd name="connsiteY12" fmla="*/ 0 h 7050775"/>
                                <a:gd name="connsiteX13" fmla="*/ 119201 w 232429"/>
                                <a:gd name="connsiteY13" fmla="*/ 70122 h 7050775"/>
                                <a:gd name="connsiteX14" fmla="*/ 149319 w 232429"/>
                                <a:gd name="connsiteY14" fmla="*/ 182418 h 7050775"/>
                                <a:gd name="connsiteX15" fmla="*/ 0 w 232429"/>
                                <a:gd name="connsiteY15" fmla="*/ 740088 h 7050775"/>
                                <a:gd name="connsiteX16" fmla="*/ 149319 w 232429"/>
                                <a:gd name="connsiteY16" fmla="*/ 1297249 h 7050775"/>
                                <a:gd name="connsiteX17" fmla="*/ 0 w 232429"/>
                                <a:gd name="connsiteY17" fmla="*/ 1854284 h 7050775"/>
                                <a:gd name="connsiteX18" fmla="*/ 149319 w 232429"/>
                                <a:gd name="connsiteY18" fmla="*/ 2411446 h 7050775"/>
                                <a:gd name="connsiteX19" fmla="*/ 0 w 232429"/>
                                <a:gd name="connsiteY19" fmla="*/ 2968480 h 7050775"/>
                                <a:gd name="connsiteX20" fmla="*/ 149319 w 232429"/>
                                <a:gd name="connsiteY20" fmla="*/ 3525642 h 7050775"/>
                                <a:gd name="connsiteX21" fmla="*/ 0 w 232429"/>
                                <a:gd name="connsiteY21" fmla="*/ 4082677 h 7050775"/>
                                <a:gd name="connsiteX22" fmla="*/ 149319 w 232429"/>
                                <a:gd name="connsiteY22" fmla="*/ 4639838 h 7050775"/>
                                <a:gd name="connsiteX23" fmla="*/ 0 w 232429"/>
                                <a:gd name="connsiteY23" fmla="*/ 5197000 h 7050775"/>
                                <a:gd name="connsiteX24" fmla="*/ 149319 w 232429"/>
                                <a:gd name="connsiteY24" fmla="*/ 5754162 h 7050775"/>
                                <a:gd name="connsiteX25" fmla="*/ 0 w 232429"/>
                                <a:gd name="connsiteY25" fmla="*/ 6311197 h 7050775"/>
                                <a:gd name="connsiteX26" fmla="*/ 149319 w 232429"/>
                                <a:gd name="connsiteY26" fmla="*/ 6868358 h 7050775"/>
                                <a:gd name="connsiteX27" fmla="*/ 119201 w 232429"/>
                                <a:gd name="connsiteY27" fmla="*/ 6980655 h 7050775"/>
                                <a:gd name="connsiteX28" fmla="*/ 183503 w 232429"/>
                                <a:gd name="connsiteY28" fmla="*/ 7050776 h 7050775"/>
                                <a:gd name="connsiteX29" fmla="*/ 232429 w 232429"/>
                                <a:gd name="connsiteY29" fmla="*/ 6868358 h 7050775"/>
                                <a:gd name="connsiteX30" fmla="*/ 83110 w 232429"/>
                                <a:gd name="connsiteY30" fmla="*/ 6311197 h 70507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Lst>
                              <a:rect l="l" t="t" r="r" b="b"/>
                              <a:pathLst>
                                <a:path w="232429" h="7050775">
                                  <a:moveTo>
                                    <a:pt x="83110" y="6311197"/>
                                  </a:moveTo>
                                  <a:lnTo>
                                    <a:pt x="232429" y="5754035"/>
                                  </a:lnTo>
                                  <a:lnTo>
                                    <a:pt x="83110" y="5196873"/>
                                  </a:lnTo>
                                  <a:lnTo>
                                    <a:pt x="232429" y="4639711"/>
                                  </a:lnTo>
                                  <a:lnTo>
                                    <a:pt x="83110" y="4082550"/>
                                  </a:lnTo>
                                  <a:lnTo>
                                    <a:pt x="232429" y="3525388"/>
                                  </a:lnTo>
                                  <a:lnTo>
                                    <a:pt x="83110" y="2968226"/>
                                  </a:lnTo>
                                  <a:lnTo>
                                    <a:pt x="232429" y="2411064"/>
                                  </a:lnTo>
                                  <a:lnTo>
                                    <a:pt x="83110" y="1853903"/>
                                  </a:lnTo>
                                  <a:lnTo>
                                    <a:pt x="232429" y="1296741"/>
                                  </a:lnTo>
                                  <a:lnTo>
                                    <a:pt x="83110" y="739579"/>
                                  </a:lnTo>
                                  <a:lnTo>
                                    <a:pt x="232429" y="182418"/>
                                  </a:lnTo>
                                  <a:lnTo>
                                    <a:pt x="183503" y="0"/>
                                  </a:lnTo>
                                  <a:cubicBezTo>
                                    <a:pt x="161900" y="23120"/>
                                    <a:pt x="140423" y="46494"/>
                                    <a:pt x="119201" y="70122"/>
                                  </a:cubicBezTo>
                                  <a:lnTo>
                                    <a:pt x="149319" y="182418"/>
                                  </a:lnTo>
                                  <a:lnTo>
                                    <a:pt x="0" y="740088"/>
                                  </a:lnTo>
                                  <a:lnTo>
                                    <a:pt x="149319" y="1297249"/>
                                  </a:lnTo>
                                  <a:lnTo>
                                    <a:pt x="0" y="1854284"/>
                                  </a:lnTo>
                                  <a:lnTo>
                                    <a:pt x="149319" y="2411446"/>
                                  </a:lnTo>
                                  <a:lnTo>
                                    <a:pt x="0" y="2968480"/>
                                  </a:lnTo>
                                  <a:lnTo>
                                    <a:pt x="149319" y="3525642"/>
                                  </a:lnTo>
                                  <a:lnTo>
                                    <a:pt x="0" y="4082677"/>
                                  </a:lnTo>
                                  <a:lnTo>
                                    <a:pt x="149319" y="4639838"/>
                                  </a:lnTo>
                                  <a:lnTo>
                                    <a:pt x="0" y="5197000"/>
                                  </a:lnTo>
                                  <a:lnTo>
                                    <a:pt x="149319" y="5754162"/>
                                  </a:lnTo>
                                  <a:lnTo>
                                    <a:pt x="0" y="6311197"/>
                                  </a:lnTo>
                                  <a:lnTo>
                                    <a:pt x="149319" y="6868358"/>
                                  </a:lnTo>
                                  <a:lnTo>
                                    <a:pt x="119201" y="6980655"/>
                                  </a:lnTo>
                                  <a:cubicBezTo>
                                    <a:pt x="140423" y="7004282"/>
                                    <a:pt x="161900" y="7027529"/>
                                    <a:pt x="183503" y="7050776"/>
                                  </a:cubicBezTo>
                                  <a:lnTo>
                                    <a:pt x="232429" y="6868358"/>
                                  </a:lnTo>
                                  <a:lnTo>
                                    <a:pt x="83110" y="6311197"/>
                                  </a:lnTo>
                                  <a:close/>
                                </a:path>
                              </a:pathLst>
                            </a:custGeom>
                            <a:solidFill>
                              <a:srgbClr val="E9EBEE"/>
                            </a:solid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888302222" name="Vrije vorm: vorm 888302222"/>
                          <wps:cNvSpPr/>
                          <wps:spPr>
                            <a:xfrm>
                              <a:off x="3686590" y="9488389"/>
                              <a:ext cx="120980" cy="486151"/>
                            </a:xfrm>
                            <a:custGeom>
                              <a:avLst/>
                              <a:gdLst>
                                <a:gd name="connsiteX0" fmla="*/ 0 w 120980"/>
                                <a:gd name="connsiteY0" fmla="*/ 451345 h 486151"/>
                                <a:gd name="connsiteX1" fmla="*/ 120980 w 120980"/>
                                <a:gd name="connsiteY1" fmla="*/ 486151 h 486151"/>
                                <a:gd name="connsiteX2" fmla="*/ 120980 w 120980"/>
                                <a:gd name="connsiteY2" fmla="*/ 0 h 486151"/>
                                <a:gd name="connsiteX3" fmla="*/ 0 w 120980"/>
                                <a:gd name="connsiteY3" fmla="*/ 451345 h 486151"/>
                              </a:gdLst>
                              <a:ahLst/>
                              <a:cxnLst>
                                <a:cxn ang="0">
                                  <a:pos x="connsiteX0" y="connsiteY0"/>
                                </a:cxn>
                                <a:cxn ang="0">
                                  <a:pos x="connsiteX1" y="connsiteY1"/>
                                </a:cxn>
                                <a:cxn ang="0">
                                  <a:pos x="connsiteX2" y="connsiteY2"/>
                                </a:cxn>
                                <a:cxn ang="0">
                                  <a:pos x="connsiteX3" y="connsiteY3"/>
                                </a:cxn>
                              </a:cxnLst>
                              <a:rect l="l" t="t" r="r" b="b"/>
                              <a:pathLst>
                                <a:path w="120980" h="486151">
                                  <a:moveTo>
                                    <a:pt x="0" y="451345"/>
                                  </a:moveTo>
                                  <a:cubicBezTo>
                                    <a:pt x="40157" y="463412"/>
                                    <a:pt x="80441" y="475099"/>
                                    <a:pt x="120980" y="486151"/>
                                  </a:cubicBezTo>
                                  <a:lnTo>
                                    <a:pt x="120980" y="0"/>
                                  </a:lnTo>
                                  <a:lnTo>
                                    <a:pt x="0" y="451345"/>
                                  </a:lnTo>
                                  <a:close/>
                                </a:path>
                              </a:pathLst>
                            </a:custGeom>
                            <a:solidFill>
                              <a:srgbClr val="E9EBEE"/>
                            </a:solid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528276864" name="Vrije vorm: vorm 528276864"/>
                          <wps:cNvSpPr/>
                          <wps:spPr>
                            <a:xfrm>
                              <a:off x="2550114" y="7113910"/>
                              <a:ext cx="268647" cy="2459463"/>
                            </a:xfrm>
                            <a:custGeom>
                              <a:avLst/>
                              <a:gdLst>
                                <a:gd name="connsiteX0" fmla="*/ 119201 w 268647"/>
                                <a:gd name="connsiteY0" fmla="*/ 1773111 h 2459463"/>
                                <a:gd name="connsiteX1" fmla="*/ 268520 w 268647"/>
                                <a:gd name="connsiteY1" fmla="*/ 1215949 h 2459463"/>
                                <a:gd name="connsiteX2" fmla="*/ 119201 w 268647"/>
                                <a:gd name="connsiteY2" fmla="*/ 658787 h 2459463"/>
                                <a:gd name="connsiteX3" fmla="*/ 256193 w 268647"/>
                                <a:gd name="connsiteY3" fmla="*/ 147865 h 2459463"/>
                                <a:gd name="connsiteX4" fmla="*/ 121997 w 268647"/>
                                <a:gd name="connsiteY4" fmla="*/ 0 h 2459463"/>
                                <a:gd name="connsiteX5" fmla="*/ 149319 w 268647"/>
                                <a:gd name="connsiteY5" fmla="*/ 101753 h 2459463"/>
                                <a:gd name="connsiteX6" fmla="*/ 0 w 268647"/>
                                <a:gd name="connsiteY6" fmla="*/ 658914 h 2459463"/>
                                <a:gd name="connsiteX7" fmla="*/ 149319 w 268647"/>
                                <a:gd name="connsiteY7" fmla="*/ 1216076 h 2459463"/>
                                <a:gd name="connsiteX8" fmla="*/ 0 w 268647"/>
                                <a:gd name="connsiteY8" fmla="*/ 1773237 h 2459463"/>
                                <a:gd name="connsiteX9" fmla="*/ 149319 w 268647"/>
                                <a:gd name="connsiteY9" fmla="*/ 2330400 h 2459463"/>
                                <a:gd name="connsiteX10" fmla="*/ 129749 w 268647"/>
                                <a:gd name="connsiteY10" fmla="*/ 2403569 h 2459463"/>
                                <a:gd name="connsiteX11" fmla="*/ 234081 w 268647"/>
                                <a:gd name="connsiteY11" fmla="*/ 2459464 h 2459463"/>
                                <a:gd name="connsiteX12" fmla="*/ 268647 w 268647"/>
                                <a:gd name="connsiteY12" fmla="*/ 2330400 h 2459463"/>
                                <a:gd name="connsiteX13" fmla="*/ 119201 w 268647"/>
                                <a:gd name="connsiteY13" fmla="*/ 1773111 h 245946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268647" h="2459463">
                                  <a:moveTo>
                                    <a:pt x="119201" y="1773111"/>
                                  </a:moveTo>
                                  <a:lnTo>
                                    <a:pt x="268520" y="1215949"/>
                                  </a:lnTo>
                                  <a:lnTo>
                                    <a:pt x="119201" y="658787"/>
                                  </a:lnTo>
                                  <a:lnTo>
                                    <a:pt x="256193" y="147865"/>
                                  </a:lnTo>
                                  <a:cubicBezTo>
                                    <a:pt x="210063" y="99974"/>
                                    <a:pt x="165204" y="50686"/>
                                    <a:pt x="121997" y="0"/>
                                  </a:cubicBezTo>
                                  <a:lnTo>
                                    <a:pt x="149319" y="101753"/>
                                  </a:lnTo>
                                  <a:lnTo>
                                    <a:pt x="0" y="658914"/>
                                  </a:lnTo>
                                  <a:lnTo>
                                    <a:pt x="149319" y="1216076"/>
                                  </a:lnTo>
                                  <a:lnTo>
                                    <a:pt x="0" y="1773237"/>
                                  </a:lnTo>
                                  <a:lnTo>
                                    <a:pt x="149319" y="2330400"/>
                                  </a:lnTo>
                                  <a:lnTo>
                                    <a:pt x="129749" y="2403569"/>
                                  </a:lnTo>
                                  <a:cubicBezTo>
                                    <a:pt x="164315" y="2422624"/>
                                    <a:pt x="199007" y="2441171"/>
                                    <a:pt x="234081" y="2459464"/>
                                  </a:cubicBezTo>
                                  <a:lnTo>
                                    <a:pt x="268647" y="2330400"/>
                                  </a:lnTo>
                                  <a:lnTo>
                                    <a:pt x="119201" y="1773111"/>
                                  </a:lnTo>
                                  <a:close/>
                                </a:path>
                              </a:pathLst>
                            </a:custGeom>
                            <a:solidFill>
                              <a:srgbClr val="E9EBEE"/>
                            </a:solid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081180915" name="Vrije vorm: vorm 1081180915"/>
                          <wps:cNvSpPr/>
                          <wps:spPr>
                            <a:xfrm>
                              <a:off x="533990" y="2449046"/>
                              <a:ext cx="214383" cy="5076192"/>
                            </a:xfrm>
                            <a:custGeom>
                              <a:avLst/>
                              <a:gdLst>
                                <a:gd name="connsiteX0" fmla="*/ 65065 w 214383"/>
                                <a:gd name="connsiteY0" fmla="*/ 4209581 h 5076192"/>
                                <a:gd name="connsiteX1" fmla="*/ 214384 w 214383"/>
                                <a:gd name="connsiteY1" fmla="*/ 3652420 h 5076192"/>
                                <a:gd name="connsiteX2" fmla="*/ 65065 w 214383"/>
                                <a:gd name="connsiteY2" fmla="*/ 3095258 h 5076192"/>
                                <a:gd name="connsiteX3" fmla="*/ 214384 w 214383"/>
                                <a:gd name="connsiteY3" fmla="*/ 2538096 h 5076192"/>
                                <a:gd name="connsiteX4" fmla="*/ 65065 w 214383"/>
                                <a:gd name="connsiteY4" fmla="*/ 1980935 h 5076192"/>
                                <a:gd name="connsiteX5" fmla="*/ 214384 w 214383"/>
                                <a:gd name="connsiteY5" fmla="*/ 1423773 h 5076192"/>
                                <a:gd name="connsiteX6" fmla="*/ 65065 w 214383"/>
                                <a:gd name="connsiteY6" fmla="*/ 866612 h 5076192"/>
                                <a:gd name="connsiteX7" fmla="*/ 214384 w 214383"/>
                                <a:gd name="connsiteY7" fmla="*/ 309450 h 5076192"/>
                                <a:gd name="connsiteX8" fmla="*/ 131401 w 214383"/>
                                <a:gd name="connsiteY8" fmla="*/ 0 h 5076192"/>
                                <a:gd name="connsiteX9" fmla="*/ 87558 w 214383"/>
                                <a:gd name="connsiteY9" fmla="*/ 79014 h 5076192"/>
                                <a:gd name="connsiteX10" fmla="*/ 149319 w 214383"/>
                                <a:gd name="connsiteY10" fmla="*/ 309450 h 5076192"/>
                                <a:gd name="connsiteX11" fmla="*/ 0 w 214383"/>
                                <a:gd name="connsiteY11" fmla="*/ 866612 h 5076192"/>
                                <a:gd name="connsiteX12" fmla="*/ 149319 w 214383"/>
                                <a:gd name="connsiteY12" fmla="*/ 1423773 h 5076192"/>
                                <a:gd name="connsiteX13" fmla="*/ 0 w 214383"/>
                                <a:gd name="connsiteY13" fmla="*/ 1980935 h 5076192"/>
                                <a:gd name="connsiteX14" fmla="*/ 149319 w 214383"/>
                                <a:gd name="connsiteY14" fmla="*/ 2538096 h 5076192"/>
                                <a:gd name="connsiteX15" fmla="*/ 0 w 214383"/>
                                <a:gd name="connsiteY15" fmla="*/ 3095258 h 5076192"/>
                                <a:gd name="connsiteX16" fmla="*/ 149319 w 214383"/>
                                <a:gd name="connsiteY16" fmla="*/ 3652420 h 5076192"/>
                                <a:gd name="connsiteX17" fmla="*/ 0 w 214383"/>
                                <a:gd name="connsiteY17" fmla="*/ 4209581 h 5076192"/>
                                <a:gd name="connsiteX18" fmla="*/ 149319 w 214383"/>
                                <a:gd name="connsiteY18" fmla="*/ 4766744 h 5076192"/>
                                <a:gd name="connsiteX19" fmla="*/ 87558 w 214383"/>
                                <a:gd name="connsiteY19" fmla="*/ 4997179 h 5076192"/>
                                <a:gd name="connsiteX20" fmla="*/ 131401 w 214383"/>
                                <a:gd name="connsiteY20" fmla="*/ 5076193 h 5076192"/>
                                <a:gd name="connsiteX21" fmla="*/ 214384 w 214383"/>
                                <a:gd name="connsiteY21" fmla="*/ 4766744 h 5076192"/>
                                <a:gd name="connsiteX22" fmla="*/ 65065 w 214383"/>
                                <a:gd name="connsiteY22" fmla="*/ 4209581 h 507619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Lst>
                              <a:rect l="l" t="t" r="r" b="b"/>
                              <a:pathLst>
                                <a:path w="214383" h="5076192">
                                  <a:moveTo>
                                    <a:pt x="65065" y="4209581"/>
                                  </a:moveTo>
                                  <a:lnTo>
                                    <a:pt x="214384" y="3652420"/>
                                  </a:lnTo>
                                  <a:lnTo>
                                    <a:pt x="65065" y="3095258"/>
                                  </a:lnTo>
                                  <a:lnTo>
                                    <a:pt x="214384" y="2538096"/>
                                  </a:lnTo>
                                  <a:lnTo>
                                    <a:pt x="65065" y="1980935"/>
                                  </a:lnTo>
                                  <a:lnTo>
                                    <a:pt x="214384" y="1423773"/>
                                  </a:lnTo>
                                  <a:lnTo>
                                    <a:pt x="65065" y="866612"/>
                                  </a:lnTo>
                                  <a:lnTo>
                                    <a:pt x="214384" y="309450"/>
                                  </a:lnTo>
                                  <a:lnTo>
                                    <a:pt x="131401" y="0"/>
                                  </a:lnTo>
                                  <a:cubicBezTo>
                                    <a:pt x="116659" y="26169"/>
                                    <a:pt x="101918" y="52464"/>
                                    <a:pt x="87558" y="79014"/>
                                  </a:cubicBezTo>
                                  <a:lnTo>
                                    <a:pt x="149319" y="309450"/>
                                  </a:lnTo>
                                  <a:lnTo>
                                    <a:pt x="0" y="866612"/>
                                  </a:lnTo>
                                  <a:lnTo>
                                    <a:pt x="149319" y="1423773"/>
                                  </a:lnTo>
                                  <a:lnTo>
                                    <a:pt x="0" y="1980935"/>
                                  </a:lnTo>
                                  <a:lnTo>
                                    <a:pt x="149319" y="2538096"/>
                                  </a:lnTo>
                                  <a:lnTo>
                                    <a:pt x="0" y="3095258"/>
                                  </a:lnTo>
                                  <a:lnTo>
                                    <a:pt x="149319" y="3652420"/>
                                  </a:lnTo>
                                  <a:lnTo>
                                    <a:pt x="0" y="4209581"/>
                                  </a:lnTo>
                                  <a:lnTo>
                                    <a:pt x="149319" y="4766744"/>
                                  </a:lnTo>
                                  <a:lnTo>
                                    <a:pt x="87558" y="4997179"/>
                                  </a:lnTo>
                                  <a:cubicBezTo>
                                    <a:pt x="101918" y="5023602"/>
                                    <a:pt x="116532" y="5049897"/>
                                    <a:pt x="131401" y="5076193"/>
                                  </a:cubicBezTo>
                                  <a:lnTo>
                                    <a:pt x="214384" y="4766744"/>
                                  </a:lnTo>
                                  <a:lnTo>
                                    <a:pt x="65065" y="4209581"/>
                                  </a:lnTo>
                                  <a:close/>
                                </a:path>
                              </a:pathLst>
                            </a:custGeom>
                            <a:solidFill>
                              <a:srgbClr val="E9EBEE"/>
                            </a:solid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552638306" name="Vrije vorm: vorm 552638306"/>
                          <wps:cNvSpPr/>
                          <wps:spPr>
                            <a:xfrm>
                              <a:off x="3446028" y="7779430"/>
                              <a:ext cx="292792" cy="2137564"/>
                            </a:xfrm>
                            <a:custGeom>
                              <a:avLst/>
                              <a:gdLst>
                                <a:gd name="connsiteX0" fmla="*/ 143473 w 292792"/>
                                <a:gd name="connsiteY0" fmla="*/ 1107591 h 2137564"/>
                                <a:gd name="connsiteX1" fmla="*/ 292792 w 292792"/>
                                <a:gd name="connsiteY1" fmla="*/ 550428 h 2137564"/>
                                <a:gd name="connsiteX2" fmla="*/ 171431 w 292792"/>
                                <a:gd name="connsiteY2" fmla="*/ 97814 h 2137564"/>
                                <a:gd name="connsiteX3" fmla="*/ 1779 w 292792"/>
                                <a:gd name="connsiteY3" fmla="*/ 0 h 2137564"/>
                                <a:gd name="connsiteX4" fmla="*/ 149319 w 292792"/>
                                <a:gd name="connsiteY4" fmla="*/ 550428 h 2137564"/>
                                <a:gd name="connsiteX5" fmla="*/ 0 w 292792"/>
                                <a:gd name="connsiteY5" fmla="*/ 1107591 h 2137564"/>
                                <a:gd name="connsiteX6" fmla="*/ 149319 w 292792"/>
                                <a:gd name="connsiteY6" fmla="*/ 1664752 h 2137564"/>
                                <a:gd name="connsiteX7" fmla="*/ 34311 w 292792"/>
                                <a:gd name="connsiteY7" fmla="*/ 2093865 h 2137564"/>
                                <a:gd name="connsiteX8" fmla="*/ 165966 w 292792"/>
                                <a:gd name="connsiteY8" fmla="*/ 2137564 h 2137564"/>
                                <a:gd name="connsiteX9" fmla="*/ 292665 w 292792"/>
                                <a:gd name="connsiteY9" fmla="*/ 1664879 h 2137564"/>
                                <a:gd name="connsiteX10" fmla="*/ 143473 w 292792"/>
                                <a:gd name="connsiteY10" fmla="*/ 1107591 h 213756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292792" h="2137564">
                                  <a:moveTo>
                                    <a:pt x="143473" y="1107591"/>
                                  </a:moveTo>
                                  <a:lnTo>
                                    <a:pt x="292792" y="550428"/>
                                  </a:lnTo>
                                  <a:lnTo>
                                    <a:pt x="171431" y="97814"/>
                                  </a:lnTo>
                                  <a:cubicBezTo>
                                    <a:pt x="113864" y="66818"/>
                                    <a:pt x="57313" y="34298"/>
                                    <a:pt x="1779" y="0"/>
                                  </a:cubicBezTo>
                                  <a:lnTo>
                                    <a:pt x="149319" y="550428"/>
                                  </a:lnTo>
                                  <a:lnTo>
                                    <a:pt x="0" y="1107591"/>
                                  </a:lnTo>
                                  <a:lnTo>
                                    <a:pt x="149319" y="1664752"/>
                                  </a:lnTo>
                                  <a:lnTo>
                                    <a:pt x="34311" y="2093865"/>
                                  </a:lnTo>
                                  <a:cubicBezTo>
                                    <a:pt x="77900" y="2108982"/>
                                    <a:pt x="121870" y="2123591"/>
                                    <a:pt x="165966" y="2137564"/>
                                  </a:cubicBezTo>
                                  <a:lnTo>
                                    <a:pt x="292665" y="1664879"/>
                                  </a:lnTo>
                                  <a:lnTo>
                                    <a:pt x="143473" y="1107591"/>
                                  </a:lnTo>
                                  <a:close/>
                                </a:path>
                              </a:pathLst>
                            </a:custGeom>
                            <a:solidFill>
                              <a:srgbClr val="E9EBEE"/>
                            </a:solid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574889631" name="Vrije vorm: vorm 1574889631"/>
                          <wps:cNvSpPr/>
                          <wps:spPr>
                            <a:xfrm>
                              <a:off x="2774283" y="7344472"/>
                              <a:ext cx="274619" cy="2329129"/>
                            </a:xfrm>
                            <a:custGeom>
                              <a:avLst/>
                              <a:gdLst>
                                <a:gd name="connsiteX0" fmla="*/ 125174 w 274619"/>
                                <a:gd name="connsiteY0" fmla="*/ 1542548 h 2329129"/>
                                <a:gd name="connsiteX1" fmla="*/ 274493 w 274619"/>
                                <a:gd name="connsiteY1" fmla="*/ 985386 h 2329129"/>
                                <a:gd name="connsiteX2" fmla="*/ 125174 w 274619"/>
                                <a:gd name="connsiteY2" fmla="*/ 428225 h 2329129"/>
                                <a:gd name="connsiteX3" fmla="*/ 215019 w 274619"/>
                                <a:gd name="connsiteY3" fmla="*/ 93115 h 2329129"/>
                                <a:gd name="connsiteX4" fmla="*/ 114753 w 274619"/>
                                <a:gd name="connsiteY4" fmla="*/ 0 h 2329129"/>
                                <a:gd name="connsiteX5" fmla="*/ 0 w 274619"/>
                                <a:gd name="connsiteY5" fmla="*/ 428225 h 2329129"/>
                                <a:gd name="connsiteX6" fmla="*/ 149319 w 274619"/>
                                <a:gd name="connsiteY6" fmla="*/ 985386 h 2329129"/>
                                <a:gd name="connsiteX7" fmla="*/ 0 w 274619"/>
                                <a:gd name="connsiteY7" fmla="*/ 1542548 h 2329129"/>
                                <a:gd name="connsiteX8" fmla="*/ 149319 w 274619"/>
                                <a:gd name="connsiteY8" fmla="*/ 2099710 h 2329129"/>
                                <a:gd name="connsiteX9" fmla="*/ 102172 w 274619"/>
                                <a:gd name="connsiteY9" fmla="*/ 2275649 h 2329129"/>
                                <a:gd name="connsiteX10" fmla="*/ 213113 w 274619"/>
                                <a:gd name="connsiteY10" fmla="*/ 2329130 h 2329129"/>
                                <a:gd name="connsiteX11" fmla="*/ 274620 w 274619"/>
                                <a:gd name="connsiteY11" fmla="*/ 2099710 h 2329129"/>
                                <a:gd name="connsiteX12" fmla="*/ 125174 w 274619"/>
                                <a:gd name="connsiteY12" fmla="*/ 1542548 h 232912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274619" h="2329129">
                                  <a:moveTo>
                                    <a:pt x="125174" y="1542548"/>
                                  </a:moveTo>
                                  <a:lnTo>
                                    <a:pt x="274493" y="985386"/>
                                  </a:lnTo>
                                  <a:lnTo>
                                    <a:pt x="125174" y="428225"/>
                                  </a:lnTo>
                                  <a:lnTo>
                                    <a:pt x="215019" y="93115"/>
                                  </a:lnTo>
                                  <a:cubicBezTo>
                                    <a:pt x="180962" y="62754"/>
                                    <a:pt x="147540" y="31632"/>
                                    <a:pt x="114753" y="0"/>
                                  </a:cubicBezTo>
                                  <a:lnTo>
                                    <a:pt x="0" y="428225"/>
                                  </a:lnTo>
                                  <a:lnTo>
                                    <a:pt x="149319" y="985386"/>
                                  </a:lnTo>
                                  <a:lnTo>
                                    <a:pt x="0" y="1542548"/>
                                  </a:lnTo>
                                  <a:lnTo>
                                    <a:pt x="149319" y="2099710"/>
                                  </a:lnTo>
                                  <a:lnTo>
                                    <a:pt x="102172" y="2275649"/>
                                  </a:lnTo>
                                  <a:cubicBezTo>
                                    <a:pt x="138899" y="2293814"/>
                                    <a:pt x="175879" y="2311726"/>
                                    <a:pt x="213113" y="2329130"/>
                                  </a:cubicBezTo>
                                  <a:lnTo>
                                    <a:pt x="274620" y="2099710"/>
                                  </a:lnTo>
                                  <a:lnTo>
                                    <a:pt x="125174" y="1542548"/>
                                  </a:lnTo>
                                  <a:close/>
                                </a:path>
                              </a:pathLst>
                            </a:custGeom>
                            <a:solidFill>
                              <a:srgbClr val="E9EBEE"/>
                            </a:solid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33677745" name="Vrije vorm: vorm 1833677745"/>
                          <wps:cNvSpPr/>
                          <wps:spPr>
                            <a:xfrm>
                              <a:off x="3222113" y="7650492"/>
                              <a:ext cx="286692" cy="2194856"/>
                            </a:xfrm>
                            <a:custGeom>
                              <a:avLst/>
                              <a:gdLst>
                                <a:gd name="connsiteX0" fmla="*/ 137373 w 286692"/>
                                <a:gd name="connsiteY0" fmla="*/ 1236528 h 2194856"/>
                                <a:gd name="connsiteX1" fmla="*/ 286692 w 286692"/>
                                <a:gd name="connsiteY1" fmla="*/ 679366 h 2194856"/>
                                <a:gd name="connsiteX2" fmla="*/ 137373 w 286692"/>
                                <a:gd name="connsiteY2" fmla="*/ 122205 h 2194856"/>
                                <a:gd name="connsiteX3" fmla="*/ 148811 w 286692"/>
                                <a:gd name="connsiteY3" fmla="*/ 79649 h 2194856"/>
                                <a:gd name="connsiteX4" fmla="*/ 32787 w 286692"/>
                                <a:gd name="connsiteY4" fmla="*/ 0 h 2194856"/>
                                <a:gd name="connsiteX5" fmla="*/ 0 w 286692"/>
                                <a:gd name="connsiteY5" fmla="*/ 122205 h 2194856"/>
                                <a:gd name="connsiteX6" fmla="*/ 149319 w 286692"/>
                                <a:gd name="connsiteY6" fmla="*/ 679366 h 2194856"/>
                                <a:gd name="connsiteX7" fmla="*/ 0 w 286692"/>
                                <a:gd name="connsiteY7" fmla="*/ 1236528 h 2194856"/>
                                <a:gd name="connsiteX8" fmla="*/ 149319 w 286692"/>
                                <a:gd name="connsiteY8" fmla="*/ 1793690 h 2194856"/>
                                <a:gd name="connsiteX9" fmla="*/ 54517 w 286692"/>
                                <a:gd name="connsiteY9" fmla="*/ 2147473 h 2194856"/>
                                <a:gd name="connsiteX10" fmla="*/ 179183 w 286692"/>
                                <a:gd name="connsiteY10" fmla="*/ 2194857 h 2194856"/>
                                <a:gd name="connsiteX11" fmla="*/ 286692 w 286692"/>
                                <a:gd name="connsiteY11" fmla="*/ 1793690 h 2194856"/>
                                <a:gd name="connsiteX12" fmla="*/ 137373 w 286692"/>
                                <a:gd name="connsiteY12" fmla="*/ 1236528 h 219485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286692" h="2194856">
                                  <a:moveTo>
                                    <a:pt x="137373" y="1236528"/>
                                  </a:moveTo>
                                  <a:lnTo>
                                    <a:pt x="286692" y="679366"/>
                                  </a:lnTo>
                                  <a:lnTo>
                                    <a:pt x="137373" y="122205"/>
                                  </a:lnTo>
                                  <a:lnTo>
                                    <a:pt x="148811" y="79649"/>
                                  </a:lnTo>
                                  <a:cubicBezTo>
                                    <a:pt x="109543" y="53861"/>
                                    <a:pt x="70911" y="27312"/>
                                    <a:pt x="32787" y="0"/>
                                  </a:cubicBezTo>
                                  <a:lnTo>
                                    <a:pt x="0" y="122205"/>
                                  </a:lnTo>
                                  <a:lnTo>
                                    <a:pt x="149319" y="679366"/>
                                  </a:lnTo>
                                  <a:lnTo>
                                    <a:pt x="0" y="1236528"/>
                                  </a:lnTo>
                                  <a:lnTo>
                                    <a:pt x="149319" y="1793690"/>
                                  </a:lnTo>
                                  <a:lnTo>
                                    <a:pt x="54517" y="2147473"/>
                                  </a:lnTo>
                                  <a:cubicBezTo>
                                    <a:pt x="95818" y="2163734"/>
                                    <a:pt x="137373" y="2179740"/>
                                    <a:pt x="179183" y="2194857"/>
                                  </a:cubicBezTo>
                                  <a:lnTo>
                                    <a:pt x="286692" y="1793690"/>
                                  </a:lnTo>
                                  <a:lnTo>
                                    <a:pt x="137373" y="1236528"/>
                                  </a:lnTo>
                                  <a:close/>
                                </a:path>
                              </a:pathLst>
                            </a:custGeom>
                            <a:solidFill>
                              <a:srgbClr val="E9EBEE"/>
                            </a:solid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532944026" name="Vrije vorm: vorm 1532944026"/>
                          <wps:cNvSpPr/>
                          <wps:spPr>
                            <a:xfrm>
                              <a:off x="2998198" y="7506692"/>
                              <a:ext cx="280719" cy="2257610"/>
                            </a:xfrm>
                            <a:custGeom>
                              <a:avLst/>
                              <a:gdLst>
                                <a:gd name="connsiteX0" fmla="*/ 131274 w 280719"/>
                                <a:gd name="connsiteY0" fmla="*/ 1380329 h 2257610"/>
                                <a:gd name="connsiteX1" fmla="*/ 280593 w 280719"/>
                                <a:gd name="connsiteY1" fmla="*/ 823166 h 2257610"/>
                                <a:gd name="connsiteX2" fmla="*/ 131274 w 280719"/>
                                <a:gd name="connsiteY2" fmla="*/ 266005 h 2257610"/>
                                <a:gd name="connsiteX3" fmla="*/ 179437 w 280719"/>
                                <a:gd name="connsiteY3" fmla="*/ 86382 h 2257610"/>
                                <a:gd name="connsiteX4" fmla="*/ 71292 w 280719"/>
                                <a:gd name="connsiteY4" fmla="*/ 0 h 2257610"/>
                                <a:gd name="connsiteX5" fmla="*/ 0 w 280719"/>
                                <a:gd name="connsiteY5" fmla="*/ 266005 h 2257610"/>
                                <a:gd name="connsiteX6" fmla="*/ 149319 w 280719"/>
                                <a:gd name="connsiteY6" fmla="*/ 823166 h 2257610"/>
                                <a:gd name="connsiteX7" fmla="*/ 0 w 280719"/>
                                <a:gd name="connsiteY7" fmla="*/ 1380329 h 2257610"/>
                                <a:gd name="connsiteX8" fmla="*/ 149319 w 280719"/>
                                <a:gd name="connsiteY8" fmla="*/ 1937490 h 2257610"/>
                                <a:gd name="connsiteX9" fmla="*/ 77138 w 280719"/>
                                <a:gd name="connsiteY9" fmla="*/ 2206924 h 2257610"/>
                                <a:gd name="connsiteX10" fmla="*/ 194941 w 280719"/>
                                <a:gd name="connsiteY10" fmla="*/ 2257611 h 2257610"/>
                                <a:gd name="connsiteX11" fmla="*/ 280720 w 280719"/>
                                <a:gd name="connsiteY11" fmla="*/ 1937617 h 2257610"/>
                                <a:gd name="connsiteX12" fmla="*/ 131274 w 280719"/>
                                <a:gd name="connsiteY12" fmla="*/ 1380329 h 225761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280719" h="2257610">
                                  <a:moveTo>
                                    <a:pt x="131274" y="1380329"/>
                                  </a:moveTo>
                                  <a:lnTo>
                                    <a:pt x="280593" y="823166"/>
                                  </a:lnTo>
                                  <a:lnTo>
                                    <a:pt x="131274" y="266005"/>
                                  </a:lnTo>
                                  <a:lnTo>
                                    <a:pt x="179437" y="86382"/>
                                  </a:lnTo>
                                  <a:cubicBezTo>
                                    <a:pt x="142711" y="58308"/>
                                    <a:pt x="106620" y="29599"/>
                                    <a:pt x="71292" y="0"/>
                                  </a:cubicBezTo>
                                  <a:lnTo>
                                    <a:pt x="0" y="266005"/>
                                  </a:lnTo>
                                  <a:lnTo>
                                    <a:pt x="149319" y="823166"/>
                                  </a:lnTo>
                                  <a:lnTo>
                                    <a:pt x="0" y="1380329"/>
                                  </a:lnTo>
                                  <a:lnTo>
                                    <a:pt x="149319" y="1937490"/>
                                  </a:lnTo>
                                  <a:lnTo>
                                    <a:pt x="77138" y="2206924"/>
                                  </a:lnTo>
                                  <a:cubicBezTo>
                                    <a:pt x="116151" y="2224201"/>
                                    <a:pt x="155419" y="2241223"/>
                                    <a:pt x="194941" y="2257611"/>
                                  </a:cubicBezTo>
                                  <a:lnTo>
                                    <a:pt x="280720" y="1937617"/>
                                  </a:lnTo>
                                  <a:lnTo>
                                    <a:pt x="131274" y="1380329"/>
                                  </a:lnTo>
                                  <a:close/>
                                </a:path>
                              </a:pathLst>
                            </a:custGeom>
                            <a:solidFill>
                              <a:srgbClr val="E9EBEE"/>
                            </a:solid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802814042" name="Vrije vorm: vorm 1802814042"/>
                          <wps:cNvSpPr/>
                          <wps:spPr>
                            <a:xfrm>
                              <a:off x="3670197" y="574438"/>
                              <a:ext cx="137500" cy="1025909"/>
                            </a:xfrm>
                            <a:custGeom>
                              <a:avLst/>
                              <a:gdLst>
                                <a:gd name="connsiteX0" fmla="*/ 137501 w 137500"/>
                                <a:gd name="connsiteY0" fmla="*/ 1025909 h 1025909"/>
                                <a:gd name="connsiteX1" fmla="*/ 137501 w 137500"/>
                                <a:gd name="connsiteY1" fmla="*/ 0 h 1025909"/>
                                <a:gd name="connsiteX2" fmla="*/ 0 w 137500"/>
                                <a:gd name="connsiteY2" fmla="*/ 512955 h 1025909"/>
                              </a:gdLst>
                              <a:ahLst/>
                              <a:cxnLst>
                                <a:cxn ang="0">
                                  <a:pos x="connsiteX0" y="connsiteY0"/>
                                </a:cxn>
                                <a:cxn ang="0">
                                  <a:pos x="connsiteX1" y="connsiteY1"/>
                                </a:cxn>
                                <a:cxn ang="0">
                                  <a:pos x="connsiteX2" y="connsiteY2"/>
                                </a:cxn>
                              </a:cxnLst>
                              <a:rect l="l" t="t" r="r" b="b"/>
                              <a:pathLst>
                                <a:path w="137500" h="1025909">
                                  <a:moveTo>
                                    <a:pt x="137501" y="1025909"/>
                                  </a:moveTo>
                                  <a:lnTo>
                                    <a:pt x="137501" y="0"/>
                                  </a:lnTo>
                                  <a:lnTo>
                                    <a:pt x="0" y="512955"/>
                                  </a:lnTo>
                                  <a:close/>
                                </a:path>
                              </a:pathLst>
                            </a:custGeom>
                            <a:solidFill>
                              <a:srgbClr val="E9EBEE"/>
                            </a:solid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019603176" name="Vrije vorm: vorm 1019603176"/>
                          <wps:cNvSpPr/>
                          <wps:spPr>
                            <a:xfrm>
                              <a:off x="310075" y="2739695"/>
                              <a:ext cx="208284" cy="4494895"/>
                            </a:xfrm>
                            <a:custGeom>
                              <a:avLst/>
                              <a:gdLst>
                                <a:gd name="connsiteX0" fmla="*/ 58965 w 208284"/>
                                <a:gd name="connsiteY0" fmla="*/ 3918932 h 4494895"/>
                                <a:gd name="connsiteX1" fmla="*/ 208284 w 208284"/>
                                <a:gd name="connsiteY1" fmla="*/ 3361771 h 4494895"/>
                                <a:gd name="connsiteX2" fmla="*/ 58965 w 208284"/>
                                <a:gd name="connsiteY2" fmla="*/ 2804609 h 4494895"/>
                                <a:gd name="connsiteX3" fmla="*/ 208284 w 208284"/>
                                <a:gd name="connsiteY3" fmla="*/ 2247448 h 4494895"/>
                                <a:gd name="connsiteX4" fmla="*/ 58965 w 208284"/>
                                <a:gd name="connsiteY4" fmla="*/ 1690286 h 4494895"/>
                                <a:gd name="connsiteX5" fmla="*/ 208284 w 208284"/>
                                <a:gd name="connsiteY5" fmla="*/ 1133124 h 4494895"/>
                                <a:gd name="connsiteX6" fmla="*/ 58965 w 208284"/>
                                <a:gd name="connsiteY6" fmla="*/ 575963 h 4494895"/>
                                <a:gd name="connsiteX7" fmla="*/ 208284 w 208284"/>
                                <a:gd name="connsiteY7" fmla="*/ 18801 h 4494895"/>
                                <a:gd name="connsiteX8" fmla="*/ 203201 w 208284"/>
                                <a:gd name="connsiteY8" fmla="*/ 0 h 4494895"/>
                                <a:gd name="connsiteX9" fmla="*/ 81967 w 208284"/>
                                <a:gd name="connsiteY9" fmla="*/ 270070 h 4494895"/>
                                <a:gd name="connsiteX10" fmla="*/ 0 w 208284"/>
                                <a:gd name="connsiteY10" fmla="*/ 575963 h 4494895"/>
                                <a:gd name="connsiteX11" fmla="*/ 149319 w 208284"/>
                                <a:gd name="connsiteY11" fmla="*/ 1133124 h 4494895"/>
                                <a:gd name="connsiteX12" fmla="*/ 0 w 208284"/>
                                <a:gd name="connsiteY12" fmla="*/ 1690413 h 4494895"/>
                                <a:gd name="connsiteX13" fmla="*/ 149319 w 208284"/>
                                <a:gd name="connsiteY13" fmla="*/ 2247575 h 4494895"/>
                                <a:gd name="connsiteX14" fmla="*/ 0 w 208284"/>
                                <a:gd name="connsiteY14" fmla="*/ 2804609 h 4494895"/>
                                <a:gd name="connsiteX15" fmla="*/ 149319 w 208284"/>
                                <a:gd name="connsiteY15" fmla="*/ 3361771 h 4494895"/>
                                <a:gd name="connsiteX16" fmla="*/ 0 w 208284"/>
                                <a:gd name="connsiteY16" fmla="*/ 3918932 h 4494895"/>
                                <a:gd name="connsiteX17" fmla="*/ 81967 w 208284"/>
                                <a:gd name="connsiteY17" fmla="*/ 4224825 h 4494895"/>
                                <a:gd name="connsiteX18" fmla="*/ 203201 w 208284"/>
                                <a:gd name="connsiteY18" fmla="*/ 4494895 h 4494895"/>
                                <a:gd name="connsiteX19" fmla="*/ 208284 w 208284"/>
                                <a:gd name="connsiteY19" fmla="*/ 4476095 h 4494895"/>
                                <a:gd name="connsiteX20" fmla="*/ 58965 w 208284"/>
                                <a:gd name="connsiteY20" fmla="*/ 3918932 h 449489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Lst>
                              <a:rect l="l" t="t" r="r" b="b"/>
                              <a:pathLst>
                                <a:path w="208284" h="4494895">
                                  <a:moveTo>
                                    <a:pt x="58965" y="3918932"/>
                                  </a:moveTo>
                                  <a:lnTo>
                                    <a:pt x="208284" y="3361771"/>
                                  </a:lnTo>
                                  <a:lnTo>
                                    <a:pt x="58965" y="2804609"/>
                                  </a:lnTo>
                                  <a:lnTo>
                                    <a:pt x="208284" y="2247448"/>
                                  </a:lnTo>
                                  <a:lnTo>
                                    <a:pt x="58965" y="1690286"/>
                                  </a:lnTo>
                                  <a:lnTo>
                                    <a:pt x="208284" y="1133124"/>
                                  </a:lnTo>
                                  <a:lnTo>
                                    <a:pt x="58965" y="575963"/>
                                  </a:lnTo>
                                  <a:lnTo>
                                    <a:pt x="208284" y="18801"/>
                                  </a:lnTo>
                                  <a:lnTo>
                                    <a:pt x="203201" y="0"/>
                                  </a:lnTo>
                                  <a:cubicBezTo>
                                    <a:pt x="160248" y="88668"/>
                                    <a:pt x="119836" y="178734"/>
                                    <a:pt x="81967" y="270070"/>
                                  </a:cubicBezTo>
                                  <a:lnTo>
                                    <a:pt x="0" y="575963"/>
                                  </a:lnTo>
                                  <a:lnTo>
                                    <a:pt x="149319" y="1133124"/>
                                  </a:lnTo>
                                  <a:lnTo>
                                    <a:pt x="0" y="1690413"/>
                                  </a:lnTo>
                                  <a:lnTo>
                                    <a:pt x="149319" y="2247575"/>
                                  </a:lnTo>
                                  <a:lnTo>
                                    <a:pt x="0" y="2804609"/>
                                  </a:lnTo>
                                  <a:lnTo>
                                    <a:pt x="149319" y="3361771"/>
                                  </a:lnTo>
                                  <a:lnTo>
                                    <a:pt x="0" y="3918932"/>
                                  </a:lnTo>
                                  <a:lnTo>
                                    <a:pt x="81967" y="4224825"/>
                                  </a:lnTo>
                                  <a:cubicBezTo>
                                    <a:pt x="119836" y="4316161"/>
                                    <a:pt x="160375" y="4406227"/>
                                    <a:pt x="203201" y="4494895"/>
                                  </a:cubicBezTo>
                                  <a:lnTo>
                                    <a:pt x="208284" y="4476095"/>
                                  </a:lnTo>
                                  <a:lnTo>
                                    <a:pt x="58965" y="3918932"/>
                                  </a:lnTo>
                                  <a:close/>
                                </a:path>
                              </a:pathLst>
                            </a:custGeom>
                            <a:solidFill>
                              <a:srgbClr val="E9EBEE"/>
                            </a:solid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684552692" name="Vrije vorm: vorm 1684552692"/>
                          <wps:cNvSpPr/>
                          <wps:spPr>
                            <a:xfrm>
                              <a:off x="3446155" y="57545"/>
                              <a:ext cx="292792" cy="2137437"/>
                            </a:xfrm>
                            <a:custGeom>
                              <a:avLst/>
                              <a:gdLst>
                                <a:gd name="connsiteX0" fmla="*/ 0 w 292792"/>
                                <a:gd name="connsiteY0" fmla="*/ 1029847 h 2137437"/>
                                <a:gd name="connsiteX1" fmla="*/ 149319 w 292792"/>
                                <a:gd name="connsiteY1" fmla="*/ 1587009 h 2137437"/>
                                <a:gd name="connsiteX2" fmla="*/ 1779 w 292792"/>
                                <a:gd name="connsiteY2" fmla="*/ 2137438 h 2137437"/>
                                <a:gd name="connsiteX3" fmla="*/ 171431 w 292792"/>
                                <a:gd name="connsiteY3" fmla="*/ 2039623 h 2137437"/>
                                <a:gd name="connsiteX4" fmla="*/ 292792 w 292792"/>
                                <a:gd name="connsiteY4" fmla="*/ 1587009 h 2137437"/>
                                <a:gd name="connsiteX5" fmla="*/ 143346 w 292792"/>
                                <a:gd name="connsiteY5" fmla="*/ 1029847 h 2137437"/>
                                <a:gd name="connsiteX6" fmla="*/ 292665 w 292792"/>
                                <a:gd name="connsiteY6" fmla="*/ 472686 h 2137437"/>
                                <a:gd name="connsiteX7" fmla="*/ 165966 w 292792"/>
                                <a:gd name="connsiteY7" fmla="*/ 0 h 2137437"/>
                                <a:gd name="connsiteX8" fmla="*/ 34312 w 292792"/>
                                <a:gd name="connsiteY8" fmla="*/ 43699 h 2137437"/>
                                <a:gd name="connsiteX9" fmla="*/ 149319 w 292792"/>
                                <a:gd name="connsiteY9" fmla="*/ 472813 h 2137437"/>
                                <a:gd name="connsiteX10" fmla="*/ 0 w 292792"/>
                                <a:gd name="connsiteY10" fmla="*/ 1029847 h 213743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Lst>
                              <a:rect l="l" t="t" r="r" b="b"/>
                              <a:pathLst>
                                <a:path w="292792" h="2137437">
                                  <a:moveTo>
                                    <a:pt x="0" y="1029847"/>
                                  </a:moveTo>
                                  <a:lnTo>
                                    <a:pt x="149319" y="1587009"/>
                                  </a:lnTo>
                                  <a:lnTo>
                                    <a:pt x="1779" y="2137438"/>
                                  </a:lnTo>
                                  <a:cubicBezTo>
                                    <a:pt x="57186" y="2103139"/>
                                    <a:pt x="113864" y="2070619"/>
                                    <a:pt x="171431" y="2039623"/>
                                  </a:cubicBezTo>
                                  <a:lnTo>
                                    <a:pt x="292792" y="1587009"/>
                                  </a:lnTo>
                                  <a:lnTo>
                                    <a:pt x="143346" y="1029847"/>
                                  </a:lnTo>
                                  <a:lnTo>
                                    <a:pt x="292665" y="472686"/>
                                  </a:lnTo>
                                  <a:lnTo>
                                    <a:pt x="165966" y="0"/>
                                  </a:lnTo>
                                  <a:cubicBezTo>
                                    <a:pt x="121743" y="13974"/>
                                    <a:pt x="77900" y="28582"/>
                                    <a:pt x="34312" y="43699"/>
                                  </a:cubicBezTo>
                                  <a:lnTo>
                                    <a:pt x="149319" y="472813"/>
                                  </a:lnTo>
                                  <a:lnTo>
                                    <a:pt x="0" y="1029847"/>
                                  </a:lnTo>
                                  <a:close/>
                                </a:path>
                              </a:pathLst>
                            </a:custGeom>
                            <a:solidFill>
                              <a:srgbClr val="E9EBEE"/>
                            </a:solid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550832672" name="Vrije vorm: vorm 1550832672"/>
                          <wps:cNvSpPr/>
                          <wps:spPr>
                            <a:xfrm>
                              <a:off x="2998071" y="210237"/>
                              <a:ext cx="280719" cy="2257482"/>
                            </a:xfrm>
                            <a:custGeom>
                              <a:avLst/>
                              <a:gdLst>
                                <a:gd name="connsiteX0" fmla="*/ 0 w 280719"/>
                                <a:gd name="connsiteY0" fmla="*/ 877155 h 2257482"/>
                                <a:gd name="connsiteX1" fmla="*/ 149319 w 280719"/>
                                <a:gd name="connsiteY1" fmla="*/ 1434317 h 2257482"/>
                                <a:gd name="connsiteX2" fmla="*/ 0 w 280719"/>
                                <a:gd name="connsiteY2" fmla="*/ 1991478 h 2257482"/>
                                <a:gd name="connsiteX3" fmla="*/ 71292 w 280719"/>
                                <a:gd name="connsiteY3" fmla="*/ 2257483 h 2257482"/>
                                <a:gd name="connsiteX4" fmla="*/ 179437 w 280719"/>
                                <a:gd name="connsiteY4" fmla="*/ 2171102 h 2257482"/>
                                <a:gd name="connsiteX5" fmla="*/ 131274 w 280719"/>
                                <a:gd name="connsiteY5" fmla="*/ 1991478 h 2257482"/>
                                <a:gd name="connsiteX6" fmla="*/ 280593 w 280719"/>
                                <a:gd name="connsiteY6" fmla="*/ 1434317 h 2257482"/>
                                <a:gd name="connsiteX7" fmla="*/ 131401 w 280719"/>
                                <a:gd name="connsiteY7" fmla="*/ 877155 h 2257482"/>
                                <a:gd name="connsiteX8" fmla="*/ 280720 w 280719"/>
                                <a:gd name="connsiteY8" fmla="*/ 319993 h 2257482"/>
                                <a:gd name="connsiteX9" fmla="*/ 194941 w 280719"/>
                                <a:gd name="connsiteY9" fmla="*/ 0 h 2257482"/>
                                <a:gd name="connsiteX10" fmla="*/ 77138 w 280719"/>
                                <a:gd name="connsiteY10" fmla="*/ 50686 h 2257482"/>
                                <a:gd name="connsiteX11" fmla="*/ 149319 w 280719"/>
                                <a:gd name="connsiteY11" fmla="*/ 320120 h 2257482"/>
                                <a:gd name="connsiteX12" fmla="*/ 0 w 280719"/>
                                <a:gd name="connsiteY12" fmla="*/ 877155 h 225748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280719" h="2257482">
                                  <a:moveTo>
                                    <a:pt x="0" y="877155"/>
                                  </a:moveTo>
                                  <a:lnTo>
                                    <a:pt x="149319" y="1434317"/>
                                  </a:lnTo>
                                  <a:lnTo>
                                    <a:pt x="0" y="1991478"/>
                                  </a:lnTo>
                                  <a:lnTo>
                                    <a:pt x="71292" y="2257483"/>
                                  </a:lnTo>
                                  <a:cubicBezTo>
                                    <a:pt x="106747" y="2227885"/>
                                    <a:pt x="142838" y="2199175"/>
                                    <a:pt x="179437" y="2171102"/>
                                  </a:cubicBezTo>
                                  <a:lnTo>
                                    <a:pt x="131274" y="1991478"/>
                                  </a:lnTo>
                                  <a:lnTo>
                                    <a:pt x="280593" y="1434317"/>
                                  </a:lnTo>
                                  <a:lnTo>
                                    <a:pt x="131401" y="877155"/>
                                  </a:lnTo>
                                  <a:lnTo>
                                    <a:pt x="280720" y="319993"/>
                                  </a:lnTo>
                                  <a:lnTo>
                                    <a:pt x="194941" y="0"/>
                                  </a:lnTo>
                                  <a:cubicBezTo>
                                    <a:pt x="155419" y="16387"/>
                                    <a:pt x="116151" y="33282"/>
                                    <a:pt x="77138" y="50686"/>
                                  </a:cubicBezTo>
                                  <a:lnTo>
                                    <a:pt x="149319" y="320120"/>
                                  </a:lnTo>
                                  <a:lnTo>
                                    <a:pt x="0" y="877155"/>
                                  </a:lnTo>
                                  <a:close/>
                                </a:path>
                              </a:pathLst>
                            </a:custGeom>
                            <a:solidFill>
                              <a:srgbClr val="E9EBEE"/>
                            </a:solid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073728895" name="Vrije vorm: vorm 1073728895"/>
                          <wps:cNvSpPr/>
                          <wps:spPr>
                            <a:xfrm>
                              <a:off x="3222113" y="129064"/>
                              <a:ext cx="286692" cy="2194856"/>
                            </a:xfrm>
                            <a:custGeom>
                              <a:avLst/>
                              <a:gdLst>
                                <a:gd name="connsiteX0" fmla="*/ 0 w 286692"/>
                                <a:gd name="connsiteY0" fmla="*/ 958328 h 2194856"/>
                                <a:gd name="connsiteX1" fmla="*/ 149319 w 286692"/>
                                <a:gd name="connsiteY1" fmla="*/ 1515490 h 2194856"/>
                                <a:gd name="connsiteX2" fmla="*/ 0 w 286692"/>
                                <a:gd name="connsiteY2" fmla="*/ 2072652 h 2194856"/>
                                <a:gd name="connsiteX3" fmla="*/ 32787 w 286692"/>
                                <a:gd name="connsiteY3" fmla="*/ 2194856 h 2194856"/>
                                <a:gd name="connsiteX4" fmla="*/ 148811 w 286692"/>
                                <a:gd name="connsiteY4" fmla="*/ 2115207 h 2194856"/>
                                <a:gd name="connsiteX5" fmla="*/ 137373 w 286692"/>
                                <a:gd name="connsiteY5" fmla="*/ 2072652 h 2194856"/>
                                <a:gd name="connsiteX6" fmla="*/ 286692 w 286692"/>
                                <a:gd name="connsiteY6" fmla="*/ 1515490 h 2194856"/>
                                <a:gd name="connsiteX7" fmla="*/ 137373 w 286692"/>
                                <a:gd name="connsiteY7" fmla="*/ 958328 h 2194856"/>
                                <a:gd name="connsiteX8" fmla="*/ 286692 w 286692"/>
                                <a:gd name="connsiteY8" fmla="*/ 401167 h 2194856"/>
                                <a:gd name="connsiteX9" fmla="*/ 179183 w 286692"/>
                                <a:gd name="connsiteY9" fmla="*/ 0 h 2194856"/>
                                <a:gd name="connsiteX10" fmla="*/ 54517 w 286692"/>
                                <a:gd name="connsiteY10" fmla="*/ 47383 h 2194856"/>
                                <a:gd name="connsiteX11" fmla="*/ 149319 w 286692"/>
                                <a:gd name="connsiteY11" fmla="*/ 401167 h 2194856"/>
                                <a:gd name="connsiteX12" fmla="*/ 0 w 286692"/>
                                <a:gd name="connsiteY12" fmla="*/ 958328 h 219485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286692" h="2194856">
                                  <a:moveTo>
                                    <a:pt x="0" y="958328"/>
                                  </a:moveTo>
                                  <a:lnTo>
                                    <a:pt x="149319" y="1515490"/>
                                  </a:lnTo>
                                  <a:lnTo>
                                    <a:pt x="0" y="2072652"/>
                                  </a:lnTo>
                                  <a:lnTo>
                                    <a:pt x="32787" y="2194856"/>
                                  </a:lnTo>
                                  <a:cubicBezTo>
                                    <a:pt x="70783" y="2167417"/>
                                    <a:pt x="109543" y="2140995"/>
                                    <a:pt x="148811" y="2115207"/>
                                  </a:cubicBezTo>
                                  <a:lnTo>
                                    <a:pt x="137373" y="2072652"/>
                                  </a:lnTo>
                                  <a:lnTo>
                                    <a:pt x="286692" y="1515490"/>
                                  </a:lnTo>
                                  <a:lnTo>
                                    <a:pt x="137373" y="958328"/>
                                  </a:lnTo>
                                  <a:lnTo>
                                    <a:pt x="286692" y="401167"/>
                                  </a:lnTo>
                                  <a:lnTo>
                                    <a:pt x="179183" y="0"/>
                                  </a:lnTo>
                                  <a:cubicBezTo>
                                    <a:pt x="137373" y="15244"/>
                                    <a:pt x="95818" y="31123"/>
                                    <a:pt x="54517" y="47383"/>
                                  </a:cubicBezTo>
                                  <a:lnTo>
                                    <a:pt x="149319" y="401167"/>
                                  </a:lnTo>
                                  <a:lnTo>
                                    <a:pt x="0" y="958328"/>
                                  </a:lnTo>
                                  <a:close/>
                                </a:path>
                              </a:pathLst>
                            </a:custGeom>
                            <a:solidFill>
                              <a:srgbClr val="E9EBEE"/>
                            </a:solid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657744055" name="Vrije vorm: vorm 1657744055"/>
                          <wps:cNvSpPr/>
                          <wps:spPr>
                            <a:xfrm>
                              <a:off x="3686717" y="0"/>
                              <a:ext cx="120980" cy="486150"/>
                            </a:xfrm>
                            <a:custGeom>
                              <a:avLst/>
                              <a:gdLst>
                                <a:gd name="connsiteX0" fmla="*/ 120980 w 120980"/>
                                <a:gd name="connsiteY0" fmla="*/ 0 h 486150"/>
                                <a:gd name="connsiteX1" fmla="*/ 0 w 120980"/>
                                <a:gd name="connsiteY1" fmla="*/ 34807 h 486150"/>
                                <a:gd name="connsiteX2" fmla="*/ 120980 w 120980"/>
                                <a:gd name="connsiteY2" fmla="*/ 486151 h 486150"/>
                                <a:gd name="connsiteX3" fmla="*/ 120980 w 120980"/>
                                <a:gd name="connsiteY3" fmla="*/ 0 h 486150"/>
                              </a:gdLst>
                              <a:ahLst/>
                              <a:cxnLst>
                                <a:cxn ang="0">
                                  <a:pos x="connsiteX0" y="connsiteY0"/>
                                </a:cxn>
                                <a:cxn ang="0">
                                  <a:pos x="connsiteX1" y="connsiteY1"/>
                                </a:cxn>
                                <a:cxn ang="0">
                                  <a:pos x="connsiteX2" y="connsiteY2"/>
                                </a:cxn>
                                <a:cxn ang="0">
                                  <a:pos x="connsiteX3" y="connsiteY3"/>
                                </a:cxn>
                              </a:cxnLst>
                              <a:rect l="l" t="t" r="r" b="b"/>
                              <a:pathLst>
                                <a:path w="120980" h="486150">
                                  <a:moveTo>
                                    <a:pt x="120980" y="0"/>
                                  </a:moveTo>
                                  <a:cubicBezTo>
                                    <a:pt x="80442" y="11052"/>
                                    <a:pt x="40157" y="22739"/>
                                    <a:pt x="0" y="34807"/>
                                  </a:cubicBezTo>
                                  <a:lnTo>
                                    <a:pt x="120980" y="486151"/>
                                  </a:lnTo>
                                  <a:lnTo>
                                    <a:pt x="120980" y="0"/>
                                  </a:lnTo>
                                  <a:close/>
                                </a:path>
                              </a:pathLst>
                            </a:custGeom>
                            <a:solidFill>
                              <a:srgbClr val="E9EBEE"/>
                            </a:solid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435637498" name="Vrije vorm: vorm 1435637498"/>
                          <wps:cNvSpPr/>
                          <wps:spPr>
                            <a:xfrm>
                              <a:off x="3711244" y="7925897"/>
                              <a:ext cx="96453" cy="359881"/>
                            </a:xfrm>
                            <a:custGeom>
                              <a:avLst/>
                              <a:gdLst>
                                <a:gd name="connsiteX0" fmla="*/ 96454 w 96453"/>
                                <a:gd name="connsiteY0" fmla="*/ 46113 h 359881"/>
                                <a:gd name="connsiteX1" fmla="*/ 0 w 96453"/>
                                <a:gd name="connsiteY1" fmla="*/ 0 h 359881"/>
                                <a:gd name="connsiteX2" fmla="*/ 96454 w 96453"/>
                                <a:gd name="connsiteY2" fmla="*/ 359881 h 359881"/>
                                <a:gd name="connsiteX3" fmla="*/ 96454 w 96453"/>
                                <a:gd name="connsiteY3" fmla="*/ 46113 h 359881"/>
                              </a:gdLst>
                              <a:ahLst/>
                              <a:cxnLst>
                                <a:cxn ang="0">
                                  <a:pos x="connsiteX0" y="connsiteY0"/>
                                </a:cxn>
                                <a:cxn ang="0">
                                  <a:pos x="connsiteX1" y="connsiteY1"/>
                                </a:cxn>
                                <a:cxn ang="0">
                                  <a:pos x="connsiteX2" y="connsiteY2"/>
                                </a:cxn>
                                <a:cxn ang="0">
                                  <a:pos x="connsiteX3" y="connsiteY3"/>
                                </a:cxn>
                              </a:cxnLst>
                              <a:rect l="l" t="t" r="r" b="b"/>
                              <a:pathLst>
                                <a:path w="96453" h="359881">
                                  <a:moveTo>
                                    <a:pt x="96454" y="46113"/>
                                  </a:moveTo>
                                  <a:cubicBezTo>
                                    <a:pt x="64048" y="31250"/>
                                    <a:pt x="31897" y="15879"/>
                                    <a:pt x="0" y="0"/>
                                  </a:cubicBezTo>
                                  <a:lnTo>
                                    <a:pt x="96454" y="359881"/>
                                  </a:lnTo>
                                  <a:lnTo>
                                    <a:pt x="96454" y="46113"/>
                                  </a:lnTo>
                                  <a:close/>
                                </a:path>
                              </a:pathLst>
                            </a:custGeom>
                            <a:solidFill>
                              <a:srgbClr val="E9EBEE"/>
                            </a:solid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525302256" name="Vrije vorm: vorm 525302256"/>
                          <wps:cNvSpPr/>
                          <wps:spPr>
                            <a:xfrm>
                              <a:off x="3711244" y="1688761"/>
                              <a:ext cx="96453" cy="359881"/>
                            </a:xfrm>
                            <a:custGeom>
                              <a:avLst/>
                              <a:gdLst>
                                <a:gd name="connsiteX0" fmla="*/ 96454 w 96453"/>
                                <a:gd name="connsiteY0" fmla="*/ 313769 h 359881"/>
                                <a:gd name="connsiteX1" fmla="*/ 96454 w 96453"/>
                                <a:gd name="connsiteY1" fmla="*/ 0 h 359881"/>
                                <a:gd name="connsiteX2" fmla="*/ 0 w 96453"/>
                                <a:gd name="connsiteY2" fmla="*/ 359881 h 359881"/>
                                <a:gd name="connsiteX3" fmla="*/ 96454 w 96453"/>
                                <a:gd name="connsiteY3" fmla="*/ 313769 h 359881"/>
                              </a:gdLst>
                              <a:ahLst/>
                              <a:cxnLst>
                                <a:cxn ang="0">
                                  <a:pos x="connsiteX0" y="connsiteY0"/>
                                </a:cxn>
                                <a:cxn ang="0">
                                  <a:pos x="connsiteX1" y="connsiteY1"/>
                                </a:cxn>
                                <a:cxn ang="0">
                                  <a:pos x="connsiteX2" y="connsiteY2"/>
                                </a:cxn>
                                <a:cxn ang="0">
                                  <a:pos x="connsiteX3" y="connsiteY3"/>
                                </a:cxn>
                              </a:cxnLst>
                              <a:rect l="l" t="t" r="r" b="b"/>
                              <a:pathLst>
                                <a:path w="96453" h="359881">
                                  <a:moveTo>
                                    <a:pt x="96454" y="313769"/>
                                  </a:moveTo>
                                  <a:lnTo>
                                    <a:pt x="96454" y="0"/>
                                  </a:lnTo>
                                  <a:lnTo>
                                    <a:pt x="0" y="359881"/>
                                  </a:lnTo>
                                  <a:cubicBezTo>
                                    <a:pt x="31770" y="344002"/>
                                    <a:pt x="63921" y="328631"/>
                                    <a:pt x="96454" y="313769"/>
                                  </a:cubicBezTo>
                                  <a:close/>
                                </a:path>
                              </a:pathLst>
                            </a:custGeom>
                            <a:solidFill>
                              <a:srgbClr val="E9EBEE"/>
                            </a:solid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684273031" name="Vrije vorm: vorm 684273031"/>
                          <wps:cNvSpPr/>
                          <wps:spPr>
                            <a:xfrm>
                              <a:off x="3670197" y="8374193"/>
                              <a:ext cx="137500" cy="1025782"/>
                            </a:xfrm>
                            <a:custGeom>
                              <a:avLst/>
                              <a:gdLst>
                                <a:gd name="connsiteX0" fmla="*/ 137501 w 137500"/>
                                <a:gd name="connsiteY0" fmla="*/ 1025782 h 1025782"/>
                                <a:gd name="connsiteX1" fmla="*/ 137501 w 137500"/>
                                <a:gd name="connsiteY1" fmla="*/ 0 h 1025782"/>
                                <a:gd name="connsiteX2" fmla="*/ 0 w 137500"/>
                                <a:gd name="connsiteY2" fmla="*/ 512828 h 1025782"/>
                              </a:gdLst>
                              <a:ahLst/>
                              <a:cxnLst>
                                <a:cxn ang="0">
                                  <a:pos x="connsiteX0" y="connsiteY0"/>
                                </a:cxn>
                                <a:cxn ang="0">
                                  <a:pos x="connsiteX1" y="connsiteY1"/>
                                </a:cxn>
                                <a:cxn ang="0">
                                  <a:pos x="connsiteX2" y="connsiteY2"/>
                                </a:cxn>
                              </a:cxnLst>
                              <a:rect l="l" t="t" r="r" b="b"/>
                              <a:pathLst>
                                <a:path w="137500" h="1025782">
                                  <a:moveTo>
                                    <a:pt x="137501" y="1025782"/>
                                  </a:moveTo>
                                  <a:lnTo>
                                    <a:pt x="137501" y="0"/>
                                  </a:lnTo>
                                  <a:lnTo>
                                    <a:pt x="0" y="512828"/>
                                  </a:lnTo>
                                  <a:close/>
                                </a:path>
                              </a:pathLst>
                            </a:custGeom>
                            <a:solidFill>
                              <a:srgbClr val="E9EBEE"/>
                            </a:solid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490019997" name="Vrije vorm: vorm 490019997"/>
                          <wps:cNvSpPr/>
                          <wps:spPr>
                            <a:xfrm>
                              <a:off x="2774156" y="300811"/>
                              <a:ext cx="274619" cy="2329128"/>
                            </a:xfrm>
                            <a:custGeom>
                              <a:avLst/>
                              <a:gdLst>
                                <a:gd name="connsiteX0" fmla="*/ 0 w 274619"/>
                                <a:gd name="connsiteY0" fmla="*/ 786581 h 2329128"/>
                                <a:gd name="connsiteX1" fmla="*/ 149319 w 274619"/>
                                <a:gd name="connsiteY1" fmla="*/ 1343743 h 2329128"/>
                                <a:gd name="connsiteX2" fmla="*/ 0 w 274619"/>
                                <a:gd name="connsiteY2" fmla="*/ 1900905 h 2329128"/>
                                <a:gd name="connsiteX3" fmla="*/ 114753 w 274619"/>
                                <a:gd name="connsiteY3" fmla="*/ 2329129 h 2329128"/>
                                <a:gd name="connsiteX4" fmla="*/ 215019 w 274619"/>
                                <a:gd name="connsiteY4" fmla="*/ 2235888 h 2329128"/>
                                <a:gd name="connsiteX5" fmla="*/ 125174 w 274619"/>
                                <a:gd name="connsiteY5" fmla="*/ 1900778 h 2329128"/>
                                <a:gd name="connsiteX6" fmla="*/ 274493 w 274619"/>
                                <a:gd name="connsiteY6" fmla="*/ 1343616 h 2329128"/>
                                <a:gd name="connsiteX7" fmla="*/ 125301 w 274619"/>
                                <a:gd name="connsiteY7" fmla="*/ 786581 h 2329128"/>
                                <a:gd name="connsiteX8" fmla="*/ 274620 w 274619"/>
                                <a:gd name="connsiteY8" fmla="*/ 229420 h 2329128"/>
                                <a:gd name="connsiteX9" fmla="*/ 213113 w 274619"/>
                                <a:gd name="connsiteY9" fmla="*/ 0 h 2329128"/>
                                <a:gd name="connsiteX10" fmla="*/ 102172 w 274619"/>
                                <a:gd name="connsiteY10" fmla="*/ 53480 h 2329128"/>
                                <a:gd name="connsiteX11" fmla="*/ 149319 w 274619"/>
                                <a:gd name="connsiteY11" fmla="*/ 229420 h 2329128"/>
                                <a:gd name="connsiteX12" fmla="*/ 0 w 274619"/>
                                <a:gd name="connsiteY12" fmla="*/ 786581 h 232912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274619" h="2329128">
                                  <a:moveTo>
                                    <a:pt x="0" y="786581"/>
                                  </a:moveTo>
                                  <a:lnTo>
                                    <a:pt x="149319" y="1343743"/>
                                  </a:lnTo>
                                  <a:lnTo>
                                    <a:pt x="0" y="1900905"/>
                                  </a:lnTo>
                                  <a:lnTo>
                                    <a:pt x="114753" y="2329129"/>
                                  </a:lnTo>
                                  <a:cubicBezTo>
                                    <a:pt x="147540" y="2297371"/>
                                    <a:pt x="180962" y="2266248"/>
                                    <a:pt x="215019" y="2235888"/>
                                  </a:cubicBezTo>
                                  <a:lnTo>
                                    <a:pt x="125174" y="1900778"/>
                                  </a:lnTo>
                                  <a:lnTo>
                                    <a:pt x="274493" y="1343616"/>
                                  </a:lnTo>
                                  <a:lnTo>
                                    <a:pt x="125301" y="786581"/>
                                  </a:lnTo>
                                  <a:lnTo>
                                    <a:pt x="274620" y="229420"/>
                                  </a:lnTo>
                                  <a:lnTo>
                                    <a:pt x="213113" y="0"/>
                                  </a:lnTo>
                                  <a:cubicBezTo>
                                    <a:pt x="175879" y="17403"/>
                                    <a:pt x="138898" y="35188"/>
                                    <a:pt x="102172" y="53480"/>
                                  </a:cubicBezTo>
                                  <a:lnTo>
                                    <a:pt x="149319" y="229420"/>
                                  </a:lnTo>
                                  <a:lnTo>
                                    <a:pt x="0" y="786581"/>
                                  </a:lnTo>
                                  <a:close/>
                                </a:path>
                              </a:pathLst>
                            </a:custGeom>
                            <a:solidFill>
                              <a:srgbClr val="E9EBEE"/>
                            </a:solid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232641797" name="Vrije vorm: vorm 1232641797"/>
                          <wps:cNvSpPr/>
                          <wps:spPr>
                            <a:xfrm>
                              <a:off x="381" y="4785035"/>
                              <a:ext cx="57821" cy="404469"/>
                            </a:xfrm>
                            <a:custGeom>
                              <a:avLst/>
                              <a:gdLst>
                                <a:gd name="connsiteX0" fmla="*/ 3685 w 57821"/>
                                <a:gd name="connsiteY0" fmla="*/ 0 h 404469"/>
                                <a:gd name="connsiteX1" fmla="*/ 0 w 57821"/>
                                <a:gd name="connsiteY1" fmla="*/ 161458 h 404469"/>
                                <a:gd name="connsiteX2" fmla="*/ 10929 w 57821"/>
                                <a:gd name="connsiteY2" fmla="*/ 202235 h 404469"/>
                                <a:gd name="connsiteX3" fmla="*/ 0 w 57821"/>
                                <a:gd name="connsiteY3" fmla="*/ 243012 h 404469"/>
                                <a:gd name="connsiteX4" fmla="*/ 3685 w 57821"/>
                                <a:gd name="connsiteY4" fmla="*/ 404469 h 404469"/>
                                <a:gd name="connsiteX5" fmla="*/ 57821 w 57821"/>
                                <a:gd name="connsiteY5" fmla="*/ 202235 h 404469"/>
                                <a:gd name="connsiteX6" fmla="*/ 3685 w 57821"/>
                                <a:gd name="connsiteY6" fmla="*/ 0 h 40446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57821" h="404469">
                                  <a:moveTo>
                                    <a:pt x="3685" y="0"/>
                                  </a:moveTo>
                                  <a:cubicBezTo>
                                    <a:pt x="1652" y="53607"/>
                                    <a:pt x="508" y="107469"/>
                                    <a:pt x="0" y="161458"/>
                                  </a:cubicBezTo>
                                  <a:lnTo>
                                    <a:pt x="10929" y="202235"/>
                                  </a:lnTo>
                                  <a:lnTo>
                                    <a:pt x="0" y="243012"/>
                                  </a:lnTo>
                                  <a:cubicBezTo>
                                    <a:pt x="381" y="297001"/>
                                    <a:pt x="1525" y="350862"/>
                                    <a:pt x="3685" y="404469"/>
                                  </a:cubicBezTo>
                                  <a:lnTo>
                                    <a:pt x="57821" y="202235"/>
                                  </a:lnTo>
                                  <a:lnTo>
                                    <a:pt x="3685" y="0"/>
                                  </a:lnTo>
                                  <a:close/>
                                </a:path>
                              </a:pathLst>
                            </a:custGeom>
                            <a:solidFill>
                              <a:srgbClr val="E9EBEE"/>
                            </a:solid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311776662" name="Vrije vorm: vorm 1311776662"/>
                          <wps:cNvSpPr/>
                          <wps:spPr>
                            <a:xfrm>
                              <a:off x="86033" y="3551810"/>
                              <a:ext cx="202184" cy="2870665"/>
                            </a:xfrm>
                            <a:custGeom>
                              <a:avLst/>
                              <a:gdLst>
                                <a:gd name="connsiteX0" fmla="*/ 52865 w 202184"/>
                                <a:gd name="connsiteY0" fmla="*/ 1992495 h 2870665"/>
                                <a:gd name="connsiteX1" fmla="*/ 202184 w 202184"/>
                                <a:gd name="connsiteY1" fmla="*/ 1435333 h 2870665"/>
                                <a:gd name="connsiteX2" fmla="*/ 52865 w 202184"/>
                                <a:gd name="connsiteY2" fmla="*/ 878171 h 2870665"/>
                                <a:gd name="connsiteX3" fmla="*/ 202184 w 202184"/>
                                <a:gd name="connsiteY3" fmla="*/ 321009 h 2870665"/>
                                <a:gd name="connsiteX4" fmla="*/ 116151 w 202184"/>
                                <a:gd name="connsiteY4" fmla="*/ 0 h 2870665"/>
                                <a:gd name="connsiteX5" fmla="*/ 89210 w 202184"/>
                                <a:gd name="connsiteY5" fmla="*/ 96925 h 2870665"/>
                                <a:gd name="connsiteX6" fmla="*/ 149319 w 202184"/>
                                <a:gd name="connsiteY6" fmla="*/ 321009 h 2870665"/>
                                <a:gd name="connsiteX7" fmla="*/ 0 w 202184"/>
                                <a:gd name="connsiteY7" fmla="*/ 878298 h 2870665"/>
                                <a:gd name="connsiteX8" fmla="*/ 149319 w 202184"/>
                                <a:gd name="connsiteY8" fmla="*/ 1435460 h 2870665"/>
                                <a:gd name="connsiteX9" fmla="*/ 0 w 202184"/>
                                <a:gd name="connsiteY9" fmla="*/ 1992495 h 2870665"/>
                                <a:gd name="connsiteX10" fmla="*/ 149319 w 202184"/>
                                <a:gd name="connsiteY10" fmla="*/ 2549656 h 2870665"/>
                                <a:gd name="connsiteX11" fmla="*/ 89210 w 202184"/>
                                <a:gd name="connsiteY11" fmla="*/ 2773741 h 2870665"/>
                                <a:gd name="connsiteX12" fmla="*/ 116151 w 202184"/>
                                <a:gd name="connsiteY12" fmla="*/ 2870666 h 2870665"/>
                                <a:gd name="connsiteX13" fmla="*/ 202184 w 202184"/>
                                <a:gd name="connsiteY13" fmla="*/ 2549656 h 2870665"/>
                                <a:gd name="connsiteX14" fmla="*/ 52865 w 202184"/>
                                <a:gd name="connsiteY14" fmla="*/ 1992495 h 2870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02184" h="2870665">
                                  <a:moveTo>
                                    <a:pt x="52865" y="1992495"/>
                                  </a:moveTo>
                                  <a:lnTo>
                                    <a:pt x="202184" y="1435333"/>
                                  </a:lnTo>
                                  <a:lnTo>
                                    <a:pt x="52865" y="878171"/>
                                  </a:lnTo>
                                  <a:lnTo>
                                    <a:pt x="202184" y="321009"/>
                                  </a:lnTo>
                                  <a:lnTo>
                                    <a:pt x="116151" y="0"/>
                                  </a:lnTo>
                                  <a:cubicBezTo>
                                    <a:pt x="106874" y="32139"/>
                                    <a:pt x="97852" y="64532"/>
                                    <a:pt x="89210" y="96925"/>
                                  </a:cubicBezTo>
                                  <a:lnTo>
                                    <a:pt x="149319" y="321009"/>
                                  </a:lnTo>
                                  <a:lnTo>
                                    <a:pt x="0" y="878298"/>
                                  </a:lnTo>
                                  <a:lnTo>
                                    <a:pt x="149319" y="1435460"/>
                                  </a:lnTo>
                                  <a:lnTo>
                                    <a:pt x="0" y="1992495"/>
                                  </a:lnTo>
                                  <a:lnTo>
                                    <a:pt x="149319" y="2549656"/>
                                  </a:lnTo>
                                  <a:lnTo>
                                    <a:pt x="89210" y="2773741"/>
                                  </a:lnTo>
                                  <a:cubicBezTo>
                                    <a:pt x="97852" y="2806134"/>
                                    <a:pt x="106874" y="2838527"/>
                                    <a:pt x="116151" y="2870666"/>
                                  </a:cubicBezTo>
                                  <a:lnTo>
                                    <a:pt x="202184" y="2549656"/>
                                  </a:lnTo>
                                  <a:lnTo>
                                    <a:pt x="52865" y="1992495"/>
                                  </a:lnTo>
                                  <a:close/>
                                </a:path>
                              </a:pathLst>
                            </a:custGeom>
                            <a:solidFill>
                              <a:srgbClr val="E9EBEE"/>
                            </a:solid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176880222" name="Vrije vorm: vorm 1176880222"/>
                          <wps:cNvSpPr/>
                          <wps:spPr>
                            <a:xfrm>
                              <a:off x="1878115" y="876646"/>
                              <a:ext cx="250601" cy="3692053"/>
                            </a:xfrm>
                            <a:custGeom>
                              <a:avLst/>
                              <a:gdLst>
                                <a:gd name="connsiteX0" fmla="*/ 149319 w 250601"/>
                                <a:gd name="connsiteY0" fmla="*/ 767908 h 3692053"/>
                                <a:gd name="connsiteX1" fmla="*/ 0 w 250601"/>
                                <a:gd name="connsiteY1" fmla="*/ 1325069 h 3692053"/>
                                <a:gd name="connsiteX2" fmla="*/ 149319 w 250601"/>
                                <a:gd name="connsiteY2" fmla="*/ 1882231 h 3692053"/>
                                <a:gd name="connsiteX3" fmla="*/ 0 w 250601"/>
                                <a:gd name="connsiteY3" fmla="*/ 2439393 h 3692053"/>
                                <a:gd name="connsiteX4" fmla="*/ 149319 w 250601"/>
                                <a:gd name="connsiteY4" fmla="*/ 2996554 h 3692053"/>
                                <a:gd name="connsiteX5" fmla="*/ 0 w 250601"/>
                                <a:gd name="connsiteY5" fmla="*/ 3553716 h 3692053"/>
                                <a:gd name="connsiteX6" fmla="*/ 37108 w 250601"/>
                                <a:gd name="connsiteY6" fmla="*/ 3692054 h 3692053"/>
                                <a:gd name="connsiteX7" fmla="*/ 231540 w 250601"/>
                                <a:gd name="connsiteY7" fmla="*/ 2925544 h 3692053"/>
                                <a:gd name="connsiteX8" fmla="*/ 101283 w 250601"/>
                                <a:gd name="connsiteY8" fmla="*/ 2439393 h 3692053"/>
                                <a:gd name="connsiteX9" fmla="*/ 250602 w 250601"/>
                                <a:gd name="connsiteY9" fmla="*/ 1882231 h 3692053"/>
                                <a:gd name="connsiteX10" fmla="*/ 101283 w 250601"/>
                                <a:gd name="connsiteY10" fmla="*/ 1325069 h 3692053"/>
                                <a:gd name="connsiteX11" fmla="*/ 250602 w 250601"/>
                                <a:gd name="connsiteY11" fmla="*/ 767908 h 3692053"/>
                                <a:gd name="connsiteX12" fmla="*/ 101156 w 250601"/>
                                <a:gd name="connsiteY12" fmla="*/ 210746 h 3692053"/>
                                <a:gd name="connsiteX13" fmla="*/ 157706 w 250601"/>
                                <a:gd name="connsiteY13" fmla="*/ 0 h 3692053"/>
                                <a:gd name="connsiteX14" fmla="*/ 29356 w 250601"/>
                                <a:gd name="connsiteY14" fmla="*/ 101498 h 3692053"/>
                                <a:gd name="connsiteX15" fmla="*/ 127 w 250601"/>
                                <a:gd name="connsiteY15" fmla="*/ 210746 h 3692053"/>
                                <a:gd name="connsiteX16" fmla="*/ 149319 w 250601"/>
                                <a:gd name="connsiteY16" fmla="*/ 767908 h 369205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250601" h="3692053">
                                  <a:moveTo>
                                    <a:pt x="149319" y="767908"/>
                                  </a:moveTo>
                                  <a:lnTo>
                                    <a:pt x="0" y="1325069"/>
                                  </a:lnTo>
                                  <a:lnTo>
                                    <a:pt x="149319" y="1882231"/>
                                  </a:lnTo>
                                  <a:lnTo>
                                    <a:pt x="0" y="2439393"/>
                                  </a:lnTo>
                                  <a:lnTo>
                                    <a:pt x="149319" y="2996554"/>
                                  </a:lnTo>
                                  <a:lnTo>
                                    <a:pt x="0" y="3553716"/>
                                  </a:lnTo>
                                  <a:lnTo>
                                    <a:pt x="37108" y="3692054"/>
                                  </a:lnTo>
                                  <a:cubicBezTo>
                                    <a:pt x="71165" y="3425160"/>
                                    <a:pt x="137246" y="3168302"/>
                                    <a:pt x="231540" y="2925544"/>
                                  </a:cubicBezTo>
                                  <a:lnTo>
                                    <a:pt x="101283" y="2439393"/>
                                  </a:lnTo>
                                  <a:lnTo>
                                    <a:pt x="250602" y="1882231"/>
                                  </a:lnTo>
                                  <a:lnTo>
                                    <a:pt x="101283" y="1325069"/>
                                  </a:lnTo>
                                  <a:lnTo>
                                    <a:pt x="250602" y="767908"/>
                                  </a:lnTo>
                                  <a:lnTo>
                                    <a:pt x="101156" y="210746"/>
                                  </a:lnTo>
                                  <a:lnTo>
                                    <a:pt x="157706" y="0"/>
                                  </a:lnTo>
                                  <a:cubicBezTo>
                                    <a:pt x="114372" y="33155"/>
                                    <a:pt x="71673" y="67073"/>
                                    <a:pt x="29356" y="101498"/>
                                  </a:cubicBezTo>
                                  <a:lnTo>
                                    <a:pt x="127" y="210746"/>
                                  </a:lnTo>
                                  <a:lnTo>
                                    <a:pt x="149319" y="767908"/>
                                  </a:lnTo>
                                  <a:close/>
                                </a:path>
                              </a:pathLst>
                            </a:custGeom>
                            <a:solidFill>
                              <a:srgbClr val="E9EBEE"/>
                            </a:solid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741519114" name="Vrije vorm: vorm 1741519114"/>
                          <wps:cNvSpPr/>
                          <wps:spPr>
                            <a:xfrm>
                              <a:off x="2550114" y="401166"/>
                              <a:ext cx="268520" cy="2459463"/>
                            </a:xfrm>
                            <a:custGeom>
                              <a:avLst/>
                              <a:gdLst>
                                <a:gd name="connsiteX0" fmla="*/ 0 w 268520"/>
                                <a:gd name="connsiteY0" fmla="*/ 686226 h 2459463"/>
                                <a:gd name="connsiteX1" fmla="*/ 149319 w 268520"/>
                                <a:gd name="connsiteY1" fmla="*/ 1243388 h 2459463"/>
                                <a:gd name="connsiteX2" fmla="*/ 0 w 268520"/>
                                <a:gd name="connsiteY2" fmla="*/ 1800550 h 2459463"/>
                                <a:gd name="connsiteX3" fmla="*/ 149319 w 268520"/>
                                <a:gd name="connsiteY3" fmla="*/ 2357711 h 2459463"/>
                                <a:gd name="connsiteX4" fmla="*/ 121997 w 268520"/>
                                <a:gd name="connsiteY4" fmla="*/ 2459464 h 2459463"/>
                                <a:gd name="connsiteX5" fmla="*/ 256193 w 268520"/>
                                <a:gd name="connsiteY5" fmla="*/ 2311599 h 2459463"/>
                                <a:gd name="connsiteX6" fmla="*/ 119201 w 268520"/>
                                <a:gd name="connsiteY6" fmla="*/ 1800677 h 2459463"/>
                                <a:gd name="connsiteX7" fmla="*/ 268520 w 268520"/>
                                <a:gd name="connsiteY7" fmla="*/ 1243515 h 2459463"/>
                                <a:gd name="connsiteX8" fmla="*/ 119201 w 268520"/>
                                <a:gd name="connsiteY8" fmla="*/ 686226 h 2459463"/>
                                <a:gd name="connsiteX9" fmla="*/ 268520 w 268520"/>
                                <a:gd name="connsiteY9" fmla="*/ 129064 h 2459463"/>
                                <a:gd name="connsiteX10" fmla="*/ 233954 w 268520"/>
                                <a:gd name="connsiteY10" fmla="*/ 0 h 2459463"/>
                                <a:gd name="connsiteX11" fmla="*/ 129622 w 268520"/>
                                <a:gd name="connsiteY11" fmla="*/ 55894 h 2459463"/>
                                <a:gd name="connsiteX12" fmla="*/ 149192 w 268520"/>
                                <a:gd name="connsiteY12" fmla="*/ 129064 h 2459463"/>
                                <a:gd name="connsiteX13" fmla="*/ 0 w 268520"/>
                                <a:gd name="connsiteY13" fmla="*/ 686226 h 2459463"/>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268520" h="2459463">
                                  <a:moveTo>
                                    <a:pt x="0" y="686226"/>
                                  </a:moveTo>
                                  <a:lnTo>
                                    <a:pt x="149319" y="1243388"/>
                                  </a:lnTo>
                                  <a:lnTo>
                                    <a:pt x="0" y="1800550"/>
                                  </a:lnTo>
                                  <a:lnTo>
                                    <a:pt x="149319" y="2357711"/>
                                  </a:lnTo>
                                  <a:lnTo>
                                    <a:pt x="121997" y="2459464"/>
                                  </a:lnTo>
                                  <a:cubicBezTo>
                                    <a:pt x="165204" y="2408778"/>
                                    <a:pt x="209936" y="2359490"/>
                                    <a:pt x="256193" y="2311599"/>
                                  </a:cubicBezTo>
                                  <a:lnTo>
                                    <a:pt x="119201" y="1800677"/>
                                  </a:lnTo>
                                  <a:lnTo>
                                    <a:pt x="268520" y="1243515"/>
                                  </a:lnTo>
                                  <a:lnTo>
                                    <a:pt x="119201" y="686226"/>
                                  </a:lnTo>
                                  <a:lnTo>
                                    <a:pt x="268520" y="129064"/>
                                  </a:lnTo>
                                  <a:lnTo>
                                    <a:pt x="233954" y="0"/>
                                  </a:lnTo>
                                  <a:cubicBezTo>
                                    <a:pt x="199007" y="18293"/>
                                    <a:pt x="164187" y="36839"/>
                                    <a:pt x="129622" y="55894"/>
                                  </a:cubicBezTo>
                                  <a:lnTo>
                                    <a:pt x="149192" y="129064"/>
                                  </a:lnTo>
                                  <a:lnTo>
                                    <a:pt x="0" y="686226"/>
                                  </a:lnTo>
                                  <a:close/>
                                </a:path>
                              </a:pathLst>
                            </a:custGeom>
                            <a:solidFill>
                              <a:srgbClr val="E9EBEE"/>
                            </a:solid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46171345" name="Vrije vorm: vorm 346171345"/>
                          <wps:cNvSpPr/>
                          <wps:spPr>
                            <a:xfrm>
                              <a:off x="2102030" y="674793"/>
                              <a:ext cx="256574" cy="2949552"/>
                            </a:xfrm>
                            <a:custGeom>
                              <a:avLst/>
                              <a:gdLst>
                                <a:gd name="connsiteX0" fmla="*/ 149446 w 256574"/>
                                <a:gd name="connsiteY0" fmla="*/ 969761 h 2949552"/>
                                <a:gd name="connsiteX1" fmla="*/ 127 w 256574"/>
                                <a:gd name="connsiteY1" fmla="*/ 1526923 h 2949552"/>
                                <a:gd name="connsiteX2" fmla="*/ 149446 w 256574"/>
                                <a:gd name="connsiteY2" fmla="*/ 2084084 h 2949552"/>
                                <a:gd name="connsiteX3" fmla="*/ 127 w 256574"/>
                                <a:gd name="connsiteY3" fmla="*/ 2641246 h 2949552"/>
                                <a:gd name="connsiteX4" fmla="*/ 82729 w 256574"/>
                                <a:gd name="connsiteY4" fmla="*/ 2949553 h 2949552"/>
                                <a:gd name="connsiteX5" fmla="*/ 151861 w 256574"/>
                                <a:gd name="connsiteY5" fmla="*/ 2807531 h 2949552"/>
                                <a:gd name="connsiteX6" fmla="*/ 107256 w 256574"/>
                                <a:gd name="connsiteY6" fmla="*/ 2641246 h 2949552"/>
                                <a:gd name="connsiteX7" fmla="*/ 256575 w 256574"/>
                                <a:gd name="connsiteY7" fmla="*/ 2084084 h 2949552"/>
                                <a:gd name="connsiteX8" fmla="*/ 107256 w 256574"/>
                                <a:gd name="connsiteY8" fmla="*/ 1526923 h 2949552"/>
                                <a:gd name="connsiteX9" fmla="*/ 256575 w 256574"/>
                                <a:gd name="connsiteY9" fmla="*/ 969761 h 2949552"/>
                                <a:gd name="connsiteX10" fmla="*/ 107256 w 256574"/>
                                <a:gd name="connsiteY10" fmla="*/ 412599 h 2949552"/>
                                <a:gd name="connsiteX11" fmla="*/ 217815 w 256574"/>
                                <a:gd name="connsiteY11" fmla="*/ 0 h 2949552"/>
                                <a:gd name="connsiteX12" fmla="*/ 86541 w 256574"/>
                                <a:gd name="connsiteY12" fmla="*/ 89685 h 2949552"/>
                                <a:gd name="connsiteX13" fmla="*/ 0 w 256574"/>
                                <a:gd name="connsiteY13" fmla="*/ 412727 h 2949552"/>
                                <a:gd name="connsiteX14" fmla="*/ 149446 w 256574"/>
                                <a:gd name="connsiteY14" fmla="*/ 969761 h 294955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56574" h="2949552">
                                  <a:moveTo>
                                    <a:pt x="149446" y="969761"/>
                                  </a:moveTo>
                                  <a:lnTo>
                                    <a:pt x="127" y="1526923"/>
                                  </a:lnTo>
                                  <a:lnTo>
                                    <a:pt x="149446" y="2084084"/>
                                  </a:lnTo>
                                  <a:lnTo>
                                    <a:pt x="127" y="2641246"/>
                                  </a:lnTo>
                                  <a:lnTo>
                                    <a:pt x="82729" y="2949553"/>
                                  </a:lnTo>
                                  <a:cubicBezTo>
                                    <a:pt x="104714" y="2901662"/>
                                    <a:pt x="127715" y="2854279"/>
                                    <a:pt x="151861" y="2807531"/>
                                  </a:cubicBezTo>
                                  <a:lnTo>
                                    <a:pt x="107256" y="2641246"/>
                                  </a:lnTo>
                                  <a:lnTo>
                                    <a:pt x="256575" y="2084084"/>
                                  </a:lnTo>
                                  <a:lnTo>
                                    <a:pt x="107256" y="1526923"/>
                                  </a:lnTo>
                                  <a:lnTo>
                                    <a:pt x="256575" y="969761"/>
                                  </a:lnTo>
                                  <a:lnTo>
                                    <a:pt x="107256" y="412599"/>
                                  </a:lnTo>
                                  <a:lnTo>
                                    <a:pt x="217815" y="0"/>
                                  </a:lnTo>
                                  <a:cubicBezTo>
                                    <a:pt x="173591" y="29217"/>
                                    <a:pt x="129876" y="59070"/>
                                    <a:pt x="86541" y="89685"/>
                                  </a:cubicBezTo>
                                  <a:lnTo>
                                    <a:pt x="0" y="412727"/>
                                  </a:lnTo>
                                  <a:lnTo>
                                    <a:pt x="149446" y="969761"/>
                                  </a:lnTo>
                                  <a:close/>
                                </a:path>
                              </a:pathLst>
                            </a:custGeom>
                            <a:solidFill>
                              <a:srgbClr val="E9EBEE"/>
                            </a:solid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1256185594" name="Vrije vorm: vorm 1256185594"/>
                          <wps:cNvSpPr/>
                          <wps:spPr>
                            <a:xfrm>
                              <a:off x="2326072" y="511303"/>
                              <a:ext cx="262547" cy="2828110"/>
                            </a:xfrm>
                            <a:custGeom>
                              <a:avLst/>
                              <a:gdLst>
                                <a:gd name="connsiteX0" fmla="*/ 149319 w 262547"/>
                                <a:gd name="connsiteY0" fmla="*/ 1133251 h 2828110"/>
                                <a:gd name="connsiteX1" fmla="*/ 0 w 262547"/>
                                <a:gd name="connsiteY1" fmla="*/ 1690413 h 2828110"/>
                                <a:gd name="connsiteX2" fmla="*/ 149319 w 262547"/>
                                <a:gd name="connsiteY2" fmla="*/ 2247575 h 2828110"/>
                                <a:gd name="connsiteX3" fmla="*/ 0 w 262547"/>
                                <a:gd name="connsiteY3" fmla="*/ 2804736 h 2828110"/>
                                <a:gd name="connsiteX4" fmla="*/ 6227 w 262547"/>
                                <a:gd name="connsiteY4" fmla="*/ 2828110 h 2828110"/>
                                <a:gd name="connsiteX5" fmla="*/ 177658 w 262547"/>
                                <a:gd name="connsiteY5" fmla="*/ 2564138 h 2828110"/>
                                <a:gd name="connsiteX6" fmla="*/ 262547 w 262547"/>
                                <a:gd name="connsiteY6" fmla="*/ 2247575 h 2828110"/>
                                <a:gd name="connsiteX7" fmla="*/ 113228 w 262547"/>
                                <a:gd name="connsiteY7" fmla="*/ 1690413 h 2828110"/>
                                <a:gd name="connsiteX8" fmla="*/ 262547 w 262547"/>
                                <a:gd name="connsiteY8" fmla="*/ 1133251 h 2828110"/>
                                <a:gd name="connsiteX9" fmla="*/ 113228 w 262547"/>
                                <a:gd name="connsiteY9" fmla="*/ 576089 h 2828110"/>
                                <a:gd name="connsiteX10" fmla="*/ 262547 w 262547"/>
                                <a:gd name="connsiteY10" fmla="*/ 18928 h 2828110"/>
                                <a:gd name="connsiteX11" fmla="*/ 257464 w 262547"/>
                                <a:gd name="connsiteY11" fmla="*/ 0 h 2828110"/>
                                <a:gd name="connsiteX12" fmla="*/ 134832 w 262547"/>
                                <a:gd name="connsiteY12" fmla="*/ 73043 h 2828110"/>
                                <a:gd name="connsiteX13" fmla="*/ 0 w 262547"/>
                                <a:gd name="connsiteY13" fmla="*/ 576089 h 2828110"/>
                                <a:gd name="connsiteX14" fmla="*/ 149319 w 262547"/>
                                <a:gd name="connsiteY14" fmla="*/ 1133251 h 282811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262547" h="2828110">
                                  <a:moveTo>
                                    <a:pt x="149319" y="1133251"/>
                                  </a:moveTo>
                                  <a:lnTo>
                                    <a:pt x="0" y="1690413"/>
                                  </a:lnTo>
                                  <a:lnTo>
                                    <a:pt x="149319" y="2247575"/>
                                  </a:lnTo>
                                  <a:lnTo>
                                    <a:pt x="0" y="2804736"/>
                                  </a:lnTo>
                                  <a:lnTo>
                                    <a:pt x="6227" y="2828110"/>
                                  </a:lnTo>
                                  <a:cubicBezTo>
                                    <a:pt x="59219" y="2737155"/>
                                    <a:pt x="116533" y="2649122"/>
                                    <a:pt x="177658" y="2564138"/>
                                  </a:cubicBezTo>
                                  <a:lnTo>
                                    <a:pt x="262547" y="2247575"/>
                                  </a:lnTo>
                                  <a:lnTo>
                                    <a:pt x="113228" y="1690413"/>
                                  </a:lnTo>
                                  <a:lnTo>
                                    <a:pt x="262547" y="1133251"/>
                                  </a:lnTo>
                                  <a:lnTo>
                                    <a:pt x="113228" y="576089"/>
                                  </a:lnTo>
                                  <a:lnTo>
                                    <a:pt x="262547" y="18928"/>
                                  </a:lnTo>
                                  <a:lnTo>
                                    <a:pt x="257464" y="0"/>
                                  </a:lnTo>
                                  <a:cubicBezTo>
                                    <a:pt x="216290" y="23882"/>
                                    <a:pt x="175243" y="48018"/>
                                    <a:pt x="134832" y="73043"/>
                                  </a:cubicBezTo>
                                  <a:lnTo>
                                    <a:pt x="0" y="576089"/>
                                  </a:lnTo>
                                  <a:lnTo>
                                    <a:pt x="149319" y="1133251"/>
                                  </a:lnTo>
                                  <a:close/>
                                </a:path>
                              </a:pathLst>
                            </a:custGeom>
                            <a:solidFill>
                              <a:srgbClr val="E9EBEE"/>
                            </a:solidFill>
                            <a:ln w="12700"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grpSp>
                      <wps:wsp>
                        <wps:cNvPr id="217" name="Gemarkeerde tekst"/>
                        <wps:cNvSpPr txBox="1">
                          <a:spLocks noChangeArrowheads="1"/>
                        </wps:cNvSpPr>
                        <wps:spPr bwMode="auto">
                          <a:xfrm>
                            <a:off x="722009" y="9687544"/>
                            <a:ext cx="910419" cy="232409"/>
                          </a:xfrm>
                          <a:prstGeom prst="rect">
                            <a:avLst/>
                          </a:prstGeom>
                          <a:solidFill>
                            <a:srgbClr val="00283C"/>
                          </a:solidFill>
                          <a:ln w="9525">
                            <a:noFill/>
                            <a:miter lim="800000"/>
                            <a:headEnd/>
                            <a:tailEnd/>
                          </a:ln>
                        </wps:spPr>
                        <wps:txbx>
                          <w:txbxContent>
                            <w:p w14:paraId="4954EC10" w14:textId="0EF3FDE5" w:rsidR="00385595" w:rsidRPr="000171B6" w:rsidRDefault="00385595" w:rsidP="00B4263D">
                              <w:pPr>
                                <w:pStyle w:val="Frontcover-gemarkeerdetekst"/>
                              </w:pPr>
                              <w:r w:rsidRPr="000171B6">
                                <w:t>202</w:t>
                              </w:r>
                              <w:r w:rsidR="00CE7DD7" w:rsidRPr="000171B6">
                                <w:t>4</w:t>
                              </w:r>
                              <w:r w:rsidRPr="000171B6">
                                <w:t xml:space="preserve"> - 202</w:t>
                              </w:r>
                              <w:r w:rsidR="00CE7DD7" w:rsidRPr="000171B6">
                                <w:t>5</w:t>
                              </w:r>
                            </w:p>
                          </w:txbxContent>
                        </wps:txbx>
                        <wps:bodyPr rot="0" vert="horz" wrap="none" lIns="36000" tIns="0" rIns="54000" bIns="0" anchor="b" anchorCtr="0">
                          <a:noAutofit/>
                        </wps:bodyPr>
                      </wps:wsp>
                      <wps:wsp>
                        <wps:cNvPr id="1556602087" name="Logo Thomas More"/>
                        <wps:cNvSpPr>
                          <a:spLocks noChangeAspect="1"/>
                        </wps:cNvSpPr>
                        <wps:spPr>
                          <a:xfrm>
                            <a:off x="723900" y="723900"/>
                            <a:ext cx="1353600" cy="540000"/>
                          </a:xfrm>
                          <a:custGeom>
                            <a:avLst/>
                            <a:gdLst>
                              <a:gd name="connsiteX0" fmla="*/ 1605173 w 5759450"/>
                              <a:gd name="connsiteY0" fmla="*/ 767587 h 2299512"/>
                              <a:gd name="connsiteX1" fmla="*/ 1605173 w 5759450"/>
                              <a:gd name="connsiteY1" fmla="*/ 2263773 h 2299512"/>
                              <a:gd name="connsiteX2" fmla="*/ 1589738 w 5759450"/>
                              <a:gd name="connsiteY2" fmla="*/ 2279206 h 2299512"/>
                              <a:gd name="connsiteX3" fmla="*/ 1315169 w 5759450"/>
                              <a:gd name="connsiteY3" fmla="*/ 2279206 h 2299512"/>
                              <a:gd name="connsiteX4" fmla="*/ 1299735 w 5759450"/>
                              <a:gd name="connsiteY4" fmla="*/ 2263773 h 2299512"/>
                              <a:gd name="connsiteX5" fmla="*/ 1299735 w 5759450"/>
                              <a:gd name="connsiteY5" fmla="*/ 1230576 h 2299512"/>
                              <a:gd name="connsiteX6" fmla="*/ 887881 w 5759450"/>
                              <a:gd name="connsiteY6" fmla="*/ 2024968 h 2299512"/>
                              <a:gd name="connsiteX7" fmla="*/ 715667 w 5759450"/>
                              <a:gd name="connsiteY7" fmla="*/ 2024968 h 2299512"/>
                              <a:gd name="connsiteX8" fmla="*/ 305438 w 5759450"/>
                              <a:gd name="connsiteY8" fmla="*/ 1230576 h 2299512"/>
                              <a:gd name="connsiteX9" fmla="*/ 305438 w 5759450"/>
                              <a:gd name="connsiteY9" fmla="*/ 2263773 h 2299512"/>
                              <a:gd name="connsiteX10" fmla="*/ 290003 w 5759450"/>
                              <a:gd name="connsiteY10" fmla="*/ 2279206 h 2299512"/>
                              <a:gd name="connsiteX11" fmla="*/ 15434 w 5759450"/>
                              <a:gd name="connsiteY11" fmla="*/ 2279206 h 2299512"/>
                              <a:gd name="connsiteX12" fmla="*/ 0 w 5759450"/>
                              <a:gd name="connsiteY12" fmla="*/ 2263773 h 2299512"/>
                              <a:gd name="connsiteX13" fmla="*/ 0 w 5759450"/>
                              <a:gd name="connsiteY13" fmla="*/ 767587 h 2299512"/>
                              <a:gd name="connsiteX14" fmla="*/ 15434 w 5759450"/>
                              <a:gd name="connsiteY14" fmla="*/ 752154 h 2299512"/>
                              <a:gd name="connsiteX15" fmla="*/ 366363 w 5759450"/>
                              <a:gd name="connsiteY15" fmla="*/ 752154 h 2299512"/>
                              <a:gd name="connsiteX16" fmla="*/ 386671 w 5759450"/>
                              <a:gd name="connsiteY16" fmla="*/ 764338 h 2299512"/>
                              <a:gd name="connsiteX17" fmla="*/ 804211 w 5759450"/>
                              <a:gd name="connsiteY17" fmla="*/ 1574975 h 2299512"/>
                              <a:gd name="connsiteX18" fmla="*/ 1223376 w 5759450"/>
                              <a:gd name="connsiteY18" fmla="*/ 764338 h 2299512"/>
                              <a:gd name="connsiteX19" fmla="*/ 1243684 w 5759450"/>
                              <a:gd name="connsiteY19" fmla="*/ 752154 h 2299512"/>
                              <a:gd name="connsiteX20" fmla="*/ 1590551 w 5759450"/>
                              <a:gd name="connsiteY20" fmla="*/ 752154 h 2299512"/>
                              <a:gd name="connsiteX21" fmla="*/ 1605173 w 5759450"/>
                              <a:gd name="connsiteY21" fmla="*/ 767587 h 2299512"/>
                              <a:gd name="connsiteX22" fmla="*/ 5076277 w 5759450"/>
                              <a:gd name="connsiteY22" fmla="*/ 1039695 h 2299512"/>
                              <a:gd name="connsiteX23" fmla="*/ 5076277 w 5759450"/>
                              <a:gd name="connsiteY23" fmla="*/ 1039695 h 2299512"/>
                              <a:gd name="connsiteX24" fmla="*/ 5744016 w 5759450"/>
                              <a:gd name="connsiteY24" fmla="*/ 1039695 h 2299512"/>
                              <a:gd name="connsiteX25" fmla="*/ 5759450 w 5759450"/>
                              <a:gd name="connsiteY25" fmla="*/ 1024262 h 2299512"/>
                              <a:gd name="connsiteX26" fmla="*/ 5759450 w 5759450"/>
                              <a:gd name="connsiteY26" fmla="*/ 767587 h 2299512"/>
                              <a:gd name="connsiteX27" fmla="*/ 5744016 w 5759450"/>
                              <a:gd name="connsiteY27" fmla="*/ 752154 h 2299512"/>
                              <a:gd name="connsiteX28" fmla="*/ 5076277 w 5759450"/>
                              <a:gd name="connsiteY28" fmla="*/ 752154 h 2299512"/>
                              <a:gd name="connsiteX29" fmla="*/ 4699354 w 5759450"/>
                              <a:gd name="connsiteY29" fmla="*/ 1129043 h 2299512"/>
                              <a:gd name="connsiteX30" fmla="*/ 4699354 w 5759450"/>
                              <a:gd name="connsiteY30" fmla="*/ 1129043 h 2299512"/>
                              <a:gd name="connsiteX31" fmla="*/ 4699354 w 5759450"/>
                              <a:gd name="connsiteY31" fmla="*/ 1901504 h 2299512"/>
                              <a:gd name="connsiteX32" fmla="*/ 5076277 w 5759450"/>
                              <a:gd name="connsiteY32" fmla="*/ 2278394 h 2299512"/>
                              <a:gd name="connsiteX33" fmla="*/ 5744016 w 5759450"/>
                              <a:gd name="connsiteY33" fmla="*/ 2278394 h 2299512"/>
                              <a:gd name="connsiteX34" fmla="*/ 5759450 w 5759450"/>
                              <a:gd name="connsiteY34" fmla="*/ 2262961 h 2299512"/>
                              <a:gd name="connsiteX35" fmla="*/ 5759450 w 5759450"/>
                              <a:gd name="connsiteY35" fmla="*/ 2006286 h 2299512"/>
                              <a:gd name="connsiteX36" fmla="*/ 5744016 w 5759450"/>
                              <a:gd name="connsiteY36" fmla="*/ 1990853 h 2299512"/>
                              <a:gd name="connsiteX37" fmla="*/ 5076277 w 5759450"/>
                              <a:gd name="connsiteY37" fmla="*/ 1990853 h 2299512"/>
                              <a:gd name="connsiteX38" fmla="*/ 5003979 w 5759450"/>
                              <a:gd name="connsiteY38" fmla="*/ 1918562 h 2299512"/>
                              <a:gd name="connsiteX39" fmla="*/ 5003979 w 5759450"/>
                              <a:gd name="connsiteY39" fmla="*/ 1654577 h 2299512"/>
                              <a:gd name="connsiteX40" fmla="*/ 5671718 w 5759450"/>
                              <a:gd name="connsiteY40" fmla="*/ 1654577 h 2299512"/>
                              <a:gd name="connsiteX41" fmla="*/ 5687152 w 5759450"/>
                              <a:gd name="connsiteY41" fmla="*/ 1639144 h 2299512"/>
                              <a:gd name="connsiteX42" fmla="*/ 5687152 w 5759450"/>
                              <a:gd name="connsiteY42" fmla="*/ 1382469 h 2299512"/>
                              <a:gd name="connsiteX43" fmla="*/ 5671718 w 5759450"/>
                              <a:gd name="connsiteY43" fmla="*/ 1367036 h 2299512"/>
                              <a:gd name="connsiteX44" fmla="*/ 5003979 w 5759450"/>
                              <a:gd name="connsiteY44" fmla="*/ 1367036 h 2299512"/>
                              <a:gd name="connsiteX45" fmla="*/ 5003979 w 5759450"/>
                              <a:gd name="connsiteY45" fmla="*/ 1111174 h 2299512"/>
                              <a:gd name="connsiteX46" fmla="*/ 5076277 w 5759450"/>
                              <a:gd name="connsiteY46" fmla="*/ 1039695 h 2299512"/>
                              <a:gd name="connsiteX47" fmla="*/ 421602 w 5759450"/>
                              <a:gd name="connsiteY47" fmla="*/ 118590 h 2299512"/>
                              <a:gd name="connsiteX48" fmla="*/ 421602 w 5759450"/>
                              <a:gd name="connsiteY48" fmla="*/ 16245 h 2299512"/>
                              <a:gd name="connsiteX49" fmla="*/ 415915 w 5759450"/>
                              <a:gd name="connsiteY49" fmla="*/ 10559 h 2299512"/>
                              <a:gd name="connsiteX50" fmla="*/ 5686 w 5759450"/>
                              <a:gd name="connsiteY50" fmla="*/ 10559 h 2299512"/>
                              <a:gd name="connsiteX51" fmla="*/ 0 w 5759450"/>
                              <a:gd name="connsiteY51" fmla="*/ 16245 h 2299512"/>
                              <a:gd name="connsiteX52" fmla="*/ 0 w 5759450"/>
                              <a:gd name="connsiteY52" fmla="*/ 119402 h 2299512"/>
                              <a:gd name="connsiteX53" fmla="*/ 5686 w 5759450"/>
                              <a:gd name="connsiteY53" fmla="*/ 125088 h 2299512"/>
                              <a:gd name="connsiteX54" fmla="*/ 150282 w 5759450"/>
                              <a:gd name="connsiteY54" fmla="*/ 125088 h 2299512"/>
                              <a:gd name="connsiteX55" fmla="*/ 150282 w 5759450"/>
                              <a:gd name="connsiteY55" fmla="*/ 545027 h 2299512"/>
                              <a:gd name="connsiteX56" fmla="*/ 155968 w 5759450"/>
                              <a:gd name="connsiteY56" fmla="*/ 550713 h 2299512"/>
                              <a:gd name="connsiteX57" fmla="*/ 265633 w 5759450"/>
                              <a:gd name="connsiteY57" fmla="*/ 550713 h 2299512"/>
                              <a:gd name="connsiteX58" fmla="*/ 271320 w 5759450"/>
                              <a:gd name="connsiteY58" fmla="*/ 545027 h 2299512"/>
                              <a:gd name="connsiteX59" fmla="*/ 271320 w 5759450"/>
                              <a:gd name="connsiteY59" fmla="*/ 124276 h 2299512"/>
                              <a:gd name="connsiteX60" fmla="*/ 415915 w 5759450"/>
                              <a:gd name="connsiteY60" fmla="*/ 124276 h 2299512"/>
                              <a:gd name="connsiteX61" fmla="*/ 421602 w 5759450"/>
                              <a:gd name="connsiteY61" fmla="*/ 118590 h 2299512"/>
                              <a:gd name="connsiteX62" fmla="*/ 930935 w 5759450"/>
                              <a:gd name="connsiteY62" fmla="*/ 10559 h 2299512"/>
                              <a:gd name="connsiteX63" fmla="*/ 821270 w 5759450"/>
                              <a:gd name="connsiteY63" fmla="*/ 10559 h 2299512"/>
                              <a:gd name="connsiteX64" fmla="*/ 815584 w 5759450"/>
                              <a:gd name="connsiteY64" fmla="*/ 16245 h 2299512"/>
                              <a:gd name="connsiteX65" fmla="*/ 815584 w 5759450"/>
                              <a:gd name="connsiteY65" fmla="*/ 221747 h 2299512"/>
                              <a:gd name="connsiteX66" fmla="*/ 598690 w 5759450"/>
                              <a:gd name="connsiteY66" fmla="*/ 221747 h 2299512"/>
                              <a:gd name="connsiteX67" fmla="*/ 598690 w 5759450"/>
                              <a:gd name="connsiteY67" fmla="*/ 16245 h 2299512"/>
                              <a:gd name="connsiteX68" fmla="*/ 593004 w 5759450"/>
                              <a:gd name="connsiteY68" fmla="*/ 10559 h 2299512"/>
                              <a:gd name="connsiteX69" fmla="*/ 483339 w 5759450"/>
                              <a:gd name="connsiteY69" fmla="*/ 10559 h 2299512"/>
                              <a:gd name="connsiteX70" fmla="*/ 477653 w 5759450"/>
                              <a:gd name="connsiteY70" fmla="*/ 16245 h 2299512"/>
                              <a:gd name="connsiteX71" fmla="*/ 477653 w 5759450"/>
                              <a:gd name="connsiteY71" fmla="*/ 545027 h 2299512"/>
                              <a:gd name="connsiteX72" fmla="*/ 483339 w 5759450"/>
                              <a:gd name="connsiteY72" fmla="*/ 550713 h 2299512"/>
                              <a:gd name="connsiteX73" fmla="*/ 593004 w 5759450"/>
                              <a:gd name="connsiteY73" fmla="*/ 550713 h 2299512"/>
                              <a:gd name="connsiteX74" fmla="*/ 598690 w 5759450"/>
                              <a:gd name="connsiteY74" fmla="*/ 545027 h 2299512"/>
                              <a:gd name="connsiteX75" fmla="*/ 598690 w 5759450"/>
                              <a:gd name="connsiteY75" fmla="*/ 335464 h 2299512"/>
                              <a:gd name="connsiteX76" fmla="*/ 815584 w 5759450"/>
                              <a:gd name="connsiteY76" fmla="*/ 335464 h 2299512"/>
                              <a:gd name="connsiteX77" fmla="*/ 815584 w 5759450"/>
                              <a:gd name="connsiteY77" fmla="*/ 544215 h 2299512"/>
                              <a:gd name="connsiteX78" fmla="*/ 821270 w 5759450"/>
                              <a:gd name="connsiteY78" fmla="*/ 549901 h 2299512"/>
                              <a:gd name="connsiteX79" fmla="*/ 930935 w 5759450"/>
                              <a:gd name="connsiteY79" fmla="*/ 549901 h 2299512"/>
                              <a:gd name="connsiteX80" fmla="*/ 936621 w 5759450"/>
                              <a:gd name="connsiteY80" fmla="*/ 544215 h 2299512"/>
                              <a:gd name="connsiteX81" fmla="*/ 936621 w 5759450"/>
                              <a:gd name="connsiteY81" fmla="*/ 16245 h 2299512"/>
                              <a:gd name="connsiteX82" fmla="*/ 930935 w 5759450"/>
                              <a:gd name="connsiteY82" fmla="*/ 10559 h 2299512"/>
                              <a:gd name="connsiteX83" fmla="*/ 1283488 w 5759450"/>
                              <a:gd name="connsiteY83" fmla="*/ 559648 h 2299512"/>
                              <a:gd name="connsiteX84" fmla="*/ 1569430 w 5759450"/>
                              <a:gd name="connsiteY84" fmla="*/ 280230 h 2299512"/>
                              <a:gd name="connsiteX85" fmla="*/ 1283488 w 5759450"/>
                              <a:gd name="connsiteY85" fmla="*/ 812 h 2299512"/>
                              <a:gd name="connsiteX86" fmla="*/ 997547 w 5759450"/>
                              <a:gd name="connsiteY86" fmla="*/ 280230 h 2299512"/>
                              <a:gd name="connsiteX87" fmla="*/ 1283488 w 5759450"/>
                              <a:gd name="connsiteY87" fmla="*/ 559648 h 2299512"/>
                              <a:gd name="connsiteX88" fmla="*/ 1283488 w 5759450"/>
                              <a:gd name="connsiteY88" fmla="*/ 442683 h 2299512"/>
                              <a:gd name="connsiteX89" fmla="*/ 1122646 w 5759450"/>
                              <a:gd name="connsiteY89" fmla="*/ 280230 h 2299512"/>
                              <a:gd name="connsiteX90" fmla="*/ 1283488 w 5759450"/>
                              <a:gd name="connsiteY90" fmla="*/ 117778 h 2299512"/>
                              <a:gd name="connsiteX91" fmla="*/ 1444330 w 5759450"/>
                              <a:gd name="connsiteY91" fmla="*/ 280230 h 2299512"/>
                              <a:gd name="connsiteX92" fmla="*/ 1283488 w 5759450"/>
                              <a:gd name="connsiteY92" fmla="*/ 442683 h 2299512"/>
                              <a:gd name="connsiteX93" fmla="*/ 2207112 w 5759450"/>
                              <a:gd name="connsiteY93" fmla="*/ 10559 h 2299512"/>
                              <a:gd name="connsiteX94" fmla="*/ 2071452 w 5759450"/>
                              <a:gd name="connsiteY94" fmla="*/ 10559 h 2299512"/>
                              <a:gd name="connsiteX95" fmla="*/ 2061704 w 5759450"/>
                              <a:gd name="connsiteY95" fmla="*/ 16245 h 2299512"/>
                              <a:gd name="connsiteX96" fmla="*/ 1921171 w 5759450"/>
                              <a:gd name="connsiteY96" fmla="*/ 276981 h 2299512"/>
                              <a:gd name="connsiteX97" fmla="*/ 1782261 w 5759450"/>
                              <a:gd name="connsiteY97" fmla="*/ 16245 h 2299512"/>
                              <a:gd name="connsiteX98" fmla="*/ 1772513 w 5759450"/>
                              <a:gd name="connsiteY98" fmla="*/ 10559 h 2299512"/>
                              <a:gd name="connsiteX99" fmla="*/ 1635229 w 5759450"/>
                              <a:gd name="connsiteY99" fmla="*/ 10559 h 2299512"/>
                              <a:gd name="connsiteX100" fmla="*/ 1629543 w 5759450"/>
                              <a:gd name="connsiteY100" fmla="*/ 16245 h 2299512"/>
                              <a:gd name="connsiteX101" fmla="*/ 1629543 w 5759450"/>
                              <a:gd name="connsiteY101" fmla="*/ 545027 h 2299512"/>
                              <a:gd name="connsiteX102" fmla="*/ 1635229 w 5759450"/>
                              <a:gd name="connsiteY102" fmla="*/ 550713 h 2299512"/>
                              <a:gd name="connsiteX103" fmla="*/ 1744894 w 5759450"/>
                              <a:gd name="connsiteY103" fmla="*/ 550713 h 2299512"/>
                              <a:gd name="connsiteX104" fmla="*/ 1750580 w 5759450"/>
                              <a:gd name="connsiteY104" fmla="*/ 545027 h 2299512"/>
                              <a:gd name="connsiteX105" fmla="*/ 1750580 w 5759450"/>
                              <a:gd name="connsiteY105" fmla="*/ 203878 h 2299512"/>
                              <a:gd name="connsiteX106" fmla="*/ 1887053 w 5759450"/>
                              <a:gd name="connsiteY106" fmla="*/ 459740 h 2299512"/>
                              <a:gd name="connsiteX107" fmla="*/ 1956101 w 5759450"/>
                              <a:gd name="connsiteY107" fmla="*/ 459740 h 2299512"/>
                              <a:gd name="connsiteX108" fmla="*/ 2092573 w 5759450"/>
                              <a:gd name="connsiteY108" fmla="*/ 203878 h 2299512"/>
                              <a:gd name="connsiteX109" fmla="*/ 2092573 w 5759450"/>
                              <a:gd name="connsiteY109" fmla="*/ 545027 h 2299512"/>
                              <a:gd name="connsiteX110" fmla="*/ 2098259 w 5759450"/>
                              <a:gd name="connsiteY110" fmla="*/ 550713 h 2299512"/>
                              <a:gd name="connsiteX111" fmla="*/ 2207925 w 5759450"/>
                              <a:gd name="connsiteY111" fmla="*/ 550713 h 2299512"/>
                              <a:gd name="connsiteX112" fmla="*/ 2213611 w 5759450"/>
                              <a:gd name="connsiteY112" fmla="*/ 545027 h 2299512"/>
                              <a:gd name="connsiteX113" fmla="*/ 2213611 w 5759450"/>
                              <a:gd name="connsiteY113" fmla="*/ 16245 h 2299512"/>
                              <a:gd name="connsiteX114" fmla="*/ 2207112 w 5759450"/>
                              <a:gd name="connsiteY114" fmla="*/ 10559 h 2299512"/>
                              <a:gd name="connsiteX115" fmla="*/ 2668518 w 5759450"/>
                              <a:gd name="connsiteY115" fmla="*/ 542591 h 2299512"/>
                              <a:gd name="connsiteX116" fmla="*/ 2679078 w 5759450"/>
                              <a:gd name="connsiteY116" fmla="*/ 549901 h 2299512"/>
                              <a:gd name="connsiteX117" fmla="*/ 2796055 w 5759450"/>
                              <a:gd name="connsiteY117" fmla="*/ 549901 h 2299512"/>
                              <a:gd name="connsiteX118" fmla="*/ 2801741 w 5759450"/>
                              <a:gd name="connsiteY118" fmla="*/ 541778 h 2299512"/>
                              <a:gd name="connsiteX119" fmla="*/ 2603531 w 5759450"/>
                              <a:gd name="connsiteY119" fmla="*/ 17870 h 2299512"/>
                              <a:gd name="connsiteX120" fmla="*/ 2592971 w 5759450"/>
                              <a:gd name="connsiteY120" fmla="*/ 10559 h 2299512"/>
                              <a:gd name="connsiteX121" fmla="*/ 2465435 w 5759450"/>
                              <a:gd name="connsiteY121" fmla="*/ 10559 h 2299512"/>
                              <a:gd name="connsiteX122" fmla="*/ 2454874 w 5759450"/>
                              <a:gd name="connsiteY122" fmla="*/ 17870 h 2299512"/>
                              <a:gd name="connsiteX123" fmla="*/ 2258289 w 5759450"/>
                              <a:gd name="connsiteY123" fmla="*/ 542591 h 2299512"/>
                              <a:gd name="connsiteX124" fmla="*/ 2263976 w 5759450"/>
                              <a:gd name="connsiteY124" fmla="*/ 550713 h 2299512"/>
                              <a:gd name="connsiteX125" fmla="*/ 2377703 w 5759450"/>
                              <a:gd name="connsiteY125" fmla="*/ 550713 h 2299512"/>
                              <a:gd name="connsiteX126" fmla="*/ 2388263 w 5759450"/>
                              <a:gd name="connsiteY126" fmla="*/ 543403 h 2299512"/>
                              <a:gd name="connsiteX127" fmla="*/ 2419131 w 5759450"/>
                              <a:gd name="connsiteY127" fmla="*/ 456491 h 2299512"/>
                              <a:gd name="connsiteX128" fmla="*/ 2638462 w 5759450"/>
                              <a:gd name="connsiteY128" fmla="*/ 456491 h 2299512"/>
                              <a:gd name="connsiteX129" fmla="*/ 2668518 w 5759450"/>
                              <a:gd name="connsiteY129" fmla="*/ 542591 h 2299512"/>
                              <a:gd name="connsiteX130" fmla="*/ 2457311 w 5759450"/>
                              <a:gd name="connsiteY130" fmla="*/ 343587 h 2299512"/>
                              <a:gd name="connsiteX131" fmla="*/ 2527984 w 5759450"/>
                              <a:gd name="connsiteY131" fmla="*/ 143770 h 2299512"/>
                              <a:gd name="connsiteX132" fmla="*/ 2598657 w 5759450"/>
                              <a:gd name="connsiteY132" fmla="*/ 343587 h 2299512"/>
                              <a:gd name="connsiteX133" fmla="*/ 2457311 w 5759450"/>
                              <a:gd name="connsiteY133" fmla="*/ 343587 h 2299512"/>
                              <a:gd name="connsiteX134" fmla="*/ 2800929 w 5759450"/>
                              <a:gd name="connsiteY134" fmla="*/ 478422 h 2299512"/>
                              <a:gd name="connsiteX135" fmla="*/ 3026758 w 5759450"/>
                              <a:gd name="connsiteY135" fmla="*/ 559648 h 2299512"/>
                              <a:gd name="connsiteX136" fmla="*/ 3240401 w 5759450"/>
                              <a:gd name="connsiteY136" fmla="*/ 393135 h 2299512"/>
                              <a:gd name="connsiteX137" fmla="*/ 3041380 w 5759450"/>
                              <a:gd name="connsiteY137" fmla="*/ 219311 h 2299512"/>
                              <a:gd name="connsiteX138" fmla="*/ 2943087 w 5759450"/>
                              <a:gd name="connsiteY138" fmla="*/ 157579 h 2299512"/>
                              <a:gd name="connsiteX139" fmla="*/ 3025945 w 5759450"/>
                              <a:gd name="connsiteY139" fmla="*/ 108843 h 2299512"/>
                              <a:gd name="connsiteX140" fmla="*/ 3155919 w 5759450"/>
                              <a:gd name="connsiteY140" fmla="*/ 155142 h 2299512"/>
                              <a:gd name="connsiteX141" fmla="*/ 3164855 w 5759450"/>
                              <a:gd name="connsiteY141" fmla="*/ 153517 h 2299512"/>
                              <a:gd name="connsiteX142" fmla="*/ 3215219 w 5759450"/>
                              <a:gd name="connsiteY142" fmla="*/ 70667 h 2299512"/>
                              <a:gd name="connsiteX143" fmla="*/ 3214407 w 5759450"/>
                              <a:gd name="connsiteY143" fmla="*/ 63356 h 2299512"/>
                              <a:gd name="connsiteX144" fmla="*/ 3026758 w 5759450"/>
                              <a:gd name="connsiteY144" fmla="*/ 0 h 2299512"/>
                              <a:gd name="connsiteX145" fmla="*/ 2818800 w 5759450"/>
                              <a:gd name="connsiteY145" fmla="*/ 160828 h 2299512"/>
                              <a:gd name="connsiteX146" fmla="*/ 3007262 w 5759450"/>
                              <a:gd name="connsiteY146" fmla="*/ 333027 h 2299512"/>
                              <a:gd name="connsiteX147" fmla="*/ 3116114 w 5759450"/>
                              <a:gd name="connsiteY147" fmla="*/ 397196 h 2299512"/>
                              <a:gd name="connsiteX148" fmla="*/ 3025945 w 5759450"/>
                              <a:gd name="connsiteY148" fmla="*/ 450805 h 2299512"/>
                              <a:gd name="connsiteX149" fmla="*/ 2865103 w 5759450"/>
                              <a:gd name="connsiteY149" fmla="*/ 386636 h 2299512"/>
                              <a:gd name="connsiteX150" fmla="*/ 2856980 w 5759450"/>
                              <a:gd name="connsiteY150" fmla="*/ 387449 h 2299512"/>
                              <a:gd name="connsiteX151" fmla="*/ 2800929 w 5759450"/>
                              <a:gd name="connsiteY151" fmla="*/ 470299 h 2299512"/>
                              <a:gd name="connsiteX152" fmla="*/ 2800929 w 5759450"/>
                              <a:gd name="connsiteY152" fmla="*/ 478422 h 2299512"/>
                              <a:gd name="connsiteX153" fmla="*/ 4609997 w 5759450"/>
                              <a:gd name="connsiteY153" fmla="*/ 2279206 h 2299512"/>
                              <a:gd name="connsiteX154" fmla="*/ 4317557 w 5759450"/>
                              <a:gd name="connsiteY154" fmla="*/ 2279206 h 2299512"/>
                              <a:gd name="connsiteX155" fmla="*/ 4298061 w 5759450"/>
                              <a:gd name="connsiteY155" fmla="*/ 2268647 h 2299512"/>
                              <a:gd name="connsiteX156" fmla="*/ 3996685 w 5759450"/>
                              <a:gd name="connsiteY156" fmla="*/ 1782914 h 2299512"/>
                              <a:gd name="connsiteX157" fmla="*/ 3697746 w 5759450"/>
                              <a:gd name="connsiteY157" fmla="*/ 1781289 h 2299512"/>
                              <a:gd name="connsiteX158" fmla="*/ 3697746 w 5759450"/>
                              <a:gd name="connsiteY158" fmla="*/ 1782914 h 2299512"/>
                              <a:gd name="connsiteX159" fmla="*/ 3697746 w 5759450"/>
                              <a:gd name="connsiteY159" fmla="*/ 2263773 h 2299512"/>
                              <a:gd name="connsiteX160" fmla="*/ 3682311 w 5759450"/>
                              <a:gd name="connsiteY160" fmla="*/ 2279206 h 2299512"/>
                              <a:gd name="connsiteX161" fmla="*/ 3407742 w 5759450"/>
                              <a:gd name="connsiteY161" fmla="*/ 2279206 h 2299512"/>
                              <a:gd name="connsiteX162" fmla="*/ 3392308 w 5759450"/>
                              <a:gd name="connsiteY162" fmla="*/ 2263773 h 2299512"/>
                              <a:gd name="connsiteX163" fmla="*/ 3392308 w 5759450"/>
                              <a:gd name="connsiteY163" fmla="*/ 767587 h 2299512"/>
                              <a:gd name="connsiteX164" fmla="*/ 3407742 w 5759450"/>
                              <a:gd name="connsiteY164" fmla="*/ 752154 h 2299512"/>
                              <a:gd name="connsiteX165" fmla="*/ 4072232 w 5759450"/>
                              <a:gd name="connsiteY165" fmla="*/ 752154 h 2299512"/>
                              <a:gd name="connsiteX166" fmla="*/ 4597000 w 5759450"/>
                              <a:gd name="connsiteY166" fmla="*/ 1259818 h 2299512"/>
                              <a:gd name="connsiteX167" fmla="*/ 4298061 w 5759450"/>
                              <a:gd name="connsiteY167" fmla="*/ 1734178 h 2299512"/>
                              <a:gd name="connsiteX168" fmla="*/ 4622182 w 5759450"/>
                              <a:gd name="connsiteY168" fmla="*/ 2255650 h 2299512"/>
                              <a:gd name="connsiteX169" fmla="*/ 4609997 w 5759450"/>
                              <a:gd name="connsiteY169" fmla="*/ 2279206 h 2299512"/>
                              <a:gd name="connsiteX170" fmla="*/ 4309434 w 5759450"/>
                              <a:gd name="connsiteY170" fmla="*/ 1267128 h 2299512"/>
                              <a:gd name="connsiteX171" fmla="*/ 4082792 w 5759450"/>
                              <a:gd name="connsiteY171" fmla="*/ 1040507 h 2299512"/>
                              <a:gd name="connsiteX172" fmla="*/ 3697746 w 5759450"/>
                              <a:gd name="connsiteY172" fmla="*/ 1040507 h 2299512"/>
                              <a:gd name="connsiteX173" fmla="*/ 3697746 w 5759450"/>
                              <a:gd name="connsiteY173" fmla="*/ 1042944 h 2299512"/>
                              <a:gd name="connsiteX174" fmla="*/ 3697746 w 5759450"/>
                              <a:gd name="connsiteY174" fmla="*/ 1493749 h 2299512"/>
                              <a:gd name="connsiteX175" fmla="*/ 3697746 w 5759450"/>
                              <a:gd name="connsiteY175" fmla="*/ 1493749 h 2299512"/>
                              <a:gd name="connsiteX176" fmla="*/ 4082792 w 5759450"/>
                              <a:gd name="connsiteY176" fmla="*/ 1493749 h 2299512"/>
                              <a:gd name="connsiteX177" fmla="*/ 4309434 w 5759450"/>
                              <a:gd name="connsiteY177" fmla="*/ 1267128 h 2299512"/>
                              <a:gd name="connsiteX178" fmla="*/ 2015401 w 5759450"/>
                              <a:gd name="connsiteY178" fmla="*/ 1623711 h 2299512"/>
                              <a:gd name="connsiteX179" fmla="*/ 2003216 w 5759450"/>
                              <a:gd name="connsiteY179" fmla="*/ 1515680 h 2299512"/>
                              <a:gd name="connsiteX180" fmla="*/ 2498740 w 5759450"/>
                              <a:gd name="connsiteY180" fmla="*/ 1020200 h 2299512"/>
                              <a:gd name="connsiteX181" fmla="*/ 2994264 w 5759450"/>
                              <a:gd name="connsiteY181" fmla="*/ 1515680 h 2299512"/>
                              <a:gd name="connsiteX182" fmla="*/ 2982079 w 5759450"/>
                              <a:gd name="connsiteY182" fmla="*/ 1623711 h 2299512"/>
                              <a:gd name="connsiteX183" fmla="*/ 3274520 w 5759450"/>
                              <a:gd name="connsiteY183" fmla="*/ 1623711 h 2299512"/>
                              <a:gd name="connsiteX184" fmla="*/ 3281831 w 5759450"/>
                              <a:gd name="connsiteY184" fmla="*/ 1515680 h 2299512"/>
                              <a:gd name="connsiteX185" fmla="*/ 2498740 w 5759450"/>
                              <a:gd name="connsiteY185" fmla="*/ 732660 h 2299512"/>
                              <a:gd name="connsiteX186" fmla="*/ 1715650 w 5759450"/>
                              <a:gd name="connsiteY186" fmla="*/ 1515680 h 2299512"/>
                              <a:gd name="connsiteX187" fmla="*/ 1722961 w 5759450"/>
                              <a:gd name="connsiteY187" fmla="*/ 1623711 h 2299512"/>
                              <a:gd name="connsiteX188" fmla="*/ 2015401 w 5759450"/>
                              <a:gd name="connsiteY188" fmla="*/ 1623711 h 2299512"/>
                              <a:gd name="connsiteX189" fmla="*/ 1785511 w 5759450"/>
                              <a:gd name="connsiteY189" fmla="*/ 1839772 h 2299512"/>
                              <a:gd name="connsiteX190" fmla="*/ 2498740 w 5759450"/>
                              <a:gd name="connsiteY190" fmla="*/ 2299512 h 2299512"/>
                              <a:gd name="connsiteX191" fmla="*/ 3211970 w 5759450"/>
                              <a:gd name="connsiteY191" fmla="*/ 1839772 h 2299512"/>
                              <a:gd name="connsiteX192" fmla="*/ 1785511 w 5759450"/>
                              <a:gd name="connsiteY192" fmla="*/ 1839772 h 229951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Lst>
                            <a:rect l="l" t="t" r="r" b="b"/>
                            <a:pathLst>
                              <a:path w="5759450" h="2299512">
                                <a:moveTo>
                                  <a:pt x="1605173" y="767587"/>
                                </a:moveTo>
                                <a:lnTo>
                                  <a:pt x="1605173" y="2263773"/>
                                </a:lnTo>
                                <a:cubicBezTo>
                                  <a:pt x="1605173" y="2271896"/>
                                  <a:pt x="1598674" y="2279206"/>
                                  <a:pt x="1589738" y="2279206"/>
                                </a:cubicBezTo>
                                <a:lnTo>
                                  <a:pt x="1315169" y="2279206"/>
                                </a:lnTo>
                                <a:cubicBezTo>
                                  <a:pt x="1307046" y="2279206"/>
                                  <a:pt x="1299735" y="2272708"/>
                                  <a:pt x="1299735" y="2263773"/>
                                </a:cubicBezTo>
                                <a:lnTo>
                                  <a:pt x="1299735" y="1230576"/>
                                </a:lnTo>
                                <a:lnTo>
                                  <a:pt x="887881" y="2024968"/>
                                </a:lnTo>
                                <a:lnTo>
                                  <a:pt x="715667" y="2024968"/>
                                </a:lnTo>
                                <a:lnTo>
                                  <a:pt x="305438" y="1230576"/>
                                </a:lnTo>
                                <a:lnTo>
                                  <a:pt x="305438" y="2263773"/>
                                </a:lnTo>
                                <a:cubicBezTo>
                                  <a:pt x="305438" y="2271896"/>
                                  <a:pt x="298939" y="2279206"/>
                                  <a:pt x="290003" y="2279206"/>
                                </a:cubicBezTo>
                                <a:lnTo>
                                  <a:pt x="15434" y="2279206"/>
                                </a:lnTo>
                                <a:cubicBezTo>
                                  <a:pt x="7311" y="2279206"/>
                                  <a:pt x="0" y="2272708"/>
                                  <a:pt x="0" y="2263773"/>
                                </a:cubicBezTo>
                                <a:lnTo>
                                  <a:pt x="0" y="767587"/>
                                </a:lnTo>
                                <a:cubicBezTo>
                                  <a:pt x="0" y="759465"/>
                                  <a:pt x="6499" y="752154"/>
                                  <a:pt x="15434" y="752154"/>
                                </a:cubicBezTo>
                                <a:lnTo>
                                  <a:pt x="366363" y="752154"/>
                                </a:lnTo>
                                <a:cubicBezTo>
                                  <a:pt x="375298" y="752154"/>
                                  <a:pt x="382609" y="757028"/>
                                  <a:pt x="386671" y="764338"/>
                                </a:cubicBezTo>
                                <a:lnTo>
                                  <a:pt x="804211" y="1574975"/>
                                </a:lnTo>
                                <a:lnTo>
                                  <a:pt x="1223376" y="764338"/>
                                </a:lnTo>
                                <a:cubicBezTo>
                                  <a:pt x="1227437" y="757028"/>
                                  <a:pt x="1235561" y="752154"/>
                                  <a:pt x="1243684" y="752154"/>
                                </a:cubicBezTo>
                                <a:lnTo>
                                  <a:pt x="1590551" y="752154"/>
                                </a:lnTo>
                                <a:cubicBezTo>
                                  <a:pt x="1598674" y="752154"/>
                                  <a:pt x="1605173" y="759465"/>
                                  <a:pt x="1605173" y="767587"/>
                                </a:cubicBezTo>
                                <a:close/>
                                <a:moveTo>
                                  <a:pt x="5076277" y="1039695"/>
                                </a:moveTo>
                                <a:lnTo>
                                  <a:pt x="5076277" y="1039695"/>
                                </a:lnTo>
                                <a:lnTo>
                                  <a:pt x="5744016" y="1039695"/>
                                </a:lnTo>
                                <a:cubicBezTo>
                                  <a:pt x="5752139" y="1039695"/>
                                  <a:pt x="5759450" y="1033197"/>
                                  <a:pt x="5759450" y="1024262"/>
                                </a:cubicBezTo>
                                <a:lnTo>
                                  <a:pt x="5759450" y="767587"/>
                                </a:lnTo>
                                <a:cubicBezTo>
                                  <a:pt x="5759450" y="759465"/>
                                  <a:pt x="5752952" y="752154"/>
                                  <a:pt x="5744016" y="752154"/>
                                </a:cubicBezTo>
                                <a:lnTo>
                                  <a:pt x="5076277" y="752154"/>
                                </a:lnTo>
                                <a:cubicBezTo>
                                  <a:pt x="4868319" y="752154"/>
                                  <a:pt x="4699354" y="921105"/>
                                  <a:pt x="4699354" y="1129043"/>
                                </a:cubicBezTo>
                                <a:lnTo>
                                  <a:pt x="4699354" y="1129043"/>
                                </a:lnTo>
                                <a:lnTo>
                                  <a:pt x="4699354" y="1901504"/>
                                </a:lnTo>
                                <a:cubicBezTo>
                                  <a:pt x="4699354" y="2109443"/>
                                  <a:pt x="4868319" y="2278394"/>
                                  <a:pt x="5076277" y="2278394"/>
                                </a:cubicBezTo>
                                <a:lnTo>
                                  <a:pt x="5744016" y="2278394"/>
                                </a:lnTo>
                                <a:cubicBezTo>
                                  <a:pt x="5752139" y="2278394"/>
                                  <a:pt x="5759450" y="2271896"/>
                                  <a:pt x="5759450" y="2262961"/>
                                </a:cubicBezTo>
                                <a:lnTo>
                                  <a:pt x="5759450" y="2006286"/>
                                </a:lnTo>
                                <a:cubicBezTo>
                                  <a:pt x="5759450" y="1998163"/>
                                  <a:pt x="5752952" y="1990853"/>
                                  <a:pt x="5744016" y="1990853"/>
                                </a:cubicBezTo>
                                <a:lnTo>
                                  <a:pt x="5076277" y="1990853"/>
                                </a:lnTo>
                                <a:cubicBezTo>
                                  <a:pt x="5036473" y="1990853"/>
                                  <a:pt x="5003979" y="1958363"/>
                                  <a:pt x="5003979" y="1918562"/>
                                </a:cubicBezTo>
                                <a:lnTo>
                                  <a:pt x="5003979" y="1654577"/>
                                </a:lnTo>
                                <a:lnTo>
                                  <a:pt x="5671718" y="1654577"/>
                                </a:lnTo>
                                <a:cubicBezTo>
                                  <a:pt x="5679842" y="1654577"/>
                                  <a:pt x="5687152" y="1648079"/>
                                  <a:pt x="5687152" y="1639144"/>
                                </a:cubicBezTo>
                                <a:lnTo>
                                  <a:pt x="5687152" y="1382469"/>
                                </a:lnTo>
                                <a:cubicBezTo>
                                  <a:pt x="5687152" y="1374347"/>
                                  <a:pt x="5680654" y="1367036"/>
                                  <a:pt x="5671718" y="1367036"/>
                                </a:cubicBezTo>
                                <a:lnTo>
                                  <a:pt x="5003979" y="1367036"/>
                                </a:lnTo>
                                <a:lnTo>
                                  <a:pt x="5003979" y="1111174"/>
                                </a:lnTo>
                                <a:cubicBezTo>
                                  <a:pt x="5003979" y="1072185"/>
                                  <a:pt x="5036473" y="1039695"/>
                                  <a:pt x="5076277" y="1039695"/>
                                </a:cubicBezTo>
                                <a:close/>
                                <a:moveTo>
                                  <a:pt x="421602" y="118590"/>
                                </a:moveTo>
                                <a:lnTo>
                                  <a:pt x="421602" y="16245"/>
                                </a:lnTo>
                                <a:cubicBezTo>
                                  <a:pt x="421602" y="12996"/>
                                  <a:pt x="419164" y="10559"/>
                                  <a:pt x="415915" y="10559"/>
                                </a:cubicBezTo>
                                <a:lnTo>
                                  <a:pt x="5686" y="10559"/>
                                </a:lnTo>
                                <a:cubicBezTo>
                                  <a:pt x="2437" y="10559"/>
                                  <a:pt x="0" y="12996"/>
                                  <a:pt x="0" y="16245"/>
                                </a:cubicBezTo>
                                <a:lnTo>
                                  <a:pt x="0" y="119402"/>
                                </a:lnTo>
                                <a:cubicBezTo>
                                  <a:pt x="0" y="122651"/>
                                  <a:pt x="2437" y="125088"/>
                                  <a:pt x="5686" y="125088"/>
                                </a:cubicBezTo>
                                <a:lnTo>
                                  <a:pt x="150282" y="125088"/>
                                </a:lnTo>
                                <a:lnTo>
                                  <a:pt x="150282" y="545027"/>
                                </a:lnTo>
                                <a:cubicBezTo>
                                  <a:pt x="150282" y="548277"/>
                                  <a:pt x="152719" y="550713"/>
                                  <a:pt x="155968" y="550713"/>
                                </a:cubicBezTo>
                                <a:lnTo>
                                  <a:pt x="265633" y="550713"/>
                                </a:lnTo>
                                <a:cubicBezTo>
                                  <a:pt x="268883" y="550713"/>
                                  <a:pt x="271320" y="548277"/>
                                  <a:pt x="271320" y="545027"/>
                                </a:cubicBezTo>
                                <a:lnTo>
                                  <a:pt x="271320" y="124276"/>
                                </a:lnTo>
                                <a:lnTo>
                                  <a:pt x="415915" y="124276"/>
                                </a:lnTo>
                                <a:cubicBezTo>
                                  <a:pt x="419164" y="124276"/>
                                  <a:pt x="421602" y="121839"/>
                                  <a:pt x="421602" y="118590"/>
                                </a:cubicBezTo>
                                <a:close/>
                                <a:moveTo>
                                  <a:pt x="930935" y="10559"/>
                                </a:moveTo>
                                <a:lnTo>
                                  <a:pt x="821270" y="10559"/>
                                </a:lnTo>
                                <a:cubicBezTo>
                                  <a:pt x="818021" y="10559"/>
                                  <a:pt x="815584" y="12996"/>
                                  <a:pt x="815584" y="16245"/>
                                </a:cubicBezTo>
                                <a:lnTo>
                                  <a:pt x="815584" y="221747"/>
                                </a:lnTo>
                                <a:lnTo>
                                  <a:pt x="598690" y="221747"/>
                                </a:lnTo>
                                <a:lnTo>
                                  <a:pt x="598690" y="16245"/>
                                </a:lnTo>
                                <a:cubicBezTo>
                                  <a:pt x="598690" y="12996"/>
                                  <a:pt x="596253" y="10559"/>
                                  <a:pt x="593004" y="10559"/>
                                </a:cubicBezTo>
                                <a:lnTo>
                                  <a:pt x="483339" y="10559"/>
                                </a:lnTo>
                                <a:cubicBezTo>
                                  <a:pt x="480090" y="10559"/>
                                  <a:pt x="477653" y="12996"/>
                                  <a:pt x="477653" y="16245"/>
                                </a:cubicBezTo>
                                <a:lnTo>
                                  <a:pt x="477653" y="545027"/>
                                </a:lnTo>
                                <a:cubicBezTo>
                                  <a:pt x="477653" y="548277"/>
                                  <a:pt x="480090" y="550713"/>
                                  <a:pt x="483339" y="550713"/>
                                </a:cubicBezTo>
                                <a:lnTo>
                                  <a:pt x="593004" y="550713"/>
                                </a:lnTo>
                                <a:cubicBezTo>
                                  <a:pt x="596253" y="550713"/>
                                  <a:pt x="598690" y="548277"/>
                                  <a:pt x="598690" y="545027"/>
                                </a:cubicBezTo>
                                <a:lnTo>
                                  <a:pt x="598690" y="335464"/>
                                </a:lnTo>
                                <a:lnTo>
                                  <a:pt x="815584" y="335464"/>
                                </a:lnTo>
                                <a:lnTo>
                                  <a:pt x="815584" y="544215"/>
                                </a:lnTo>
                                <a:cubicBezTo>
                                  <a:pt x="815584" y="547464"/>
                                  <a:pt x="818021" y="549901"/>
                                  <a:pt x="821270" y="549901"/>
                                </a:cubicBezTo>
                                <a:lnTo>
                                  <a:pt x="930935" y="549901"/>
                                </a:lnTo>
                                <a:cubicBezTo>
                                  <a:pt x="934184" y="549901"/>
                                  <a:pt x="936621" y="547464"/>
                                  <a:pt x="936621" y="544215"/>
                                </a:cubicBezTo>
                                <a:lnTo>
                                  <a:pt x="936621" y="16245"/>
                                </a:lnTo>
                                <a:cubicBezTo>
                                  <a:pt x="936621" y="12996"/>
                                  <a:pt x="934184" y="10559"/>
                                  <a:pt x="930935" y="10559"/>
                                </a:cubicBezTo>
                                <a:close/>
                                <a:moveTo>
                                  <a:pt x="1283488" y="559648"/>
                                </a:moveTo>
                                <a:cubicBezTo>
                                  <a:pt x="1445143" y="559648"/>
                                  <a:pt x="1569430" y="439433"/>
                                  <a:pt x="1569430" y="280230"/>
                                </a:cubicBezTo>
                                <a:cubicBezTo>
                                  <a:pt x="1569430" y="121027"/>
                                  <a:pt x="1445143" y="812"/>
                                  <a:pt x="1283488" y="812"/>
                                </a:cubicBezTo>
                                <a:cubicBezTo>
                                  <a:pt x="1121021" y="812"/>
                                  <a:pt x="997547" y="121027"/>
                                  <a:pt x="997547" y="280230"/>
                                </a:cubicBezTo>
                                <a:cubicBezTo>
                                  <a:pt x="997547" y="439433"/>
                                  <a:pt x="1120209" y="559648"/>
                                  <a:pt x="1283488" y="559648"/>
                                </a:cubicBezTo>
                                <a:close/>
                                <a:moveTo>
                                  <a:pt x="1283488" y="442683"/>
                                </a:moveTo>
                                <a:cubicBezTo>
                                  <a:pt x="1191694" y="442683"/>
                                  <a:pt x="1122646" y="372828"/>
                                  <a:pt x="1122646" y="280230"/>
                                </a:cubicBezTo>
                                <a:cubicBezTo>
                                  <a:pt x="1122646" y="186820"/>
                                  <a:pt x="1192507" y="117778"/>
                                  <a:pt x="1283488" y="117778"/>
                                </a:cubicBezTo>
                                <a:cubicBezTo>
                                  <a:pt x="1375282" y="117778"/>
                                  <a:pt x="1444330" y="187632"/>
                                  <a:pt x="1444330" y="280230"/>
                                </a:cubicBezTo>
                                <a:cubicBezTo>
                                  <a:pt x="1444330" y="372828"/>
                                  <a:pt x="1374470" y="442683"/>
                                  <a:pt x="1283488" y="442683"/>
                                </a:cubicBezTo>
                                <a:close/>
                                <a:moveTo>
                                  <a:pt x="2207112" y="10559"/>
                                </a:moveTo>
                                <a:lnTo>
                                  <a:pt x="2071452" y="10559"/>
                                </a:lnTo>
                                <a:cubicBezTo>
                                  <a:pt x="2067391" y="10559"/>
                                  <a:pt x="2063329" y="12996"/>
                                  <a:pt x="2061704" y="16245"/>
                                </a:cubicBezTo>
                                <a:lnTo>
                                  <a:pt x="1921171" y="276981"/>
                                </a:lnTo>
                                <a:lnTo>
                                  <a:pt x="1782261" y="16245"/>
                                </a:lnTo>
                                <a:cubicBezTo>
                                  <a:pt x="1780637" y="12184"/>
                                  <a:pt x="1776575" y="10559"/>
                                  <a:pt x="1772513" y="10559"/>
                                </a:cubicBezTo>
                                <a:lnTo>
                                  <a:pt x="1635229" y="10559"/>
                                </a:lnTo>
                                <a:cubicBezTo>
                                  <a:pt x="1631980" y="10559"/>
                                  <a:pt x="1629543" y="12996"/>
                                  <a:pt x="1629543" y="16245"/>
                                </a:cubicBezTo>
                                <a:lnTo>
                                  <a:pt x="1629543" y="545027"/>
                                </a:lnTo>
                                <a:cubicBezTo>
                                  <a:pt x="1629543" y="548277"/>
                                  <a:pt x="1631980" y="550713"/>
                                  <a:pt x="1635229" y="550713"/>
                                </a:cubicBezTo>
                                <a:lnTo>
                                  <a:pt x="1744894" y="550713"/>
                                </a:lnTo>
                                <a:cubicBezTo>
                                  <a:pt x="1748143" y="550713"/>
                                  <a:pt x="1750580" y="548277"/>
                                  <a:pt x="1750580" y="545027"/>
                                </a:cubicBezTo>
                                <a:lnTo>
                                  <a:pt x="1750580" y="203878"/>
                                </a:lnTo>
                                <a:lnTo>
                                  <a:pt x="1887053" y="459740"/>
                                </a:lnTo>
                                <a:lnTo>
                                  <a:pt x="1956101" y="459740"/>
                                </a:lnTo>
                                <a:lnTo>
                                  <a:pt x="2092573" y="203878"/>
                                </a:lnTo>
                                <a:lnTo>
                                  <a:pt x="2092573" y="545027"/>
                                </a:lnTo>
                                <a:cubicBezTo>
                                  <a:pt x="2092573" y="548277"/>
                                  <a:pt x="2095010" y="550713"/>
                                  <a:pt x="2098259" y="550713"/>
                                </a:cubicBezTo>
                                <a:lnTo>
                                  <a:pt x="2207925" y="550713"/>
                                </a:lnTo>
                                <a:cubicBezTo>
                                  <a:pt x="2211174" y="550713"/>
                                  <a:pt x="2213611" y="548277"/>
                                  <a:pt x="2213611" y="545027"/>
                                </a:cubicBezTo>
                                <a:lnTo>
                                  <a:pt x="2213611" y="16245"/>
                                </a:lnTo>
                                <a:cubicBezTo>
                                  <a:pt x="2212799" y="12996"/>
                                  <a:pt x="2210362" y="10559"/>
                                  <a:pt x="2207112" y="10559"/>
                                </a:cubicBezTo>
                                <a:close/>
                                <a:moveTo>
                                  <a:pt x="2668518" y="542591"/>
                                </a:moveTo>
                                <a:cubicBezTo>
                                  <a:pt x="2670143" y="547464"/>
                                  <a:pt x="2674205" y="549901"/>
                                  <a:pt x="2679078" y="549901"/>
                                </a:cubicBezTo>
                                <a:lnTo>
                                  <a:pt x="2796055" y="549901"/>
                                </a:lnTo>
                                <a:cubicBezTo>
                                  <a:pt x="2800116" y="549901"/>
                                  <a:pt x="2802553" y="545840"/>
                                  <a:pt x="2801741" y="541778"/>
                                </a:cubicBezTo>
                                <a:lnTo>
                                  <a:pt x="2603531" y="17870"/>
                                </a:lnTo>
                                <a:cubicBezTo>
                                  <a:pt x="2601907" y="13808"/>
                                  <a:pt x="2597845" y="10559"/>
                                  <a:pt x="2592971" y="10559"/>
                                </a:cubicBezTo>
                                <a:lnTo>
                                  <a:pt x="2465435" y="10559"/>
                                </a:lnTo>
                                <a:cubicBezTo>
                                  <a:pt x="2460561" y="10559"/>
                                  <a:pt x="2456499" y="13808"/>
                                  <a:pt x="2454874" y="17870"/>
                                </a:cubicBezTo>
                                <a:lnTo>
                                  <a:pt x="2258289" y="542591"/>
                                </a:lnTo>
                                <a:cubicBezTo>
                                  <a:pt x="2256665" y="546652"/>
                                  <a:pt x="2259914" y="550713"/>
                                  <a:pt x="2263976" y="550713"/>
                                </a:cubicBezTo>
                                <a:lnTo>
                                  <a:pt x="2377703" y="550713"/>
                                </a:lnTo>
                                <a:cubicBezTo>
                                  <a:pt x="2382576" y="550713"/>
                                  <a:pt x="2386638" y="547464"/>
                                  <a:pt x="2388263" y="543403"/>
                                </a:cubicBezTo>
                                <a:lnTo>
                                  <a:pt x="2419131" y="456491"/>
                                </a:lnTo>
                                <a:lnTo>
                                  <a:pt x="2638462" y="456491"/>
                                </a:lnTo>
                                <a:lnTo>
                                  <a:pt x="2668518" y="542591"/>
                                </a:lnTo>
                                <a:close/>
                                <a:moveTo>
                                  <a:pt x="2457311" y="343587"/>
                                </a:moveTo>
                                <a:lnTo>
                                  <a:pt x="2527984" y="143770"/>
                                </a:lnTo>
                                <a:lnTo>
                                  <a:pt x="2598657" y="343587"/>
                                </a:lnTo>
                                <a:lnTo>
                                  <a:pt x="2457311" y="343587"/>
                                </a:lnTo>
                                <a:close/>
                                <a:moveTo>
                                  <a:pt x="2800929" y="478422"/>
                                </a:moveTo>
                                <a:cubicBezTo>
                                  <a:pt x="2857792" y="527158"/>
                                  <a:pt x="2944712" y="559648"/>
                                  <a:pt x="3026758" y="559648"/>
                                </a:cubicBezTo>
                                <a:cubicBezTo>
                                  <a:pt x="3146983" y="559648"/>
                                  <a:pt x="3240401" y="492230"/>
                                  <a:pt x="3240401" y="393135"/>
                                </a:cubicBezTo>
                                <a:cubicBezTo>
                                  <a:pt x="3240401" y="267234"/>
                                  <a:pt x="3089307" y="229870"/>
                                  <a:pt x="3041380" y="219311"/>
                                </a:cubicBezTo>
                                <a:cubicBezTo>
                                  <a:pt x="2991827" y="208751"/>
                                  <a:pt x="2943087" y="192506"/>
                                  <a:pt x="2943087" y="157579"/>
                                </a:cubicBezTo>
                                <a:cubicBezTo>
                                  <a:pt x="2943087" y="129150"/>
                                  <a:pt x="2977205" y="108843"/>
                                  <a:pt x="3025945" y="108843"/>
                                </a:cubicBezTo>
                                <a:cubicBezTo>
                                  <a:pt x="3073873" y="108843"/>
                                  <a:pt x="3124238" y="127525"/>
                                  <a:pt x="3155919" y="155142"/>
                                </a:cubicBezTo>
                                <a:cubicBezTo>
                                  <a:pt x="3158356" y="157579"/>
                                  <a:pt x="3162417" y="156766"/>
                                  <a:pt x="3164855" y="153517"/>
                                </a:cubicBezTo>
                                <a:lnTo>
                                  <a:pt x="3215219" y="70667"/>
                                </a:lnTo>
                                <a:cubicBezTo>
                                  <a:pt x="3216844" y="68230"/>
                                  <a:pt x="3216031" y="64981"/>
                                  <a:pt x="3214407" y="63356"/>
                                </a:cubicBezTo>
                                <a:cubicBezTo>
                                  <a:pt x="3173790" y="26805"/>
                                  <a:pt x="3107179" y="0"/>
                                  <a:pt x="3026758" y="0"/>
                                </a:cubicBezTo>
                                <a:cubicBezTo>
                                  <a:pt x="2902470" y="0"/>
                                  <a:pt x="2818800" y="64169"/>
                                  <a:pt x="2818800" y="160828"/>
                                </a:cubicBezTo>
                                <a:cubicBezTo>
                                  <a:pt x="2818800" y="256675"/>
                                  <a:pt x="2899221" y="307035"/>
                                  <a:pt x="3007262" y="333027"/>
                                </a:cubicBezTo>
                                <a:cubicBezTo>
                                  <a:pt x="3064125" y="346836"/>
                                  <a:pt x="3116114" y="359832"/>
                                  <a:pt x="3116114" y="397196"/>
                                </a:cubicBezTo>
                                <a:cubicBezTo>
                                  <a:pt x="3116114" y="428874"/>
                                  <a:pt x="3074685" y="450805"/>
                                  <a:pt x="3025945" y="450805"/>
                                </a:cubicBezTo>
                                <a:cubicBezTo>
                                  <a:pt x="2970707" y="450805"/>
                                  <a:pt x="2908157" y="424813"/>
                                  <a:pt x="2865103" y="386636"/>
                                </a:cubicBezTo>
                                <a:cubicBezTo>
                                  <a:pt x="2862666" y="384200"/>
                                  <a:pt x="2858604" y="385012"/>
                                  <a:pt x="2856980" y="387449"/>
                                </a:cubicBezTo>
                                <a:lnTo>
                                  <a:pt x="2800929" y="470299"/>
                                </a:lnTo>
                                <a:cubicBezTo>
                                  <a:pt x="2797679" y="472736"/>
                                  <a:pt x="2798492" y="476797"/>
                                  <a:pt x="2800929" y="478422"/>
                                </a:cubicBezTo>
                                <a:close/>
                                <a:moveTo>
                                  <a:pt x="4609997" y="2279206"/>
                                </a:moveTo>
                                <a:lnTo>
                                  <a:pt x="4317557" y="2279206"/>
                                </a:lnTo>
                                <a:cubicBezTo>
                                  <a:pt x="4309434" y="2279206"/>
                                  <a:pt x="4302122" y="2275145"/>
                                  <a:pt x="4298061" y="2268647"/>
                                </a:cubicBezTo>
                                <a:lnTo>
                                  <a:pt x="3996685" y="1782914"/>
                                </a:lnTo>
                                <a:lnTo>
                                  <a:pt x="3697746" y="1781289"/>
                                </a:lnTo>
                                <a:lnTo>
                                  <a:pt x="3697746" y="1782914"/>
                                </a:lnTo>
                                <a:lnTo>
                                  <a:pt x="3697746" y="2263773"/>
                                </a:lnTo>
                                <a:cubicBezTo>
                                  <a:pt x="3697746" y="2271896"/>
                                  <a:pt x="3691247" y="2279206"/>
                                  <a:pt x="3682311" y="2279206"/>
                                </a:cubicBezTo>
                                <a:lnTo>
                                  <a:pt x="3407742" y="2279206"/>
                                </a:lnTo>
                                <a:cubicBezTo>
                                  <a:pt x="3399619" y="2279206"/>
                                  <a:pt x="3392308" y="2272708"/>
                                  <a:pt x="3392308" y="2263773"/>
                                </a:cubicBezTo>
                                <a:lnTo>
                                  <a:pt x="3392308" y="767587"/>
                                </a:lnTo>
                                <a:cubicBezTo>
                                  <a:pt x="3392308" y="759465"/>
                                  <a:pt x="3398807" y="752154"/>
                                  <a:pt x="3407742" y="752154"/>
                                </a:cubicBezTo>
                                <a:lnTo>
                                  <a:pt x="4072232" y="752154"/>
                                </a:lnTo>
                                <a:cubicBezTo>
                                  <a:pt x="4355737" y="752154"/>
                                  <a:pt x="4593751" y="976338"/>
                                  <a:pt x="4597000" y="1259818"/>
                                </a:cubicBezTo>
                                <a:cubicBezTo>
                                  <a:pt x="4599437" y="1470193"/>
                                  <a:pt x="4476774" y="1651328"/>
                                  <a:pt x="4298061" y="1734178"/>
                                </a:cubicBezTo>
                                <a:lnTo>
                                  <a:pt x="4622182" y="2255650"/>
                                </a:lnTo>
                                <a:cubicBezTo>
                                  <a:pt x="4629493" y="2265397"/>
                                  <a:pt x="4622182" y="2279206"/>
                                  <a:pt x="4609997" y="2279206"/>
                                </a:cubicBezTo>
                                <a:close/>
                                <a:moveTo>
                                  <a:pt x="4309434" y="1267128"/>
                                </a:moveTo>
                                <a:cubicBezTo>
                                  <a:pt x="4309434" y="1142040"/>
                                  <a:pt x="4207892" y="1040507"/>
                                  <a:pt x="4082792" y="1040507"/>
                                </a:cubicBezTo>
                                <a:lnTo>
                                  <a:pt x="3697746" y="1040507"/>
                                </a:lnTo>
                                <a:lnTo>
                                  <a:pt x="3697746" y="1042944"/>
                                </a:lnTo>
                                <a:lnTo>
                                  <a:pt x="3697746" y="1493749"/>
                                </a:lnTo>
                                <a:lnTo>
                                  <a:pt x="3697746" y="1493749"/>
                                </a:lnTo>
                                <a:lnTo>
                                  <a:pt x="4082792" y="1493749"/>
                                </a:lnTo>
                                <a:cubicBezTo>
                                  <a:pt x="4207892" y="1493749"/>
                                  <a:pt x="4309434" y="1392216"/>
                                  <a:pt x="4309434" y="1267128"/>
                                </a:cubicBezTo>
                                <a:close/>
                                <a:moveTo>
                                  <a:pt x="2015401" y="1623711"/>
                                </a:moveTo>
                                <a:cubicBezTo>
                                  <a:pt x="2007278" y="1588784"/>
                                  <a:pt x="2003216" y="1553044"/>
                                  <a:pt x="2003216" y="1515680"/>
                                </a:cubicBezTo>
                                <a:cubicBezTo>
                                  <a:pt x="2003216" y="1241948"/>
                                  <a:pt x="2224984" y="1020200"/>
                                  <a:pt x="2498740" y="1020200"/>
                                </a:cubicBezTo>
                                <a:cubicBezTo>
                                  <a:pt x="2772497" y="1020200"/>
                                  <a:pt x="2994264" y="1241948"/>
                                  <a:pt x="2994264" y="1515680"/>
                                </a:cubicBezTo>
                                <a:cubicBezTo>
                                  <a:pt x="2994264" y="1553044"/>
                                  <a:pt x="2990203" y="1588784"/>
                                  <a:pt x="2982079" y="1623711"/>
                                </a:cubicBezTo>
                                <a:lnTo>
                                  <a:pt x="3274520" y="1623711"/>
                                </a:lnTo>
                                <a:cubicBezTo>
                                  <a:pt x="3279394" y="1588784"/>
                                  <a:pt x="3281831" y="1552232"/>
                                  <a:pt x="3281831" y="1515680"/>
                                </a:cubicBezTo>
                                <a:cubicBezTo>
                                  <a:pt x="3281831" y="1082745"/>
                                  <a:pt x="2930902" y="732660"/>
                                  <a:pt x="2498740" y="732660"/>
                                </a:cubicBezTo>
                                <a:cubicBezTo>
                                  <a:pt x="2065766" y="732660"/>
                                  <a:pt x="1715650" y="1083557"/>
                                  <a:pt x="1715650" y="1515680"/>
                                </a:cubicBezTo>
                                <a:cubicBezTo>
                                  <a:pt x="1715650" y="1552232"/>
                                  <a:pt x="1718087" y="1587971"/>
                                  <a:pt x="1722961" y="1623711"/>
                                </a:cubicBezTo>
                                <a:lnTo>
                                  <a:pt x="2015401" y="1623711"/>
                                </a:lnTo>
                                <a:close/>
                                <a:moveTo>
                                  <a:pt x="1785511" y="1839772"/>
                                </a:moveTo>
                                <a:cubicBezTo>
                                  <a:pt x="1908986" y="2111068"/>
                                  <a:pt x="2181930" y="2299512"/>
                                  <a:pt x="2498740" y="2299512"/>
                                </a:cubicBezTo>
                                <a:cubicBezTo>
                                  <a:pt x="2815551" y="2299512"/>
                                  <a:pt x="3089307" y="2111068"/>
                                  <a:pt x="3211970" y="1839772"/>
                                </a:cubicBezTo>
                                <a:lnTo>
                                  <a:pt x="1785511" y="1839772"/>
                                </a:lnTo>
                                <a:close/>
                              </a:path>
                            </a:pathLst>
                          </a:custGeom>
                          <a:solidFill>
                            <a:srgbClr val="FA6432"/>
                          </a:solidFill>
                          <a:ln w="8114" cap="flat">
                            <a:noFill/>
                            <a:prstDash val="solid"/>
                            <a:miter/>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6668448" name="Titels"/>
                        <wps:cNvSpPr txBox="1">
                          <a:spLocks/>
                        </wps:cNvSpPr>
                        <wps:spPr>
                          <a:xfrm>
                            <a:off x="723900" y="3790950"/>
                            <a:ext cx="6119737" cy="3567431"/>
                          </a:xfrm>
                          <a:prstGeom prst="rect">
                            <a:avLst/>
                          </a:prstGeom>
                          <a:noFill/>
                          <a:ln w="6350">
                            <a:noFill/>
                          </a:ln>
                        </wps:spPr>
                        <wps:txbx>
                          <w:txbxContent>
                            <w:tbl>
                              <w:tblPr>
                                <w:tblStyle w:val="Tabelraster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785"/>
                              </w:tblGrid>
                              <w:tr w:rsidR="0048703B" w:rsidRPr="000171B6" w14:paraId="6BD0C534" w14:textId="77777777" w:rsidTr="006F0D17">
                                <w:tc>
                                  <w:tcPr>
                                    <w:tcW w:w="0" w:type="auto"/>
                                    <w:shd w:val="clear" w:color="auto" w:fill="auto"/>
                                    <w:tcMar>
                                      <w:right w:w="3402" w:type="dxa"/>
                                    </w:tcMar>
                                    <w:vAlign w:val="bottom"/>
                                  </w:tcPr>
                                  <w:p w14:paraId="0FB347A9" w14:textId="33420C03" w:rsidR="004A74AB" w:rsidRPr="000171B6" w:rsidRDefault="004A74AB" w:rsidP="00B4263D">
                                    <w:pPr>
                                      <w:pStyle w:val="Frontcover-subtitelblauw"/>
                                    </w:pPr>
                                  </w:p>
                                </w:tc>
                              </w:tr>
                              <w:tr w:rsidR="00B043D7" w:rsidRPr="000171B6" w14:paraId="4BA01084" w14:textId="77777777" w:rsidTr="00B95686">
                                <w:tc>
                                  <w:tcPr>
                                    <w:tcW w:w="0" w:type="auto"/>
                                    <w:shd w:val="clear" w:color="auto" w:fill="auto"/>
                                    <w:tcMar>
                                      <w:top w:w="170" w:type="dxa"/>
                                      <w:bottom w:w="0" w:type="dxa"/>
                                      <w:right w:w="3402" w:type="dxa"/>
                                    </w:tcMar>
                                    <w:vAlign w:val="center"/>
                                  </w:tcPr>
                                  <w:p w14:paraId="432A5F8A" w14:textId="6176ECE2" w:rsidR="00385595" w:rsidRPr="000171B6" w:rsidRDefault="007149D9" w:rsidP="00B4263D">
                                    <w:pPr>
                                      <w:pStyle w:val="Frontcover-hoofdtiteloranje"/>
                                    </w:pPr>
                                    <w:r>
                                      <w:t>Worksense</w:t>
                                    </w:r>
                                  </w:p>
                                </w:tc>
                              </w:tr>
                              <w:tr w:rsidR="00B043D7" w:rsidRPr="000171B6" w14:paraId="4BB89B49" w14:textId="77777777" w:rsidTr="003A5BDF">
                                <w:tc>
                                  <w:tcPr>
                                    <w:tcW w:w="0" w:type="auto"/>
                                    <w:shd w:val="clear" w:color="auto" w:fill="auto"/>
                                    <w:tcMar>
                                      <w:top w:w="340" w:type="dxa"/>
                                      <w:right w:w="3402" w:type="dxa"/>
                                    </w:tcMar>
                                  </w:tcPr>
                                  <w:p w14:paraId="2A74E5D7" w14:textId="0A5D0D87" w:rsidR="00C62D30" w:rsidRPr="000171B6" w:rsidRDefault="005C26AD" w:rsidP="00B4263D">
                                    <w:pPr>
                                      <w:pStyle w:val="Frontcover-extrainfozwart"/>
                                    </w:pPr>
                                    <w:r w:rsidRPr="000171B6">
                                      <w:t>Realisatie</w:t>
                                    </w:r>
                                    <w:r w:rsidR="00CD4A6F" w:rsidRPr="000171B6">
                                      <w:t>document</w:t>
                                    </w:r>
                                  </w:p>
                                  <w:p w14:paraId="56A67A8F" w14:textId="6AD58424" w:rsidR="00C62D30" w:rsidRPr="000171B6" w:rsidRDefault="00C62D30" w:rsidP="00B4263D">
                                    <w:pPr>
                                      <w:pStyle w:val="Frontcover-extrainfozwart"/>
                                    </w:pPr>
                                  </w:p>
                                </w:tc>
                              </w:tr>
                            </w:tbl>
                            <w:p w14:paraId="3DB81A0E" w14:textId="77777777" w:rsidR="007149D9" w:rsidRDefault="007149D9" w:rsidP="00B4263D">
                              <w:r>
                                <w:t>Niels Van Nerum</w:t>
                              </w:r>
                            </w:p>
                            <w:p w14:paraId="042A2979" w14:textId="1EEF600A" w:rsidR="00385595" w:rsidRPr="000171B6" w:rsidRDefault="00DA1E68" w:rsidP="00B4263D">
                              <w:r w:rsidRPr="000171B6">
                                <w:t xml:space="preserve">Student </w:t>
                              </w:r>
                              <w:r w:rsidR="00D248CE" w:rsidRPr="000171B6">
                                <w:t>Bachelor in de Toegepaste Informatica – Applicatieontwikkeling</w:t>
                              </w:r>
                            </w:p>
                          </w:txbxContent>
                        </wps:txbx>
                        <wps:bodyPr rot="0" spcFirstLastPara="0" vertOverflow="overflow" horzOverflow="overflow" vert="horz" wrap="square" lIns="0" tIns="108000" rIns="0" bIns="0" numCol="1" spcCol="0" rtlCol="0" fromWordArt="0" anchor="ctr" anchorCtr="0" forceAA="0" compatLnSpc="1">
                          <a:prstTxWarp prst="textNoShape">
                            <a:avLst/>
                          </a:prstTxWarp>
                          <a:noAutofit/>
                        </wps:bodyPr>
                      </wps:wsp>
                    </wpg:wgp>
                  </a:graphicData>
                </a:graphic>
              </wp:anchor>
            </w:drawing>
          </mc:Choice>
          <mc:Fallback>
            <w:pict>
              <v:group w14:anchorId="4ABAF5FE" id="Frontcover" o:spid="_x0000_s1026" style="position:absolute;margin-left:-70.9pt;margin-top:-70.9pt;width:595.3pt;height:841.9pt;z-index:251658240" coordsize="75600,1069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">
                <v:rect id="Achtergrondvlak (wit)" o:spid="_x0000_s1027" style="position:absolute;width:75600;height:1069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" fillcolor="white [3212]" stroked="f" strokeweight="1pt">
                  <o:lock v:ext="edit" aspectratio="t"/>
                </v:rect>
                <v:group id="Patroon - zigzag" o:spid="_x0000_s1028" style="position:absolute;left:33909;top:3619;width:38076;height:99745" coordsize="38076,99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">
                  <v:shape id="Vrije vorm: vorm 487709685" o:spid="_x0000_s1029" style="position:absolute;left:31294;top:75930;width:2420;height:22048;visibility:visible;mso-wrap-style:square;v-text-anchor:middle" coordsize="241960,2204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" path="m92641,1293947l241960,736785,92641,179623,125428,57419c99377,38618,73579,19436,48163,l,179623,149319,736785,,1293947r149319,557162l63540,2171102v27704,11432,55661,22611,83619,33663l241960,1850981,92641,1293947xe" filled="f" stroked="f" strokeweight="1pt">
                    <v:stroke joinstyle="miter"/>
                    <v:path arrowok="t" o:connecttype="custom" o:connectlocs="92641,1293947;241960,736785;92641,179623;125428,57419;48163,0;0,179623;149319,736785;0,1293947;149319,1851109;63540,2171102;147159,2204765;241960,1850981;92641,1293947" o:connectangles="0,0,0,0,0,0,0,0,0,0,0,0,0"/>
                  </v:shape>
                  <v:shape id="Vrije vorm: vorm 364057710" o:spid="_x0000_s1030" style="position:absolute;left:12890;top:13469;width:2903;height:72802;visibility:visible;mso-wrap-style:square;v-text-anchor:middle" coordsize="290250,7280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" path="m140932,6425906l290251,5868745,140932,5311583,290251,4754421,140932,4197260,290251,3640098,140932,3082936,290251,2525774,140932,1968613,290251,1411451,140932,854289,290251,297127,210572,c173210,37601,136611,75965,100393,114710r48926,182417l,854289r149319,557162l,1968613r149319,557161l,3082936r149319,557162l,4197260r149319,557161l,5311583r149319,557162l,6425906r149319,557162l100393,7165485v36218,38746,72817,76982,110179,114710l290251,6983068,140932,6425906xe" filled="f" stroked="f" strokeweight="1pt">
                    <v:stroke joinstyle="miter"/>
                    <v:path arrowok="t" o:connecttype="custom" o:connectlocs="140932,6425906;290251,5868745;140932,5311583;290251,4754421;140932,4197260;290251,3640098;140932,3082936;290251,2525774;140932,1968613;290251,1411451;140932,854289;290251,297127;210572,0;100393,114710;149319,297127;0,854289;149319,1411451;0,1968613;149319,2525774;0,3082936;149319,3640098;0,4197260;149319,4754421;0,5311583;149319,5868745;0,6425906;149319,6983068;100393,7165485;210572,7280195;290251,6983068;140932,6425906" o:connectangles="0,0,0,0,0,0,0,0,0,0,0,0,0,0,0,0,0,0,0,0,0,0,0,0,0,0,0,0,0,0,0"/>
                  </v:shape>
                  <v:shape id="Vrije vorm: vorm 398302151" o:spid="_x0000_s1031" style="position:absolute;left:22091;top:64922;width:2662;height:28978;visibility:visible;mso-wrap-style:square;v-text-anchor:middle" coordsize="266232,2897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" path="m266233,1837770l116914,1280608,266233,723447,116914,166284r6227,-23373c95818,96036,69640,48272,44605,l,166284,149319,723447,,1280608r149319,557162l,2394931r110560,412600c157071,2838273,203963,2868633,251618,2897851l116787,2394805,266233,1837770xe" filled="f" stroked="f" strokeweight="1pt">
                    <v:stroke joinstyle="miter"/>
                    <v:path arrowok="t" o:connecttype="custom" o:connectlocs="266233,1837770;116914,1280608;266233,723447;116914,166284;123141,142911;44605,0;0,166284;149319,723447;0,1280608;149319,1837770;0,2394931;110560,2807531;251618,2897851;116787,2394805;266233,1837770" o:connectangles="0,0,0,0,0,0,0,0,0,0,0,0,0,0,0"/>
                  </v:shape>
                  <v:shape id="Vrije vorm: vorm 24822574" o:spid="_x0000_s1032" style="position:absolute;left:19792;top:61723;width:2722;height:30376;visibility:visible;mso-wrap-style:square;v-text-anchor:middle" coordsize="272205,3037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" path="m272205,2157636l122886,1600474,272205,1043313,122886,486150,205488,177845c178802,119410,153640,60213,130257,l,486024r149319,557161l,1600347r149319,557162l,2714671r56551,210745c106747,2963780,157833,3001128,209428,3037586l122886,2714544,272205,2157636xe" filled="f" stroked="f" strokeweight="1pt">
                    <v:stroke joinstyle="miter"/>
                    <v:path arrowok="t" o:connecttype="custom" o:connectlocs="272205,2157636;122886,1600474;272205,1043313;122886,486150;205488,177845;130257,0;0,486024;149319,1043185;0,1600347;149319,2157509;0,2714671;56551,2925416;209428,3037586;122886,2714544;272205,2157636" o:connectangles="0,0,0,0,0,0,0,0,0,0,0,0,0,0,0"/>
                  </v:shape>
                  <v:shape id="Vrije vorm: vorm 1685798400" o:spid="_x0000_s1033" style="position:absolute;left:10589;top:15322;width:2964;height:69105;visibility:visible;mso-wrap-style:square;v-text-anchor:middle" coordsize="296350,69105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" path="m147032,6240567l296351,5683405,147032,5126370,296351,4569209,147032,4012047,296351,3454885,147032,2897850,296351,2340689,147032,1783654,296351,1226492,147032,669458,296351,112296,266233,c223534,47383,181724,95655,140678,144689l,669458r149319,557161l,1783781r149319,557162l,2898105r149319,557161l,4012428r149319,557162l,5126752r149319,557161l,6241075r140678,524768c181597,6814878,223534,6863023,266233,6910533r30118,-112296l147032,6240567xe" filled="f" stroked="f" strokeweight="1pt">
                    <v:stroke joinstyle="miter"/>
                    <v:path arrowok="t" o:connecttype="custom" o:connectlocs="147032,6240567;296351,5683405;147032,5126370;296351,4569209;147032,4012047;296351,3454885;147032,2897850;296351,2340689;147032,1783654;296351,1226492;147032,669458;296351,112296;266233,0;140678,144689;0,669458;149319,1226619;0,1783781;149319,2340943;0,2898105;149319,3455266;0,4012428;149319,4569590;0,5126752;149319,5683913;0,6241075;140678,6765843;266233,6910533;296351,6798237;147032,6240567" o:connectangles="0,0,0,0,0,0,0,0,0,0,0,0,0,0,0,0,0,0,0,0,0,0,0,0,0,0,0,0,0"/>
                  </v:shape>
                  <v:shape id="Vrije vorm: vorm 1223782769" o:spid="_x0000_s1034" style="position:absolute;left:35896;top:78772;width:2180;height:20625;visibility:visible;mso-wrap-style:square;v-text-anchor:middle" coordsize="218069,2062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" path="m218069,1522731l80569,1009777,218069,496822r,-88414l121616,48526c90100,32902,58965,16641,27958,l149319,452615,,1009777r149319,557161l22620,2039623v24781,7750,49561,15372,74469,22867l218069,1611145r,-88414xe" filled="f" stroked="f" strokeweight="1pt">
                    <v:stroke joinstyle="miter"/>
                    <v:path arrowok="t" o:connecttype="custom" o:connectlocs="218069,1522731;80569,1009777;218069,496822;218069,408408;121616,48526;27958,0;149319,452615;0,1009777;149319,1566938;22620,2039623;97089,2062490;218069,1611145;218069,1522731" o:connectangles="0,0,0,0,0,0,0,0,0,0,0,0,0"/>
                  </v:shape>
                  <v:shape id="Vrije vorm: vorm 635549296" o:spid="_x0000_s1035" style="position:absolute;left:15192;top:11759;width:2841;height:76221;visibility:visible;mso-wrap-style:square;v-text-anchor:middle" coordsize="284150,762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" path="m134832,6596891l284151,6039730,134832,5482567,284151,4925406,134832,4368244,284151,3811082,134832,3253921,284151,2696759,134832,2139598,284151,1582436,134832,1025274,284151,468112,158723,c122378,33282,86414,66946,50959,101371r98360,366741l,1025274r149319,557162l,2139598r149319,557161l,3253921r149319,557161l,4368244r149319,557162l,5482567r149319,557163l,6596891r149319,557162l50959,7520794v35328,34298,71419,67962,107764,101371l284151,7154053,134832,6596891xe" filled="f" stroked="f" strokeweight="1pt">
                    <v:stroke joinstyle="miter"/>
                    <v:path arrowok="t" o:connecttype="custom" o:connectlocs="134832,6596891;284151,6039730;134832,5482567;284151,4925406;134832,4368244;284151,3811082;134832,3253921;284151,2696759;134832,2139598;284151,1582436;134832,1025274;284151,468112;158723,0;50959,101371;149319,468112;0,1025274;149319,1582436;0,2139598;149319,2696759;0,3253921;149319,3811082;0,4368244;149319,4925406;0,5482567;149319,6039730;0,6596891;149319,7154053;50959,7520794;158723,7622165;284151,7154053;134832,6596891" o:connectangles="0,0,0,0,0,0,0,0,0,0,0,0,0,0,0,0,0,0,0,0,0,0,0,0,0,0,0,0,0,0,0"/>
                  </v:shape>
                  <v:shape id="Vrije vorm: vorm 188911947" o:spid="_x0000_s1036" style="position:absolute;left:24393;top:68989;width:2601;height:26185;visibility:visible;mso-wrap-style:square;v-text-anchor:middle" coordsize="260132,26185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" path="m110814,1988048l260133,1430886,110814,873725,260133,316563,232811,214811c173846,145705,117676,73932,64430,r84889,316563l,873725r149319,557161l,1988048r149319,557162l144236,2564138v31897,18419,63921,36585,96199,54369l260006,2545337,110814,1988048xe" filled="f" stroked="f" strokeweight="1pt">
                    <v:stroke joinstyle="miter"/>
                    <v:path arrowok="t" o:connecttype="custom" o:connectlocs="110814,1988048;260133,1430886;110814,873725;260133,316563;232811,214811;64430,0;149319,316563;0,873725;149319,1430886;0,1988048;149319,2545210;144236,2564138;240435,2618507;260006,2545337;110814,1988048" o:connectangles="0,0,0,0,0,0,0,0,0,0,0,0,0,0,0"/>
                  </v:shape>
                  <v:shape id="Vrije vorm: vorm 1139168666" o:spid="_x0000_s1037" style="position:absolute;left:17493;top:50229;width:2781;height:39733;visibility:visible;mso-wrap-style:square;v-text-anchor:middle" coordsize="278050,39733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" path="m278051,3307020l128732,2749859,278051,2192697,128732,1635535,278051,1078373,128732,521212,165839,382874c149827,257367,140932,129572,139661,l,521212r149319,557161l,1635535r149319,557162l,2749859r149319,557161l5337,3843984v50070,44080,101029,87271,152751,129318l128859,3864055,278051,3307020xe" filled="f" stroked="f" strokeweight="1pt">
                    <v:stroke joinstyle="miter"/>
                    <v:path arrowok="t" o:connecttype="custom" o:connectlocs="278051,3307020;128732,2749859;278051,2192697;128732,1635535;278051,1078373;128732,521212;165839,382874;139661,0;0,521212;149319,1078373;0,1635535;149319,2192697;0,2749859;149319,3307020;5337,3843984;158088,3973302;128859,3864055;278051,3307020" o:connectangles="0,0,0,0,0,0,0,0,0,0,0,0,0,0,0,0,0,0"/>
                  </v:shape>
                  <v:shape id="Vrije vorm: vorm 396927529" o:spid="_x0000_s1038" style="position:absolute;left:28993;top:74375;width:2480;height:22761;visibility:visible;mso-wrap-style:square;v-text-anchor:middle" coordsize="248060,2276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" path="m98741,1449434l248060,892272,98741,335110,170033,69105c142965,46494,116151,23501,89846,l,335110,149319,892272,,1449434r149319,557161l87812,2236015v29229,13592,58457,26931,87940,40015l247933,2006595,98741,1449434xe" filled="f" stroked="f" strokeweight="1pt">
                    <v:stroke joinstyle="miter"/>
                    <v:path arrowok="t" o:connecttype="custom" o:connectlocs="98741,1449434;248060,892272;98741,335110;170033,69105;89846,0;0,335110;149319,892272;0,1449434;149319,2006595;87812,2236015;175752,2276030;247933,2006595;98741,1449434" o:connectangles="0,0,0,0,0,0,0,0,0,0,0,0,0"/>
                  </v:shape>
                  <v:shape id="Vrije vorm: vorm 499724400" o:spid="_x0000_s1039" style="position:absolute;left:26693;top:72617;width:2541;height:23584;visibility:visible;mso-wrap-style:square;v-text-anchor:middle" coordsize="254160,2358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" path="m104841,1625246l254160,1068083,104841,510922,219594,82697c191637,55640,164060,28074,136992,l,510922r149319,557161l,1625246r149319,557161l114753,2311471v30499,15879,61253,31505,92133,46875l254033,2182407,104841,1625246xe" filled="f" stroked="f" strokeweight="1pt">
                    <v:stroke joinstyle="miter"/>
                    <v:path arrowok="t" o:connecttype="custom" o:connectlocs="104841,1625246;254160,1068083;104841,510922;219594,82697;136992,0;0,510922;149319,1068083;0,1625246;149319,2182407;114753,2311471;206886,2358346;254033,2182407;104841,1625246" o:connectangles="0,0,0,0,0,0,0,0,0,0,0,0,0"/>
                  </v:shape>
                  <v:shape id="Vrije vorm: vorm 1768376503" o:spid="_x0000_s1040" style="position:absolute;left:33594;top:77302;width:2360;height:21432;visibility:visible;mso-wrap-style:square;v-text-anchor:middle" coordsize="235987,2143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" path="m86669,1156752l235988,599590,88448,49161c62524,33155,36854,16641,11438,l,42555,149319,599717,,1156878r149319,557163l41809,2115207v26306,9527,52739,18801,79171,27947l235988,1714041,86669,1156752xe" filled="f" stroked="f" strokeweight="1pt">
                    <v:stroke joinstyle="miter"/>
                    <v:path arrowok="t" o:connecttype="custom" o:connectlocs="86669,1156752;235988,599590;88448,49161;11438,0;0,42555;149319,599717;0,1156878;149319,1714041;41809,2115207;120980,2143154;235988,1714041;86669,1156752" o:connectangles="0,0,0,0,0,0,0,0,0,0,0,0"/>
                  </v:shape>
                  <v:shape id="Vrije vorm: vorm 850080180" o:spid="_x0000_s1041" style="position:absolute;left:40;top:36488;width:2313;height:26768;visibility:visible;mso-wrap-style:square;v-text-anchor:middle" coordsize="231285,2676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" path="m81967,1895443l231286,1338281,81967,781246,231286,224084,171177,c73706,364454,14995,744788,,1136173r54136,202235l,1540642v15123,391513,73706,771719,171177,1136173l231286,2452731,81967,1895443xe" filled="f" stroked="f" strokeweight="1pt">
                    <v:stroke joinstyle="miter"/>
                    <v:path arrowok="t" o:connecttype="custom" o:connectlocs="81967,1895443;231286,1338281;81967,781246;231286,224084;171177,0;0,1136173;54136,1338408;0,1540642;171177,2676815;231286,2452731;81967,1895443" o:connectangles="0,0,0,0,0,0,0,0,0,0,0"/>
                  </v:shape>
                  <v:shape id="Vrije vorm: vorm 928253444" o:spid="_x0000_s1042" style="position:absolute;left:28994;top:2607;width:2481;height:22761;visibility:visible;mso-wrap-style:square;v-text-anchor:middle" coordsize="248060,2276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" path="m,826596r149319,557162l,1940920r89845,335110c116151,2252529,142965,2229536,170033,2206924l98741,1940920,248060,1383758,98614,826596,247933,269435,175752,c146269,13084,116914,26423,87812,40015r61507,229420l,826596xe" filled="f" stroked="f" strokeweight="1pt">
                    <v:stroke joinstyle="miter"/>
                    <v:path arrowok="t" o:connecttype="custom" o:connectlocs="0,826596;149319,1383758;0,1940920;89845,2276030;170033,2206924;98741,1940920;248060,1383758;98614,826596;247933,269435;175752,0;87812,40015;149319,269435;0,826596" o:connectangles="0,0,0,0,0,0,0,0,0,0,0,0,0"/>
                  </v:shape>
                  <v:shape id="Vrije vorm: vorm 1825351222" o:spid="_x0000_s1043" style="position:absolute;left:26693;top:3542;width:2541;height:23584;visibility:visible;mso-wrap-style:square;v-text-anchor:middle" coordsize="254160,2358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" path="m,733101r149319,557162l,1847424r136992,510922c164060,2330272,191509,2302706,219594,2275649l104841,1847424,254160,1290263,104841,733101,254160,175939,207013,c176133,15371,145380,30996,114880,46875r34566,129064l,733101xe" filled="f" stroked="f" strokeweight="1pt">
                    <v:stroke joinstyle="miter"/>
                    <v:path arrowok="t" o:connecttype="custom" o:connectlocs="0,733101;149319,1290263;0,1847424;136992,2358346;219594,2275649;104841,1847424;254160,1290263;104841,733101;254160,175939;207013,0;114880,46875;149446,175939;0,733101" o:connectangles="0,0,0,0,0,0,0,0,0,0,0,0,0"/>
                  </v:shape>
                  <v:shape id="Vrije vorm: vorm 592787331" o:spid="_x0000_s1044" style="position:absolute;left:24393;top:4570;width:2601;height:26184;visibility:visible;mso-wrap-style:square;v-text-anchor:middle" coordsize="260132,2618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" path="m,630332r149319,557162l,1744656r149319,557161l64430,2618381v53246,-73933,109288,-145579,168381,-214811l260133,2301817,110814,1744656,260133,1187494,110814,630332,260133,73170,240563,c208284,17784,176260,35823,144363,54370r5083,18927l,630332xe" filled="f" stroked="f" strokeweight="1pt">
                    <v:stroke joinstyle="miter"/>
                    <v:path arrowok="t" o:connecttype="custom" o:connectlocs="0,630332;149319,1187494;0,1744656;149319,2301817;64430,2618381;232811,2403570;260133,2301817;110814,1744656;260133,1187494;110814,630332;260133,73170;240563,0;144363,54370;149446,73297;0,630332" o:connectangles="0,0,0,0,0,0,0,0,0,0,0,0,0,0,0"/>
                  </v:shape>
                  <v:shape id="Vrije vorm: vorm 843741179" o:spid="_x0000_s1045" style="position:absolute;left:31294;top:1764;width:2420;height:22049;visibility:visible;mso-wrap-style:square;v-text-anchor:middle" coordsize="241960,2204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" path="m,910945r149319,557162l,2025269r48163,179623c73706,2185456,99377,2166147,125428,2147474l92641,2025269,241960,1468107,92641,910945,241960,353784,147159,c119201,11052,91244,22231,63540,33663r85779,319994l,910945xe" filled="f" stroked="f" strokeweight="1pt">
                    <v:stroke joinstyle="miter"/>
                    <v:path arrowok="t" o:connecttype="custom" o:connectlocs="0,910945;149319,1468107;0,2025269;48163,2204892;125428,2147474;92641,2025269;241960,1468107;92641,910945;241960,353784;147159,0;63540,33663;149319,353657;0,910945" o:connectangles="0,0,0,0,0,0,0,0,0,0,0,0,0"/>
                  </v:shape>
                  <v:shape id="Vrije vorm: vorm 786287545" o:spid="_x0000_s1046" style="position:absolute;left:35895;top:348;width:2181;height:20623;visibility:visible;mso-wrap-style:square;v-text-anchor:middle" coordsize="218196,2062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" path="m,1052586r149319,557162l27958,2062362v30880,-16641,62142,-32901,93658,-48526l218069,1653955r,-88414l80696,1052586,218197,539631r,-88414l97089,c72182,7495,47274,14990,22620,22866l149319,495551,,1052586xe" filled="f" stroked="f" strokeweight="1pt">
                    <v:stroke joinstyle="miter"/>
                    <v:path arrowok="t" o:connecttype="custom" o:connectlocs="0,1052586;149319,1609748;27958,2062362;121616,2013836;218069,1653955;218069,1565541;80696,1052586;218197,539631;218197,451217;97089,0;22620,22866;149319,495551;0,1052586" o:connectangles="0,0,0,0,0,0,0,0,0,0,0,0,0"/>
                  </v:shape>
                  <v:shape id="Vrije vorm: vorm 1808249525" o:spid="_x0000_s1047" style="position:absolute;left:8290;top:18194;width:3023;height:63351;visibility:visible;mso-wrap-style:square;v-text-anchor:middle" coordsize="302323,6335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" path="m302323,5396186l153004,4839024,302323,4281863,153004,3724701,302323,3167539,153004,2610378,302323,2053216,153004,1496054,302323,938892,153004,381731,255304,c169144,110899,87431,225355,10294,343240l,381731,149319,938892,,1496054r149319,557162l,2610378r149319,557161l,3724701r149319,557162l,4839024r149319,557162l,5953348r10294,38490c87304,6109724,169144,6224180,255304,6335078l153004,5953348,302323,5396186xe" filled="f" stroked="f" strokeweight="1pt">
                    <v:stroke joinstyle="miter"/>
                    <v:path arrowok="t" o:connecttype="custom" o:connectlocs="302323,5396186;153004,4839024;302323,4281863;153004,3724701;302323,3167539;153004,2610378;302323,2053216;153004,1496054;302323,938892;153004,381731;255304,0;10294,343240;0,381731;149319,938892;0,1496054;149319,2053216;0,2610378;149319,3167539;0,3724701;149319,4281863;0,4839024;149319,5396186;0,5953348;10294,5991838;255304,6335078;153004,5953348;302323,5396186" o:connectangles="0,0,0,0,0,0,0,0,0,0,0,0,0,0,0,0,0,0,0,0,0,0,0,0,0,0,0"/>
                  </v:shape>
                  <v:shape id="Vrije vorm: vorm 341836663" o:spid="_x0000_s1048" style="position:absolute;left:22092;top:5843;width:2663;height:28980;visibility:visible;mso-wrap-style:square;v-text-anchor:middle" coordsize="266232,2897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" path="m149319,1060208l,1617370r149319,557161l,2731693r44605,166285c69640,2849579,95818,2801942,123140,2755067r-6226,-23374l266233,2174531,116914,1617370,266233,1060208,116786,503046,251618,c204090,29344,157071,59578,110560,90320l,502919r149319,557289xe" filled="f" stroked="f" strokeweight="1pt">
                    <v:stroke joinstyle="miter"/>
                    <v:path arrowok="t" o:connecttype="custom" o:connectlocs="149319,1060208;0,1617370;149319,2174531;0,2731693;44605,2897978;123140,2755067;116914,2731693;266233,2174531;116914,1617370;266233,1060208;116786,503046;251618,0;110560,90320;0,502919;149319,1060208" o:connectangles="0,0,0,0,0,0,0,0,0,0,0,0,0,0,0"/>
                  </v:shape>
                  <v:shape id="Vrije vorm: vorm 1116328600" o:spid="_x0000_s1049" style="position:absolute;left:33594;top:1011;width:2360;height:21431;visibility:visible;mso-wrap-style:square;v-text-anchor:middle" coordsize="235987,2143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" path="m,986275r149319,557162l,2100599r11438,42555c36854,2126386,62524,2109999,88448,2093866l235988,1543437,86669,986275,235988,429114,120980,c94548,9146,68115,18293,41809,27947l149319,429114,,986275xe" filled="f" stroked="f" strokeweight="1pt">
                    <v:stroke joinstyle="miter"/>
                    <v:path arrowok="t" o:connecttype="custom" o:connectlocs="0,986275;149319,1543437;0,2100599;11438,2143154;88448,2093866;235988,1543437;86669,986275;235988,429114;120980,0;41809,27947;149319,429114;0,986275" o:connectangles="0,0,0,0,0,0,0,0,0,0,0,0"/>
                  </v:shape>
                  <v:shape id="Vrije vorm: vorm 455952521" o:spid="_x0000_s1050" style="position:absolute;left:3690;top:25280;width:3143;height:49182;visibility:visible;mso-wrap-style:square;v-text-anchor:middle" coordsize="314268,4918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" path="m164950,4130568l314269,3573406,164950,3016245,314269,2459083,164950,1901921,314269,1344759,164950,787598,314269,230436,252508,c214765,69614,178802,140243,144236,211635r5083,18801l,787598r149319,557161l,1901921r149319,557162l,3016245r149319,557161l,4130568r149319,557162l144236,4706530v34566,71392,70529,142022,108272,211635l314269,4687730,164950,4130568xe" filled="f" stroked="f" strokeweight="1pt">
                    <v:stroke joinstyle="miter"/>
                    <v:path arrowok="t" o:connecttype="custom" o:connectlocs="164950,4130568;314269,3573406;164950,3016245;314269,2459083;164950,1901921;314269,1344759;164950,787598;314269,230436;252508,0;144236,211635;149319,230436;0,787598;149319,1344759;0,1901921;149319,2459083;0,3016245;149319,3573406;0,4130568;149319,4687730;144236,4706530;252508,4918165;314269,4687730;164950,4130568" o:connectangles="0,0,0,0,0,0,0,0,0,0,0,0,0,0,0,0,0,0,0,0,0,0,0"/>
                  </v:shape>
                  <v:shape id="Vrije vorm: vorm 1643649660" o:spid="_x0000_s1051" style="position:absolute;left:19791;top:7643;width:2723;height:30376;visibility:visible;mso-wrap-style:square;v-text-anchor:middle" coordsize="272332,3037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" path="m149446,880204l127,1437366r149319,557161l127,2551689r130257,485897c153767,2977372,178801,2918176,205615,2859741l123013,2551435,272332,1994273,123013,1437111,272332,879950,122886,323042,209428,c157833,36458,106747,73806,56551,112169l,322915,149446,880204xe" filled="f" stroked="f" strokeweight="1pt">
                    <v:stroke joinstyle="miter"/>
                    <v:path arrowok="t" o:connecttype="custom" o:connectlocs="149446,880204;127,1437366;149446,1994527;127,2551689;130384,3037586;205615,2859741;123013,2551435;272332,1994273;123013,1437111;272332,879950;122886,323042;209428,0;56551,112169;0,322915;149446,880204" o:connectangles="0,0,0,0,0,0,0,0,0,0,0,0,0,0,0"/>
                  </v:shape>
                  <v:shape id="Vrije vorm: vorm 29045858" o:spid="_x0000_s1052" style="position:absolute;top:49464;width:113;height:816;visibility:visible;mso-wrap-style:square;v-text-anchor:middle" coordsize="11310,815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" path="m381,c381,13592,,27185,,40777,,54370,381,67962,381,81554l11310,40777,381,xe" filled="f" stroked="f" strokeweight="1pt">
                    <v:stroke joinstyle="miter"/>
                    <v:path arrowok="t" o:connecttype="custom" o:connectlocs="381,0;0,40777;381,81554;11310,40777;381,0" o:connectangles="0,0,0,0,0"/>
                  </v:shape>
                  <v:shape id="Vrije vorm: vorm 1548264775" o:spid="_x0000_s1053" style="position:absolute;left:5990;top:22644;width:3083;height:54459;visibility:visible;mso-wrap-style:square;v-text-anchor:middle" coordsize="308296,5445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" path="m158977,4394159l308296,3836997,158977,3279836,308296,2722801,158977,2165639,308296,1608477,158977,1051316,308296,494154,175879,c138136,60721,101664,122332,66336,184831r82983,309450l,1051443r149319,557162l,2165766r149319,557162l,3280090r149319,557161l,4394413r149319,557162l66336,5261024v35201,62373,71800,123983,109543,184832l308296,4951702,158977,4394159xe" filled="f" stroked="f" strokeweight="1pt">
                    <v:stroke joinstyle="miter"/>
                    <v:path arrowok="t" o:connecttype="custom" o:connectlocs="158977,4394159;308296,3836997;158977,3279836;308296,2722801;158977,2165639;308296,1608477;158977,1051316;308296,494154;175879,0;66336,184831;149319,494281;0,1051443;149319,1608605;0,2165766;149319,2722928;0,3280090;149319,3837251;0,4394413;149319,4951575;66336,5261024;175879,5445856;308296,4951702;158977,4394159" o:connectangles="0,0,0,0,0,0,0,0,0,0,0,0,0,0,0,0,0,0,0,0,0,0,0"/>
                  </v:shape>
                  <v:shape id="Vrije vorm: vorm 1734278368" o:spid="_x0000_s1054" style="position:absolute;left:1390;top:30100;width:3203;height:39545;visibility:visible;mso-wrap-style:square;v-text-anchor:middle" coordsize="320368,39545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" path="m320369,3091447l171050,2534286,320369,1977124,171050,1420089,320369,862927,171050,305893,253016,c180072,175939,116659,356833,63286,541918r86033,321009l,1420089r149319,557162l,2534412r149319,557162l63286,3412584v53373,185085,116786,365979,189730,541918l171050,3648609,320369,3091447xe" filled="f" stroked="f" strokeweight="1pt">
                    <v:stroke joinstyle="miter"/>
                    <v:path arrowok="t" o:connecttype="custom" o:connectlocs="320369,3091447;171050,2534286;320369,1977124;171050,1420089;320369,862927;171050,305893;253016,0;63286,541918;149319,862927;0,1420089;149319,1977251;0,2534412;149319,3091574;63286,3412584;253016,3954502;171050,3648609;320369,3091447" o:connectangles="0,0,0,0,0,0,0,0,0,0,0,0,0,0,0,0,0"/>
                  </v:shape>
                  <v:shape id="Vrije vorm: vorm 1533803559" o:spid="_x0000_s1055" style="position:absolute;left:17492;top:9781;width:2781;height:39734;visibility:visible;mso-wrap-style:square;v-text-anchor:middle" coordsize="278051,3973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" path="m,1223571r149319,557161l,2337894r149319,557162l,3452218r139661,521211c141059,3843857,149827,3716063,165839,3590555l128732,3452218,278051,2895056,128732,2337894,278051,1780732,128732,1223571,278051,666409,128859,109247,158088,c106366,42175,55407,85238,5338,129318l149319,666282,,1223571xe" filled="f" stroked="f" strokeweight="1pt">
                    <v:stroke joinstyle="miter"/>
                    <v:path arrowok="t" o:connecttype="custom" o:connectlocs="0,1223571;149319,1780732;0,2337894;149319,2895056;0,3452218;139661,3973429;165839,3590555;128732,3452218;278051,2895056;128732,2337894;278051,1780732;128732,1223571;278051,666409;128859,109247;158088,0;5338,129318;149319,666282;0,1223571" o:connectangles="0,0,0,0,0,0,0,0,0,0,0,0,0,0,0,0,0,0"/>
                  </v:shape>
                  <v:shape id="Vrije vorm: vorm 425110065" o:spid="_x0000_s1056" style="position:absolute;left:18779;top:54059;width:2506;height:36921;visibility:visible;mso-wrap-style:square;v-text-anchor:middle" coordsize="250601,3692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" path="m250602,2924019l101283,2366858,250602,1809696,101283,1252534,231540,766510c137373,523752,71165,266894,37107,l,138338,149319,695499,,1252661r149319,557162l,2366985r149319,557161l,3481308r29228,109248c71546,3624981,114245,3659025,157579,3692054l101029,3481308,250602,2924019xe" fillcolor="#e9ebee" stroked="f" strokeweight="1pt">
                    <v:stroke joinstyle="miter"/>
                    <v:path arrowok="t" o:connecttype="custom" o:connectlocs="250602,2924019;101283,2366858;250602,1809696;101283,1252534;231540,766510;37107,0;0,138338;149319,695499;0,1252661;149319,1809823;0,2366985;149319,2924146;0,3481308;29228,3590556;157579,3692054;101029,3481308;250602,2924019" o:connectangles="0,0,0,0,0,0,0,0,0,0,0,0,0,0,0,0,0"/>
                  </v:shape>
                  <v:shape id="Vrije vorm: vorm 1824196489" o:spid="_x0000_s1057" style="position:absolute;left:21021;top:63501;width:2565;height:29497;visibility:visible;mso-wrap-style:square;v-text-anchor:middle" coordsize="256447,2949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" path="m256448,1979791l107129,1422630,256448,865468,107129,308306,151734,142022c127588,95401,104587,48018,82602,l,308306,149319,865468,,1422630r149319,557161l,2536953r86541,323042c129749,2890610,173591,2920335,217815,2949680l107256,2537080,256448,1979791xe" fillcolor="#e9ebee" stroked="f" strokeweight="1pt">
                    <v:stroke joinstyle="miter"/>
                    <v:path arrowok="t" o:connecttype="custom" o:connectlocs="256448,1979791;107129,1422630;256448,865468;107129,308306;151734,142022;82602,0;0,308306;149319,865468;0,1422630;149319,1979791;0,2536953;86541,2859995;217815,2949680;107256,2537080;256448,1979791" o:connectangles="0,0,0,0,0,0,0,0,0,0,0,0,0,0,0"/>
                  </v:shape>
                  <v:shape id="Vrije vorm: vorm 1738993054" o:spid="_x0000_s1058" style="position:absolute;left:9820;top:16768;width:2264;height:66211;visibility:visible;mso-wrap-style:square;v-text-anchor:middle" coordsize="226329,66211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" path="m226329,5538843l77010,4981681,226329,4424519,77010,3867358,226329,3310196,77010,2753034,226329,2195872,77010,1638711,226329,1081549,77010,524387,217688,c178420,47002,139915,94639,102299,143038l,524769r149319,557161l,1639092r149319,557162l,2753415r149319,557162l,3867739r149319,557161l,4982062r149319,557162l,6096385r102299,381732c139915,6526516,178420,6574153,217688,6621154l77010,6096385,226329,5538843xe" fillcolor="#e9ebee" stroked="f" strokeweight="1pt">
                    <v:stroke joinstyle="miter"/>
                    <v:path arrowok="t" o:connecttype="custom" o:connectlocs="226329,5538843;77010,4981681;226329,4424519;77010,3867358;226329,3310196;77010,2753034;226329,2195872;77010,1638711;226329,1081549;77010,524387;217688,0;102299,143038;0,524769;149319,1081930;0,1639092;149319,2196254;0,2753415;149319,3310577;0,3867739;149319,4424900;0,4982062;149319,5539224;0,6096385;102299,6478117;217688,6621154;77010,6096385;226329,5538843" o:connectangles="0,0,0,0,0,0,0,0,0,0,0,0,0,0,0,0,0,0,0,0,0,0,0,0,0,0,0"/>
                  </v:shape>
                  <v:shape id="Vrije vorm: vorm 1867046978" o:spid="_x0000_s1059" style="position:absolute;left:23260;top:66350;width:2626;height:28281;visibility:visible;mso-wrap-style:square;v-text-anchor:middle" coordsize="262547,2828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" path="m113228,2252021l262547,1694859,113228,1137697,262547,580536,177658,263973c116533,178861,59219,90828,6227,l,23374,149319,580536,,1137697r149319,557162l,2252021r134832,503046c175370,2779965,216290,2804228,257464,2828110r5083,-18927l113228,2252021xe" fillcolor="#e9ebee" stroked="f" strokeweight="1pt">
                    <v:stroke joinstyle="miter"/>
                    <v:path arrowok="t" o:connecttype="custom" o:connectlocs="113228,2252021;262547,1694859;113228,1137697;262547,580536;177658,263973;6227,0;0,23374;149319,580536;0,1137697;149319,1694859;0,2252021;134832,2755067;257464,2828110;262547,2809183;113228,2252021" o:connectangles="0,0,0,0,0,0,0,0,0,0,0,0,0,0,0"/>
                  </v:shape>
                  <v:shape id="Vrije vorm: vorm 1039032097" o:spid="_x0000_s1060" style="position:absolute;left:7580;top:21627;width:2203;height:56487;visibility:visible;mso-wrap-style:square;v-text-anchor:middle" coordsize="220356,5648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" path="m220357,5052946l71038,4495784,220357,3938622,71038,3381461,220357,2824299,71038,2267138,220357,1709976,71038,1152814,220357,595652,71038,38491,81331,c59473,33536,37997,67327,16902,101371l149319,595525,,1152687r149319,557162l,2267010r149319,557543l,3381715r149319,557162l,4496038r149319,557162l16902,5547354v21095,34044,42571,67962,64429,101371l71038,5610235,220357,5052946xe" fillcolor="#e9ebee" stroked="f" strokeweight="1pt">
                    <v:stroke joinstyle="miter"/>
                    <v:path arrowok="t" o:connecttype="custom" o:connectlocs="220357,5052946;71038,4495784;220357,3938622;71038,3381461;220357,2824299;71038,2267138;220357,1709976;71038,1152814;220357,595652;71038,38491;81331,0;16902,101371;149319,595525;0,1152687;149319,1709849;0,2267010;149319,2824553;0,3381715;149319,3938877;0,4496038;149319,5053200;16902,5547354;81331,5648725;71038,5610235;220357,5052946" o:connectangles="0,0,0,0,0,0,0,0,0,0,0,0,0,0,0,0,0,0,0,0,0,0,0,0,0"/>
                  </v:shape>
                  <v:shape id="Vrije vorm: vorm 1240743341" o:spid="_x0000_s1061" style="position:absolute;left:16540;top:11073;width:2445;height:77599;visibility:visible;mso-wrap-style:square;v-text-anchor:middle" coordsize="244501,77598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" path="m95183,6665488l244502,6108327,95183,5551165,244502,4994003,95183,4436842,234844,3915630v-127,-11941,-381,-23882,-381,-35823c234463,3867866,234717,3855925,234844,3843984l95183,3322772,244502,2765611,95183,2208449,244502,1651287,95183,1094125,244502,536964,100520,c74723,22739,49180,45604,23891,68851l149319,536964,,1094125r149319,557162l,2208449r149319,557162l,3322772r149319,557162l,4437096r149319,557161l,5551419r149319,557161l,6665743r149319,557161l23891,7691016v25289,23247,50832,46113,76629,68852l244502,7222904,95183,6665488xe" fillcolor="#e9ebee" stroked="f" strokeweight="1pt">
                    <v:stroke joinstyle="miter"/>
                    <v:path arrowok="t" o:connecttype="custom" o:connectlocs="95183,6665488;244502,6108327;95183,5551165;244502,4994003;95183,4436842;234844,3915630;234463,3879807;234844,3843984;95183,3322772;244502,2765611;95183,2208449;244502,1651287;95183,1094125;244502,536964;100520,0;23891,68851;149319,536964;0,1094125;149319,1651287;0,2208449;149319,2765611;0,3322772;149319,3879934;0,4437096;149319,4994257;0,5551419;149319,6108580;0,6665743;149319,7222904;23891,7691016;100520,7759868;244502,7222904;95183,6665488" o:connectangles="0,0,0,0,0,0,0,0,0,0,0,0,0,0,0,0,0,0,0,0,0,0,0,0,0,0,0,0,0,0,0,0,0"/>
                  </v:shape>
                  <v:shape id="Vrije vorm: vorm 144491916" o:spid="_x0000_s1062" style="position:absolute;left:14300;top:12773;width:2384;height:74196;visibility:visible;mso-wrap-style:square;v-text-anchor:middle" coordsize="238402,7419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" path="m89083,6495520l238402,5938358,89083,5381196,238402,4824034,89083,4266873,238402,3709711,89083,3152549,238402,2595388,89083,2038226,238402,1481064,89083,923903,238402,366741,140042,c116278,22993,92895,46240,69640,69740r79679,297128l,924030r149319,557161l,2038353r149319,557162l,3152677r149319,557161l,4267000r149319,557162l,5381323r149319,557162l,6495647r149319,557161l69640,7349936v23255,23501,46765,46748,70402,69740l238402,7052936,89083,6495520xe" fillcolor="#e9ebee" stroked="f" strokeweight="1pt">
                    <v:stroke joinstyle="miter"/>
                    <v:path arrowok="t" o:connecttype="custom" o:connectlocs="89083,6495520;238402,5938358;89083,5381196;238402,4824034;89083,4266873;238402,3709711;89083,3152549;238402,2595388;89083,2038226;238402,1481064;89083,923903;238402,366741;140042,0;69640,69740;149319,366868;0,924030;149319,1481191;0,2038353;149319,2595515;0,3152677;149319,3709838;0,4267000;149319,4824162;0,5381323;149319,5938485;0,6495647;149319,7052808;69640,7349936;140042,7419676;238402,7052936;89083,6495520" o:connectangles="0,0,0,0,0,0,0,0,0,0,0,0,0,0,0,0,0,0,0,0,0,0,0,0,0,0,0,0,0,0,0"/>
                  </v:shape>
                  <v:shape id="Vrije vorm: vorm 675113778" o:spid="_x0000_s1063" style="position:absolute;left:12059;top:14616;width:2325;height:70508;visibility:visible;mso-wrap-style:square;v-text-anchor:middle" coordsize="232429,7050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" path="m83110,6311197l232429,5754035,83110,5196873,232429,4639711,83110,4082550,232429,3525388,83110,2968226,232429,2411064,83110,1853903,232429,1296741,83110,739579,232429,182418,183503,c161900,23120,140423,46494,119201,70122r30118,112296l,740088r149319,557161l,1854284r149319,557162l,2968480r149319,557162l,4082677r149319,557161l,5197000r149319,557162l,6311197r149319,557161l119201,6980655v21222,23627,42699,46874,64302,70121l232429,6868358,83110,6311197xe" fillcolor="#e9ebee" stroked="f" strokeweight="1pt">
                    <v:stroke joinstyle="miter"/>
                    <v:path arrowok="t" o:connecttype="custom" o:connectlocs="83110,6311197;232429,5754035;83110,5196873;232429,4639711;83110,4082550;232429,3525388;83110,2968226;232429,2411064;83110,1853903;232429,1296741;83110,739579;232429,182418;183503,0;119201,70122;149319,182418;0,740088;149319,1297249;0,1854284;149319,2411446;0,2968480;149319,3525642;0,4082677;149319,4639838;0,5197000;149319,5754162;0,6311197;149319,6868358;119201,6980655;183503,7050776;232429,6868358;83110,6311197" o:connectangles="0,0,0,0,0,0,0,0,0,0,0,0,0,0,0,0,0,0,0,0,0,0,0,0,0,0,0,0,0,0,0"/>
                  </v:shape>
                  <v:shape id="Vrije vorm: vorm 888302222" o:spid="_x0000_s1064" style="position:absolute;left:36865;top:94883;width:1210;height:4862;visibility:visible;mso-wrap-style:square;v-text-anchor:middle" coordsize="120980,486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" path="m,451345v40157,12067,80441,23754,120980,34806l120980,,,451345xe" fillcolor="#e9ebee" stroked="f" strokeweight="1pt">
                    <v:stroke joinstyle="miter"/>
                    <v:path arrowok="t" o:connecttype="custom" o:connectlocs="0,451345;120980,486151;120980,0;0,451345" o:connectangles="0,0,0,0"/>
                  </v:shape>
                  <v:shape id="Vrije vorm: vorm 528276864" o:spid="_x0000_s1065" style="position:absolute;left:25501;top:71139;width:2686;height:24594;visibility:visible;mso-wrap-style:square;v-text-anchor:middle" coordsize="268647,2459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" path="m119201,1773111l268520,1215949,119201,658787,256193,147865c210063,99974,165204,50686,121997,r27322,101753l,658914r149319,557162l,1773237r149319,557163l129749,2403569v34566,19055,69258,37602,104332,55895l268647,2330400,119201,1773111xe" fillcolor="#e9ebee" stroked="f" strokeweight="1pt">
                    <v:stroke joinstyle="miter"/>
                    <v:path arrowok="t" o:connecttype="custom" o:connectlocs="119201,1773111;268520,1215949;119201,658787;256193,147865;121997,0;149319,101753;0,658914;149319,1216076;0,1773237;149319,2330400;129749,2403569;234081,2459464;268647,2330400;119201,1773111" o:connectangles="0,0,0,0,0,0,0,0,0,0,0,0,0,0"/>
                  </v:shape>
                  <v:shape id="Vrije vorm: vorm 1081180915" o:spid="_x0000_s1066" style="position:absolute;left:5339;top:24490;width:2144;height:50762;visibility:visible;mso-wrap-style:square;v-text-anchor:middle" coordsize="214383,5076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" path="m65065,4209581l214384,3652420,65065,3095258,214384,2538096,65065,1980935,214384,1423773,65065,866612,214384,309450,131401,c116659,26169,101918,52464,87558,79014r61761,230436l,866612r149319,557161l,1980935r149319,557161l,3095258r149319,557162l,4209581r149319,557163l87558,4997179v14360,26423,28974,52718,43843,79014l214384,4766744,65065,4209581xe" fillcolor="#e9ebee" stroked="f" strokeweight="1pt">
                    <v:stroke joinstyle="miter"/>
                    <v:path arrowok="t" o:connecttype="custom" o:connectlocs="65065,4209581;214384,3652420;65065,3095258;214384,2538096;65065,1980935;214384,1423773;65065,866612;214384,309450;131401,0;87558,79014;149319,309450;0,866612;149319,1423773;0,1980935;149319,2538096;0,3095258;149319,3652420;0,4209581;149319,4766744;87558,4997179;131401,5076193;214384,4766744;65065,4209581" o:connectangles="0,0,0,0,0,0,0,0,0,0,0,0,0,0,0,0,0,0,0,0,0,0,0"/>
                  </v:shape>
                  <v:shape id="Vrije vorm: vorm 552638306" o:spid="_x0000_s1067" style="position:absolute;left:34460;top:77794;width:2928;height:21375;visibility:visible;mso-wrap-style:square;v-text-anchor:middle" coordsize="292792,2137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" path="m143473,1107591l292792,550428,171431,97814c113864,66818,57313,34298,1779,l149319,550428,,1107591r149319,557161l34311,2093865v43589,15117,87559,29726,131655,43699l292665,1664879,143473,1107591xe" fillcolor="#e9ebee" stroked="f" strokeweight="1pt">
                    <v:stroke joinstyle="miter"/>
                    <v:path arrowok="t" o:connecttype="custom" o:connectlocs="143473,1107591;292792,550428;171431,97814;1779,0;149319,550428;0,1107591;149319,1664752;34311,2093865;165966,2137564;292665,1664879;143473,1107591" o:connectangles="0,0,0,0,0,0,0,0,0,0,0"/>
                  </v:shape>
                  <v:shape id="Vrije vorm: vorm 1574889631" o:spid="_x0000_s1068" style="position:absolute;left:27742;top:73444;width:2747;height:23292;visibility:visible;mso-wrap-style:square;v-text-anchor:middle" coordsize="274619,2329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" path="m125174,1542548l274493,985386,125174,428225,215019,93115c180962,62754,147540,31632,114753,l,428225,149319,985386,,1542548r149319,557162l102172,2275649v36727,18165,73707,36077,110941,53481l274620,2099710,125174,1542548xe" fillcolor="#e9ebee" stroked="f" strokeweight="1pt">
                    <v:stroke joinstyle="miter"/>
                    <v:path arrowok="t" o:connecttype="custom" o:connectlocs="125174,1542548;274493,985386;125174,428225;215019,93115;114753,0;0,428225;149319,985386;0,1542548;149319,2099710;102172,2275649;213113,2329130;274620,2099710;125174,1542548" o:connectangles="0,0,0,0,0,0,0,0,0,0,0,0,0"/>
                  </v:shape>
                  <v:shape id="Vrije vorm: vorm 1833677745" o:spid="_x0000_s1069" style="position:absolute;left:32221;top:76504;width:2867;height:21949;visibility:visible;mso-wrap-style:square;v-text-anchor:middle" coordsize="286692,21948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" path="m137373,1236528l286692,679366,137373,122205,148811,79649c109543,53861,70911,27312,32787,l,122205,149319,679366,,1236528r149319,557162l54517,2147473v41301,16261,82856,32267,124666,47384l286692,1793690,137373,1236528xe" fillcolor="#e9ebee" stroked="f" strokeweight="1pt">
                    <v:stroke joinstyle="miter"/>
                    <v:path arrowok="t" o:connecttype="custom" o:connectlocs="137373,1236528;286692,679366;137373,122205;148811,79649;32787,0;0,122205;149319,679366;0,1236528;149319,1793690;54517,2147473;179183,2194857;286692,1793690;137373,1236528" o:connectangles="0,0,0,0,0,0,0,0,0,0,0,0,0"/>
                  </v:shape>
                  <v:shape id="Vrije vorm: vorm 1532944026" o:spid="_x0000_s1070" style="position:absolute;left:29981;top:75066;width:2808;height:22577;visibility:visible;mso-wrap-style:square;v-text-anchor:middle" coordsize="280719,2257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" path="m131274,1380329l280593,823166,131274,266005,179437,86382c142711,58308,106620,29599,71292,l,266005,149319,823166,,1380329r149319,557161l77138,2206924v39013,17277,78281,34299,117803,50687l280720,1937617,131274,1380329xe" fillcolor="#e9ebee" stroked="f" strokeweight="1pt">
                    <v:stroke joinstyle="miter"/>
                    <v:path arrowok="t" o:connecttype="custom" o:connectlocs="131274,1380329;280593,823166;131274,266005;179437,86382;71292,0;0,266005;149319,823166;0,1380329;149319,1937490;77138,2206924;194941,2257611;280720,1937617;131274,1380329" o:connectangles="0,0,0,0,0,0,0,0,0,0,0,0,0"/>
                  </v:shape>
                  <v:shape id="Vrije vorm: vorm 1802814042" o:spid="_x0000_s1071" style="position:absolute;left:36701;top:5744;width:1375;height:10259;visibility:visible;mso-wrap-style:square;v-text-anchor:middle" coordsize="137500,10259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" path="m137501,1025909l137501,,,512955r137501,512954xe" fillcolor="#e9ebee" stroked="f" strokeweight="1pt">
                    <v:stroke joinstyle="miter"/>
                    <v:path arrowok="t" o:connecttype="custom" o:connectlocs="137501,1025909;137501,0;0,512955" o:connectangles="0,0,0"/>
                  </v:shape>
                  <v:shape id="Vrije vorm: vorm 1019603176" o:spid="_x0000_s1072" style="position:absolute;left:3100;top:27396;width:2083;height:44949;visibility:visible;mso-wrap-style:square;v-text-anchor:middle" coordsize="208284,4494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" path="m58965,3918932l208284,3361771,58965,2804609,208284,2247448,58965,1690286,208284,1133124,58965,575963,208284,18801,203201,c160248,88668,119836,178734,81967,270070l,575963r149319,557161l,1690413r149319,557162l,2804609r149319,557162l,3918932r81967,305893c119836,4316161,160375,4406227,203201,4494895r5083,-18800l58965,3918932xe" fillcolor="#e9ebee" stroked="f" strokeweight="1pt">
                    <v:stroke joinstyle="miter"/>
                    <v:path arrowok="t" o:connecttype="custom" o:connectlocs="58965,3918932;208284,3361771;58965,2804609;208284,2247448;58965,1690286;208284,1133124;58965,575963;208284,18801;203201,0;81967,270070;0,575963;149319,1133124;0,1690413;149319,2247575;0,2804609;149319,3361771;0,3918932;81967,4224825;203201,4494895;208284,4476095;58965,3918932" o:connectangles="0,0,0,0,0,0,0,0,0,0,0,0,0,0,0,0,0,0,0,0,0"/>
                  </v:shape>
                  <v:shape id="Vrije vorm: vorm 1684552692" o:spid="_x0000_s1073" style="position:absolute;left:34461;top:575;width:2928;height:21374;visibility:visible;mso-wrap-style:square;v-text-anchor:middle" coordsize="292792,21374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" path="m,1029847r149319,557162l1779,2137438v55407,-34299,112085,-66819,169652,-97815l292792,1587009,143346,1029847,292665,472686,165966,c121743,13974,77900,28582,34312,43699l149319,472813,,1029847xe" fillcolor="#e9ebee" stroked="f" strokeweight="1pt">
                    <v:stroke joinstyle="miter"/>
                    <v:path arrowok="t" o:connecttype="custom" o:connectlocs="0,1029847;149319,1587009;1779,2137438;171431,2039623;292792,1587009;143346,1029847;292665,472686;165966,0;34312,43699;149319,472813;0,1029847" o:connectangles="0,0,0,0,0,0,0,0,0,0,0"/>
                  </v:shape>
                  <v:shape id="Vrije vorm: vorm 1550832672" o:spid="_x0000_s1074" style="position:absolute;left:29980;top:2102;width:2807;height:22575;visibility:visible;mso-wrap-style:square;v-text-anchor:middle" coordsize="280719,22574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" path="m,877155r149319,557162l,1991478r71292,266005c106747,2227885,142838,2199175,179437,2171102l131274,1991478,280593,1434317,131401,877155,280720,319993,194941,c155419,16387,116151,33282,77138,50686r72181,269434l,877155xe" fillcolor="#e9ebee" stroked="f" strokeweight="1pt">
                    <v:stroke joinstyle="miter"/>
                    <v:path arrowok="t" o:connecttype="custom" o:connectlocs="0,877155;149319,1434317;0,1991478;71292,2257483;179437,2171102;131274,1991478;280593,1434317;131401,877155;280720,319993;194941,0;77138,50686;149319,320120;0,877155" o:connectangles="0,0,0,0,0,0,0,0,0,0,0,0,0"/>
                  </v:shape>
                  <v:shape id="Vrije vorm: vorm 1073728895" o:spid="_x0000_s1075" style="position:absolute;left:32221;top:1290;width:2867;height:21949;visibility:visible;mso-wrap-style:square;v-text-anchor:middle" coordsize="286692,21948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" path="m,958328r149319,557162l,2072652r32787,122204c70783,2167417,109543,2140995,148811,2115207r-11438,-42555l286692,1515490,137373,958328,286692,401167,179183,c137373,15244,95818,31123,54517,47383r94802,353784l,958328xe" fillcolor="#e9ebee" stroked="f" strokeweight="1pt">
                    <v:stroke joinstyle="miter"/>
                    <v:path arrowok="t" o:connecttype="custom" o:connectlocs="0,958328;149319,1515490;0,2072652;32787,2194856;148811,2115207;137373,2072652;286692,1515490;137373,958328;286692,401167;179183,0;54517,47383;149319,401167;0,958328" o:connectangles="0,0,0,0,0,0,0,0,0,0,0,0,0"/>
                  </v:shape>
                  <v:shape id="Vrije vorm: vorm 1657744055" o:spid="_x0000_s1076" style="position:absolute;left:36867;width:1209;height:4861;visibility:visible;mso-wrap-style:square;v-text-anchor:middle" coordsize="120980,486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" path="m120980,c80442,11052,40157,22739,,34807l120980,486151,120980,xe" fillcolor="#e9ebee" stroked="f" strokeweight="1pt">
                    <v:stroke joinstyle="miter"/>
                    <v:path arrowok="t" o:connecttype="custom" o:connectlocs="120980,0;0,34807;120980,486151;120980,0" o:connectangles="0,0,0,0"/>
                  </v:shape>
                  <v:shape id="Vrije vorm: vorm 1435637498" o:spid="_x0000_s1077" style="position:absolute;left:37112;top:79258;width:964;height:3599;visibility:visible;mso-wrap-style:square;v-text-anchor:middle" coordsize="96453,359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" path="m96454,46113c64048,31250,31897,15879,,l96454,359881r,-313768xe" fillcolor="#e9ebee" stroked="f" strokeweight="1pt">
                    <v:stroke joinstyle="miter"/>
                    <v:path arrowok="t" o:connecttype="custom" o:connectlocs="96454,46113;0,0;96454,359881;96454,46113" o:connectangles="0,0,0,0"/>
                  </v:shape>
                  <v:shape id="Vrije vorm: vorm 525302256" o:spid="_x0000_s1078" style="position:absolute;left:37112;top:16887;width:964;height:3599;visibility:visible;mso-wrap-style:square;v-text-anchor:middle" coordsize="96453,359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" path="m96454,313769l96454,,,359881c31770,344002,63921,328631,96454,313769xe" fillcolor="#e9ebee" stroked="f" strokeweight="1pt">
                    <v:stroke joinstyle="miter"/>
                    <v:path arrowok="t" o:connecttype="custom" o:connectlocs="96454,313769;96454,0;0,359881;96454,313769" o:connectangles="0,0,0,0"/>
                  </v:shape>
                  <v:shape id="Vrije vorm: vorm 684273031" o:spid="_x0000_s1079" style="position:absolute;left:36701;top:83741;width:1375;height:10258;visibility:visible;mso-wrap-style:square;v-text-anchor:middle" coordsize="137500,1025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" path="m137501,1025782l137501,,,512828r137501,512954xe" fillcolor="#e9ebee" stroked="f" strokeweight="1pt">
                    <v:stroke joinstyle="miter"/>
                    <v:path arrowok="t" o:connecttype="custom" o:connectlocs="137501,1025782;137501,0;0,512828" o:connectangles="0,0,0"/>
                  </v:shape>
                  <v:shape id="Vrije vorm: vorm 490019997" o:spid="_x0000_s1080" style="position:absolute;left:27741;top:3008;width:2746;height:23291;visibility:visible;mso-wrap-style:square;v-text-anchor:middle" coordsize="274619,2329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" path="m,786581r149319,557162l,1900905r114753,428224c147540,2297371,180962,2266248,215019,2235888l125174,1900778,274493,1343616,125301,786581,274620,229420,213113,c175879,17403,138898,35188,102172,53480r47147,175940l,786581xe" fillcolor="#e9ebee" stroked="f" strokeweight="1pt">
                    <v:stroke joinstyle="miter"/>
                    <v:path arrowok="t" o:connecttype="custom" o:connectlocs="0,786581;149319,1343743;0,1900905;114753,2329129;215019,2235888;125174,1900778;274493,1343616;125301,786581;274620,229420;213113,0;102172,53480;149319,229420;0,786581" o:connectangles="0,0,0,0,0,0,0,0,0,0,0,0,0"/>
                  </v:shape>
                  <v:shape id="Vrije vorm: vorm 1232641797" o:spid="_x0000_s1081" style="position:absolute;left:3;top:47850;width:579;height:4045;visibility:visible;mso-wrap-style:square;v-text-anchor:middle" coordsize="57821,404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" path="m3685,c1652,53607,508,107469,,161458r10929,40777l,243012v381,53989,1525,107850,3685,161457l57821,202235,3685,xe" fillcolor="#e9ebee" stroked="f" strokeweight="1pt">
                    <v:stroke joinstyle="miter"/>
                    <v:path arrowok="t" o:connecttype="custom" o:connectlocs="3685,0;0,161458;10929,202235;0,243012;3685,404469;57821,202235;3685,0" o:connectangles="0,0,0,0,0,0,0"/>
                  </v:shape>
                  <v:shape id="Vrije vorm: vorm 1311776662" o:spid="_x0000_s1082" style="position:absolute;left:860;top:35518;width:2022;height:28706;visibility:visible;mso-wrap-style:square;v-text-anchor:middle" coordsize="202184,2870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" path="m52865,1992495l202184,1435333,52865,878171,202184,321009,116151,c106874,32139,97852,64532,89210,96925r60109,224084l,878298r149319,557162l,1992495r149319,557161l89210,2773741v8642,32393,17664,64786,26941,96925l202184,2549656,52865,1992495xe" fillcolor="#e9ebee" stroked="f" strokeweight="1pt">
                    <v:stroke joinstyle="miter"/>
                    <v:path arrowok="t" o:connecttype="custom" o:connectlocs="52865,1992495;202184,1435333;52865,878171;202184,321009;116151,0;89210,96925;149319,321009;0,878298;149319,1435460;0,1992495;149319,2549656;89210,2773741;116151,2870666;202184,2549656;52865,1992495" o:connectangles="0,0,0,0,0,0,0,0,0,0,0,0,0,0,0"/>
                  </v:shape>
                  <v:shape id="Vrije vorm: vorm 1176880222" o:spid="_x0000_s1083" style="position:absolute;left:18781;top:8766;width:2506;height:36920;visibility:visible;mso-wrap-style:square;v-text-anchor:middle" coordsize="250601,3692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" path="m149319,767908l,1325069r149319,557162l,2439393r149319,557161l,3553716r37108,138338c71165,3425160,137246,3168302,231540,2925544l101283,2439393,250602,1882231,101283,1325069,250602,767908,101156,210746,157706,c114372,33155,71673,67073,29356,101498l127,210746,149319,767908xe" fillcolor="#e9ebee" stroked="f" strokeweight="1pt">
                    <v:stroke joinstyle="miter"/>
                    <v:path arrowok="t" o:connecttype="custom" o:connectlocs="149319,767908;0,1325069;149319,1882231;0,2439393;149319,2996554;0,3553716;37108,3692054;231540,2925544;101283,2439393;250602,1882231;101283,1325069;250602,767908;101156,210746;157706,0;29356,101498;127,210746;149319,767908" o:connectangles="0,0,0,0,0,0,0,0,0,0,0,0,0,0,0,0,0"/>
                  </v:shape>
                  <v:shape id="Vrije vorm: vorm 1741519114" o:spid="_x0000_s1084" style="position:absolute;left:25501;top:4011;width:2685;height:24595;visibility:visible;mso-wrap-style:square;v-text-anchor:middle" coordsize="268520,2459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" path="m,686226r149319,557162l,1800550r149319,557161l121997,2459464v43207,-50686,87939,-99974,134196,-147865l119201,1800677,268520,1243515,119201,686226,268520,129064,233954,c199007,18293,164187,36839,129622,55894r19570,73170l,686226xe" fillcolor="#e9ebee" stroked="f" strokeweight="1pt">
                    <v:stroke joinstyle="miter"/>
                    <v:path arrowok="t" o:connecttype="custom" o:connectlocs="0,686226;149319,1243388;0,1800550;149319,2357711;121997,2459464;256193,2311599;119201,1800677;268520,1243515;119201,686226;268520,129064;233954,0;129622,55894;149192,129064;0,686226" o:connectangles="0,0,0,0,0,0,0,0,0,0,0,0,0,0"/>
                  </v:shape>
                  <v:shape id="Vrije vorm: vorm 346171345" o:spid="_x0000_s1085" style="position:absolute;left:21020;top:6747;width:2566;height:29496;visibility:visible;mso-wrap-style:square;v-text-anchor:middle" coordsize="256574,2949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" path="m149446,969761l127,1526923r149319,557161l127,2641246r82602,308307c104714,2901662,127715,2854279,151861,2807531l107256,2641246,256575,2084084,107256,1526923,256575,969761,107256,412599,217815,c173591,29217,129876,59070,86541,89685l,412727,149446,969761xe" fillcolor="#e9ebee" stroked="f" strokeweight="1pt">
                    <v:stroke joinstyle="miter"/>
                    <v:path arrowok="t" o:connecttype="custom" o:connectlocs="149446,969761;127,1526923;149446,2084084;127,2641246;82729,2949553;151861,2807531;107256,2641246;256575,2084084;107256,1526923;256575,969761;107256,412599;217815,0;86541,89685;0,412727;149446,969761" o:connectangles="0,0,0,0,0,0,0,0,0,0,0,0,0,0,0"/>
                  </v:shape>
                  <v:shape id="Vrije vorm: vorm 1256185594" o:spid="_x0000_s1086" style="position:absolute;left:23260;top:5113;width:2626;height:28281;visibility:visible;mso-wrap-style:square;v-text-anchor:middle" coordsize="262547,2828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" path="m149319,1133251l,1690413r149319,557162l,2804736r6227,23374c59219,2737155,116533,2649122,177658,2564138r84889,-316563l113228,1690413,262547,1133251,113228,576089,262547,18928,257464,c216290,23882,175243,48018,134832,73043l,576089r149319,557162xe" fillcolor="#e9ebee" stroked="f" strokeweight="1pt">
                    <v:stroke joinstyle="miter"/>
                    <v:path arrowok="t" o:connecttype="custom" o:connectlocs="149319,1133251;0,1690413;149319,2247575;0,2804736;6227,2828110;177658,2564138;262547,2247575;113228,1690413;262547,1133251;113228,576089;262547,18928;257464,0;134832,73043;0,576089;149319,1133251" o:connectangles="0,0,0,0,0,0,0,0,0,0,0,0,0,0,0"/>
                  </v:shape>
                </v:group>
                <v:shapetype id="_x0000_t202" coordsize="21600,21600" o:spt="202" path="m,l,21600r21600,l21600,xe">
                  <v:stroke joinstyle="miter"/>
                  <v:path gradientshapeok="t" o:connecttype="rect"/>
                </v:shapetype>
                <v:shape id="Gemarkeerde tekst" o:spid="_x0000_s1087" type="#_x0000_t202" style="position:absolute;left:7220;top:96875;width:9104;height:2324;visibility:visible;mso-wrap-style:non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" fillcolor="#00283c" stroked="f">
                  <v:textbox inset="1mm,0,1.5mm,0">
                    <w:txbxContent>
                      <w:p w14:paraId="4954EC10" w14:textId="0EF3FDE5" w:rsidR="00385595" w:rsidRPr="000171B6" w:rsidRDefault="00385595" w:rsidP="00B4263D">
                        <w:pPr>
                          <w:pStyle w:val="Frontcover-gemarkeerdetekst"/>
                        </w:pPr>
                        <w:r w:rsidRPr="000171B6">
                          <w:t>202</w:t>
                        </w:r>
                        <w:r w:rsidR="00CE7DD7" w:rsidRPr="000171B6">
                          <w:t>4</w:t>
                        </w:r>
                        <w:r w:rsidRPr="000171B6">
                          <w:t xml:space="preserve"> - 202</w:t>
                        </w:r>
                        <w:r w:rsidR="00CE7DD7" w:rsidRPr="000171B6">
                          <w:t>5</w:t>
                        </w:r>
                      </w:p>
                    </w:txbxContent>
                  </v:textbox>
                </v:shape>
                <v:shape id="Logo Thomas More" o:spid="_x0000_s1088" style="position:absolute;left:7239;top:7239;width:13536;height:5400;visibility:visible;mso-wrap-style:square;v-text-anchor:middle" coordsize="5759450,22995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" path="m1605173,767587r,1496186c1605173,2271896,1598674,2279206,1589738,2279206r-274569,c1307046,2279206,1299735,2272708,1299735,2263773r,-1033197l887881,2024968r-172214,l305438,1230576r,1033197c305438,2271896,298939,2279206,290003,2279206r-274569,c7311,2279206,,2272708,,2263773l,767587v,-8122,6499,-15433,15434,-15433l366363,752154v8935,,16246,4874,20308,12184l804211,1574975,1223376,764338v4061,-7310,12185,-12184,20308,-12184l1590551,752154v8123,,14622,7311,14622,15433xm5076277,1039695r,l5744016,1039695v8123,,15434,-6498,15434,-15433l5759450,767587v,-8122,-6498,-15433,-15434,-15433l5076277,752154v-207958,,-376923,168951,-376923,376889l4699354,1129043r,772461c4699354,2109443,4868319,2278394,5076277,2278394r667739,c5752139,2278394,5759450,2271896,5759450,2262961r,-256675c5759450,1998163,5752952,1990853,5744016,1990853r-667739,c5036473,1990853,5003979,1958363,5003979,1918562r,-263985l5671718,1654577v8124,,15434,-6498,15434,-15433l5687152,1382469v,-8122,-6498,-15433,-15434,-15433l5003979,1367036r,-255862c5003979,1072185,5036473,1039695,5076277,1039695xm421602,118590r,-102345c421602,12996,419164,10559,415915,10559r-410229,c2437,10559,,12996,,16245l,119402v,3249,2437,5686,5686,5686l150282,125088r,419939c150282,548277,152719,550713,155968,550713r109665,c268883,550713,271320,548277,271320,545027r,-420751l415915,124276v3249,,5687,-2437,5687,-5686xm930935,10559r-109665,c818021,10559,815584,12996,815584,16245r,205502l598690,221747r,-205502c598690,12996,596253,10559,593004,10559r-109665,c480090,10559,477653,12996,477653,16245r,528782c477653,548277,480090,550713,483339,550713r109665,c596253,550713,598690,548277,598690,545027r,-209563l815584,335464r,208751c815584,547464,818021,549901,821270,549901r109665,c934184,549901,936621,547464,936621,544215r,-527970c936621,12996,934184,10559,930935,10559xm1283488,559648v161655,,285942,-120215,285942,-279418c1569430,121027,1445143,812,1283488,812v-162467,,-285941,120215,-285941,279418c997547,439433,1120209,559648,1283488,559648xm1283488,442683v-91794,,-160842,-69855,-160842,-162453c1122646,186820,1192507,117778,1283488,117778v91794,,160842,69854,160842,162452c1444330,372828,1374470,442683,1283488,442683xm2207112,10559r-135660,c2067391,10559,2063329,12996,2061704,16245l1921171,276981,1782261,16245v-1624,-4061,-5686,-5686,-9748,-5686l1635229,10559v-3249,,-5686,2437,-5686,5686l1629543,545027v,3250,2437,5686,5686,5686l1744894,550713v3249,,5686,-2436,5686,-5686l1750580,203878r136473,255862l1956101,459740,2092573,203878r,341149c2092573,548277,2095010,550713,2098259,550713r109666,c2211174,550713,2213611,548277,2213611,545027r,-528782c2212799,12996,2210362,10559,2207112,10559xm2668518,542591v1625,4873,5687,7310,10560,7310l2796055,549901v4061,,6498,-4061,5686,-8123l2603531,17870v-1624,-4062,-5686,-7311,-10560,-7311l2465435,10559v-4874,,-8936,3249,-10561,7311l2258289,542591v-1624,4061,1625,8122,5687,8122l2377703,550713v4873,,8935,-3249,10560,-7310l2419131,456491r219331,l2668518,542591xm2457311,343587r70673,-199817l2598657,343587r-141346,xm2800929,478422v56863,48736,143783,81226,225829,81226c3146983,559648,3240401,492230,3240401,393135v,-125901,-151094,-163265,-199021,-173824c2991827,208751,2943087,192506,2943087,157579v,-28429,34118,-48736,82858,-48736c3073873,108843,3124238,127525,3155919,155142v2437,2437,6498,1624,8936,-1625l3215219,70667v1625,-2437,812,-5686,-812,-7311c3173790,26805,3107179,,3026758,,2902470,,2818800,64169,2818800,160828v,95847,80421,146207,188462,172199c3064125,346836,3116114,359832,3116114,397196v,31678,-41429,53609,-90169,53609c2970707,450805,2908157,424813,2865103,386636v-2437,-2436,-6499,-1624,-8123,813l2800929,470299v-3250,2437,-2437,6498,,8123xm4609997,2279206r-292440,c4309434,2279206,4302122,2275145,4298061,2268647l3996685,1782914r-298939,-1625l3697746,1782914r,480859c3697746,2271896,3691247,2279206,3682311,2279206r-274569,c3399619,2279206,3392308,2272708,3392308,2263773r,-1496186c3392308,759465,3398807,752154,3407742,752154r664490,c4355737,752154,4593751,976338,4597000,1259818v2437,210375,-120226,391510,-298939,474360l4622182,2255650v7311,9747,,23556,-12185,23556xm4309434,1267128v,-125088,-101542,-226621,-226642,-226621l3697746,1040507r,2437l3697746,1493749r,l4082792,1493749v125100,,226642,-101533,226642,-226621xm2015401,1623711v-8123,-34927,-12185,-70667,-12185,-108031c2003216,1241948,2224984,1020200,2498740,1020200v273757,,495524,221748,495524,495480c2994264,1553044,2990203,1588784,2982079,1623711r292441,c3279394,1588784,3281831,1552232,3281831,1515680v,-432935,-350929,-783020,-783091,-783020c2065766,732660,1715650,1083557,1715650,1515680v,36552,2437,72291,7311,108031l2015401,1623711xm1785511,1839772v123475,271296,396419,459740,713229,459740c2815551,2299512,3089307,2111068,3211970,1839772r-1426459,xe" fillcolor="#fa6432" stroked="f" strokeweight=".22539mm">
                  <v:stroke joinstyle="miter"/>
                  <v:path arrowok="t" o:connecttype="custom" o:connectlocs="377252,180254;377252,531607;373624,535231;309094,535231;305467,531607;305467,288979;208672,475528;168198,475528;71785,288979;71785,531607;68157,535231;3627,535231;0,531607;0,180254;3627,176630;86104,176630;90876,179491;189008,369855;287521,179491;292294,176630;373815,176630;377252,180254;1193039,244154;1193039,244154;1349973,244154;1353600,240530;1353600,180254;1349973,176630;1193039,176630;1104454,265136;1104454,265136;1104454,446535;1193039,535041;1349973,535041;1353600,531417;1353600,471141;1349973,467517;1193039,467517;1176047,450541;1176047,388548;1332981,388548;1336608,384924;1336608,324649;1332981,321024;1176047,321024;1176047,260940;1193039,244154;99086,27849;99086,3815;97749,2480;1336,2480;0,3815;0,28039;1336,29375;35320,29375;35320,127990;36656,129325;62430,129325;63766,127990;63766,29184;97749,29184;99086,27849;218791,2480;193017,2480;191681,3815;191681,52073;140706,52073;140706,3815;139369,2480;113596,2480;112259,3815;112259,127990;113596,129325;139369,129325;140706,127990;140706,78778;191681,78778;191681,127799;193017,129135;218791,129135;220127,127799;220127,3815;218791,2480;301648,131424;368851,65807;301648,191;234446,65807;301648,131424;301648,103956;263847,65807;301648,27658;339450,65807;301648,103956;518721,2480;486838,2480;484547,3815;451518,65044;418871,3815;416580,2480;384316,2480;382979,3815;382979,127990;384316,129325;410089,129325;411426,127990;411426,47877;443500,107962;459728,107962;491802,47877;491802,127990;493138,129325;518912,129325;520248,127990;520248,3815;518721,2480;627162,127418;629643,129135;657136,129135;658472,127227;611888,4196;609406,2480;579433,2480;576950,4196;530749,127418;532085,129325;558814,129325;561295,127609;568550,107199;620098,107199;627162,127418;577523,80685;594133,33762;610743,80685;577523,80685;658281,112349;711356,131424;761567,92321;714793,51501;691691,37005;711165,25560;741712,36432;743812,36051;755649,16595;755458,14878;711356,0;662481,37768;706774,78206;732357,93275;711165,105864;673364,90795;671454,90986;658281,110441;658281,112349;1083453,535231;1014723,535231;1010141,532752;939311,418686;869053,418304;869053,418686;869053,531607;865426,535231;800896,535231;797269,531607;797269,180254;800896,176630;957066,176630;1080398,295846;1010141,407241;1086316,529700;1083453,535231;1012814,297563;959548,244345;869053,244345;869053,244917;869053,350781;869053,350781;959548,350781;1012814,297563;473664,381300;470801,355931;587260,239576;703719,355931;700855,381300;769586,381300;771304,355931;587260,172052;403216,355931;404935,381300;473664,381300;419635,432038;587260,540000;754885,432038;419635,432038" o:connectangles="0,0,0,0,0,0,0,0,0,0,0,0,0,0,0,0,0,0,0,0,0,0,0,0,0,0,0,0,0,0,0,0,0,0,0,0,0,0,0,0,0,0,0,0,0,0,0,0,0,0,0,0,0,0,0,0,0,0,0,0,0,0,0,0,0,0,0,0,0,0,0,0,0,0,0,0,0,0,0,0,0,0,0,0,0,0,0,0,0,0,0,0,0,0,0,0,0,0,0,0,0,0,0,0,0,0,0,0,0,0,0,0,0,0,0,0,0,0,0,0,0,0,0,0,0,0,0,0,0,0,0,0,0,0,0,0,0,0,0,0,0,0,0,0,0,0,0,0,0,0,0,0,0,0,0,0,0,0,0,0,0,0,0,0,0,0,0,0,0,0,0,0,0,0,0,0,0,0,0,0,0,0,0,0,0,0,0,0,0,0,0,0,0"/>
                  <o:lock v:ext="edit" aspectratio="t"/>
                </v:shape>
                <v:shape id="Titels" o:spid="_x0000_s1089" type="#_x0000_t202" style="position:absolute;left:7239;top:37909;width:61197;height:35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" filled="f" stroked="f" strokeweight=".5pt">
                  <v:textbox inset="0,3mm,0,0">
                    <w:txbxContent>
                      <w:tbl>
                        <w:tblPr>
                          <w:tblStyle w:val="Tabelraster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785"/>
                        </w:tblGrid>
                        <w:tr w:rsidR="0048703B" w:rsidRPr="000171B6" w14:paraId="6BD0C534" w14:textId="77777777" w:rsidTr="006F0D17">
                          <w:tc>
                            <w:tcPr>
                              <w:tcW w:w="0" w:type="auto"/>
                              <w:shd w:val="clear" w:color="auto" w:fill="auto"/>
                              <w:tcMar>
                                <w:right w:w="3402" w:type="dxa"/>
                              </w:tcMar>
                              <w:vAlign w:val="bottom"/>
                            </w:tcPr>
                            <w:p w14:paraId="0FB347A9" w14:textId="33420C03" w:rsidR="004A74AB" w:rsidRPr="000171B6" w:rsidRDefault="004A74AB" w:rsidP="00B4263D">
                              <w:pPr>
                                <w:pStyle w:val="Frontcover-subtitelblauw"/>
                              </w:pPr>
                            </w:p>
                          </w:tc>
                        </w:tr>
                        <w:tr w:rsidR="00B043D7" w:rsidRPr="000171B6" w14:paraId="4BA01084" w14:textId="77777777" w:rsidTr="00B95686">
                          <w:tc>
                            <w:tcPr>
                              <w:tcW w:w="0" w:type="auto"/>
                              <w:shd w:val="clear" w:color="auto" w:fill="auto"/>
                              <w:tcMar>
                                <w:top w:w="170" w:type="dxa"/>
                                <w:bottom w:w="0" w:type="dxa"/>
                                <w:right w:w="3402" w:type="dxa"/>
                              </w:tcMar>
                              <w:vAlign w:val="center"/>
                            </w:tcPr>
                            <w:p w14:paraId="432A5F8A" w14:textId="6176ECE2" w:rsidR="00385595" w:rsidRPr="000171B6" w:rsidRDefault="007149D9" w:rsidP="00B4263D">
                              <w:pPr>
                                <w:pStyle w:val="Frontcover-hoofdtiteloranje"/>
                              </w:pPr>
                              <w:r>
                                <w:t>Worksense</w:t>
                              </w:r>
                            </w:p>
                          </w:tc>
                        </w:tr>
                        <w:tr w:rsidR="00B043D7" w:rsidRPr="000171B6" w14:paraId="4BB89B49" w14:textId="77777777" w:rsidTr="003A5BDF">
                          <w:tc>
                            <w:tcPr>
                              <w:tcW w:w="0" w:type="auto"/>
                              <w:shd w:val="clear" w:color="auto" w:fill="auto"/>
                              <w:tcMar>
                                <w:top w:w="340" w:type="dxa"/>
                                <w:right w:w="3402" w:type="dxa"/>
                              </w:tcMar>
                            </w:tcPr>
                            <w:p w14:paraId="2A74E5D7" w14:textId="0A5D0D87" w:rsidR="00C62D30" w:rsidRPr="000171B6" w:rsidRDefault="005C26AD" w:rsidP="00B4263D">
                              <w:pPr>
                                <w:pStyle w:val="Frontcover-extrainfozwart"/>
                              </w:pPr>
                              <w:r w:rsidRPr="000171B6">
                                <w:t>Realisatie</w:t>
                              </w:r>
                              <w:r w:rsidR="00CD4A6F" w:rsidRPr="000171B6">
                                <w:t>document</w:t>
                              </w:r>
                            </w:p>
                            <w:p w14:paraId="56A67A8F" w14:textId="6AD58424" w:rsidR="00C62D30" w:rsidRPr="000171B6" w:rsidRDefault="00C62D30" w:rsidP="00B4263D">
                              <w:pPr>
                                <w:pStyle w:val="Frontcover-extrainfozwart"/>
                              </w:pPr>
                            </w:p>
                          </w:tc>
                        </w:tr>
                      </w:tbl>
                      <w:p w14:paraId="3DB81A0E" w14:textId="77777777" w:rsidR="007149D9" w:rsidRDefault="007149D9" w:rsidP="00B4263D">
                        <w:r>
                          <w:t>Niels Van Nerum</w:t>
                        </w:r>
                      </w:p>
                      <w:p w14:paraId="042A2979" w14:textId="1EEF600A" w:rsidR="00385595" w:rsidRPr="000171B6" w:rsidRDefault="00DA1E68" w:rsidP="00B4263D">
                        <w:r w:rsidRPr="000171B6">
                          <w:t xml:space="preserve">Student </w:t>
                        </w:r>
                        <w:r w:rsidR="00D248CE" w:rsidRPr="000171B6">
                          <w:t>Bachelor in de Toegepaste Informatica – Applicatieontwikkeling</w:t>
                        </w:r>
                      </w:p>
                    </w:txbxContent>
                  </v:textbox>
                </v:shape>
              </v:group>
            </w:pict>
          </mc:Fallback>
        </mc:AlternateContent>
      </w:r>
    </w:p>
    <w:sdt>
      <w:sdtPr>
        <w:rPr>
          <w:rFonts w:ascii="Arial" w:eastAsiaTheme="minorHAnsi" w:hAnsi="Arial" w:cs="Arial"/>
          <w:b w:val="0"/>
          <w:color w:val="auto"/>
          <w:sz w:val="19"/>
          <w:szCs w:val="24"/>
          <w:lang w:val="nl-BE"/>
        </w:rPr>
        <w:id w:val="1747923197"/>
        <w:docPartObj>
          <w:docPartGallery w:val="Table of Contents"/>
          <w:docPartUnique/>
        </w:docPartObj>
      </w:sdtPr>
      <w:sdtEndPr>
        <w:rPr>
          <w:bCs/>
        </w:rPr>
      </w:sdtEndPr>
      <w:sdtContent>
        <w:p w14:paraId="6D9974C1" w14:textId="312FB483" w:rsidR="00740089" w:rsidRPr="005862CD" w:rsidRDefault="00740089">
          <w:pPr>
            <w:pStyle w:val="Kopvaninhoudsopgave"/>
            <w:rPr>
              <w:lang w:val="nl-BE"/>
            </w:rPr>
          </w:pPr>
          <w:r w:rsidRPr="005862CD">
            <w:rPr>
              <w:lang w:val="nl-BE"/>
            </w:rPr>
            <w:t>Inhoudsopgave</w:t>
          </w:r>
        </w:p>
        <w:p w14:paraId="4969771F" w14:textId="5621BB79" w:rsidR="005A20DE" w:rsidRDefault="003A29AB">
          <w:pPr>
            <w:pStyle w:val="Inhopg1"/>
            <w:rPr>
              <w:rFonts w:asciiTheme="minorHAnsi" w:eastAsiaTheme="minorEastAsia" w:hAnsiTheme="minorHAnsi" w:cstheme="minorBidi"/>
              <w:b w:val="0"/>
              <w:bCs w:val="0"/>
              <w:caps w:val="0"/>
              <w:noProof/>
              <w:color w:val="auto"/>
              <w:sz w:val="24"/>
              <w:szCs w:val="24"/>
              <w:lang w:eastAsia="nl-BE"/>
            </w:rPr>
          </w:pPr>
          <w:r w:rsidRPr="005862CD">
            <w:rPr>
              <w:b w:val="0"/>
              <w:bCs w:val="0"/>
              <w:caps w:val="0"/>
            </w:rPr>
            <w:fldChar w:fldCharType="begin"/>
          </w:r>
          <w:r w:rsidRPr="005862CD">
            <w:rPr>
              <w:b w:val="0"/>
              <w:bCs w:val="0"/>
              <w:caps w:val="0"/>
            </w:rPr>
            <w:instrText xml:space="preserve"> TOC \o "1-4" \h \z \u </w:instrText>
          </w:r>
          <w:r w:rsidRPr="005862CD">
            <w:rPr>
              <w:b w:val="0"/>
              <w:bCs w:val="0"/>
              <w:caps w:val="0"/>
            </w:rPr>
            <w:fldChar w:fldCharType="separate"/>
          </w:r>
          <w:hyperlink w:anchor="_Toc199513778" w:history="1">
            <w:r w:rsidR="005A20DE" w:rsidRPr="007C16FC">
              <w:rPr>
                <w:rStyle w:val="Hyperlink"/>
              </w:rPr>
              <w:t>1.</w:t>
            </w:r>
            <w:r w:rsidR="005A20DE">
              <w:rPr>
                <w:rFonts w:asciiTheme="minorHAnsi" w:eastAsiaTheme="minorEastAsia" w:hAnsiTheme="minorHAnsi" w:cstheme="minorBidi"/>
                <w:b w:val="0"/>
                <w:bCs w:val="0"/>
                <w:caps w:val="0"/>
                <w:noProof/>
                <w:color w:val="auto"/>
                <w:sz w:val="24"/>
                <w:szCs w:val="24"/>
                <w:lang w:eastAsia="nl-BE"/>
              </w:rPr>
              <w:tab/>
            </w:r>
            <w:r w:rsidR="005A20DE" w:rsidRPr="007C16FC">
              <w:rPr>
                <w:rStyle w:val="Hyperlink"/>
              </w:rPr>
              <w:t>Inleiding</w:t>
            </w:r>
            <w:r w:rsidR="005A20DE">
              <w:rPr>
                <w:noProof/>
                <w:webHidden/>
              </w:rPr>
              <w:tab/>
            </w:r>
            <w:r w:rsidR="005A20DE">
              <w:rPr>
                <w:noProof/>
                <w:webHidden/>
              </w:rPr>
              <w:fldChar w:fldCharType="begin"/>
            </w:r>
            <w:r w:rsidR="005A20DE">
              <w:rPr>
                <w:noProof/>
                <w:webHidden/>
              </w:rPr>
              <w:instrText xml:space="preserve"> PAGEREF _Toc199513778 \h </w:instrText>
            </w:r>
            <w:r w:rsidR="005A20DE">
              <w:rPr>
                <w:noProof/>
                <w:webHidden/>
              </w:rPr>
            </w:r>
            <w:r w:rsidR="005A20DE">
              <w:rPr>
                <w:noProof/>
                <w:webHidden/>
              </w:rPr>
              <w:fldChar w:fldCharType="separate"/>
            </w:r>
            <w:r w:rsidR="005A20DE">
              <w:rPr>
                <w:noProof/>
                <w:webHidden/>
              </w:rPr>
              <w:t>4</w:t>
            </w:r>
            <w:r w:rsidR="005A20DE">
              <w:rPr>
                <w:noProof/>
                <w:webHidden/>
              </w:rPr>
              <w:fldChar w:fldCharType="end"/>
            </w:r>
          </w:hyperlink>
        </w:p>
        <w:p w14:paraId="6E0BBB5F" w14:textId="07D04B2D" w:rsidR="005A20DE" w:rsidRDefault="005A20DE">
          <w:pPr>
            <w:pStyle w:val="Inhopg2"/>
            <w:rPr>
              <w:rFonts w:asciiTheme="minorHAnsi" w:eastAsiaTheme="minorEastAsia" w:hAnsiTheme="minorHAnsi" w:cstheme="minorBidi"/>
              <w:bCs w:val="0"/>
              <w:iCs w:val="0"/>
              <w:noProof/>
              <w:sz w:val="24"/>
              <w:szCs w:val="24"/>
              <w:lang w:eastAsia="nl-BE"/>
            </w:rPr>
          </w:pPr>
          <w:hyperlink w:anchor="_Toc199513779" w:history="1">
            <w:r w:rsidRPr="007C16FC">
              <w:rPr>
                <w:rStyle w:val="Hyperlink"/>
              </w:rPr>
              <w:t>1.1.</w:t>
            </w:r>
            <w:r>
              <w:rPr>
                <w:rFonts w:asciiTheme="minorHAnsi" w:eastAsiaTheme="minorEastAsia" w:hAnsiTheme="minorHAnsi" w:cstheme="minorBidi"/>
                <w:bCs w:val="0"/>
                <w:iCs w:val="0"/>
                <w:noProof/>
                <w:sz w:val="24"/>
                <w:szCs w:val="24"/>
                <w:lang w:eastAsia="nl-BE"/>
              </w:rPr>
              <w:tab/>
            </w:r>
            <w:r w:rsidRPr="007C16FC">
              <w:rPr>
                <w:rStyle w:val="Hyperlink"/>
              </w:rPr>
              <w:t>Context van het project</w:t>
            </w:r>
            <w:r>
              <w:rPr>
                <w:noProof/>
                <w:webHidden/>
              </w:rPr>
              <w:tab/>
            </w:r>
            <w:r>
              <w:rPr>
                <w:noProof/>
                <w:webHidden/>
              </w:rPr>
              <w:fldChar w:fldCharType="begin"/>
            </w:r>
            <w:r>
              <w:rPr>
                <w:noProof/>
                <w:webHidden/>
              </w:rPr>
              <w:instrText xml:space="preserve"> PAGEREF _Toc199513779 \h </w:instrText>
            </w:r>
            <w:r>
              <w:rPr>
                <w:noProof/>
                <w:webHidden/>
              </w:rPr>
            </w:r>
            <w:r>
              <w:rPr>
                <w:noProof/>
                <w:webHidden/>
              </w:rPr>
              <w:fldChar w:fldCharType="separate"/>
            </w:r>
            <w:r>
              <w:rPr>
                <w:noProof/>
                <w:webHidden/>
              </w:rPr>
              <w:t>4</w:t>
            </w:r>
            <w:r>
              <w:rPr>
                <w:noProof/>
                <w:webHidden/>
              </w:rPr>
              <w:fldChar w:fldCharType="end"/>
            </w:r>
          </w:hyperlink>
        </w:p>
        <w:p w14:paraId="532026EB" w14:textId="7F9AF520" w:rsidR="005A20DE" w:rsidRDefault="005A20DE">
          <w:pPr>
            <w:pStyle w:val="Inhopg2"/>
            <w:rPr>
              <w:rFonts w:asciiTheme="minorHAnsi" w:eastAsiaTheme="minorEastAsia" w:hAnsiTheme="minorHAnsi" w:cstheme="minorBidi"/>
              <w:bCs w:val="0"/>
              <w:iCs w:val="0"/>
              <w:noProof/>
              <w:sz w:val="24"/>
              <w:szCs w:val="24"/>
              <w:lang w:eastAsia="nl-BE"/>
            </w:rPr>
          </w:pPr>
          <w:hyperlink w:anchor="_Toc199513780" w:history="1">
            <w:r w:rsidRPr="007C16FC">
              <w:rPr>
                <w:rStyle w:val="Hyperlink"/>
              </w:rPr>
              <w:t>1.2.</w:t>
            </w:r>
            <w:r>
              <w:rPr>
                <w:rFonts w:asciiTheme="minorHAnsi" w:eastAsiaTheme="minorEastAsia" w:hAnsiTheme="minorHAnsi" w:cstheme="minorBidi"/>
                <w:bCs w:val="0"/>
                <w:iCs w:val="0"/>
                <w:noProof/>
                <w:sz w:val="24"/>
                <w:szCs w:val="24"/>
                <w:lang w:eastAsia="nl-BE"/>
              </w:rPr>
              <w:tab/>
            </w:r>
            <w:r w:rsidRPr="007C16FC">
              <w:rPr>
                <w:rStyle w:val="Hyperlink"/>
              </w:rPr>
              <w:t>Doel van de stageopdracht</w:t>
            </w:r>
            <w:r>
              <w:rPr>
                <w:noProof/>
                <w:webHidden/>
              </w:rPr>
              <w:tab/>
            </w:r>
            <w:r>
              <w:rPr>
                <w:noProof/>
                <w:webHidden/>
              </w:rPr>
              <w:fldChar w:fldCharType="begin"/>
            </w:r>
            <w:r>
              <w:rPr>
                <w:noProof/>
                <w:webHidden/>
              </w:rPr>
              <w:instrText xml:space="preserve"> PAGEREF _Toc199513780 \h </w:instrText>
            </w:r>
            <w:r>
              <w:rPr>
                <w:noProof/>
                <w:webHidden/>
              </w:rPr>
            </w:r>
            <w:r>
              <w:rPr>
                <w:noProof/>
                <w:webHidden/>
              </w:rPr>
              <w:fldChar w:fldCharType="separate"/>
            </w:r>
            <w:r>
              <w:rPr>
                <w:noProof/>
                <w:webHidden/>
              </w:rPr>
              <w:t>4</w:t>
            </w:r>
            <w:r>
              <w:rPr>
                <w:noProof/>
                <w:webHidden/>
              </w:rPr>
              <w:fldChar w:fldCharType="end"/>
            </w:r>
          </w:hyperlink>
        </w:p>
        <w:p w14:paraId="1381E582" w14:textId="178B101D" w:rsidR="005A20DE" w:rsidRDefault="005A20DE">
          <w:pPr>
            <w:pStyle w:val="Inhopg2"/>
            <w:rPr>
              <w:rFonts w:asciiTheme="minorHAnsi" w:eastAsiaTheme="minorEastAsia" w:hAnsiTheme="minorHAnsi" w:cstheme="minorBidi"/>
              <w:bCs w:val="0"/>
              <w:iCs w:val="0"/>
              <w:noProof/>
              <w:sz w:val="24"/>
              <w:szCs w:val="24"/>
              <w:lang w:eastAsia="nl-BE"/>
            </w:rPr>
          </w:pPr>
          <w:hyperlink w:anchor="_Toc199513781" w:history="1">
            <w:r w:rsidRPr="007C16FC">
              <w:rPr>
                <w:rStyle w:val="Hyperlink"/>
              </w:rPr>
              <w:t>1.3.</w:t>
            </w:r>
            <w:r>
              <w:rPr>
                <w:rFonts w:asciiTheme="minorHAnsi" w:eastAsiaTheme="minorEastAsia" w:hAnsiTheme="minorHAnsi" w:cstheme="minorBidi"/>
                <w:bCs w:val="0"/>
                <w:iCs w:val="0"/>
                <w:noProof/>
                <w:sz w:val="24"/>
                <w:szCs w:val="24"/>
                <w:lang w:eastAsia="nl-BE"/>
              </w:rPr>
              <w:tab/>
            </w:r>
            <w:r w:rsidRPr="007C16FC">
              <w:rPr>
                <w:rStyle w:val="Hyperlink"/>
              </w:rPr>
              <w:t>Koppeling met het projectplan</w:t>
            </w:r>
            <w:r>
              <w:rPr>
                <w:noProof/>
                <w:webHidden/>
              </w:rPr>
              <w:tab/>
            </w:r>
            <w:r>
              <w:rPr>
                <w:noProof/>
                <w:webHidden/>
              </w:rPr>
              <w:fldChar w:fldCharType="begin"/>
            </w:r>
            <w:r>
              <w:rPr>
                <w:noProof/>
                <w:webHidden/>
              </w:rPr>
              <w:instrText xml:space="preserve"> PAGEREF _Toc199513781 \h </w:instrText>
            </w:r>
            <w:r>
              <w:rPr>
                <w:noProof/>
                <w:webHidden/>
              </w:rPr>
            </w:r>
            <w:r>
              <w:rPr>
                <w:noProof/>
                <w:webHidden/>
              </w:rPr>
              <w:fldChar w:fldCharType="separate"/>
            </w:r>
            <w:r>
              <w:rPr>
                <w:noProof/>
                <w:webHidden/>
              </w:rPr>
              <w:t>4</w:t>
            </w:r>
            <w:r>
              <w:rPr>
                <w:noProof/>
                <w:webHidden/>
              </w:rPr>
              <w:fldChar w:fldCharType="end"/>
            </w:r>
          </w:hyperlink>
        </w:p>
        <w:p w14:paraId="794E616C" w14:textId="6D7E9723" w:rsidR="005A20DE" w:rsidRDefault="005A20DE">
          <w:pPr>
            <w:pStyle w:val="Inhopg2"/>
            <w:rPr>
              <w:rFonts w:asciiTheme="minorHAnsi" w:eastAsiaTheme="minorEastAsia" w:hAnsiTheme="minorHAnsi" w:cstheme="minorBidi"/>
              <w:bCs w:val="0"/>
              <w:iCs w:val="0"/>
              <w:noProof/>
              <w:sz w:val="24"/>
              <w:szCs w:val="24"/>
              <w:lang w:eastAsia="nl-BE"/>
            </w:rPr>
          </w:pPr>
          <w:hyperlink w:anchor="_Toc199513782" w:history="1">
            <w:r w:rsidRPr="007C16FC">
              <w:rPr>
                <w:rStyle w:val="Hyperlink"/>
              </w:rPr>
              <w:t>1.4.</w:t>
            </w:r>
            <w:r>
              <w:rPr>
                <w:rFonts w:asciiTheme="minorHAnsi" w:eastAsiaTheme="minorEastAsia" w:hAnsiTheme="minorHAnsi" w:cstheme="minorBidi"/>
                <w:bCs w:val="0"/>
                <w:iCs w:val="0"/>
                <w:noProof/>
                <w:sz w:val="24"/>
                <w:szCs w:val="24"/>
                <w:lang w:eastAsia="nl-BE"/>
              </w:rPr>
              <w:tab/>
            </w:r>
            <w:r w:rsidRPr="007C16FC">
              <w:rPr>
                <w:rStyle w:val="Hyperlink"/>
              </w:rPr>
              <w:t>Overzicht van gebruikte technologieën en methodologieën</w:t>
            </w:r>
            <w:r>
              <w:rPr>
                <w:noProof/>
                <w:webHidden/>
              </w:rPr>
              <w:tab/>
            </w:r>
            <w:r>
              <w:rPr>
                <w:noProof/>
                <w:webHidden/>
              </w:rPr>
              <w:fldChar w:fldCharType="begin"/>
            </w:r>
            <w:r>
              <w:rPr>
                <w:noProof/>
                <w:webHidden/>
              </w:rPr>
              <w:instrText xml:space="preserve"> PAGEREF _Toc199513782 \h </w:instrText>
            </w:r>
            <w:r>
              <w:rPr>
                <w:noProof/>
                <w:webHidden/>
              </w:rPr>
            </w:r>
            <w:r>
              <w:rPr>
                <w:noProof/>
                <w:webHidden/>
              </w:rPr>
              <w:fldChar w:fldCharType="separate"/>
            </w:r>
            <w:r>
              <w:rPr>
                <w:noProof/>
                <w:webHidden/>
              </w:rPr>
              <w:t>5</w:t>
            </w:r>
            <w:r>
              <w:rPr>
                <w:noProof/>
                <w:webHidden/>
              </w:rPr>
              <w:fldChar w:fldCharType="end"/>
            </w:r>
          </w:hyperlink>
        </w:p>
        <w:p w14:paraId="4EFC6B16" w14:textId="7EBAA89C" w:rsidR="005A20DE" w:rsidRDefault="005A20DE">
          <w:pPr>
            <w:pStyle w:val="Inhopg2"/>
            <w:rPr>
              <w:rFonts w:asciiTheme="minorHAnsi" w:eastAsiaTheme="minorEastAsia" w:hAnsiTheme="minorHAnsi" w:cstheme="minorBidi"/>
              <w:bCs w:val="0"/>
              <w:iCs w:val="0"/>
              <w:noProof/>
              <w:sz w:val="24"/>
              <w:szCs w:val="24"/>
              <w:lang w:eastAsia="nl-BE"/>
            </w:rPr>
          </w:pPr>
          <w:hyperlink w:anchor="_Toc199513783" w:history="1">
            <w:r w:rsidRPr="007C16FC">
              <w:rPr>
                <w:rStyle w:val="Hyperlink"/>
              </w:rPr>
              <w:t>1.5.</w:t>
            </w:r>
            <w:r>
              <w:rPr>
                <w:rFonts w:asciiTheme="minorHAnsi" w:eastAsiaTheme="minorEastAsia" w:hAnsiTheme="minorHAnsi" w:cstheme="minorBidi"/>
                <w:bCs w:val="0"/>
                <w:iCs w:val="0"/>
                <w:noProof/>
                <w:sz w:val="24"/>
                <w:szCs w:val="24"/>
                <w:lang w:eastAsia="nl-BE"/>
              </w:rPr>
              <w:tab/>
            </w:r>
            <w:r w:rsidRPr="007C16FC">
              <w:rPr>
                <w:rStyle w:val="Hyperlink"/>
              </w:rPr>
              <w:t>Wat de lezer mag verwachten in dit document</w:t>
            </w:r>
            <w:r>
              <w:rPr>
                <w:noProof/>
                <w:webHidden/>
              </w:rPr>
              <w:tab/>
            </w:r>
            <w:r>
              <w:rPr>
                <w:noProof/>
                <w:webHidden/>
              </w:rPr>
              <w:fldChar w:fldCharType="begin"/>
            </w:r>
            <w:r>
              <w:rPr>
                <w:noProof/>
                <w:webHidden/>
              </w:rPr>
              <w:instrText xml:space="preserve"> PAGEREF _Toc199513783 \h </w:instrText>
            </w:r>
            <w:r>
              <w:rPr>
                <w:noProof/>
                <w:webHidden/>
              </w:rPr>
            </w:r>
            <w:r>
              <w:rPr>
                <w:noProof/>
                <w:webHidden/>
              </w:rPr>
              <w:fldChar w:fldCharType="separate"/>
            </w:r>
            <w:r>
              <w:rPr>
                <w:noProof/>
                <w:webHidden/>
              </w:rPr>
              <w:t>5</w:t>
            </w:r>
            <w:r>
              <w:rPr>
                <w:noProof/>
                <w:webHidden/>
              </w:rPr>
              <w:fldChar w:fldCharType="end"/>
            </w:r>
          </w:hyperlink>
        </w:p>
        <w:p w14:paraId="44A518C3" w14:textId="4FB01905" w:rsidR="005A20DE" w:rsidRDefault="005A20DE">
          <w:pPr>
            <w:pStyle w:val="Inhopg1"/>
            <w:rPr>
              <w:rFonts w:asciiTheme="minorHAnsi" w:eastAsiaTheme="minorEastAsia" w:hAnsiTheme="minorHAnsi" w:cstheme="minorBidi"/>
              <w:b w:val="0"/>
              <w:bCs w:val="0"/>
              <w:caps w:val="0"/>
              <w:noProof/>
              <w:color w:val="auto"/>
              <w:sz w:val="24"/>
              <w:szCs w:val="24"/>
              <w:lang w:eastAsia="nl-BE"/>
            </w:rPr>
          </w:pPr>
          <w:hyperlink w:anchor="_Toc199513784" w:history="1">
            <w:r w:rsidRPr="007C16FC">
              <w:rPr>
                <w:rStyle w:val="Hyperlink"/>
              </w:rPr>
              <w:t>2.</w:t>
            </w:r>
            <w:r>
              <w:rPr>
                <w:rFonts w:asciiTheme="minorHAnsi" w:eastAsiaTheme="minorEastAsia" w:hAnsiTheme="minorHAnsi" w:cstheme="minorBidi"/>
                <w:b w:val="0"/>
                <w:bCs w:val="0"/>
                <w:caps w:val="0"/>
                <w:noProof/>
                <w:color w:val="auto"/>
                <w:sz w:val="24"/>
                <w:szCs w:val="24"/>
                <w:lang w:eastAsia="nl-BE"/>
              </w:rPr>
              <w:tab/>
            </w:r>
            <w:r w:rsidRPr="007C16FC">
              <w:rPr>
                <w:rStyle w:val="Hyperlink"/>
              </w:rPr>
              <w:t>Analyse &amp; Technologiekeuze</w:t>
            </w:r>
            <w:r>
              <w:rPr>
                <w:noProof/>
                <w:webHidden/>
              </w:rPr>
              <w:tab/>
            </w:r>
            <w:r>
              <w:rPr>
                <w:noProof/>
                <w:webHidden/>
              </w:rPr>
              <w:fldChar w:fldCharType="begin"/>
            </w:r>
            <w:r>
              <w:rPr>
                <w:noProof/>
                <w:webHidden/>
              </w:rPr>
              <w:instrText xml:space="preserve"> PAGEREF _Toc199513784 \h </w:instrText>
            </w:r>
            <w:r>
              <w:rPr>
                <w:noProof/>
                <w:webHidden/>
              </w:rPr>
            </w:r>
            <w:r>
              <w:rPr>
                <w:noProof/>
                <w:webHidden/>
              </w:rPr>
              <w:fldChar w:fldCharType="separate"/>
            </w:r>
            <w:r>
              <w:rPr>
                <w:noProof/>
                <w:webHidden/>
              </w:rPr>
              <w:t>5</w:t>
            </w:r>
            <w:r>
              <w:rPr>
                <w:noProof/>
                <w:webHidden/>
              </w:rPr>
              <w:fldChar w:fldCharType="end"/>
            </w:r>
          </w:hyperlink>
        </w:p>
        <w:p w14:paraId="0CB3CEA7" w14:textId="5C50A814" w:rsidR="005A20DE" w:rsidRDefault="005A20DE">
          <w:pPr>
            <w:pStyle w:val="Inhopg2"/>
            <w:rPr>
              <w:rFonts w:asciiTheme="minorHAnsi" w:eastAsiaTheme="minorEastAsia" w:hAnsiTheme="minorHAnsi" w:cstheme="minorBidi"/>
              <w:bCs w:val="0"/>
              <w:iCs w:val="0"/>
              <w:noProof/>
              <w:sz w:val="24"/>
              <w:szCs w:val="24"/>
              <w:lang w:eastAsia="nl-BE"/>
            </w:rPr>
          </w:pPr>
          <w:hyperlink w:anchor="_Toc199513785" w:history="1">
            <w:r w:rsidRPr="007C16FC">
              <w:rPr>
                <w:rStyle w:val="Hyperlink"/>
              </w:rPr>
              <w:t>2.1.</w:t>
            </w:r>
            <w:r>
              <w:rPr>
                <w:rFonts w:asciiTheme="minorHAnsi" w:eastAsiaTheme="minorEastAsia" w:hAnsiTheme="minorHAnsi" w:cstheme="minorBidi"/>
                <w:bCs w:val="0"/>
                <w:iCs w:val="0"/>
                <w:noProof/>
                <w:sz w:val="24"/>
                <w:szCs w:val="24"/>
                <w:lang w:eastAsia="nl-BE"/>
              </w:rPr>
              <w:tab/>
            </w:r>
            <w:r w:rsidRPr="007C16FC">
              <w:rPr>
                <w:rStyle w:val="Hyperlink"/>
              </w:rPr>
              <w:t>Inleiding</w:t>
            </w:r>
            <w:r>
              <w:rPr>
                <w:noProof/>
                <w:webHidden/>
              </w:rPr>
              <w:tab/>
            </w:r>
            <w:r>
              <w:rPr>
                <w:noProof/>
                <w:webHidden/>
              </w:rPr>
              <w:fldChar w:fldCharType="begin"/>
            </w:r>
            <w:r>
              <w:rPr>
                <w:noProof/>
                <w:webHidden/>
              </w:rPr>
              <w:instrText xml:space="preserve"> PAGEREF _Toc199513785 \h </w:instrText>
            </w:r>
            <w:r>
              <w:rPr>
                <w:noProof/>
                <w:webHidden/>
              </w:rPr>
            </w:r>
            <w:r>
              <w:rPr>
                <w:noProof/>
                <w:webHidden/>
              </w:rPr>
              <w:fldChar w:fldCharType="separate"/>
            </w:r>
            <w:r>
              <w:rPr>
                <w:noProof/>
                <w:webHidden/>
              </w:rPr>
              <w:t>5</w:t>
            </w:r>
            <w:r>
              <w:rPr>
                <w:noProof/>
                <w:webHidden/>
              </w:rPr>
              <w:fldChar w:fldCharType="end"/>
            </w:r>
          </w:hyperlink>
        </w:p>
        <w:p w14:paraId="690BA007" w14:textId="63F006D4" w:rsidR="005A20DE" w:rsidRDefault="005A20DE">
          <w:pPr>
            <w:pStyle w:val="Inhopg2"/>
            <w:rPr>
              <w:rFonts w:asciiTheme="minorHAnsi" w:eastAsiaTheme="minorEastAsia" w:hAnsiTheme="minorHAnsi" w:cstheme="minorBidi"/>
              <w:bCs w:val="0"/>
              <w:iCs w:val="0"/>
              <w:noProof/>
              <w:sz w:val="24"/>
              <w:szCs w:val="24"/>
              <w:lang w:eastAsia="nl-BE"/>
            </w:rPr>
          </w:pPr>
          <w:hyperlink w:anchor="_Toc199513786" w:history="1">
            <w:r w:rsidRPr="007C16FC">
              <w:rPr>
                <w:rStyle w:val="Hyperlink"/>
              </w:rPr>
              <w:t>2.2.</w:t>
            </w:r>
            <w:r>
              <w:rPr>
                <w:rFonts w:asciiTheme="minorHAnsi" w:eastAsiaTheme="minorEastAsia" w:hAnsiTheme="minorHAnsi" w:cstheme="minorBidi"/>
                <w:bCs w:val="0"/>
                <w:iCs w:val="0"/>
                <w:noProof/>
                <w:sz w:val="24"/>
                <w:szCs w:val="24"/>
                <w:lang w:eastAsia="nl-BE"/>
              </w:rPr>
              <w:tab/>
            </w:r>
            <w:r w:rsidRPr="007C16FC">
              <w:rPr>
                <w:rStyle w:val="Hyperlink"/>
              </w:rPr>
              <w:t>Onderzochte componenten</w:t>
            </w:r>
            <w:r>
              <w:rPr>
                <w:noProof/>
                <w:webHidden/>
              </w:rPr>
              <w:tab/>
            </w:r>
            <w:r>
              <w:rPr>
                <w:noProof/>
                <w:webHidden/>
              </w:rPr>
              <w:fldChar w:fldCharType="begin"/>
            </w:r>
            <w:r>
              <w:rPr>
                <w:noProof/>
                <w:webHidden/>
              </w:rPr>
              <w:instrText xml:space="preserve"> PAGEREF _Toc199513786 \h </w:instrText>
            </w:r>
            <w:r>
              <w:rPr>
                <w:noProof/>
                <w:webHidden/>
              </w:rPr>
            </w:r>
            <w:r>
              <w:rPr>
                <w:noProof/>
                <w:webHidden/>
              </w:rPr>
              <w:fldChar w:fldCharType="separate"/>
            </w:r>
            <w:r>
              <w:rPr>
                <w:noProof/>
                <w:webHidden/>
              </w:rPr>
              <w:t>6</w:t>
            </w:r>
            <w:r>
              <w:rPr>
                <w:noProof/>
                <w:webHidden/>
              </w:rPr>
              <w:fldChar w:fldCharType="end"/>
            </w:r>
          </w:hyperlink>
        </w:p>
        <w:p w14:paraId="7E0711B1" w14:textId="14802E8A" w:rsidR="005A20DE" w:rsidRDefault="005A20DE">
          <w:pPr>
            <w:pStyle w:val="Inhopg3"/>
            <w:rPr>
              <w:rFonts w:asciiTheme="minorHAnsi" w:eastAsiaTheme="minorEastAsia" w:hAnsiTheme="minorHAnsi" w:cstheme="minorBidi"/>
              <w:noProof/>
              <w:sz w:val="24"/>
              <w:szCs w:val="24"/>
              <w:lang w:eastAsia="nl-BE"/>
            </w:rPr>
          </w:pPr>
          <w:hyperlink w:anchor="_Toc199513787" w:history="1">
            <w:r w:rsidRPr="007C16FC">
              <w:rPr>
                <w:rStyle w:val="Hyperlink"/>
              </w:rPr>
              <w:t>2.2.1.</w:t>
            </w:r>
            <w:r>
              <w:rPr>
                <w:rFonts w:asciiTheme="minorHAnsi" w:eastAsiaTheme="minorEastAsia" w:hAnsiTheme="minorHAnsi" w:cstheme="minorBidi"/>
                <w:noProof/>
                <w:sz w:val="24"/>
                <w:szCs w:val="24"/>
                <w:lang w:eastAsia="nl-BE"/>
              </w:rPr>
              <w:tab/>
            </w:r>
            <w:r w:rsidRPr="007C16FC">
              <w:rPr>
                <w:rStyle w:val="Hyperlink"/>
              </w:rPr>
              <w:t>Backend framework</w:t>
            </w:r>
            <w:r>
              <w:rPr>
                <w:noProof/>
                <w:webHidden/>
              </w:rPr>
              <w:tab/>
            </w:r>
            <w:r>
              <w:rPr>
                <w:noProof/>
                <w:webHidden/>
              </w:rPr>
              <w:fldChar w:fldCharType="begin"/>
            </w:r>
            <w:r>
              <w:rPr>
                <w:noProof/>
                <w:webHidden/>
              </w:rPr>
              <w:instrText xml:space="preserve"> PAGEREF _Toc199513787 \h </w:instrText>
            </w:r>
            <w:r>
              <w:rPr>
                <w:noProof/>
                <w:webHidden/>
              </w:rPr>
            </w:r>
            <w:r>
              <w:rPr>
                <w:noProof/>
                <w:webHidden/>
              </w:rPr>
              <w:fldChar w:fldCharType="separate"/>
            </w:r>
            <w:r>
              <w:rPr>
                <w:noProof/>
                <w:webHidden/>
              </w:rPr>
              <w:t>6</w:t>
            </w:r>
            <w:r>
              <w:rPr>
                <w:noProof/>
                <w:webHidden/>
              </w:rPr>
              <w:fldChar w:fldCharType="end"/>
            </w:r>
          </w:hyperlink>
        </w:p>
        <w:p w14:paraId="703EBBBE" w14:textId="00941AD4" w:rsidR="005A20DE" w:rsidRDefault="005A20DE">
          <w:pPr>
            <w:pStyle w:val="Inhopg3"/>
            <w:rPr>
              <w:rFonts w:asciiTheme="minorHAnsi" w:eastAsiaTheme="minorEastAsia" w:hAnsiTheme="minorHAnsi" w:cstheme="minorBidi"/>
              <w:noProof/>
              <w:sz w:val="24"/>
              <w:szCs w:val="24"/>
              <w:lang w:eastAsia="nl-BE"/>
            </w:rPr>
          </w:pPr>
          <w:hyperlink w:anchor="_Toc199513788" w:history="1">
            <w:r w:rsidRPr="007C16FC">
              <w:rPr>
                <w:rStyle w:val="Hyperlink"/>
              </w:rPr>
              <w:t>2.2.2.</w:t>
            </w:r>
            <w:r>
              <w:rPr>
                <w:rFonts w:asciiTheme="minorHAnsi" w:eastAsiaTheme="minorEastAsia" w:hAnsiTheme="minorHAnsi" w:cstheme="minorBidi"/>
                <w:noProof/>
                <w:sz w:val="24"/>
                <w:szCs w:val="24"/>
                <w:lang w:eastAsia="nl-BE"/>
              </w:rPr>
              <w:tab/>
            </w:r>
            <w:r w:rsidRPr="007C16FC">
              <w:rPr>
                <w:rStyle w:val="Hyperlink"/>
              </w:rPr>
              <w:t>Frontend technologie</w:t>
            </w:r>
            <w:r>
              <w:rPr>
                <w:noProof/>
                <w:webHidden/>
              </w:rPr>
              <w:tab/>
            </w:r>
            <w:r>
              <w:rPr>
                <w:noProof/>
                <w:webHidden/>
              </w:rPr>
              <w:fldChar w:fldCharType="begin"/>
            </w:r>
            <w:r>
              <w:rPr>
                <w:noProof/>
                <w:webHidden/>
              </w:rPr>
              <w:instrText xml:space="preserve"> PAGEREF _Toc199513788 \h </w:instrText>
            </w:r>
            <w:r>
              <w:rPr>
                <w:noProof/>
                <w:webHidden/>
              </w:rPr>
            </w:r>
            <w:r>
              <w:rPr>
                <w:noProof/>
                <w:webHidden/>
              </w:rPr>
              <w:fldChar w:fldCharType="separate"/>
            </w:r>
            <w:r>
              <w:rPr>
                <w:noProof/>
                <w:webHidden/>
              </w:rPr>
              <w:t>6</w:t>
            </w:r>
            <w:r>
              <w:rPr>
                <w:noProof/>
                <w:webHidden/>
              </w:rPr>
              <w:fldChar w:fldCharType="end"/>
            </w:r>
          </w:hyperlink>
        </w:p>
        <w:p w14:paraId="31B55F63" w14:textId="2F9B0A73" w:rsidR="005A20DE" w:rsidRDefault="005A20DE">
          <w:pPr>
            <w:pStyle w:val="Inhopg3"/>
            <w:rPr>
              <w:rFonts w:asciiTheme="minorHAnsi" w:eastAsiaTheme="minorEastAsia" w:hAnsiTheme="minorHAnsi" w:cstheme="minorBidi"/>
              <w:noProof/>
              <w:sz w:val="24"/>
              <w:szCs w:val="24"/>
              <w:lang w:eastAsia="nl-BE"/>
            </w:rPr>
          </w:pPr>
          <w:hyperlink w:anchor="_Toc199513789" w:history="1">
            <w:r w:rsidRPr="007C16FC">
              <w:rPr>
                <w:rStyle w:val="Hyperlink"/>
              </w:rPr>
              <w:t>2.2.3.</w:t>
            </w:r>
            <w:r>
              <w:rPr>
                <w:rFonts w:asciiTheme="minorHAnsi" w:eastAsiaTheme="minorEastAsia" w:hAnsiTheme="minorHAnsi" w:cstheme="minorBidi"/>
                <w:noProof/>
                <w:sz w:val="24"/>
                <w:szCs w:val="24"/>
                <w:lang w:eastAsia="nl-BE"/>
              </w:rPr>
              <w:tab/>
            </w:r>
            <w:r w:rsidRPr="007C16FC">
              <w:rPr>
                <w:rStyle w:val="Hyperlink"/>
              </w:rPr>
              <w:t>Sensorintegratieplatform</w:t>
            </w:r>
            <w:r>
              <w:rPr>
                <w:noProof/>
                <w:webHidden/>
              </w:rPr>
              <w:tab/>
            </w:r>
            <w:r>
              <w:rPr>
                <w:noProof/>
                <w:webHidden/>
              </w:rPr>
              <w:fldChar w:fldCharType="begin"/>
            </w:r>
            <w:r>
              <w:rPr>
                <w:noProof/>
                <w:webHidden/>
              </w:rPr>
              <w:instrText xml:space="preserve"> PAGEREF _Toc199513789 \h </w:instrText>
            </w:r>
            <w:r>
              <w:rPr>
                <w:noProof/>
                <w:webHidden/>
              </w:rPr>
            </w:r>
            <w:r>
              <w:rPr>
                <w:noProof/>
                <w:webHidden/>
              </w:rPr>
              <w:fldChar w:fldCharType="separate"/>
            </w:r>
            <w:r>
              <w:rPr>
                <w:noProof/>
                <w:webHidden/>
              </w:rPr>
              <w:t>7</w:t>
            </w:r>
            <w:r>
              <w:rPr>
                <w:noProof/>
                <w:webHidden/>
              </w:rPr>
              <w:fldChar w:fldCharType="end"/>
            </w:r>
          </w:hyperlink>
        </w:p>
        <w:p w14:paraId="16191A15" w14:textId="7B2B1A82" w:rsidR="005A20DE" w:rsidRDefault="005A20DE">
          <w:pPr>
            <w:pStyle w:val="Inhopg3"/>
            <w:rPr>
              <w:rFonts w:asciiTheme="minorHAnsi" w:eastAsiaTheme="minorEastAsia" w:hAnsiTheme="minorHAnsi" w:cstheme="minorBidi"/>
              <w:noProof/>
              <w:sz w:val="24"/>
              <w:szCs w:val="24"/>
              <w:lang w:eastAsia="nl-BE"/>
            </w:rPr>
          </w:pPr>
          <w:hyperlink w:anchor="_Toc199513790" w:history="1">
            <w:r w:rsidRPr="007C16FC">
              <w:rPr>
                <w:rStyle w:val="Hyperlink"/>
              </w:rPr>
              <w:t>2.2.4.</w:t>
            </w:r>
            <w:r>
              <w:rPr>
                <w:rFonts w:asciiTheme="minorHAnsi" w:eastAsiaTheme="minorEastAsia" w:hAnsiTheme="minorHAnsi" w:cstheme="minorBidi"/>
                <w:noProof/>
                <w:sz w:val="24"/>
                <w:szCs w:val="24"/>
                <w:lang w:eastAsia="nl-BE"/>
              </w:rPr>
              <w:tab/>
            </w:r>
            <w:r w:rsidRPr="007C16FC">
              <w:rPr>
                <w:rStyle w:val="Hyperlink"/>
              </w:rPr>
              <w:t>Beveiligingsmethode</w:t>
            </w:r>
            <w:r>
              <w:rPr>
                <w:noProof/>
                <w:webHidden/>
              </w:rPr>
              <w:tab/>
            </w:r>
            <w:r>
              <w:rPr>
                <w:noProof/>
                <w:webHidden/>
              </w:rPr>
              <w:fldChar w:fldCharType="begin"/>
            </w:r>
            <w:r>
              <w:rPr>
                <w:noProof/>
                <w:webHidden/>
              </w:rPr>
              <w:instrText xml:space="preserve"> PAGEREF _Toc199513790 \h </w:instrText>
            </w:r>
            <w:r>
              <w:rPr>
                <w:noProof/>
                <w:webHidden/>
              </w:rPr>
            </w:r>
            <w:r>
              <w:rPr>
                <w:noProof/>
                <w:webHidden/>
              </w:rPr>
              <w:fldChar w:fldCharType="separate"/>
            </w:r>
            <w:r>
              <w:rPr>
                <w:noProof/>
                <w:webHidden/>
              </w:rPr>
              <w:t>7</w:t>
            </w:r>
            <w:r>
              <w:rPr>
                <w:noProof/>
                <w:webHidden/>
              </w:rPr>
              <w:fldChar w:fldCharType="end"/>
            </w:r>
          </w:hyperlink>
        </w:p>
        <w:p w14:paraId="5C0A452F" w14:textId="68B9D7E6" w:rsidR="005A20DE" w:rsidRDefault="005A20DE">
          <w:pPr>
            <w:pStyle w:val="Inhopg3"/>
            <w:rPr>
              <w:rFonts w:asciiTheme="minorHAnsi" w:eastAsiaTheme="minorEastAsia" w:hAnsiTheme="minorHAnsi" w:cstheme="minorBidi"/>
              <w:noProof/>
              <w:sz w:val="24"/>
              <w:szCs w:val="24"/>
              <w:lang w:eastAsia="nl-BE"/>
            </w:rPr>
          </w:pPr>
          <w:hyperlink w:anchor="_Toc199513791" w:history="1">
            <w:r w:rsidRPr="007C16FC">
              <w:rPr>
                <w:rStyle w:val="Hyperlink"/>
              </w:rPr>
              <w:t>2.2.5.</w:t>
            </w:r>
            <w:r>
              <w:rPr>
                <w:rFonts w:asciiTheme="minorHAnsi" w:eastAsiaTheme="minorEastAsia" w:hAnsiTheme="minorHAnsi" w:cstheme="minorBidi"/>
                <w:noProof/>
                <w:sz w:val="24"/>
                <w:szCs w:val="24"/>
                <w:lang w:eastAsia="nl-BE"/>
              </w:rPr>
              <w:tab/>
            </w:r>
            <w:r w:rsidRPr="007C16FC">
              <w:rPr>
                <w:rStyle w:val="Hyperlink"/>
              </w:rPr>
              <w:t>Database</w:t>
            </w:r>
            <w:r>
              <w:rPr>
                <w:noProof/>
                <w:webHidden/>
              </w:rPr>
              <w:tab/>
            </w:r>
            <w:r>
              <w:rPr>
                <w:noProof/>
                <w:webHidden/>
              </w:rPr>
              <w:fldChar w:fldCharType="begin"/>
            </w:r>
            <w:r>
              <w:rPr>
                <w:noProof/>
                <w:webHidden/>
              </w:rPr>
              <w:instrText xml:space="preserve"> PAGEREF _Toc199513791 \h </w:instrText>
            </w:r>
            <w:r>
              <w:rPr>
                <w:noProof/>
                <w:webHidden/>
              </w:rPr>
            </w:r>
            <w:r>
              <w:rPr>
                <w:noProof/>
                <w:webHidden/>
              </w:rPr>
              <w:fldChar w:fldCharType="separate"/>
            </w:r>
            <w:r>
              <w:rPr>
                <w:noProof/>
                <w:webHidden/>
              </w:rPr>
              <w:t>8</w:t>
            </w:r>
            <w:r>
              <w:rPr>
                <w:noProof/>
                <w:webHidden/>
              </w:rPr>
              <w:fldChar w:fldCharType="end"/>
            </w:r>
          </w:hyperlink>
        </w:p>
        <w:p w14:paraId="110D06B3" w14:textId="6FE3BDC6" w:rsidR="005A20DE" w:rsidRDefault="005A20DE">
          <w:pPr>
            <w:pStyle w:val="Inhopg3"/>
            <w:rPr>
              <w:rFonts w:asciiTheme="minorHAnsi" w:eastAsiaTheme="minorEastAsia" w:hAnsiTheme="minorHAnsi" w:cstheme="minorBidi"/>
              <w:noProof/>
              <w:sz w:val="24"/>
              <w:szCs w:val="24"/>
              <w:lang w:eastAsia="nl-BE"/>
            </w:rPr>
          </w:pPr>
          <w:hyperlink w:anchor="_Toc199513792" w:history="1">
            <w:r w:rsidRPr="007C16FC">
              <w:rPr>
                <w:rStyle w:val="Hyperlink"/>
              </w:rPr>
              <w:t>2.2.6.</w:t>
            </w:r>
            <w:r>
              <w:rPr>
                <w:rFonts w:asciiTheme="minorHAnsi" w:eastAsiaTheme="minorEastAsia" w:hAnsiTheme="minorHAnsi" w:cstheme="minorBidi"/>
                <w:noProof/>
                <w:sz w:val="24"/>
                <w:szCs w:val="24"/>
                <w:lang w:eastAsia="nl-BE"/>
              </w:rPr>
              <w:tab/>
            </w:r>
            <w:r w:rsidRPr="007C16FC">
              <w:rPr>
                <w:rStyle w:val="Hyperlink"/>
              </w:rPr>
              <w:t>Hostingplatform</w:t>
            </w:r>
            <w:r>
              <w:rPr>
                <w:noProof/>
                <w:webHidden/>
              </w:rPr>
              <w:tab/>
            </w:r>
            <w:r>
              <w:rPr>
                <w:noProof/>
                <w:webHidden/>
              </w:rPr>
              <w:fldChar w:fldCharType="begin"/>
            </w:r>
            <w:r>
              <w:rPr>
                <w:noProof/>
                <w:webHidden/>
              </w:rPr>
              <w:instrText xml:space="preserve"> PAGEREF _Toc199513792 \h </w:instrText>
            </w:r>
            <w:r>
              <w:rPr>
                <w:noProof/>
                <w:webHidden/>
              </w:rPr>
            </w:r>
            <w:r>
              <w:rPr>
                <w:noProof/>
                <w:webHidden/>
              </w:rPr>
              <w:fldChar w:fldCharType="separate"/>
            </w:r>
            <w:r>
              <w:rPr>
                <w:noProof/>
                <w:webHidden/>
              </w:rPr>
              <w:t>9</w:t>
            </w:r>
            <w:r>
              <w:rPr>
                <w:noProof/>
                <w:webHidden/>
              </w:rPr>
              <w:fldChar w:fldCharType="end"/>
            </w:r>
          </w:hyperlink>
        </w:p>
        <w:p w14:paraId="3BC6C6B6" w14:textId="30EE283B" w:rsidR="005A20DE" w:rsidRDefault="005A20DE">
          <w:pPr>
            <w:pStyle w:val="Inhopg2"/>
            <w:rPr>
              <w:rFonts w:asciiTheme="minorHAnsi" w:eastAsiaTheme="minorEastAsia" w:hAnsiTheme="minorHAnsi" w:cstheme="minorBidi"/>
              <w:bCs w:val="0"/>
              <w:iCs w:val="0"/>
              <w:noProof/>
              <w:sz w:val="24"/>
              <w:szCs w:val="24"/>
              <w:lang w:eastAsia="nl-BE"/>
            </w:rPr>
          </w:pPr>
          <w:hyperlink w:anchor="_Toc199513793" w:history="1">
            <w:r w:rsidRPr="007C16FC">
              <w:rPr>
                <w:rStyle w:val="Hyperlink"/>
              </w:rPr>
              <w:t>2.3.</w:t>
            </w:r>
            <w:r>
              <w:rPr>
                <w:rFonts w:asciiTheme="minorHAnsi" w:eastAsiaTheme="minorEastAsia" w:hAnsiTheme="minorHAnsi" w:cstheme="minorBidi"/>
                <w:bCs w:val="0"/>
                <w:iCs w:val="0"/>
                <w:noProof/>
                <w:sz w:val="24"/>
                <w:szCs w:val="24"/>
                <w:lang w:eastAsia="nl-BE"/>
              </w:rPr>
              <w:tab/>
            </w:r>
            <w:r w:rsidRPr="007C16FC">
              <w:rPr>
                <w:rStyle w:val="Hyperlink"/>
              </w:rPr>
              <w:t>Conclusie</w:t>
            </w:r>
            <w:r>
              <w:rPr>
                <w:noProof/>
                <w:webHidden/>
              </w:rPr>
              <w:tab/>
            </w:r>
            <w:r>
              <w:rPr>
                <w:noProof/>
                <w:webHidden/>
              </w:rPr>
              <w:fldChar w:fldCharType="begin"/>
            </w:r>
            <w:r>
              <w:rPr>
                <w:noProof/>
                <w:webHidden/>
              </w:rPr>
              <w:instrText xml:space="preserve"> PAGEREF _Toc199513793 \h </w:instrText>
            </w:r>
            <w:r>
              <w:rPr>
                <w:noProof/>
                <w:webHidden/>
              </w:rPr>
            </w:r>
            <w:r>
              <w:rPr>
                <w:noProof/>
                <w:webHidden/>
              </w:rPr>
              <w:fldChar w:fldCharType="separate"/>
            </w:r>
            <w:r>
              <w:rPr>
                <w:noProof/>
                <w:webHidden/>
              </w:rPr>
              <w:t>9</w:t>
            </w:r>
            <w:r>
              <w:rPr>
                <w:noProof/>
                <w:webHidden/>
              </w:rPr>
              <w:fldChar w:fldCharType="end"/>
            </w:r>
          </w:hyperlink>
        </w:p>
        <w:p w14:paraId="53C20B1C" w14:textId="5CE6EF6A" w:rsidR="005A20DE" w:rsidRDefault="005A20DE">
          <w:pPr>
            <w:pStyle w:val="Inhopg1"/>
            <w:rPr>
              <w:rFonts w:asciiTheme="minorHAnsi" w:eastAsiaTheme="minorEastAsia" w:hAnsiTheme="minorHAnsi" w:cstheme="minorBidi"/>
              <w:b w:val="0"/>
              <w:bCs w:val="0"/>
              <w:caps w:val="0"/>
              <w:noProof/>
              <w:color w:val="auto"/>
              <w:sz w:val="24"/>
              <w:szCs w:val="24"/>
              <w:lang w:eastAsia="nl-BE"/>
            </w:rPr>
          </w:pPr>
          <w:hyperlink w:anchor="_Toc199513794" w:history="1">
            <w:r w:rsidRPr="007C16FC">
              <w:rPr>
                <w:rStyle w:val="Hyperlink"/>
                <w:lang w:eastAsia="nl-BE"/>
              </w:rPr>
              <w:t>3.</w:t>
            </w:r>
            <w:r>
              <w:rPr>
                <w:rFonts w:asciiTheme="minorHAnsi" w:eastAsiaTheme="minorEastAsia" w:hAnsiTheme="minorHAnsi" w:cstheme="minorBidi"/>
                <w:b w:val="0"/>
                <w:bCs w:val="0"/>
                <w:caps w:val="0"/>
                <w:noProof/>
                <w:color w:val="auto"/>
                <w:sz w:val="24"/>
                <w:szCs w:val="24"/>
                <w:lang w:eastAsia="nl-BE"/>
              </w:rPr>
              <w:tab/>
            </w:r>
            <w:r w:rsidRPr="007C16FC">
              <w:rPr>
                <w:rStyle w:val="Hyperlink"/>
                <w:lang w:eastAsia="nl-BE"/>
              </w:rPr>
              <w:t>Projectmanagement &amp; Werkwijze</w:t>
            </w:r>
            <w:r>
              <w:rPr>
                <w:noProof/>
                <w:webHidden/>
              </w:rPr>
              <w:tab/>
            </w:r>
            <w:r>
              <w:rPr>
                <w:noProof/>
                <w:webHidden/>
              </w:rPr>
              <w:fldChar w:fldCharType="begin"/>
            </w:r>
            <w:r>
              <w:rPr>
                <w:noProof/>
                <w:webHidden/>
              </w:rPr>
              <w:instrText xml:space="preserve"> PAGEREF _Toc199513794 \h </w:instrText>
            </w:r>
            <w:r>
              <w:rPr>
                <w:noProof/>
                <w:webHidden/>
              </w:rPr>
            </w:r>
            <w:r>
              <w:rPr>
                <w:noProof/>
                <w:webHidden/>
              </w:rPr>
              <w:fldChar w:fldCharType="separate"/>
            </w:r>
            <w:r>
              <w:rPr>
                <w:noProof/>
                <w:webHidden/>
              </w:rPr>
              <w:t>10</w:t>
            </w:r>
            <w:r>
              <w:rPr>
                <w:noProof/>
                <w:webHidden/>
              </w:rPr>
              <w:fldChar w:fldCharType="end"/>
            </w:r>
          </w:hyperlink>
        </w:p>
        <w:p w14:paraId="56310697" w14:textId="6AEC80B0" w:rsidR="005A20DE" w:rsidRDefault="005A20DE">
          <w:pPr>
            <w:pStyle w:val="Inhopg2"/>
            <w:rPr>
              <w:rFonts w:asciiTheme="minorHAnsi" w:eastAsiaTheme="minorEastAsia" w:hAnsiTheme="minorHAnsi" w:cstheme="minorBidi"/>
              <w:bCs w:val="0"/>
              <w:iCs w:val="0"/>
              <w:noProof/>
              <w:sz w:val="24"/>
              <w:szCs w:val="24"/>
              <w:lang w:eastAsia="nl-BE"/>
            </w:rPr>
          </w:pPr>
          <w:hyperlink w:anchor="_Toc199513795" w:history="1">
            <w:r w:rsidRPr="007C16FC">
              <w:rPr>
                <w:rStyle w:val="Hyperlink"/>
              </w:rPr>
              <w:t>3.1.</w:t>
            </w:r>
            <w:r>
              <w:rPr>
                <w:rFonts w:asciiTheme="minorHAnsi" w:eastAsiaTheme="minorEastAsia" w:hAnsiTheme="minorHAnsi" w:cstheme="minorBidi"/>
                <w:bCs w:val="0"/>
                <w:iCs w:val="0"/>
                <w:noProof/>
                <w:sz w:val="24"/>
                <w:szCs w:val="24"/>
                <w:lang w:eastAsia="nl-BE"/>
              </w:rPr>
              <w:tab/>
            </w:r>
            <w:r w:rsidRPr="007C16FC">
              <w:rPr>
                <w:rStyle w:val="Hyperlink"/>
              </w:rPr>
              <w:t>Scrum &amp; Agile Methodologie</w:t>
            </w:r>
            <w:r>
              <w:rPr>
                <w:noProof/>
                <w:webHidden/>
              </w:rPr>
              <w:tab/>
            </w:r>
            <w:r>
              <w:rPr>
                <w:noProof/>
                <w:webHidden/>
              </w:rPr>
              <w:fldChar w:fldCharType="begin"/>
            </w:r>
            <w:r>
              <w:rPr>
                <w:noProof/>
                <w:webHidden/>
              </w:rPr>
              <w:instrText xml:space="preserve"> PAGEREF _Toc199513795 \h </w:instrText>
            </w:r>
            <w:r>
              <w:rPr>
                <w:noProof/>
                <w:webHidden/>
              </w:rPr>
            </w:r>
            <w:r>
              <w:rPr>
                <w:noProof/>
                <w:webHidden/>
              </w:rPr>
              <w:fldChar w:fldCharType="separate"/>
            </w:r>
            <w:r>
              <w:rPr>
                <w:noProof/>
                <w:webHidden/>
              </w:rPr>
              <w:t>10</w:t>
            </w:r>
            <w:r>
              <w:rPr>
                <w:noProof/>
                <w:webHidden/>
              </w:rPr>
              <w:fldChar w:fldCharType="end"/>
            </w:r>
          </w:hyperlink>
        </w:p>
        <w:p w14:paraId="31D6AB65" w14:textId="07813992" w:rsidR="005A20DE" w:rsidRDefault="005A20DE">
          <w:pPr>
            <w:pStyle w:val="Inhopg2"/>
            <w:rPr>
              <w:rFonts w:asciiTheme="minorHAnsi" w:eastAsiaTheme="minorEastAsia" w:hAnsiTheme="minorHAnsi" w:cstheme="minorBidi"/>
              <w:bCs w:val="0"/>
              <w:iCs w:val="0"/>
              <w:noProof/>
              <w:sz w:val="24"/>
              <w:szCs w:val="24"/>
              <w:lang w:eastAsia="nl-BE"/>
            </w:rPr>
          </w:pPr>
          <w:hyperlink w:anchor="_Toc199513796" w:history="1">
            <w:r w:rsidRPr="007C16FC">
              <w:rPr>
                <w:rStyle w:val="Hyperlink"/>
              </w:rPr>
              <w:t>3.2.</w:t>
            </w:r>
            <w:r>
              <w:rPr>
                <w:rFonts w:asciiTheme="minorHAnsi" w:eastAsiaTheme="minorEastAsia" w:hAnsiTheme="minorHAnsi" w:cstheme="minorBidi"/>
                <w:bCs w:val="0"/>
                <w:iCs w:val="0"/>
                <w:noProof/>
                <w:sz w:val="24"/>
                <w:szCs w:val="24"/>
                <w:lang w:eastAsia="nl-BE"/>
              </w:rPr>
              <w:tab/>
            </w:r>
            <w:r w:rsidRPr="007C16FC">
              <w:rPr>
                <w:rStyle w:val="Hyperlink"/>
              </w:rPr>
              <w:t>Atlassian Stack in de praktijk</w:t>
            </w:r>
            <w:r>
              <w:rPr>
                <w:noProof/>
                <w:webHidden/>
              </w:rPr>
              <w:tab/>
            </w:r>
            <w:r>
              <w:rPr>
                <w:noProof/>
                <w:webHidden/>
              </w:rPr>
              <w:fldChar w:fldCharType="begin"/>
            </w:r>
            <w:r>
              <w:rPr>
                <w:noProof/>
                <w:webHidden/>
              </w:rPr>
              <w:instrText xml:space="preserve"> PAGEREF _Toc199513796 \h </w:instrText>
            </w:r>
            <w:r>
              <w:rPr>
                <w:noProof/>
                <w:webHidden/>
              </w:rPr>
            </w:r>
            <w:r>
              <w:rPr>
                <w:noProof/>
                <w:webHidden/>
              </w:rPr>
              <w:fldChar w:fldCharType="separate"/>
            </w:r>
            <w:r>
              <w:rPr>
                <w:noProof/>
                <w:webHidden/>
              </w:rPr>
              <w:t>11</w:t>
            </w:r>
            <w:r>
              <w:rPr>
                <w:noProof/>
                <w:webHidden/>
              </w:rPr>
              <w:fldChar w:fldCharType="end"/>
            </w:r>
          </w:hyperlink>
        </w:p>
        <w:p w14:paraId="137A01AF" w14:textId="5C829B4A" w:rsidR="005A20DE" w:rsidRDefault="005A20DE">
          <w:pPr>
            <w:pStyle w:val="Inhopg1"/>
            <w:rPr>
              <w:rFonts w:asciiTheme="minorHAnsi" w:eastAsiaTheme="minorEastAsia" w:hAnsiTheme="minorHAnsi" w:cstheme="minorBidi"/>
              <w:b w:val="0"/>
              <w:bCs w:val="0"/>
              <w:caps w:val="0"/>
              <w:noProof/>
              <w:color w:val="auto"/>
              <w:sz w:val="24"/>
              <w:szCs w:val="24"/>
              <w:lang w:eastAsia="nl-BE"/>
            </w:rPr>
          </w:pPr>
          <w:hyperlink w:anchor="_Toc199513797" w:history="1">
            <w:r w:rsidRPr="007C16FC">
              <w:rPr>
                <w:rStyle w:val="Hyperlink"/>
                <w:lang w:eastAsia="nl-BE"/>
              </w:rPr>
              <w:t>4.</w:t>
            </w:r>
            <w:r>
              <w:rPr>
                <w:rFonts w:asciiTheme="minorHAnsi" w:eastAsiaTheme="minorEastAsia" w:hAnsiTheme="minorHAnsi" w:cstheme="minorBidi"/>
                <w:b w:val="0"/>
                <w:bCs w:val="0"/>
                <w:caps w:val="0"/>
                <w:noProof/>
                <w:color w:val="auto"/>
                <w:sz w:val="24"/>
                <w:szCs w:val="24"/>
                <w:lang w:eastAsia="nl-BE"/>
              </w:rPr>
              <w:tab/>
            </w:r>
            <w:r w:rsidRPr="007C16FC">
              <w:rPr>
                <w:rStyle w:val="Hyperlink"/>
                <w:lang w:eastAsia="nl-BE"/>
              </w:rPr>
              <w:t>Technische Architectuur</w:t>
            </w:r>
            <w:r>
              <w:rPr>
                <w:noProof/>
                <w:webHidden/>
              </w:rPr>
              <w:tab/>
            </w:r>
            <w:r>
              <w:rPr>
                <w:noProof/>
                <w:webHidden/>
              </w:rPr>
              <w:fldChar w:fldCharType="begin"/>
            </w:r>
            <w:r>
              <w:rPr>
                <w:noProof/>
                <w:webHidden/>
              </w:rPr>
              <w:instrText xml:space="preserve"> PAGEREF _Toc199513797 \h </w:instrText>
            </w:r>
            <w:r>
              <w:rPr>
                <w:noProof/>
                <w:webHidden/>
              </w:rPr>
            </w:r>
            <w:r>
              <w:rPr>
                <w:noProof/>
                <w:webHidden/>
              </w:rPr>
              <w:fldChar w:fldCharType="separate"/>
            </w:r>
            <w:r>
              <w:rPr>
                <w:noProof/>
                <w:webHidden/>
              </w:rPr>
              <w:t>13</w:t>
            </w:r>
            <w:r>
              <w:rPr>
                <w:noProof/>
                <w:webHidden/>
              </w:rPr>
              <w:fldChar w:fldCharType="end"/>
            </w:r>
          </w:hyperlink>
        </w:p>
        <w:p w14:paraId="4A9F4EB2" w14:textId="0BC20600" w:rsidR="005A20DE" w:rsidRDefault="005A20DE">
          <w:pPr>
            <w:pStyle w:val="Inhopg2"/>
            <w:rPr>
              <w:rFonts w:asciiTheme="minorHAnsi" w:eastAsiaTheme="minorEastAsia" w:hAnsiTheme="minorHAnsi" w:cstheme="minorBidi"/>
              <w:bCs w:val="0"/>
              <w:iCs w:val="0"/>
              <w:noProof/>
              <w:sz w:val="24"/>
              <w:szCs w:val="24"/>
              <w:lang w:eastAsia="nl-BE"/>
            </w:rPr>
          </w:pPr>
          <w:hyperlink w:anchor="_Toc199513798" w:history="1">
            <w:r w:rsidRPr="007C16FC">
              <w:rPr>
                <w:rStyle w:val="Hyperlink"/>
              </w:rPr>
              <w:t>4.1.</w:t>
            </w:r>
            <w:r>
              <w:rPr>
                <w:rFonts w:asciiTheme="minorHAnsi" w:eastAsiaTheme="minorEastAsia" w:hAnsiTheme="minorHAnsi" w:cstheme="minorBidi"/>
                <w:bCs w:val="0"/>
                <w:iCs w:val="0"/>
                <w:noProof/>
                <w:sz w:val="24"/>
                <w:szCs w:val="24"/>
                <w:lang w:eastAsia="nl-BE"/>
              </w:rPr>
              <w:tab/>
            </w:r>
            <w:r w:rsidRPr="007C16FC">
              <w:rPr>
                <w:rStyle w:val="Hyperlink"/>
              </w:rPr>
              <w:t>Overzicht architectuur</w:t>
            </w:r>
            <w:r>
              <w:rPr>
                <w:noProof/>
                <w:webHidden/>
              </w:rPr>
              <w:tab/>
            </w:r>
            <w:r>
              <w:rPr>
                <w:noProof/>
                <w:webHidden/>
              </w:rPr>
              <w:fldChar w:fldCharType="begin"/>
            </w:r>
            <w:r>
              <w:rPr>
                <w:noProof/>
                <w:webHidden/>
              </w:rPr>
              <w:instrText xml:space="preserve"> PAGEREF _Toc199513798 \h </w:instrText>
            </w:r>
            <w:r>
              <w:rPr>
                <w:noProof/>
                <w:webHidden/>
              </w:rPr>
            </w:r>
            <w:r>
              <w:rPr>
                <w:noProof/>
                <w:webHidden/>
              </w:rPr>
              <w:fldChar w:fldCharType="separate"/>
            </w:r>
            <w:r>
              <w:rPr>
                <w:noProof/>
                <w:webHidden/>
              </w:rPr>
              <w:t>14</w:t>
            </w:r>
            <w:r>
              <w:rPr>
                <w:noProof/>
                <w:webHidden/>
              </w:rPr>
              <w:fldChar w:fldCharType="end"/>
            </w:r>
          </w:hyperlink>
        </w:p>
        <w:p w14:paraId="5C9ADE60" w14:textId="633545E9" w:rsidR="005A20DE" w:rsidRDefault="005A20DE">
          <w:pPr>
            <w:pStyle w:val="Inhopg2"/>
            <w:rPr>
              <w:rFonts w:asciiTheme="minorHAnsi" w:eastAsiaTheme="minorEastAsia" w:hAnsiTheme="minorHAnsi" w:cstheme="minorBidi"/>
              <w:bCs w:val="0"/>
              <w:iCs w:val="0"/>
              <w:noProof/>
              <w:sz w:val="24"/>
              <w:szCs w:val="24"/>
              <w:lang w:eastAsia="nl-BE"/>
            </w:rPr>
          </w:pPr>
          <w:hyperlink w:anchor="_Toc199513799" w:history="1">
            <w:r w:rsidRPr="007C16FC">
              <w:rPr>
                <w:rStyle w:val="Hyperlink"/>
              </w:rPr>
              <w:t>4.2.</w:t>
            </w:r>
            <w:r>
              <w:rPr>
                <w:rFonts w:asciiTheme="minorHAnsi" w:eastAsiaTheme="minorEastAsia" w:hAnsiTheme="minorHAnsi" w:cstheme="minorBidi"/>
                <w:bCs w:val="0"/>
                <w:iCs w:val="0"/>
                <w:noProof/>
                <w:sz w:val="24"/>
                <w:szCs w:val="24"/>
                <w:lang w:eastAsia="nl-BE"/>
              </w:rPr>
              <w:tab/>
            </w:r>
            <w:r w:rsidRPr="007C16FC">
              <w:rPr>
                <w:rStyle w:val="Hyperlink"/>
              </w:rPr>
              <w:t>Backend-architectuur (Spring Boot)</w:t>
            </w:r>
            <w:r>
              <w:rPr>
                <w:noProof/>
                <w:webHidden/>
              </w:rPr>
              <w:tab/>
            </w:r>
            <w:r>
              <w:rPr>
                <w:noProof/>
                <w:webHidden/>
              </w:rPr>
              <w:fldChar w:fldCharType="begin"/>
            </w:r>
            <w:r>
              <w:rPr>
                <w:noProof/>
                <w:webHidden/>
              </w:rPr>
              <w:instrText xml:space="preserve"> PAGEREF _Toc199513799 \h </w:instrText>
            </w:r>
            <w:r>
              <w:rPr>
                <w:noProof/>
                <w:webHidden/>
              </w:rPr>
            </w:r>
            <w:r>
              <w:rPr>
                <w:noProof/>
                <w:webHidden/>
              </w:rPr>
              <w:fldChar w:fldCharType="separate"/>
            </w:r>
            <w:r>
              <w:rPr>
                <w:noProof/>
                <w:webHidden/>
              </w:rPr>
              <w:t>14</w:t>
            </w:r>
            <w:r>
              <w:rPr>
                <w:noProof/>
                <w:webHidden/>
              </w:rPr>
              <w:fldChar w:fldCharType="end"/>
            </w:r>
          </w:hyperlink>
        </w:p>
        <w:p w14:paraId="3C51EF4D" w14:textId="220E7975" w:rsidR="005A20DE" w:rsidRDefault="005A20DE">
          <w:pPr>
            <w:pStyle w:val="Inhopg2"/>
            <w:rPr>
              <w:rFonts w:asciiTheme="minorHAnsi" w:eastAsiaTheme="minorEastAsia" w:hAnsiTheme="minorHAnsi" w:cstheme="minorBidi"/>
              <w:bCs w:val="0"/>
              <w:iCs w:val="0"/>
              <w:noProof/>
              <w:sz w:val="24"/>
              <w:szCs w:val="24"/>
              <w:lang w:eastAsia="nl-BE"/>
            </w:rPr>
          </w:pPr>
          <w:hyperlink w:anchor="_Toc199513800" w:history="1">
            <w:r w:rsidRPr="007C16FC">
              <w:rPr>
                <w:rStyle w:val="Hyperlink"/>
              </w:rPr>
              <w:t>4.3.</w:t>
            </w:r>
            <w:r>
              <w:rPr>
                <w:rFonts w:asciiTheme="minorHAnsi" w:eastAsiaTheme="minorEastAsia" w:hAnsiTheme="minorHAnsi" w:cstheme="minorBidi"/>
                <w:bCs w:val="0"/>
                <w:iCs w:val="0"/>
                <w:noProof/>
                <w:sz w:val="24"/>
                <w:szCs w:val="24"/>
                <w:lang w:eastAsia="nl-BE"/>
              </w:rPr>
              <w:tab/>
            </w:r>
            <w:r w:rsidRPr="007C16FC">
              <w:rPr>
                <w:rStyle w:val="Hyperlink"/>
              </w:rPr>
              <w:t>Frontend-overzicht (Angular)</w:t>
            </w:r>
            <w:r>
              <w:rPr>
                <w:noProof/>
                <w:webHidden/>
              </w:rPr>
              <w:tab/>
            </w:r>
            <w:r>
              <w:rPr>
                <w:noProof/>
                <w:webHidden/>
              </w:rPr>
              <w:fldChar w:fldCharType="begin"/>
            </w:r>
            <w:r>
              <w:rPr>
                <w:noProof/>
                <w:webHidden/>
              </w:rPr>
              <w:instrText xml:space="preserve"> PAGEREF _Toc199513800 \h </w:instrText>
            </w:r>
            <w:r>
              <w:rPr>
                <w:noProof/>
                <w:webHidden/>
              </w:rPr>
            </w:r>
            <w:r>
              <w:rPr>
                <w:noProof/>
                <w:webHidden/>
              </w:rPr>
              <w:fldChar w:fldCharType="separate"/>
            </w:r>
            <w:r>
              <w:rPr>
                <w:noProof/>
                <w:webHidden/>
              </w:rPr>
              <w:t>15</w:t>
            </w:r>
            <w:r>
              <w:rPr>
                <w:noProof/>
                <w:webHidden/>
              </w:rPr>
              <w:fldChar w:fldCharType="end"/>
            </w:r>
          </w:hyperlink>
        </w:p>
        <w:p w14:paraId="2E56426D" w14:textId="0CFBDEEB" w:rsidR="005A20DE" w:rsidRDefault="005A20DE">
          <w:pPr>
            <w:pStyle w:val="Inhopg1"/>
            <w:rPr>
              <w:rFonts w:asciiTheme="minorHAnsi" w:eastAsiaTheme="minorEastAsia" w:hAnsiTheme="minorHAnsi" w:cstheme="minorBidi"/>
              <w:b w:val="0"/>
              <w:bCs w:val="0"/>
              <w:caps w:val="0"/>
              <w:noProof/>
              <w:color w:val="auto"/>
              <w:sz w:val="24"/>
              <w:szCs w:val="24"/>
              <w:lang w:eastAsia="nl-BE"/>
            </w:rPr>
          </w:pPr>
          <w:hyperlink w:anchor="_Toc199513801" w:history="1">
            <w:r w:rsidRPr="007C16FC">
              <w:rPr>
                <w:rStyle w:val="Hyperlink"/>
                <w:lang w:eastAsia="nl-BE"/>
              </w:rPr>
              <w:t>5.</w:t>
            </w:r>
            <w:r>
              <w:rPr>
                <w:rFonts w:asciiTheme="minorHAnsi" w:eastAsiaTheme="minorEastAsia" w:hAnsiTheme="minorHAnsi" w:cstheme="minorBidi"/>
                <w:b w:val="0"/>
                <w:bCs w:val="0"/>
                <w:caps w:val="0"/>
                <w:noProof/>
                <w:color w:val="auto"/>
                <w:sz w:val="24"/>
                <w:szCs w:val="24"/>
                <w:lang w:eastAsia="nl-BE"/>
              </w:rPr>
              <w:tab/>
            </w:r>
            <w:r w:rsidRPr="007C16FC">
              <w:rPr>
                <w:rStyle w:val="Hyperlink"/>
                <w:lang w:eastAsia="nl-BE"/>
              </w:rPr>
              <w:t>Beveiliging &amp; Authenticatie</w:t>
            </w:r>
            <w:r>
              <w:rPr>
                <w:noProof/>
                <w:webHidden/>
              </w:rPr>
              <w:tab/>
            </w:r>
            <w:r>
              <w:rPr>
                <w:noProof/>
                <w:webHidden/>
              </w:rPr>
              <w:fldChar w:fldCharType="begin"/>
            </w:r>
            <w:r>
              <w:rPr>
                <w:noProof/>
                <w:webHidden/>
              </w:rPr>
              <w:instrText xml:space="preserve"> PAGEREF _Toc199513801 \h </w:instrText>
            </w:r>
            <w:r>
              <w:rPr>
                <w:noProof/>
                <w:webHidden/>
              </w:rPr>
            </w:r>
            <w:r>
              <w:rPr>
                <w:noProof/>
                <w:webHidden/>
              </w:rPr>
              <w:fldChar w:fldCharType="separate"/>
            </w:r>
            <w:r>
              <w:rPr>
                <w:noProof/>
                <w:webHidden/>
              </w:rPr>
              <w:t>16</w:t>
            </w:r>
            <w:r>
              <w:rPr>
                <w:noProof/>
                <w:webHidden/>
              </w:rPr>
              <w:fldChar w:fldCharType="end"/>
            </w:r>
          </w:hyperlink>
        </w:p>
        <w:p w14:paraId="3E3F2730" w14:textId="0788ED10" w:rsidR="005A20DE" w:rsidRDefault="005A20DE">
          <w:pPr>
            <w:pStyle w:val="Inhopg2"/>
            <w:rPr>
              <w:rFonts w:asciiTheme="minorHAnsi" w:eastAsiaTheme="minorEastAsia" w:hAnsiTheme="minorHAnsi" w:cstheme="minorBidi"/>
              <w:bCs w:val="0"/>
              <w:iCs w:val="0"/>
              <w:noProof/>
              <w:sz w:val="24"/>
              <w:szCs w:val="24"/>
              <w:lang w:eastAsia="nl-BE"/>
            </w:rPr>
          </w:pPr>
          <w:hyperlink w:anchor="_Toc199513802" w:history="1">
            <w:r w:rsidRPr="007C16FC">
              <w:rPr>
                <w:rStyle w:val="Hyperlink"/>
              </w:rPr>
              <w:t>5.1.</w:t>
            </w:r>
            <w:r>
              <w:rPr>
                <w:rFonts w:asciiTheme="minorHAnsi" w:eastAsiaTheme="minorEastAsia" w:hAnsiTheme="minorHAnsi" w:cstheme="minorBidi"/>
                <w:bCs w:val="0"/>
                <w:iCs w:val="0"/>
                <w:noProof/>
                <w:sz w:val="24"/>
                <w:szCs w:val="24"/>
                <w:lang w:eastAsia="nl-BE"/>
              </w:rPr>
              <w:tab/>
            </w:r>
            <w:r w:rsidRPr="007C16FC">
              <w:rPr>
                <w:rStyle w:val="Hyperlink"/>
              </w:rPr>
              <w:t>OAuth2 in de praktijk</w:t>
            </w:r>
            <w:r>
              <w:rPr>
                <w:noProof/>
                <w:webHidden/>
              </w:rPr>
              <w:tab/>
            </w:r>
            <w:r>
              <w:rPr>
                <w:noProof/>
                <w:webHidden/>
              </w:rPr>
              <w:fldChar w:fldCharType="begin"/>
            </w:r>
            <w:r>
              <w:rPr>
                <w:noProof/>
                <w:webHidden/>
              </w:rPr>
              <w:instrText xml:space="preserve"> PAGEREF _Toc199513802 \h </w:instrText>
            </w:r>
            <w:r>
              <w:rPr>
                <w:noProof/>
                <w:webHidden/>
              </w:rPr>
            </w:r>
            <w:r>
              <w:rPr>
                <w:noProof/>
                <w:webHidden/>
              </w:rPr>
              <w:fldChar w:fldCharType="separate"/>
            </w:r>
            <w:r>
              <w:rPr>
                <w:noProof/>
                <w:webHidden/>
              </w:rPr>
              <w:t>16</w:t>
            </w:r>
            <w:r>
              <w:rPr>
                <w:noProof/>
                <w:webHidden/>
              </w:rPr>
              <w:fldChar w:fldCharType="end"/>
            </w:r>
          </w:hyperlink>
        </w:p>
        <w:p w14:paraId="17CF433E" w14:textId="334E31EC" w:rsidR="005A20DE" w:rsidRDefault="005A20DE">
          <w:pPr>
            <w:pStyle w:val="Inhopg2"/>
            <w:rPr>
              <w:rFonts w:asciiTheme="minorHAnsi" w:eastAsiaTheme="minorEastAsia" w:hAnsiTheme="minorHAnsi" w:cstheme="minorBidi"/>
              <w:bCs w:val="0"/>
              <w:iCs w:val="0"/>
              <w:noProof/>
              <w:sz w:val="24"/>
              <w:szCs w:val="24"/>
              <w:lang w:eastAsia="nl-BE"/>
            </w:rPr>
          </w:pPr>
          <w:hyperlink w:anchor="_Toc199513803" w:history="1">
            <w:r w:rsidRPr="007C16FC">
              <w:rPr>
                <w:rStyle w:val="Hyperlink"/>
              </w:rPr>
              <w:t>5.2.</w:t>
            </w:r>
            <w:r>
              <w:rPr>
                <w:rFonts w:asciiTheme="minorHAnsi" w:eastAsiaTheme="minorEastAsia" w:hAnsiTheme="minorHAnsi" w:cstheme="minorBidi"/>
                <w:bCs w:val="0"/>
                <w:iCs w:val="0"/>
                <w:noProof/>
                <w:sz w:val="24"/>
                <w:szCs w:val="24"/>
                <w:lang w:eastAsia="nl-BE"/>
              </w:rPr>
              <w:tab/>
            </w:r>
            <w:r w:rsidRPr="007C16FC">
              <w:rPr>
                <w:rStyle w:val="Hyperlink"/>
              </w:rPr>
              <w:t>Beveiliging van API’s en data</w:t>
            </w:r>
            <w:r>
              <w:rPr>
                <w:noProof/>
                <w:webHidden/>
              </w:rPr>
              <w:tab/>
            </w:r>
            <w:r>
              <w:rPr>
                <w:noProof/>
                <w:webHidden/>
              </w:rPr>
              <w:fldChar w:fldCharType="begin"/>
            </w:r>
            <w:r>
              <w:rPr>
                <w:noProof/>
                <w:webHidden/>
              </w:rPr>
              <w:instrText xml:space="preserve"> PAGEREF _Toc199513803 \h </w:instrText>
            </w:r>
            <w:r>
              <w:rPr>
                <w:noProof/>
                <w:webHidden/>
              </w:rPr>
            </w:r>
            <w:r>
              <w:rPr>
                <w:noProof/>
                <w:webHidden/>
              </w:rPr>
              <w:fldChar w:fldCharType="separate"/>
            </w:r>
            <w:r>
              <w:rPr>
                <w:noProof/>
                <w:webHidden/>
              </w:rPr>
              <w:t>20</w:t>
            </w:r>
            <w:r>
              <w:rPr>
                <w:noProof/>
                <w:webHidden/>
              </w:rPr>
              <w:fldChar w:fldCharType="end"/>
            </w:r>
          </w:hyperlink>
        </w:p>
        <w:p w14:paraId="05535D18" w14:textId="3774A0EB" w:rsidR="005A20DE" w:rsidRDefault="005A20DE">
          <w:pPr>
            <w:pStyle w:val="Inhopg1"/>
            <w:rPr>
              <w:rFonts w:asciiTheme="minorHAnsi" w:eastAsiaTheme="minorEastAsia" w:hAnsiTheme="minorHAnsi" w:cstheme="minorBidi"/>
              <w:b w:val="0"/>
              <w:bCs w:val="0"/>
              <w:caps w:val="0"/>
              <w:noProof/>
              <w:color w:val="auto"/>
              <w:sz w:val="24"/>
              <w:szCs w:val="24"/>
              <w:lang w:eastAsia="nl-BE"/>
            </w:rPr>
          </w:pPr>
          <w:hyperlink w:anchor="_Toc199513804" w:history="1">
            <w:r w:rsidRPr="007C16FC">
              <w:rPr>
                <w:rStyle w:val="Hyperlink"/>
              </w:rPr>
              <w:t>6.</w:t>
            </w:r>
            <w:r>
              <w:rPr>
                <w:rFonts w:asciiTheme="minorHAnsi" w:eastAsiaTheme="minorEastAsia" w:hAnsiTheme="minorHAnsi" w:cstheme="minorBidi"/>
                <w:b w:val="0"/>
                <w:bCs w:val="0"/>
                <w:caps w:val="0"/>
                <w:noProof/>
                <w:color w:val="auto"/>
                <w:sz w:val="24"/>
                <w:szCs w:val="24"/>
                <w:lang w:eastAsia="nl-BE"/>
              </w:rPr>
              <w:tab/>
            </w:r>
            <w:r w:rsidRPr="007C16FC">
              <w:rPr>
                <w:rStyle w:val="Hyperlink"/>
                <w:lang w:eastAsia="nl-BE"/>
              </w:rPr>
              <w:t>Database &amp; Data Management</w:t>
            </w:r>
            <w:r>
              <w:rPr>
                <w:noProof/>
                <w:webHidden/>
              </w:rPr>
              <w:tab/>
            </w:r>
            <w:r>
              <w:rPr>
                <w:noProof/>
                <w:webHidden/>
              </w:rPr>
              <w:fldChar w:fldCharType="begin"/>
            </w:r>
            <w:r>
              <w:rPr>
                <w:noProof/>
                <w:webHidden/>
              </w:rPr>
              <w:instrText xml:space="preserve"> PAGEREF _Toc199513804 \h </w:instrText>
            </w:r>
            <w:r>
              <w:rPr>
                <w:noProof/>
                <w:webHidden/>
              </w:rPr>
            </w:r>
            <w:r>
              <w:rPr>
                <w:noProof/>
                <w:webHidden/>
              </w:rPr>
              <w:fldChar w:fldCharType="separate"/>
            </w:r>
            <w:r>
              <w:rPr>
                <w:noProof/>
                <w:webHidden/>
              </w:rPr>
              <w:t>22</w:t>
            </w:r>
            <w:r>
              <w:rPr>
                <w:noProof/>
                <w:webHidden/>
              </w:rPr>
              <w:fldChar w:fldCharType="end"/>
            </w:r>
          </w:hyperlink>
        </w:p>
        <w:p w14:paraId="6A2724B4" w14:textId="32C9DD6D" w:rsidR="005A20DE" w:rsidRDefault="005A20DE">
          <w:pPr>
            <w:pStyle w:val="Inhopg2"/>
            <w:rPr>
              <w:rFonts w:asciiTheme="minorHAnsi" w:eastAsiaTheme="minorEastAsia" w:hAnsiTheme="minorHAnsi" w:cstheme="minorBidi"/>
              <w:bCs w:val="0"/>
              <w:iCs w:val="0"/>
              <w:noProof/>
              <w:sz w:val="24"/>
              <w:szCs w:val="24"/>
              <w:lang w:eastAsia="nl-BE"/>
            </w:rPr>
          </w:pPr>
          <w:hyperlink w:anchor="_Toc199513805" w:history="1">
            <w:r w:rsidRPr="007C16FC">
              <w:rPr>
                <w:rStyle w:val="Hyperlink"/>
              </w:rPr>
              <w:t>6.1.</w:t>
            </w:r>
            <w:r>
              <w:rPr>
                <w:rFonts w:asciiTheme="minorHAnsi" w:eastAsiaTheme="minorEastAsia" w:hAnsiTheme="minorHAnsi" w:cstheme="minorBidi"/>
                <w:bCs w:val="0"/>
                <w:iCs w:val="0"/>
                <w:noProof/>
                <w:sz w:val="24"/>
                <w:szCs w:val="24"/>
                <w:lang w:eastAsia="nl-BE"/>
              </w:rPr>
              <w:tab/>
            </w:r>
            <w:r w:rsidRPr="007C16FC">
              <w:rPr>
                <w:rStyle w:val="Hyperlink"/>
              </w:rPr>
              <w:t>Databasemodel</w:t>
            </w:r>
            <w:r>
              <w:rPr>
                <w:noProof/>
                <w:webHidden/>
              </w:rPr>
              <w:tab/>
            </w:r>
            <w:r>
              <w:rPr>
                <w:noProof/>
                <w:webHidden/>
              </w:rPr>
              <w:fldChar w:fldCharType="begin"/>
            </w:r>
            <w:r>
              <w:rPr>
                <w:noProof/>
                <w:webHidden/>
              </w:rPr>
              <w:instrText xml:space="preserve"> PAGEREF _Toc199513805 \h </w:instrText>
            </w:r>
            <w:r>
              <w:rPr>
                <w:noProof/>
                <w:webHidden/>
              </w:rPr>
            </w:r>
            <w:r>
              <w:rPr>
                <w:noProof/>
                <w:webHidden/>
              </w:rPr>
              <w:fldChar w:fldCharType="separate"/>
            </w:r>
            <w:r>
              <w:rPr>
                <w:noProof/>
                <w:webHidden/>
              </w:rPr>
              <w:t>23</w:t>
            </w:r>
            <w:r>
              <w:rPr>
                <w:noProof/>
                <w:webHidden/>
              </w:rPr>
              <w:fldChar w:fldCharType="end"/>
            </w:r>
          </w:hyperlink>
        </w:p>
        <w:p w14:paraId="7AB7F610" w14:textId="31D8838B" w:rsidR="005A20DE" w:rsidRDefault="005A20DE">
          <w:pPr>
            <w:pStyle w:val="Inhopg2"/>
            <w:rPr>
              <w:rFonts w:asciiTheme="minorHAnsi" w:eastAsiaTheme="minorEastAsia" w:hAnsiTheme="minorHAnsi" w:cstheme="minorBidi"/>
              <w:bCs w:val="0"/>
              <w:iCs w:val="0"/>
              <w:noProof/>
              <w:sz w:val="24"/>
              <w:szCs w:val="24"/>
              <w:lang w:eastAsia="nl-BE"/>
            </w:rPr>
          </w:pPr>
          <w:hyperlink w:anchor="_Toc199513806" w:history="1">
            <w:r w:rsidRPr="007C16FC">
              <w:rPr>
                <w:rStyle w:val="Hyperlink"/>
              </w:rPr>
              <w:t>6.2.</w:t>
            </w:r>
            <w:r>
              <w:rPr>
                <w:rFonts w:asciiTheme="minorHAnsi" w:eastAsiaTheme="minorEastAsia" w:hAnsiTheme="minorHAnsi" w:cstheme="minorBidi"/>
                <w:bCs w:val="0"/>
                <w:iCs w:val="0"/>
                <w:noProof/>
                <w:sz w:val="24"/>
                <w:szCs w:val="24"/>
                <w:lang w:eastAsia="nl-BE"/>
              </w:rPr>
              <w:tab/>
            </w:r>
            <w:r w:rsidRPr="007C16FC">
              <w:rPr>
                <w:rStyle w:val="Hyperlink"/>
              </w:rPr>
              <w:t>Spring Data JPA</w:t>
            </w:r>
            <w:r>
              <w:rPr>
                <w:noProof/>
                <w:webHidden/>
              </w:rPr>
              <w:tab/>
            </w:r>
            <w:r>
              <w:rPr>
                <w:noProof/>
                <w:webHidden/>
              </w:rPr>
              <w:fldChar w:fldCharType="begin"/>
            </w:r>
            <w:r>
              <w:rPr>
                <w:noProof/>
                <w:webHidden/>
              </w:rPr>
              <w:instrText xml:space="preserve"> PAGEREF _Toc199513806 \h </w:instrText>
            </w:r>
            <w:r>
              <w:rPr>
                <w:noProof/>
                <w:webHidden/>
              </w:rPr>
            </w:r>
            <w:r>
              <w:rPr>
                <w:noProof/>
                <w:webHidden/>
              </w:rPr>
              <w:fldChar w:fldCharType="separate"/>
            </w:r>
            <w:r>
              <w:rPr>
                <w:noProof/>
                <w:webHidden/>
              </w:rPr>
              <w:t>25</w:t>
            </w:r>
            <w:r>
              <w:rPr>
                <w:noProof/>
                <w:webHidden/>
              </w:rPr>
              <w:fldChar w:fldCharType="end"/>
            </w:r>
          </w:hyperlink>
        </w:p>
        <w:p w14:paraId="7E67BA7F" w14:textId="197FB802" w:rsidR="005A20DE" w:rsidRDefault="005A20DE">
          <w:pPr>
            <w:pStyle w:val="Inhopg1"/>
            <w:rPr>
              <w:rFonts w:asciiTheme="minorHAnsi" w:eastAsiaTheme="minorEastAsia" w:hAnsiTheme="minorHAnsi" w:cstheme="minorBidi"/>
              <w:b w:val="0"/>
              <w:bCs w:val="0"/>
              <w:caps w:val="0"/>
              <w:noProof/>
              <w:color w:val="auto"/>
              <w:sz w:val="24"/>
              <w:szCs w:val="24"/>
              <w:lang w:eastAsia="nl-BE"/>
            </w:rPr>
          </w:pPr>
          <w:hyperlink w:anchor="_Toc199513807" w:history="1">
            <w:r w:rsidRPr="007C16FC">
              <w:rPr>
                <w:rStyle w:val="Hyperlink"/>
                <w:lang w:eastAsia="nl-BE"/>
              </w:rPr>
              <w:t>7.</w:t>
            </w:r>
            <w:r>
              <w:rPr>
                <w:rFonts w:asciiTheme="minorHAnsi" w:eastAsiaTheme="minorEastAsia" w:hAnsiTheme="minorHAnsi" w:cstheme="minorBidi"/>
                <w:b w:val="0"/>
                <w:bCs w:val="0"/>
                <w:caps w:val="0"/>
                <w:noProof/>
                <w:color w:val="auto"/>
                <w:sz w:val="24"/>
                <w:szCs w:val="24"/>
                <w:lang w:eastAsia="nl-BE"/>
              </w:rPr>
              <w:tab/>
            </w:r>
            <w:r w:rsidRPr="007C16FC">
              <w:rPr>
                <w:rStyle w:val="Hyperlink"/>
                <w:lang w:eastAsia="nl-BE"/>
              </w:rPr>
              <w:t>Sensorintegratie &amp; ThingsBoard</w:t>
            </w:r>
            <w:r>
              <w:rPr>
                <w:noProof/>
                <w:webHidden/>
              </w:rPr>
              <w:tab/>
            </w:r>
            <w:r>
              <w:rPr>
                <w:noProof/>
                <w:webHidden/>
              </w:rPr>
              <w:fldChar w:fldCharType="begin"/>
            </w:r>
            <w:r>
              <w:rPr>
                <w:noProof/>
                <w:webHidden/>
              </w:rPr>
              <w:instrText xml:space="preserve"> PAGEREF _Toc199513807 \h </w:instrText>
            </w:r>
            <w:r>
              <w:rPr>
                <w:noProof/>
                <w:webHidden/>
              </w:rPr>
            </w:r>
            <w:r>
              <w:rPr>
                <w:noProof/>
                <w:webHidden/>
              </w:rPr>
              <w:fldChar w:fldCharType="separate"/>
            </w:r>
            <w:r>
              <w:rPr>
                <w:noProof/>
                <w:webHidden/>
              </w:rPr>
              <w:t>26</w:t>
            </w:r>
            <w:r>
              <w:rPr>
                <w:noProof/>
                <w:webHidden/>
              </w:rPr>
              <w:fldChar w:fldCharType="end"/>
            </w:r>
          </w:hyperlink>
        </w:p>
        <w:p w14:paraId="6C6A8F8C" w14:textId="009FABCC" w:rsidR="005A20DE" w:rsidRDefault="005A20DE">
          <w:pPr>
            <w:pStyle w:val="Inhopg2"/>
            <w:rPr>
              <w:rFonts w:asciiTheme="minorHAnsi" w:eastAsiaTheme="minorEastAsia" w:hAnsiTheme="minorHAnsi" w:cstheme="minorBidi"/>
              <w:bCs w:val="0"/>
              <w:iCs w:val="0"/>
              <w:noProof/>
              <w:sz w:val="24"/>
              <w:szCs w:val="24"/>
              <w:lang w:eastAsia="nl-BE"/>
            </w:rPr>
          </w:pPr>
          <w:hyperlink w:anchor="_Toc199513808" w:history="1">
            <w:r w:rsidRPr="007C16FC">
              <w:rPr>
                <w:rStyle w:val="Hyperlink"/>
              </w:rPr>
              <w:t>7.1.</w:t>
            </w:r>
            <w:r>
              <w:rPr>
                <w:rFonts w:asciiTheme="minorHAnsi" w:eastAsiaTheme="minorEastAsia" w:hAnsiTheme="minorHAnsi" w:cstheme="minorBidi"/>
                <w:bCs w:val="0"/>
                <w:iCs w:val="0"/>
                <w:noProof/>
                <w:sz w:val="24"/>
                <w:szCs w:val="24"/>
                <w:lang w:eastAsia="nl-BE"/>
              </w:rPr>
              <w:tab/>
            </w:r>
            <w:r w:rsidRPr="007C16FC">
              <w:rPr>
                <w:rStyle w:val="Hyperlink"/>
              </w:rPr>
              <w:t>Wat is ThingsBoard</w:t>
            </w:r>
            <w:r>
              <w:rPr>
                <w:noProof/>
                <w:webHidden/>
              </w:rPr>
              <w:tab/>
            </w:r>
            <w:r>
              <w:rPr>
                <w:noProof/>
                <w:webHidden/>
              </w:rPr>
              <w:fldChar w:fldCharType="begin"/>
            </w:r>
            <w:r>
              <w:rPr>
                <w:noProof/>
                <w:webHidden/>
              </w:rPr>
              <w:instrText xml:space="preserve"> PAGEREF _Toc199513808 \h </w:instrText>
            </w:r>
            <w:r>
              <w:rPr>
                <w:noProof/>
                <w:webHidden/>
              </w:rPr>
            </w:r>
            <w:r>
              <w:rPr>
                <w:noProof/>
                <w:webHidden/>
              </w:rPr>
              <w:fldChar w:fldCharType="separate"/>
            </w:r>
            <w:r>
              <w:rPr>
                <w:noProof/>
                <w:webHidden/>
              </w:rPr>
              <w:t>26</w:t>
            </w:r>
            <w:r>
              <w:rPr>
                <w:noProof/>
                <w:webHidden/>
              </w:rPr>
              <w:fldChar w:fldCharType="end"/>
            </w:r>
          </w:hyperlink>
        </w:p>
        <w:p w14:paraId="4F11DFF9" w14:textId="3D369148" w:rsidR="005A20DE" w:rsidRDefault="005A20DE">
          <w:pPr>
            <w:pStyle w:val="Inhopg2"/>
            <w:rPr>
              <w:rFonts w:asciiTheme="minorHAnsi" w:eastAsiaTheme="minorEastAsia" w:hAnsiTheme="minorHAnsi" w:cstheme="minorBidi"/>
              <w:bCs w:val="0"/>
              <w:iCs w:val="0"/>
              <w:noProof/>
              <w:sz w:val="24"/>
              <w:szCs w:val="24"/>
              <w:lang w:eastAsia="nl-BE"/>
            </w:rPr>
          </w:pPr>
          <w:hyperlink w:anchor="_Toc199513809" w:history="1">
            <w:r w:rsidRPr="007C16FC">
              <w:rPr>
                <w:rStyle w:val="Hyperlink"/>
              </w:rPr>
              <w:t>7.2.</w:t>
            </w:r>
            <w:r>
              <w:rPr>
                <w:rFonts w:asciiTheme="minorHAnsi" w:eastAsiaTheme="minorEastAsia" w:hAnsiTheme="minorHAnsi" w:cstheme="minorBidi"/>
                <w:bCs w:val="0"/>
                <w:iCs w:val="0"/>
                <w:noProof/>
                <w:sz w:val="24"/>
                <w:szCs w:val="24"/>
                <w:lang w:eastAsia="nl-BE"/>
              </w:rPr>
              <w:tab/>
            </w:r>
            <w:r w:rsidRPr="007C16FC">
              <w:rPr>
                <w:rStyle w:val="Hyperlink"/>
              </w:rPr>
              <w:t>Koppeling met sensoren</w:t>
            </w:r>
            <w:r>
              <w:rPr>
                <w:noProof/>
                <w:webHidden/>
              </w:rPr>
              <w:tab/>
            </w:r>
            <w:r>
              <w:rPr>
                <w:noProof/>
                <w:webHidden/>
              </w:rPr>
              <w:fldChar w:fldCharType="begin"/>
            </w:r>
            <w:r>
              <w:rPr>
                <w:noProof/>
                <w:webHidden/>
              </w:rPr>
              <w:instrText xml:space="preserve"> PAGEREF _Toc199513809 \h </w:instrText>
            </w:r>
            <w:r>
              <w:rPr>
                <w:noProof/>
                <w:webHidden/>
              </w:rPr>
            </w:r>
            <w:r>
              <w:rPr>
                <w:noProof/>
                <w:webHidden/>
              </w:rPr>
              <w:fldChar w:fldCharType="separate"/>
            </w:r>
            <w:r>
              <w:rPr>
                <w:noProof/>
                <w:webHidden/>
              </w:rPr>
              <w:t>27</w:t>
            </w:r>
            <w:r>
              <w:rPr>
                <w:noProof/>
                <w:webHidden/>
              </w:rPr>
              <w:fldChar w:fldCharType="end"/>
            </w:r>
          </w:hyperlink>
        </w:p>
        <w:p w14:paraId="7BCA45DF" w14:textId="36BA134B" w:rsidR="005A20DE" w:rsidRDefault="005A20DE">
          <w:pPr>
            <w:pStyle w:val="Inhopg1"/>
            <w:rPr>
              <w:rFonts w:asciiTheme="minorHAnsi" w:eastAsiaTheme="minorEastAsia" w:hAnsiTheme="minorHAnsi" w:cstheme="minorBidi"/>
              <w:b w:val="0"/>
              <w:bCs w:val="0"/>
              <w:caps w:val="0"/>
              <w:noProof/>
              <w:color w:val="auto"/>
              <w:sz w:val="24"/>
              <w:szCs w:val="24"/>
              <w:lang w:eastAsia="nl-BE"/>
            </w:rPr>
          </w:pPr>
          <w:hyperlink w:anchor="_Toc199513810" w:history="1">
            <w:r w:rsidRPr="007C16FC">
              <w:rPr>
                <w:rStyle w:val="Hyperlink"/>
                <w:lang w:eastAsia="nl-BE"/>
              </w:rPr>
              <w:t>8.</w:t>
            </w:r>
            <w:r>
              <w:rPr>
                <w:rFonts w:asciiTheme="minorHAnsi" w:eastAsiaTheme="minorEastAsia" w:hAnsiTheme="minorHAnsi" w:cstheme="minorBidi"/>
                <w:b w:val="0"/>
                <w:bCs w:val="0"/>
                <w:caps w:val="0"/>
                <w:noProof/>
                <w:color w:val="auto"/>
                <w:sz w:val="24"/>
                <w:szCs w:val="24"/>
                <w:lang w:eastAsia="nl-BE"/>
              </w:rPr>
              <w:tab/>
            </w:r>
            <w:r w:rsidRPr="007C16FC">
              <w:rPr>
                <w:rStyle w:val="Hyperlink"/>
                <w:lang w:eastAsia="nl-BE"/>
              </w:rPr>
              <w:t>Visualisatie &amp; Gebruikerservaring</w:t>
            </w:r>
            <w:r>
              <w:rPr>
                <w:noProof/>
                <w:webHidden/>
              </w:rPr>
              <w:tab/>
            </w:r>
            <w:r>
              <w:rPr>
                <w:noProof/>
                <w:webHidden/>
              </w:rPr>
              <w:fldChar w:fldCharType="begin"/>
            </w:r>
            <w:r>
              <w:rPr>
                <w:noProof/>
                <w:webHidden/>
              </w:rPr>
              <w:instrText xml:space="preserve"> PAGEREF _Toc199513810 \h </w:instrText>
            </w:r>
            <w:r>
              <w:rPr>
                <w:noProof/>
                <w:webHidden/>
              </w:rPr>
            </w:r>
            <w:r>
              <w:rPr>
                <w:noProof/>
                <w:webHidden/>
              </w:rPr>
              <w:fldChar w:fldCharType="separate"/>
            </w:r>
            <w:r>
              <w:rPr>
                <w:noProof/>
                <w:webHidden/>
              </w:rPr>
              <w:t>30</w:t>
            </w:r>
            <w:r>
              <w:rPr>
                <w:noProof/>
                <w:webHidden/>
              </w:rPr>
              <w:fldChar w:fldCharType="end"/>
            </w:r>
          </w:hyperlink>
        </w:p>
        <w:p w14:paraId="19E763DD" w14:textId="6AADBE85" w:rsidR="005A20DE" w:rsidRDefault="005A20DE">
          <w:pPr>
            <w:pStyle w:val="Inhopg2"/>
            <w:rPr>
              <w:rFonts w:asciiTheme="minorHAnsi" w:eastAsiaTheme="minorEastAsia" w:hAnsiTheme="minorHAnsi" w:cstheme="minorBidi"/>
              <w:bCs w:val="0"/>
              <w:iCs w:val="0"/>
              <w:noProof/>
              <w:sz w:val="24"/>
              <w:szCs w:val="24"/>
              <w:lang w:eastAsia="nl-BE"/>
            </w:rPr>
          </w:pPr>
          <w:hyperlink w:anchor="_Toc199513811" w:history="1">
            <w:r w:rsidRPr="007C16FC">
              <w:rPr>
                <w:rStyle w:val="Hyperlink"/>
              </w:rPr>
              <w:t>8.1.</w:t>
            </w:r>
            <w:r>
              <w:rPr>
                <w:rFonts w:asciiTheme="minorHAnsi" w:eastAsiaTheme="minorEastAsia" w:hAnsiTheme="minorHAnsi" w:cstheme="minorBidi"/>
                <w:bCs w:val="0"/>
                <w:iCs w:val="0"/>
                <w:noProof/>
                <w:sz w:val="24"/>
                <w:szCs w:val="24"/>
                <w:lang w:eastAsia="nl-BE"/>
              </w:rPr>
              <w:tab/>
            </w:r>
            <w:r w:rsidRPr="007C16FC">
              <w:rPr>
                <w:rStyle w:val="Hyperlink"/>
              </w:rPr>
              <w:t>Tijdlijnvisualisaties</w:t>
            </w:r>
            <w:r>
              <w:rPr>
                <w:noProof/>
                <w:webHidden/>
              </w:rPr>
              <w:tab/>
            </w:r>
            <w:r>
              <w:rPr>
                <w:noProof/>
                <w:webHidden/>
              </w:rPr>
              <w:fldChar w:fldCharType="begin"/>
            </w:r>
            <w:r>
              <w:rPr>
                <w:noProof/>
                <w:webHidden/>
              </w:rPr>
              <w:instrText xml:space="preserve"> PAGEREF _Toc199513811 \h </w:instrText>
            </w:r>
            <w:r>
              <w:rPr>
                <w:noProof/>
                <w:webHidden/>
              </w:rPr>
            </w:r>
            <w:r>
              <w:rPr>
                <w:noProof/>
                <w:webHidden/>
              </w:rPr>
              <w:fldChar w:fldCharType="separate"/>
            </w:r>
            <w:r>
              <w:rPr>
                <w:noProof/>
                <w:webHidden/>
              </w:rPr>
              <w:t>30</w:t>
            </w:r>
            <w:r>
              <w:rPr>
                <w:noProof/>
                <w:webHidden/>
              </w:rPr>
              <w:fldChar w:fldCharType="end"/>
            </w:r>
          </w:hyperlink>
        </w:p>
        <w:p w14:paraId="5CEEE5D5" w14:textId="0132E31E" w:rsidR="005A20DE" w:rsidRDefault="005A20DE">
          <w:pPr>
            <w:pStyle w:val="Inhopg2"/>
            <w:rPr>
              <w:rFonts w:asciiTheme="minorHAnsi" w:eastAsiaTheme="minorEastAsia" w:hAnsiTheme="minorHAnsi" w:cstheme="minorBidi"/>
              <w:bCs w:val="0"/>
              <w:iCs w:val="0"/>
              <w:noProof/>
              <w:sz w:val="24"/>
              <w:szCs w:val="24"/>
              <w:lang w:eastAsia="nl-BE"/>
            </w:rPr>
          </w:pPr>
          <w:hyperlink w:anchor="_Toc199513812" w:history="1">
            <w:r w:rsidRPr="007C16FC">
              <w:rPr>
                <w:rStyle w:val="Hyperlink"/>
              </w:rPr>
              <w:t>8.2.</w:t>
            </w:r>
            <w:r>
              <w:rPr>
                <w:rFonts w:asciiTheme="minorHAnsi" w:eastAsiaTheme="minorEastAsia" w:hAnsiTheme="minorHAnsi" w:cstheme="minorBidi"/>
                <w:bCs w:val="0"/>
                <w:iCs w:val="0"/>
                <w:noProof/>
                <w:sz w:val="24"/>
                <w:szCs w:val="24"/>
                <w:lang w:eastAsia="nl-BE"/>
              </w:rPr>
              <w:tab/>
            </w:r>
            <w:r w:rsidRPr="007C16FC">
              <w:rPr>
                <w:rStyle w:val="Hyperlink"/>
              </w:rPr>
              <w:t>Alarmfunctionaliteit</w:t>
            </w:r>
            <w:r>
              <w:rPr>
                <w:noProof/>
                <w:webHidden/>
              </w:rPr>
              <w:tab/>
            </w:r>
            <w:r>
              <w:rPr>
                <w:noProof/>
                <w:webHidden/>
              </w:rPr>
              <w:fldChar w:fldCharType="begin"/>
            </w:r>
            <w:r>
              <w:rPr>
                <w:noProof/>
                <w:webHidden/>
              </w:rPr>
              <w:instrText xml:space="preserve"> PAGEREF _Toc199513812 \h </w:instrText>
            </w:r>
            <w:r>
              <w:rPr>
                <w:noProof/>
                <w:webHidden/>
              </w:rPr>
            </w:r>
            <w:r>
              <w:rPr>
                <w:noProof/>
                <w:webHidden/>
              </w:rPr>
              <w:fldChar w:fldCharType="separate"/>
            </w:r>
            <w:r>
              <w:rPr>
                <w:noProof/>
                <w:webHidden/>
              </w:rPr>
              <w:t>31</w:t>
            </w:r>
            <w:r>
              <w:rPr>
                <w:noProof/>
                <w:webHidden/>
              </w:rPr>
              <w:fldChar w:fldCharType="end"/>
            </w:r>
          </w:hyperlink>
        </w:p>
        <w:p w14:paraId="53F40055" w14:textId="72F143D9" w:rsidR="005A20DE" w:rsidRDefault="005A20DE">
          <w:pPr>
            <w:pStyle w:val="Inhopg2"/>
            <w:rPr>
              <w:rFonts w:asciiTheme="minorHAnsi" w:eastAsiaTheme="minorEastAsia" w:hAnsiTheme="minorHAnsi" w:cstheme="minorBidi"/>
              <w:bCs w:val="0"/>
              <w:iCs w:val="0"/>
              <w:noProof/>
              <w:sz w:val="24"/>
              <w:szCs w:val="24"/>
              <w:lang w:eastAsia="nl-BE"/>
            </w:rPr>
          </w:pPr>
          <w:hyperlink w:anchor="_Toc199513813" w:history="1">
            <w:r w:rsidRPr="007C16FC">
              <w:rPr>
                <w:rStyle w:val="Hyperlink"/>
              </w:rPr>
              <w:t>8.3.</w:t>
            </w:r>
            <w:r>
              <w:rPr>
                <w:rFonts w:asciiTheme="minorHAnsi" w:eastAsiaTheme="minorEastAsia" w:hAnsiTheme="minorHAnsi" w:cstheme="minorBidi"/>
                <w:bCs w:val="0"/>
                <w:iCs w:val="0"/>
                <w:noProof/>
                <w:sz w:val="24"/>
                <w:szCs w:val="24"/>
                <w:lang w:eastAsia="nl-BE"/>
              </w:rPr>
              <w:tab/>
            </w:r>
            <w:r w:rsidRPr="007C16FC">
              <w:rPr>
                <w:rStyle w:val="Hyperlink"/>
              </w:rPr>
              <w:t>Mobiele toegankelijkheid</w:t>
            </w:r>
            <w:r>
              <w:rPr>
                <w:noProof/>
                <w:webHidden/>
              </w:rPr>
              <w:tab/>
            </w:r>
            <w:r>
              <w:rPr>
                <w:noProof/>
                <w:webHidden/>
              </w:rPr>
              <w:fldChar w:fldCharType="begin"/>
            </w:r>
            <w:r>
              <w:rPr>
                <w:noProof/>
                <w:webHidden/>
              </w:rPr>
              <w:instrText xml:space="preserve"> PAGEREF _Toc199513813 \h </w:instrText>
            </w:r>
            <w:r>
              <w:rPr>
                <w:noProof/>
                <w:webHidden/>
              </w:rPr>
            </w:r>
            <w:r>
              <w:rPr>
                <w:noProof/>
                <w:webHidden/>
              </w:rPr>
              <w:fldChar w:fldCharType="separate"/>
            </w:r>
            <w:r>
              <w:rPr>
                <w:noProof/>
                <w:webHidden/>
              </w:rPr>
              <w:t>31</w:t>
            </w:r>
            <w:r>
              <w:rPr>
                <w:noProof/>
                <w:webHidden/>
              </w:rPr>
              <w:fldChar w:fldCharType="end"/>
            </w:r>
          </w:hyperlink>
        </w:p>
        <w:p w14:paraId="52BDA28E" w14:textId="607C25A6" w:rsidR="005A20DE" w:rsidRDefault="005A20DE">
          <w:pPr>
            <w:pStyle w:val="Inhopg1"/>
            <w:rPr>
              <w:rFonts w:asciiTheme="minorHAnsi" w:eastAsiaTheme="minorEastAsia" w:hAnsiTheme="minorHAnsi" w:cstheme="minorBidi"/>
              <w:b w:val="0"/>
              <w:bCs w:val="0"/>
              <w:caps w:val="0"/>
              <w:noProof/>
              <w:color w:val="auto"/>
              <w:sz w:val="24"/>
              <w:szCs w:val="24"/>
              <w:lang w:eastAsia="nl-BE"/>
            </w:rPr>
          </w:pPr>
          <w:hyperlink w:anchor="_Toc199513814" w:history="1">
            <w:r w:rsidRPr="007C16FC">
              <w:rPr>
                <w:rStyle w:val="Hyperlink"/>
                <w:lang w:eastAsia="nl-BE"/>
              </w:rPr>
              <w:t>9.</w:t>
            </w:r>
            <w:r>
              <w:rPr>
                <w:rFonts w:asciiTheme="minorHAnsi" w:eastAsiaTheme="minorEastAsia" w:hAnsiTheme="minorHAnsi" w:cstheme="minorBidi"/>
                <w:b w:val="0"/>
                <w:bCs w:val="0"/>
                <w:caps w:val="0"/>
                <w:noProof/>
                <w:color w:val="auto"/>
                <w:sz w:val="24"/>
                <w:szCs w:val="24"/>
                <w:lang w:eastAsia="nl-BE"/>
              </w:rPr>
              <w:tab/>
            </w:r>
            <w:r w:rsidRPr="007C16FC">
              <w:rPr>
                <w:rStyle w:val="Hyperlink"/>
                <w:lang w:eastAsia="nl-BE"/>
              </w:rPr>
              <w:t>Testing &amp; Kwaliteitsborging</w:t>
            </w:r>
            <w:r>
              <w:rPr>
                <w:noProof/>
                <w:webHidden/>
              </w:rPr>
              <w:tab/>
            </w:r>
            <w:r>
              <w:rPr>
                <w:noProof/>
                <w:webHidden/>
              </w:rPr>
              <w:fldChar w:fldCharType="begin"/>
            </w:r>
            <w:r>
              <w:rPr>
                <w:noProof/>
                <w:webHidden/>
              </w:rPr>
              <w:instrText xml:space="preserve"> PAGEREF _Toc199513814 \h </w:instrText>
            </w:r>
            <w:r>
              <w:rPr>
                <w:noProof/>
                <w:webHidden/>
              </w:rPr>
            </w:r>
            <w:r>
              <w:rPr>
                <w:noProof/>
                <w:webHidden/>
              </w:rPr>
              <w:fldChar w:fldCharType="separate"/>
            </w:r>
            <w:r>
              <w:rPr>
                <w:noProof/>
                <w:webHidden/>
              </w:rPr>
              <w:t>32</w:t>
            </w:r>
            <w:r>
              <w:rPr>
                <w:noProof/>
                <w:webHidden/>
              </w:rPr>
              <w:fldChar w:fldCharType="end"/>
            </w:r>
          </w:hyperlink>
        </w:p>
        <w:p w14:paraId="50120E15" w14:textId="20953DD8" w:rsidR="005A20DE" w:rsidRDefault="005A20DE">
          <w:pPr>
            <w:pStyle w:val="Inhopg2"/>
            <w:rPr>
              <w:rFonts w:asciiTheme="minorHAnsi" w:eastAsiaTheme="minorEastAsia" w:hAnsiTheme="minorHAnsi" w:cstheme="minorBidi"/>
              <w:bCs w:val="0"/>
              <w:iCs w:val="0"/>
              <w:noProof/>
              <w:sz w:val="24"/>
              <w:szCs w:val="24"/>
              <w:lang w:eastAsia="nl-BE"/>
            </w:rPr>
          </w:pPr>
          <w:hyperlink w:anchor="_Toc199513815" w:history="1">
            <w:r w:rsidRPr="007C16FC">
              <w:rPr>
                <w:rStyle w:val="Hyperlink"/>
              </w:rPr>
              <w:t>9.1.</w:t>
            </w:r>
            <w:r>
              <w:rPr>
                <w:rFonts w:asciiTheme="minorHAnsi" w:eastAsiaTheme="minorEastAsia" w:hAnsiTheme="minorHAnsi" w:cstheme="minorBidi"/>
                <w:bCs w:val="0"/>
                <w:iCs w:val="0"/>
                <w:noProof/>
                <w:sz w:val="24"/>
                <w:szCs w:val="24"/>
                <w:lang w:eastAsia="nl-BE"/>
              </w:rPr>
              <w:tab/>
            </w:r>
            <w:r w:rsidRPr="007C16FC">
              <w:rPr>
                <w:rStyle w:val="Hyperlink"/>
              </w:rPr>
              <w:t>Unittests</w:t>
            </w:r>
            <w:r>
              <w:rPr>
                <w:noProof/>
                <w:webHidden/>
              </w:rPr>
              <w:tab/>
            </w:r>
            <w:r>
              <w:rPr>
                <w:noProof/>
                <w:webHidden/>
              </w:rPr>
              <w:fldChar w:fldCharType="begin"/>
            </w:r>
            <w:r>
              <w:rPr>
                <w:noProof/>
                <w:webHidden/>
              </w:rPr>
              <w:instrText xml:space="preserve"> PAGEREF _Toc199513815 \h </w:instrText>
            </w:r>
            <w:r>
              <w:rPr>
                <w:noProof/>
                <w:webHidden/>
              </w:rPr>
            </w:r>
            <w:r>
              <w:rPr>
                <w:noProof/>
                <w:webHidden/>
              </w:rPr>
              <w:fldChar w:fldCharType="separate"/>
            </w:r>
            <w:r>
              <w:rPr>
                <w:noProof/>
                <w:webHidden/>
              </w:rPr>
              <w:t>32</w:t>
            </w:r>
            <w:r>
              <w:rPr>
                <w:noProof/>
                <w:webHidden/>
              </w:rPr>
              <w:fldChar w:fldCharType="end"/>
            </w:r>
          </w:hyperlink>
        </w:p>
        <w:p w14:paraId="5FB31611" w14:textId="75245162" w:rsidR="005A20DE" w:rsidRDefault="005A20DE">
          <w:pPr>
            <w:pStyle w:val="Inhopg2"/>
            <w:rPr>
              <w:rFonts w:asciiTheme="minorHAnsi" w:eastAsiaTheme="minorEastAsia" w:hAnsiTheme="minorHAnsi" w:cstheme="minorBidi"/>
              <w:bCs w:val="0"/>
              <w:iCs w:val="0"/>
              <w:noProof/>
              <w:sz w:val="24"/>
              <w:szCs w:val="24"/>
              <w:lang w:eastAsia="nl-BE"/>
            </w:rPr>
          </w:pPr>
          <w:hyperlink w:anchor="_Toc199513816" w:history="1">
            <w:r w:rsidRPr="007C16FC">
              <w:rPr>
                <w:rStyle w:val="Hyperlink"/>
              </w:rPr>
              <w:t>9.2.</w:t>
            </w:r>
            <w:r>
              <w:rPr>
                <w:rFonts w:asciiTheme="minorHAnsi" w:eastAsiaTheme="minorEastAsia" w:hAnsiTheme="minorHAnsi" w:cstheme="minorBidi"/>
                <w:bCs w:val="0"/>
                <w:iCs w:val="0"/>
                <w:noProof/>
                <w:sz w:val="24"/>
                <w:szCs w:val="24"/>
                <w:lang w:eastAsia="nl-BE"/>
              </w:rPr>
              <w:tab/>
            </w:r>
            <w:r w:rsidRPr="007C16FC">
              <w:rPr>
                <w:rStyle w:val="Hyperlink"/>
              </w:rPr>
              <w:t>Integratietests</w:t>
            </w:r>
            <w:r>
              <w:rPr>
                <w:noProof/>
                <w:webHidden/>
              </w:rPr>
              <w:tab/>
            </w:r>
            <w:r>
              <w:rPr>
                <w:noProof/>
                <w:webHidden/>
              </w:rPr>
              <w:fldChar w:fldCharType="begin"/>
            </w:r>
            <w:r>
              <w:rPr>
                <w:noProof/>
                <w:webHidden/>
              </w:rPr>
              <w:instrText xml:space="preserve"> PAGEREF _Toc199513816 \h </w:instrText>
            </w:r>
            <w:r>
              <w:rPr>
                <w:noProof/>
                <w:webHidden/>
              </w:rPr>
            </w:r>
            <w:r>
              <w:rPr>
                <w:noProof/>
                <w:webHidden/>
              </w:rPr>
              <w:fldChar w:fldCharType="separate"/>
            </w:r>
            <w:r>
              <w:rPr>
                <w:noProof/>
                <w:webHidden/>
              </w:rPr>
              <w:t>33</w:t>
            </w:r>
            <w:r>
              <w:rPr>
                <w:noProof/>
                <w:webHidden/>
              </w:rPr>
              <w:fldChar w:fldCharType="end"/>
            </w:r>
          </w:hyperlink>
        </w:p>
        <w:p w14:paraId="74626D3A" w14:textId="190A37DA" w:rsidR="005A20DE" w:rsidRDefault="005A20DE">
          <w:pPr>
            <w:pStyle w:val="Inhopg2"/>
            <w:rPr>
              <w:rFonts w:asciiTheme="minorHAnsi" w:eastAsiaTheme="minorEastAsia" w:hAnsiTheme="minorHAnsi" w:cstheme="minorBidi"/>
              <w:bCs w:val="0"/>
              <w:iCs w:val="0"/>
              <w:noProof/>
              <w:sz w:val="24"/>
              <w:szCs w:val="24"/>
              <w:lang w:eastAsia="nl-BE"/>
            </w:rPr>
          </w:pPr>
          <w:hyperlink w:anchor="_Toc199513817" w:history="1">
            <w:r w:rsidRPr="007C16FC">
              <w:rPr>
                <w:rStyle w:val="Hyperlink"/>
              </w:rPr>
              <w:t>9.3.</w:t>
            </w:r>
            <w:r>
              <w:rPr>
                <w:rFonts w:asciiTheme="minorHAnsi" w:eastAsiaTheme="minorEastAsia" w:hAnsiTheme="minorHAnsi" w:cstheme="minorBidi"/>
                <w:bCs w:val="0"/>
                <w:iCs w:val="0"/>
                <w:noProof/>
                <w:sz w:val="24"/>
                <w:szCs w:val="24"/>
                <w:lang w:eastAsia="nl-BE"/>
              </w:rPr>
              <w:tab/>
            </w:r>
            <w:r w:rsidRPr="007C16FC">
              <w:rPr>
                <w:rStyle w:val="Hyperlink"/>
              </w:rPr>
              <w:t>Handmatige testen &amp; tools</w:t>
            </w:r>
            <w:r>
              <w:rPr>
                <w:noProof/>
                <w:webHidden/>
              </w:rPr>
              <w:tab/>
            </w:r>
            <w:r>
              <w:rPr>
                <w:noProof/>
                <w:webHidden/>
              </w:rPr>
              <w:fldChar w:fldCharType="begin"/>
            </w:r>
            <w:r>
              <w:rPr>
                <w:noProof/>
                <w:webHidden/>
              </w:rPr>
              <w:instrText xml:space="preserve"> PAGEREF _Toc199513817 \h </w:instrText>
            </w:r>
            <w:r>
              <w:rPr>
                <w:noProof/>
                <w:webHidden/>
              </w:rPr>
            </w:r>
            <w:r>
              <w:rPr>
                <w:noProof/>
                <w:webHidden/>
              </w:rPr>
              <w:fldChar w:fldCharType="separate"/>
            </w:r>
            <w:r>
              <w:rPr>
                <w:noProof/>
                <w:webHidden/>
              </w:rPr>
              <w:t>33</w:t>
            </w:r>
            <w:r>
              <w:rPr>
                <w:noProof/>
                <w:webHidden/>
              </w:rPr>
              <w:fldChar w:fldCharType="end"/>
            </w:r>
          </w:hyperlink>
        </w:p>
        <w:p w14:paraId="7F054F37" w14:textId="554BA8C4" w:rsidR="005A20DE" w:rsidRDefault="005A20DE">
          <w:pPr>
            <w:pStyle w:val="Inhopg2"/>
            <w:rPr>
              <w:rFonts w:asciiTheme="minorHAnsi" w:eastAsiaTheme="minorEastAsia" w:hAnsiTheme="minorHAnsi" w:cstheme="minorBidi"/>
              <w:bCs w:val="0"/>
              <w:iCs w:val="0"/>
              <w:noProof/>
              <w:sz w:val="24"/>
              <w:szCs w:val="24"/>
              <w:lang w:eastAsia="nl-BE"/>
            </w:rPr>
          </w:pPr>
          <w:hyperlink w:anchor="_Toc199513818" w:history="1">
            <w:r w:rsidRPr="007C16FC">
              <w:rPr>
                <w:rStyle w:val="Hyperlink"/>
              </w:rPr>
              <w:t>9.4.</w:t>
            </w:r>
            <w:r>
              <w:rPr>
                <w:rFonts w:asciiTheme="minorHAnsi" w:eastAsiaTheme="minorEastAsia" w:hAnsiTheme="minorHAnsi" w:cstheme="minorBidi"/>
                <w:bCs w:val="0"/>
                <w:iCs w:val="0"/>
                <w:noProof/>
                <w:sz w:val="24"/>
                <w:szCs w:val="24"/>
                <w:lang w:eastAsia="nl-BE"/>
              </w:rPr>
              <w:tab/>
            </w:r>
            <w:r w:rsidRPr="007C16FC">
              <w:rPr>
                <w:rStyle w:val="Hyperlink"/>
              </w:rPr>
              <w:t>CI/CD</w:t>
            </w:r>
            <w:r>
              <w:rPr>
                <w:noProof/>
                <w:webHidden/>
              </w:rPr>
              <w:tab/>
            </w:r>
            <w:r>
              <w:rPr>
                <w:noProof/>
                <w:webHidden/>
              </w:rPr>
              <w:fldChar w:fldCharType="begin"/>
            </w:r>
            <w:r>
              <w:rPr>
                <w:noProof/>
                <w:webHidden/>
              </w:rPr>
              <w:instrText xml:space="preserve"> PAGEREF _Toc199513818 \h </w:instrText>
            </w:r>
            <w:r>
              <w:rPr>
                <w:noProof/>
                <w:webHidden/>
              </w:rPr>
            </w:r>
            <w:r>
              <w:rPr>
                <w:noProof/>
                <w:webHidden/>
              </w:rPr>
              <w:fldChar w:fldCharType="separate"/>
            </w:r>
            <w:r>
              <w:rPr>
                <w:noProof/>
                <w:webHidden/>
              </w:rPr>
              <w:t>33</w:t>
            </w:r>
            <w:r>
              <w:rPr>
                <w:noProof/>
                <w:webHidden/>
              </w:rPr>
              <w:fldChar w:fldCharType="end"/>
            </w:r>
          </w:hyperlink>
        </w:p>
        <w:p w14:paraId="09BCE8A5" w14:textId="5BEEA193" w:rsidR="005A20DE" w:rsidRDefault="005A20DE">
          <w:pPr>
            <w:pStyle w:val="Inhopg1"/>
            <w:tabs>
              <w:tab w:val="left" w:pos="624"/>
            </w:tabs>
            <w:rPr>
              <w:rFonts w:asciiTheme="minorHAnsi" w:eastAsiaTheme="minorEastAsia" w:hAnsiTheme="minorHAnsi" w:cstheme="minorBidi"/>
              <w:b w:val="0"/>
              <w:bCs w:val="0"/>
              <w:caps w:val="0"/>
              <w:noProof/>
              <w:color w:val="auto"/>
              <w:sz w:val="24"/>
              <w:szCs w:val="24"/>
              <w:lang w:eastAsia="nl-BE"/>
            </w:rPr>
          </w:pPr>
          <w:hyperlink w:anchor="_Toc199513819" w:history="1">
            <w:r w:rsidRPr="007C16FC">
              <w:rPr>
                <w:rStyle w:val="Hyperlink"/>
                <w:lang w:eastAsia="nl-BE"/>
              </w:rPr>
              <w:t>10.</w:t>
            </w:r>
            <w:r>
              <w:rPr>
                <w:rFonts w:asciiTheme="minorHAnsi" w:eastAsiaTheme="minorEastAsia" w:hAnsiTheme="minorHAnsi" w:cstheme="minorBidi"/>
                <w:b w:val="0"/>
                <w:bCs w:val="0"/>
                <w:caps w:val="0"/>
                <w:noProof/>
                <w:color w:val="auto"/>
                <w:sz w:val="24"/>
                <w:szCs w:val="24"/>
                <w:lang w:eastAsia="nl-BE"/>
              </w:rPr>
              <w:tab/>
            </w:r>
            <w:r w:rsidRPr="007C16FC">
              <w:rPr>
                <w:rStyle w:val="Hyperlink"/>
                <w:lang w:eastAsia="nl-BE"/>
              </w:rPr>
              <w:t>Cloudhosting &amp; Infrastructuur (AWS)</w:t>
            </w:r>
            <w:r>
              <w:rPr>
                <w:noProof/>
                <w:webHidden/>
              </w:rPr>
              <w:tab/>
            </w:r>
            <w:r>
              <w:rPr>
                <w:noProof/>
                <w:webHidden/>
              </w:rPr>
              <w:fldChar w:fldCharType="begin"/>
            </w:r>
            <w:r>
              <w:rPr>
                <w:noProof/>
                <w:webHidden/>
              </w:rPr>
              <w:instrText xml:space="preserve"> PAGEREF _Toc199513819 \h </w:instrText>
            </w:r>
            <w:r>
              <w:rPr>
                <w:noProof/>
                <w:webHidden/>
              </w:rPr>
            </w:r>
            <w:r>
              <w:rPr>
                <w:noProof/>
                <w:webHidden/>
              </w:rPr>
              <w:fldChar w:fldCharType="separate"/>
            </w:r>
            <w:r>
              <w:rPr>
                <w:noProof/>
                <w:webHidden/>
              </w:rPr>
              <w:t>34</w:t>
            </w:r>
            <w:r>
              <w:rPr>
                <w:noProof/>
                <w:webHidden/>
              </w:rPr>
              <w:fldChar w:fldCharType="end"/>
            </w:r>
          </w:hyperlink>
        </w:p>
        <w:p w14:paraId="2F35B891" w14:textId="5915A8E5" w:rsidR="005A20DE" w:rsidRDefault="005A20DE">
          <w:pPr>
            <w:pStyle w:val="Inhopg2"/>
            <w:rPr>
              <w:rFonts w:asciiTheme="minorHAnsi" w:eastAsiaTheme="minorEastAsia" w:hAnsiTheme="minorHAnsi" w:cstheme="minorBidi"/>
              <w:bCs w:val="0"/>
              <w:iCs w:val="0"/>
              <w:noProof/>
              <w:sz w:val="24"/>
              <w:szCs w:val="24"/>
              <w:lang w:eastAsia="nl-BE"/>
            </w:rPr>
          </w:pPr>
          <w:hyperlink w:anchor="_Toc199513820" w:history="1">
            <w:r w:rsidRPr="007C16FC">
              <w:rPr>
                <w:rStyle w:val="Hyperlink"/>
              </w:rPr>
              <w:t>10.1.</w:t>
            </w:r>
            <w:r>
              <w:rPr>
                <w:rFonts w:asciiTheme="minorHAnsi" w:eastAsiaTheme="minorEastAsia" w:hAnsiTheme="minorHAnsi" w:cstheme="minorBidi"/>
                <w:bCs w:val="0"/>
                <w:iCs w:val="0"/>
                <w:noProof/>
                <w:sz w:val="24"/>
                <w:szCs w:val="24"/>
                <w:lang w:eastAsia="nl-BE"/>
              </w:rPr>
              <w:tab/>
            </w:r>
            <w:r w:rsidRPr="007C16FC">
              <w:rPr>
                <w:rStyle w:val="Hyperlink"/>
              </w:rPr>
              <w:t>Overzicht gebruikte AWS-diensten</w:t>
            </w:r>
            <w:r>
              <w:rPr>
                <w:noProof/>
                <w:webHidden/>
              </w:rPr>
              <w:tab/>
            </w:r>
            <w:r>
              <w:rPr>
                <w:noProof/>
                <w:webHidden/>
              </w:rPr>
              <w:fldChar w:fldCharType="begin"/>
            </w:r>
            <w:r>
              <w:rPr>
                <w:noProof/>
                <w:webHidden/>
              </w:rPr>
              <w:instrText xml:space="preserve"> PAGEREF _Toc199513820 \h </w:instrText>
            </w:r>
            <w:r>
              <w:rPr>
                <w:noProof/>
                <w:webHidden/>
              </w:rPr>
            </w:r>
            <w:r>
              <w:rPr>
                <w:noProof/>
                <w:webHidden/>
              </w:rPr>
              <w:fldChar w:fldCharType="separate"/>
            </w:r>
            <w:r>
              <w:rPr>
                <w:noProof/>
                <w:webHidden/>
              </w:rPr>
              <w:t>34</w:t>
            </w:r>
            <w:r>
              <w:rPr>
                <w:noProof/>
                <w:webHidden/>
              </w:rPr>
              <w:fldChar w:fldCharType="end"/>
            </w:r>
          </w:hyperlink>
        </w:p>
        <w:p w14:paraId="3AF6561D" w14:textId="079A9545" w:rsidR="005A20DE" w:rsidRDefault="005A20DE">
          <w:pPr>
            <w:pStyle w:val="Inhopg2"/>
            <w:rPr>
              <w:rFonts w:asciiTheme="minorHAnsi" w:eastAsiaTheme="minorEastAsia" w:hAnsiTheme="minorHAnsi" w:cstheme="minorBidi"/>
              <w:bCs w:val="0"/>
              <w:iCs w:val="0"/>
              <w:noProof/>
              <w:sz w:val="24"/>
              <w:szCs w:val="24"/>
              <w:lang w:eastAsia="nl-BE"/>
            </w:rPr>
          </w:pPr>
          <w:hyperlink w:anchor="_Toc199513821" w:history="1">
            <w:r w:rsidRPr="007C16FC">
              <w:rPr>
                <w:rStyle w:val="Hyperlink"/>
              </w:rPr>
              <w:t>10.2.</w:t>
            </w:r>
            <w:r>
              <w:rPr>
                <w:rFonts w:asciiTheme="minorHAnsi" w:eastAsiaTheme="minorEastAsia" w:hAnsiTheme="minorHAnsi" w:cstheme="minorBidi"/>
                <w:bCs w:val="0"/>
                <w:iCs w:val="0"/>
                <w:noProof/>
                <w:sz w:val="24"/>
                <w:szCs w:val="24"/>
                <w:lang w:eastAsia="nl-BE"/>
              </w:rPr>
              <w:tab/>
            </w:r>
            <w:r w:rsidRPr="007C16FC">
              <w:rPr>
                <w:rStyle w:val="Hyperlink"/>
              </w:rPr>
              <w:t>Architectuuroverzicht en dataflow</w:t>
            </w:r>
            <w:r>
              <w:rPr>
                <w:noProof/>
                <w:webHidden/>
              </w:rPr>
              <w:tab/>
            </w:r>
            <w:r>
              <w:rPr>
                <w:noProof/>
                <w:webHidden/>
              </w:rPr>
              <w:fldChar w:fldCharType="begin"/>
            </w:r>
            <w:r>
              <w:rPr>
                <w:noProof/>
                <w:webHidden/>
              </w:rPr>
              <w:instrText xml:space="preserve"> PAGEREF _Toc199513821 \h </w:instrText>
            </w:r>
            <w:r>
              <w:rPr>
                <w:noProof/>
                <w:webHidden/>
              </w:rPr>
            </w:r>
            <w:r>
              <w:rPr>
                <w:noProof/>
                <w:webHidden/>
              </w:rPr>
              <w:fldChar w:fldCharType="separate"/>
            </w:r>
            <w:r>
              <w:rPr>
                <w:noProof/>
                <w:webHidden/>
              </w:rPr>
              <w:t>34</w:t>
            </w:r>
            <w:r>
              <w:rPr>
                <w:noProof/>
                <w:webHidden/>
              </w:rPr>
              <w:fldChar w:fldCharType="end"/>
            </w:r>
          </w:hyperlink>
        </w:p>
        <w:p w14:paraId="17525C4C" w14:textId="57D88A84" w:rsidR="005A20DE" w:rsidRDefault="005A20DE">
          <w:pPr>
            <w:pStyle w:val="Inhopg1"/>
            <w:tabs>
              <w:tab w:val="left" w:pos="624"/>
            </w:tabs>
            <w:rPr>
              <w:rFonts w:asciiTheme="minorHAnsi" w:eastAsiaTheme="minorEastAsia" w:hAnsiTheme="minorHAnsi" w:cstheme="minorBidi"/>
              <w:b w:val="0"/>
              <w:bCs w:val="0"/>
              <w:caps w:val="0"/>
              <w:noProof/>
              <w:color w:val="auto"/>
              <w:sz w:val="24"/>
              <w:szCs w:val="24"/>
              <w:lang w:eastAsia="nl-BE"/>
            </w:rPr>
          </w:pPr>
          <w:hyperlink w:anchor="_Toc199513822" w:history="1">
            <w:r w:rsidRPr="007C16FC">
              <w:rPr>
                <w:rStyle w:val="Hyperlink"/>
              </w:rPr>
              <w:t>11.</w:t>
            </w:r>
            <w:r>
              <w:rPr>
                <w:rFonts w:asciiTheme="minorHAnsi" w:eastAsiaTheme="minorEastAsia" w:hAnsiTheme="minorHAnsi" w:cstheme="minorBidi"/>
                <w:b w:val="0"/>
                <w:bCs w:val="0"/>
                <w:caps w:val="0"/>
                <w:noProof/>
                <w:color w:val="auto"/>
                <w:sz w:val="24"/>
                <w:szCs w:val="24"/>
                <w:lang w:eastAsia="nl-BE"/>
              </w:rPr>
              <w:tab/>
            </w:r>
            <w:r w:rsidRPr="007C16FC">
              <w:rPr>
                <w:rStyle w:val="Hyperlink"/>
              </w:rPr>
              <w:t>Besluit</w:t>
            </w:r>
            <w:r>
              <w:rPr>
                <w:noProof/>
                <w:webHidden/>
              </w:rPr>
              <w:tab/>
            </w:r>
            <w:r>
              <w:rPr>
                <w:noProof/>
                <w:webHidden/>
              </w:rPr>
              <w:fldChar w:fldCharType="begin"/>
            </w:r>
            <w:r>
              <w:rPr>
                <w:noProof/>
                <w:webHidden/>
              </w:rPr>
              <w:instrText xml:space="preserve"> PAGEREF _Toc199513822 \h </w:instrText>
            </w:r>
            <w:r>
              <w:rPr>
                <w:noProof/>
                <w:webHidden/>
              </w:rPr>
            </w:r>
            <w:r>
              <w:rPr>
                <w:noProof/>
                <w:webHidden/>
              </w:rPr>
              <w:fldChar w:fldCharType="separate"/>
            </w:r>
            <w:r>
              <w:rPr>
                <w:noProof/>
                <w:webHidden/>
              </w:rPr>
              <w:t>35</w:t>
            </w:r>
            <w:r>
              <w:rPr>
                <w:noProof/>
                <w:webHidden/>
              </w:rPr>
              <w:fldChar w:fldCharType="end"/>
            </w:r>
          </w:hyperlink>
        </w:p>
        <w:p w14:paraId="4DAB8735" w14:textId="52FB29B8" w:rsidR="005A20DE" w:rsidRDefault="005A20DE">
          <w:pPr>
            <w:pStyle w:val="Inhopg1"/>
            <w:rPr>
              <w:rFonts w:asciiTheme="minorHAnsi" w:eastAsiaTheme="minorEastAsia" w:hAnsiTheme="minorHAnsi" w:cstheme="minorBidi"/>
              <w:b w:val="0"/>
              <w:bCs w:val="0"/>
              <w:caps w:val="0"/>
              <w:noProof/>
              <w:color w:val="auto"/>
              <w:sz w:val="24"/>
              <w:szCs w:val="24"/>
              <w:lang w:eastAsia="nl-BE"/>
            </w:rPr>
          </w:pPr>
          <w:hyperlink w:anchor="_Toc199513823" w:history="1">
            <w:r w:rsidRPr="007C16FC">
              <w:rPr>
                <w:rStyle w:val="Hyperlink"/>
              </w:rPr>
              <w:t>Literatuurlijst</w:t>
            </w:r>
            <w:r>
              <w:rPr>
                <w:noProof/>
                <w:webHidden/>
              </w:rPr>
              <w:tab/>
            </w:r>
            <w:r>
              <w:rPr>
                <w:noProof/>
                <w:webHidden/>
              </w:rPr>
              <w:fldChar w:fldCharType="begin"/>
            </w:r>
            <w:r>
              <w:rPr>
                <w:noProof/>
                <w:webHidden/>
              </w:rPr>
              <w:instrText xml:space="preserve"> PAGEREF _Toc199513823 \h </w:instrText>
            </w:r>
            <w:r>
              <w:rPr>
                <w:noProof/>
                <w:webHidden/>
              </w:rPr>
            </w:r>
            <w:r>
              <w:rPr>
                <w:noProof/>
                <w:webHidden/>
              </w:rPr>
              <w:fldChar w:fldCharType="separate"/>
            </w:r>
            <w:r>
              <w:rPr>
                <w:noProof/>
                <w:webHidden/>
              </w:rPr>
              <w:t>37</w:t>
            </w:r>
            <w:r>
              <w:rPr>
                <w:noProof/>
                <w:webHidden/>
              </w:rPr>
              <w:fldChar w:fldCharType="end"/>
            </w:r>
          </w:hyperlink>
        </w:p>
        <w:p w14:paraId="486ECD8D" w14:textId="47C30E7F" w:rsidR="005A20DE" w:rsidRDefault="005A20DE">
          <w:pPr>
            <w:pStyle w:val="Inhopg1"/>
            <w:rPr>
              <w:rFonts w:asciiTheme="minorHAnsi" w:eastAsiaTheme="minorEastAsia" w:hAnsiTheme="minorHAnsi" w:cstheme="minorBidi"/>
              <w:b w:val="0"/>
              <w:bCs w:val="0"/>
              <w:caps w:val="0"/>
              <w:noProof/>
              <w:color w:val="auto"/>
              <w:sz w:val="24"/>
              <w:szCs w:val="24"/>
              <w:lang w:eastAsia="nl-BE"/>
            </w:rPr>
          </w:pPr>
          <w:hyperlink w:anchor="_Toc199513824" w:history="1">
            <w:r w:rsidRPr="007C16FC">
              <w:rPr>
                <w:rStyle w:val="Hyperlink"/>
              </w:rPr>
              <w:t>AI-gebruik in dit document</w:t>
            </w:r>
            <w:r>
              <w:rPr>
                <w:noProof/>
                <w:webHidden/>
              </w:rPr>
              <w:tab/>
            </w:r>
            <w:r>
              <w:rPr>
                <w:noProof/>
                <w:webHidden/>
              </w:rPr>
              <w:fldChar w:fldCharType="begin"/>
            </w:r>
            <w:r>
              <w:rPr>
                <w:noProof/>
                <w:webHidden/>
              </w:rPr>
              <w:instrText xml:space="preserve"> PAGEREF _Toc199513824 \h </w:instrText>
            </w:r>
            <w:r>
              <w:rPr>
                <w:noProof/>
                <w:webHidden/>
              </w:rPr>
            </w:r>
            <w:r>
              <w:rPr>
                <w:noProof/>
                <w:webHidden/>
              </w:rPr>
              <w:fldChar w:fldCharType="separate"/>
            </w:r>
            <w:r>
              <w:rPr>
                <w:noProof/>
                <w:webHidden/>
              </w:rPr>
              <w:t>38</w:t>
            </w:r>
            <w:r>
              <w:rPr>
                <w:noProof/>
                <w:webHidden/>
              </w:rPr>
              <w:fldChar w:fldCharType="end"/>
            </w:r>
          </w:hyperlink>
        </w:p>
        <w:p w14:paraId="5DD07722" w14:textId="67959234" w:rsidR="005A20DE" w:rsidRDefault="005A20DE">
          <w:pPr>
            <w:pStyle w:val="Inhopg1"/>
            <w:rPr>
              <w:rFonts w:asciiTheme="minorHAnsi" w:eastAsiaTheme="minorEastAsia" w:hAnsiTheme="minorHAnsi" w:cstheme="minorBidi"/>
              <w:b w:val="0"/>
              <w:bCs w:val="0"/>
              <w:caps w:val="0"/>
              <w:noProof/>
              <w:color w:val="auto"/>
              <w:sz w:val="24"/>
              <w:szCs w:val="24"/>
              <w:lang w:eastAsia="nl-BE"/>
            </w:rPr>
          </w:pPr>
          <w:hyperlink w:anchor="_Toc199513825" w:history="1">
            <w:r w:rsidRPr="007C16FC">
              <w:rPr>
                <w:rStyle w:val="Hyperlink"/>
              </w:rPr>
              <w:t>Bijlagen</w:t>
            </w:r>
            <w:r>
              <w:rPr>
                <w:noProof/>
                <w:webHidden/>
              </w:rPr>
              <w:tab/>
            </w:r>
            <w:r>
              <w:rPr>
                <w:noProof/>
                <w:webHidden/>
              </w:rPr>
              <w:fldChar w:fldCharType="begin"/>
            </w:r>
            <w:r>
              <w:rPr>
                <w:noProof/>
                <w:webHidden/>
              </w:rPr>
              <w:instrText xml:space="preserve"> PAGEREF _Toc199513825 \h </w:instrText>
            </w:r>
            <w:r>
              <w:rPr>
                <w:noProof/>
                <w:webHidden/>
              </w:rPr>
            </w:r>
            <w:r>
              <w:rPr>
                <w:noProof/>
                <w:webHidden/>
              </w:rPr>
              <w:fldChar w:fldCharType="separate"/>
            </w:r>
            <w:r>
              <w:rPr>
                <w:noProof/>
                <w:webHidden/>
              </w:rPr>
              <w:t>39</w:t>
            </w:r>
            <w:r>
              <w:rPr>
                <w:noProof/>
                <w:webHidden/>
              </w:rPr>
              <w:fldChar w:fldCharType="end"/>
            </w:r>
          </w:hyperlink>
        </w:p>
        <w:p w14:paraId="332101A1" w14:textId="2177362F" w:rsidR="00740089" w:rsidRPr="00F21666" w:rsidRDefault="003A29AB">
          <w:pPr>
            <w:rPr>
              <w:color w:val="FF0000"/>
            </w:rPr>
          </w:pPr>
          <w:r w:rsidRPr="005862CD">
            <w:rPr>
              <w:rFonts w:cstheme="minorHAnsi"/>
              <w:b/>
              <w:bCs/>
              <w:caps/>
              <w:color w:val="00283C" w:themeColor="text2"/>
              <w:szCs w:val="19"/>
            </w:rPr>
            <w:fldChar w:fldCharType="end"/>
          </w:r>
        </w:p>
      </w:sdtContent>
    </w:sdt>
    <w:p w14:paraId="3E694520" w14:textId="1D040F41" w:rsidR="0059642F" w:rsidRPr="005862CD" w:rsidRDefault="003F7E36" w:rsidP="00B4263D">
      <w:pPr>
        <w:pStyle w:val="Kop1"/>
        <w:rPr>
          <w:lang w:val="nl-BE"/>
        </w:rPr>
      </w:pPr>
      <w:r>
        <w:rPr>
          <w:lang w:val="nl-BE"/>
        </w:rPr>
        <w:br w:type="column"/>
      </w:r>
      <w:bookmarkStart w:id="0" w:name="_Toc199513778"/>
      <w:r w:rsidR="00DC4971" w:rsidRPr="005862CD">
        <w:rPr>
          <w:lang w:val="nl-BE"/>
        </w:rPr>
        <w:lastRenderedPageBreak/>
        <w:t>Inleiding</w:t>
      </w:r>
      <w:bookmarkEnd w:id="0"/>
    </w:p>
    <w:p w14:paraId="24713315" w14:textId="47EE8918" w:rsidR="00B51539" w:rsidRPr="005862CD" w:rsidRDefault="00B51539" w:rsidP="00B51539">
      <w:pPr>
        <w:pStyle w:val="Kop2"/>
      </w:pPr>
      <w:bookmarkStart w:id="1" w:name="_Toc199513779"/>
      <w:r w:rsidRPr="005862CD">
        <w:t>Context van het project</w:t>
      </w:r>
      <w:bookmarkEnd w:id="1"/>
    </w:p>
    <w:p w14:paraId="63B4268D" w14:textId="79BF0D41" w:rsidR="00EF7F6D" w:rsidRDefault="00EF7F6D" w:rsidP="00EF7F6D">
      <w:r>
        <w:t>Dit document beschrijft de uitwerking van mijn inhouse-stageproject bij Faros. Het project kwam voort uit een experimente</w:t>
      </w:r>
      <w:r w:rsidR="00D742C2">
        <w:t>el</w:t>
      </w:r>
      <w:r>
        <w:t xml:space="preserve"> prompt via ChatGPT, waarbij Faros de ambitie had om via metingen inzicht te verwerven in hoe bepaalde omgevingsfactoren op kantoor evolueren. Deze inzichten zouden het bedrijf in staat stellen gerichte maatregelen te nemen om zowel de ecologische voetafdruk te verkleinen als het welzijn van de medewerkers te verbeteren.</w:t>
      </w:r>
    </w:p>
    <w:p w14:paraId="44D43B29" w14:textId="77777777" w:rsidR="00EF7F6D" w:rsidRDefault="00EF7F6D" w:rsidP="00EF7F6D">
      <w:pPr>
        <w:rPr>
          <w:rFonts w:ascii="Times New Roman" w:hAnsi="Times New Roman" w:cs="Times New Roman"/>
          <w:sz w:val="24"/>
        </w:rPr>
      </w:pPr>
    </w:p>
    <w:p w14:paraId="1137E5FD" w14:textId="77777777" w:rsidR="00EF7F6D" w:rsidRDefault="00EF7F6D" w:rsidP="00EF7F6D">
      <w:r>
        <w:t>De stageopdracht maakte deel uit van een breder duurzaamheids- en welzijnsinitiatief binnen de organisatie, met als centrale doelstelling het verkrijgen van meer inzicht in de impact van het binnenklimaat op de kantooromgeving.</w:t>
      </w:r>
    </w:p>
    <w:p w14:paraId="03AF430E" w14:textId="77777777" w:rsidR="00EF7F6D" w:rsidRDefault="00EF7F6D" w:rsidP="00EF7F6D"/>
    <w:p w14:paraId="287ECA91" w14:textId="77777777" w:rsidR="00EF7F6D" w:rsidRDefault="00EF7F6D" w:rsidP="00EF7F6D">
      <w:r>
        <w:t xml:space="preserve">Voor meer achtergrondinformatie verwijs ik naar het stagevoorstel dat bij aanvang van het project werd opgesteld. Zie bijlage A: </w:t>
      </w:r>
      <w:r>
        <w:rPr>
          <w:rStyle w:val="Nadruk"/>
        </w:rPr>
        <w:t>Stagevoorstel Faros 2025 – Meten is weten</w:t>
      </w:r>
      <w:r>
        <w:t>.</w:t>
      </w:r>
    </w:p>
    <w:p w14:paraId="7F95BA5E" w14:textId="3C00188C" w:rsidR="00B51539" w:rsidRPr="005862CD" w:rsidRDefault="00B51539" w:rsidP="00B51539">
      <w:pPr>
        <w:pStyle w:val="Kop2"/>
      </w:pPr>
      <w:bookmarkStart w:id="2" w:name="_Toc199513780"/>
      <w:r w:rsidRPr="005862CD">
        <w:t>Doel van de stageopdracht</w:t>
      </w:r>
      <w:bookmarkEnd w:id="2"/>
    </w:p>
    <w:p w14:paraId="7ECBDC91" w14:textId="77777777" w:rsidR="00D742C2" w:rsidRPr="00D742C2" w:rsidRDefault="00D742C2" w:rsidP="00D742C2">
      <w:r w:rsidRPr="00D742C2">
        <w:t>Op basis van een voorafgaande AI-analyse werd onderzocht welke omgevingsfactoren het grootste effect hebben op het welzijn van werknemers. Hieruit werden zes kernparameters geselecteerd die gedurende het project continu werden gemonitord en geanalyseerd:</w:t>
      </w:r>
    </w:p>
    <w:p w14:paraId="6DD9ADFE" w14:textId="77777777" w:rsidR="00D742C2" w:rsidRPr="00D742C2" w:rsidRDefault="00D742C2" w:rsidP="00D742C2">
      <w:pPr>
        <w:numPr>
          <w:ilvl w:val="0"/>
          <w:numId w:val="69"/>
        </w:numPr>
      </w:pPr>
      <w:r w:rsidRPr="00D742C2">
        <w:t>Temperatuur</w:t>
      </w:r>
    </w:p>
    <w:p w14:paraId="52F4EB46" w14:textId="77777777" w:rsidR="00D742C2" w:rsidRPr="00D742C2" w:rsidRDefault="00D742C2" w:rsidP="00D742C2">
      <w:pPr>
        <w:numPr>
          <w:ilvl w:val="0"/>
          <w:numId w:val="69"/>
        </w:numPr>
      </w:pPr>
      <w:r w:rsidRPr="00D742C2">
        <w:t>CO</w:t>
      </w:r>
      <w:r w:rsidRPr="00D742C2">
        <w:rPr>
          <w:rFonts w:ascii="Cambria Math" w:hAnsi="Cambria Math" w:cs="Cambria Math"/>
        </w:rPr>
        <w:t>₂</w:t>
      </w:r>
      <w:r w:rsidRPr="00D742C2">
        <w:t>-concentratie</w:t>
      </w:r>
    </w:p>
    <w:p w14:paraId="18F2BBF7" w14:textId="77777777" w:rsidR="00D742C2" w:rsidRPr="00D742C2" w:rsidRDefault="00D742C2" w:rsidP="00D742C2">
      <w:pPr>
        <w:numPr>
          <w:ilvl w:val="0"/>
          <w:numId w:val="69"/>
        </w:numPr>
      </w:pPr>
      <w:r w:rsidRPr="00D742C2">
        <w:t>Luchtvochtigheid</w:t>
      </w:r>
    </w:p>
    <w:p w14:paraId="3321BCE9" w14:textId="77777777" w:rsidR="00D742C2" w:rsidRPr="00D742C2" w:rsidRDefault="00D742C2" w:rsidP="00D742C2">
      <w:pPr>
        <w:numPr>
          <w:ilvl w:val="0"/>
          <w:numId w:val="69"/>
        </w:numPr>
      </w:pPr>
      <w:r w:rsidRPr="00D742C2">
        <w:t>Lichtintensiteit</w:t>
      </w:r>
    </w:p>
    <w:p w14:paraId="305909BE" w14:textId="77777777" w:rsidR="00D742C2" w:rsidRPr="00D742C2" w:rsidRDefault="00D742C2" w:rsidP="00D742C2">
      <w:pPr>
        <w:numPr>
          <w:ilvl w:val="0"/>
          <w:numId w:val="69"/>
        </w:numPr>
      </w:pPr>
      <w:r w:rsidRPr="00D742C2">
        <w:t>Geluidsniveau (in decibel)</w:t>
      </w:r>
    </w:p>
    <w:p w14:paraId="62D7825B" w14:textId="77777777" w:rsidR="00D742C2" w:rsidRDefault="00D742C2" w:rsidP="00D742C2">
      <w:pPr>
        <w:numPr>
          <w:ilvl w:val="0"/>
          <w:numId w:val="69"/>
        </w:numPr>
      </w:pPr>
      <w:r w:rsidRPr="00D742C2">
        <w:t>Aanwezigheid</w:t>
      </w:r>
    </w:p>
    <w:p w14:paraId="5ECF95E4" w14:textId="77777777" w:rsidR="00D742C2" w:rsidRPr="00D742C2" w:rsidRDefault="00D742C2" w:rsidP="00D742C2"/>
    <w:p w14:paraId="622BB911" w14:textId="1D4F1B9B" w:rsidR="00B51539" w:rsidRPr="005862CD" w:rsidRDefault="00D742C2" w:rsidP="00B51539">
      <w:r w:rsidRPr="00D742C2">
        <w:t>De meetgegevens moesten niet alleen visueel weergegeven worden op een tijdlijn, maar ook geaggregeerd worden tot gemiddelden over intervallen van 4, 12 en 24 uur. Daarnaast moest een alarmsysteem worden geïmplementeerd, dat bij het overschrijden van vooraf ingestelde drempelwaarden automatisch een waarschuwing verstuurt via e-mail, sms of notificatie. De beveiliging van deze data was cruciaal: enkel geautoriseerde gebruikers mochten toegang hebben tot deze informatie.</w:t>
      </w:r>
    </w:p>
    <w:p w14:paraId="4267A3B5" w14:textId="5A26E152" w:rsidR="00B51539" w:rsidRPr="005862CD" w:rsidRDefault="00B51539" w:rsidP="00B51539">
      <w:pPr>
        <w:pStyle w:val="Kop2"/>
      </w:pPr>
      <w:bookmarkStart w:id="3" w:name="_Toc199513781"/>
      <w:r w:rsidRPr="005862CD">
        <w:t>Koppeling met het projectplan</w:t>
      </w:r>
      <w:bookmarkEnd w:id="3"/>
    </w:p>
    <w:p w14:paraId="2964E9E4" w14:textId="77777777" w:rsidR="00D742C2" w:rsidRDefault="00D742C2" w:rsidP="00D742C2">
      <w:r>
        <w:t>Het volledige project werd ontwikkeld op basis van een vooraf opgesteld projectplan. Dit plan diende als leidraad voor het gehele ontwikkeltraject en bevatte duidelijke mijlpalen, sprintindelingen en technische keuzes.</w:t>
      </w:r>
    </w:p>
    <w:p w14:paraId="4C1535B3" w14:textId="77777777" w:rsidR="00D742C2" w:rsidRDefault="00D742C2" w:rsidP="00D742C2">
      <w:pPr>
        <w:rPr>
          <w:rFonts w:ascii="Times New Roman" w:hAnsi="Times New Roman" w:cs="Times New Roman"/>
          <w:sz w:val="24"/>
        </w:rPr>
      </w:pPr>
    </w:p>
    <w:p w14:paraId="1F6D9E81" w14:textId="77777777" w:rsidR="00D742C2" w:rsidRDefault="00D742C2" w:rsidP="00D742C2">
      <w:r>
        <w:t xml:space="preserve">Het projectplan is terug te vinden in bijlage B: </w:t>
      </w:r>
      <w:r>
        <w:rPr>
          <w:rStyle w:val="Nadruk"/>
        </w:rPr>
        <w:t>Projectplan Faros 2025</w:t>
      </w:r>
      <w:r>
        <w:t>.</w:t>
      </w:r>
    </w:p>
    <w:p w14:paraId="2A833255" w14:textId="3E59FBF8" w:rsidR="00B51539" w:rsidRPr="005862CD" w:rsidRDefault="003C1F92" w:rsidP="00B51539">
      <w:pPr>
        <w:pStyle w:val="Kop2"/>
      </w:pPr>
      <w:r>
        <w:br w:type="column"/>
      </w:r>
      <w:bookmarkStart w:id="4" w:name="_Toc199513782"/>
      <w:r w:rsidR="00B51539" w:rsidRPr="005862CD">
        <w:lastRenderedPageBreak/>
        <w:t>Overzicht van gebruikte technologieën en methodologieën</w:t>
      </w:r>
      <w:bookmarkEnd w:id="4"/>
    </w:p>
    <w:p w14:paraId="64FCF746" w14:textId="77777777" w:rsidR="003C1F92" w:rsidRPr="003C1F92" w:rsidRDefault="003C1F92" w:rsidP="003C1F92">
      <w:r w:rsidRPr="003C1F92">
        <w:t>Voor de technische realisatie werd gekozen voor een moderne, professionele technologie-stack:</w:t>
      </w:r>
    </w:p>
    <w:p w14:paraId="57A73389" w14:textId="77777777" w:rsidR="003C1F92" w:rsidRPr="003C1F92" w:rsidRDefault="003C1F92" w:rsidP="003C1F92">
      <w:pPr>
        <w:numPr>
          <w:ilvl w:val="0"/>
          <w:numId w:val="70"/>
        </w:numPr>
      </w:pPr>
      <w:r w:rsidRPr="003C1F92">
        <w:t>Spring Boot (Java) voor de backend</w:t>
      </w:r>
    </w:p>
    <w:p w14:paraId="4470F951" w14:textId="77777777" w:rsidR="003C1F92" w:rsidRPr="003C1F92" w:rsidRDefault="003C1F92" w:rsidP="003C1F92">
      <w:pPr>
        <w:numPr>
          <w:ilvl w:val="0"/>
          <w:numId w:val="70"/>
        </w:numPr>
      </w:pPr>
      <w:r w:rsidRPr="003C1F92">
        <w:t>Angular of Flutter voor de frontend</w:t>
      </w:r>
    </w:p>
    <w:p w14:paraId="3D197D81" w14:textId="77777777" w:rsidR="003C1F92" w:rsidRPr="003C1F92" w:rsidRDefault="003C1F92" w:rsidP="003C1F92">
      <w:pPr>
        <w:numPr>
          <w:ilvl w:val="0"/>
          <w:numId w:val="70"/>
        </w:numPr>
      </w:pPr>
      <w:r w:rsidRPr="003C1F92">
        <w:t>ThingsBoard als platform voor sensorintegratie</w:t>
      </w:r>
    </w:p>
    <w:p w14:paraId="15F098FB" w14:textId="77777777" w:rsidR="003C1F92" w:rsidRPr="003C1F92" w:rsidRDefault="003C1F92" w:rsidP="003C1F92">
      <w:pPr>
        <w:numPr>
          <w:ilvl w:val="0"/>
          <w:numId w:val="70"/>
        </w:numPr>
      </w:pPr>
      <w:r w:rsidRPr="003C1F92">
        <w:t>OAuth2 voor veilige authenticatie</w:t>
      </w:r>
    </w:p>
    <w:p w14:paraId="4A2983DD" w14:textId="77777777" w:rsidR="003C1F92" w:rsidRPr="003C1F92" w:rsidRDefault="003C1F92" w:rsidP="003C1F92">
      <w:pPr>
        <w:numPr>
          <w:ilvl w:val="0"/>
          <w:numId w:val="70"/>
        </w:numPr>
      </w:pPr>
      <w:r w:rsidRPr="003C1F92">
        <w:t>Een relationele database (vrij te kiezen)</w:t>
      </w:r>
    </w:p>
    <w:p w14:paraId="35B49558" w14:textId="77777777" w:rsidR="003C1F92" w:rsidRDefault="003C1F92" w:rsidP="003C1F92">
      <w:pPr>
        <w:numPr>
          <w:ilvl w:val="0"/>
          <w:numId w:val="70"/>
        </w:numPr>
      </w:pPr>
      <w:r w:rsidRPr="003C1F92">
        <w:t>AWS of Azure voor cloudhosting en infrastructuurbeheer</w:t>
      </w:r>
    </w:p>
    <w:p w14:paraId="18FE16F5" w14:textId="77777777" w:rsidR="003C1F92" w:rsidRPr="003C1F92" w:rsidRDefault="003C1F92" w:rsidP="003C1F92"/>
    <w:p w14:paraId="1AEDE010" w14:textId="28E63255" w:rsidR="00B51539" w:rsidRPr="005862CD" w:rsidRDefault="003C1F92" w:rsidP="00B51539">
      <w:r w:rsidRPr="003C1F92">
        <w:t>De ontwikkeling gebeurde volgens de Agile/Scrum-methodiek, ondersteund door de Atlassian-stack (Jira, Confluence, Bitbucket), wat zorgde voor een iteratieve aanpak, transparante samenwerking en duidelijke documentatie.</w:t>
      </w:r>
    </w:p>
    <w:p w14:paraId="32B989A0" w14:textId="48C2796D" w:rsidR="00B51539" w:rsidRPr="005862CD" w:rsidRDefault="00B51539" w:rsidP="00B51539">
      <w:pPr>
        <w:pStyle w:val="Kop2"/>
      </w:pPr>
      <w:bookmarkStart w:id="5" w:name="_Toc199513783"/>
      <w:r w:rsidRPr="005862CD">
        <w:t>Wat de lezer mag verwachten in dit document</w:t>
      </w:r>
      <w:bookmarkEnd w:id="5"/>
    </w:p>
    <w:p w14:paraId="733541DC" w14:textId="77777777" w:rsidR="003C1F92" w:rsidRDefault="003C1F92" w:rsidP="003C1F92">
      <w:r>
        <w:t>In dit document geef ik een volledig overzicht van de realisatie van mijn stageproject bij Faros. Ik begin met een toelichting op de gehanteerde werkwijze en methodologie (Scrum/Agile) en licht toe hoe de Atlassian-tools deze aanpak ondersteunden.</w:t>
      </w:r>
    </w:p>
    <w:p w14:paraId="2EC2E7C3" w14:textId="77777777" w:rsidR="003C1F92" w:rsidRDefault="003C1F92" w:rsidP="003C1F92">
      <w:pPr>
        <w:rPr>
          <w:rFonts w:ascii="Times New Roman" w:hAnsi="Times New Roman" w:cs="Times New Roman"/>
          <w:sz w:val="24"/>
        </w:rPr>
      </w:pPr>
    </w:p>
    <w:p w14:paraId="5D2C8217" w14:textId="77777777" w:rsidR="003C1F92" w:rsidRDefault="003C1F92" w:rsidP="003C1F92">
      <w:r>
        <w:t>Daarna bespreek ik de technische opbouw van het project, beginnend met de algemene architectuur. Vervolgens wordt dieper ingegaan op de gebruikte technologieën zoals Spring Boot, OAuth2, Java en de frontend-oplossing (Angular of Flutter). Ook het databeheer met JPA en het onderliggende databasemodel komen uitgebreid aan bod.</w:t>
      </w:r>
    </w:p>
    <w:p w14:paraId="2B7FFB77" w14:textId="77777777" w:rsidR="003C1F92" w:rsidRDefault="003C1F92" w:rsidP="003C1F92"/>
    <w:p w14:paraId="0F879F39" w14:textId="77777777" w:rsidR="003C1F92" w:rsidRDefault="003C1F92" w:rsidP="003C1F92">
      <w:r>
        <w:t>Verder behandel ik de sensorintegratie via ThingsBoard en hoe de sensordata werd verwerkt. Visualisaties op tijdlijnen, de configuratie van alarmfunctionaliteiten en de mobiele toegankelijkheid van het systeem worden eveneens besproken.</w:t>
      </w:r>
    </w:p>
    <w:p w14:paraId="67C43AB5" w14:textId="77777777" w:rsidR="003C1F92" w:rsidRDefault="003C1F92" w:rsidP="003C1F92"/>
    <w:p w14:paraId="60F412A4" w14:textId="77777777" w:rsidR="003C1F92" w:rsidRDefault="003C1F92" w:rsidP="003C1F92">
      <w:r>
        <w:t>Ook testing en kwaliteitsborging komen aan bod, met aandacht voor unit- en integratietests, CI/CD en versiebeheer. Vervolgens leg ik uit hoe de applicatie werd uitgerold op AWS, inclusief hosting, monitoring en schaalbaarheid.</w:t>
      </w:r>
    </w:p>
    <w:p w14:paraId="071225EB" w14:textId="77777777" w:rsidR="003C1F92" w:rsidRDefault="003C1F92" w:rsidP="003C1F92"/>
    <w:p w14:paraId="0E7BFB9E" w14:textId="77777777" w:rsidR="003C1F92" w:rsidRDefault="003C1F92" w:rsidP="003C1F92">
      <w:r>
        <w:t>In een afsluitend hoofdstuk reflecteer ik op de belangrijkste uitdagingen, de oplossingen die ik daarvoor vond, en de onderdelen van het project waar ik bijzonder trots op ben. Het document sluit af met een evaluatie van het eindresultaat en aanbevelingen voor mogelijke toekomstige uitbreidingen.</w:t>
      </w:r>
    </w:p>
    <w:p w14:paraId="2D6CB5E6" w14:textId="0B0CABE4" w:rsidR="00363345" w:rsidRPr="005862CD" w:rsidRDefault="003C1F92" w:rsidP="00393458">
      <w:r>
        <w:t>Doorheen het document wordt zowel aandacht besteed aan technische diepgang als aan de professionele aanpak van softwareontwikkeling.</w:t>
      </w:r>
    </w:p>
    <w:p w14:paraId="6ADD336A" w14:textId="337197A8" w:rsidR="00FF01F8" w:rsidRPr="003C1F92" w:rsidRDefault="00040B65" w:rsidP="003C1F92">
      <w:pPr>
        <w:pStyle w:val="Kop1"/>
      </w:pPr>
      <w:bookmarkStart w:id="6" w:name="_Toc199513784"/>
      <w:r w:rsidRPr="005862CD">
        <w:t>Analyse</w:t>
      </w:r>
      <w:r w:rsidR="00B70934" w:rsidRPr="005862CD">
        <w:t xml:space="preserve"> &amp; Technologiekeuze</w:t>
      </w:r>
      <w:bookmarkEnd w:id="6"/>
    </w:p>
    <w:p w14:paraId="01C1EE9A" w14:textId="58951C34" w:rsidR="00B70934" w:rsidRPr="005862CD" w:rsidRDefault="00B70934" w:rsidP="00B70934">
      <w:pPr>
        <w:pStyle w:val="Kop2"/>
      </w:pPr>
      <w:bookmarkStart w:id="7" w:name="_Toc199513785"/>
      <w:r w:rsidRPr="005862CD">
        <w:t>Inleiding</w:t>
      </w:r>
      <w:bookmarkEnd w:id="7"/>
    </w:p>
    <w:p w14:paraId="090D4E21" w14:textId="3D0BF83D" w:rsidR="00B70934" w:rsidRPr="005862CD" w:rsidRDefault="006B01A6" w:rsidP="00B70934">
      <w:pPr>
        <w:rPr>
          <w:lang w:val="nl-NL" w:eastAsia="nl-BE"/>
        </w:rPr>
      </w:pPr>
      <w:r w:rsidRPr="006B01A6">
        <w:rPr>
          <w:lang w:eastAsia="nl-BE"/>
        </w:rPr>
        <w:t>Het analyseren van tools en technologieën is van essentieel belang in een softwareproject. Niet alleen om de meest geschikte oplossingen te kiezen voor de specifieke context, maar ook om binnen het team duidelijke afspraken te maken over welke tools en technologieën gebruikt zullen worden. Dit bevordert de samenwerking aanzienlijk. Zelfs wanneer bepaalde keuzes vooraf vastliggen, blijft het zinvol om stil te staan bij het waarom van deze keuzes: waarom gebruiken we net deze tools?</w:t>
      </w:r>
    </w:p>
    <w:p w14:paraId="1F75B0EB" w14:textId="3C4E55BA" w:rsidR="00B70934" w:rsidRDefault="00B70934" w:rsidP="00B70934">
      <w:pPr>
        <w:pStyle w:val="Kop2"/>
      </w:pPr>
      <w:bookmarkStart w:id="8" w:name="_Toc199513786"/>
      <w:r w:rsidRPr="005862CD">
        <w:lastRenderedPageBreak/>
        <w:t>Onderzochte componenten</w:t>
      </w:r>
      <w:bookmarkEnd w:id="8"/>
    </w:p>
    <w:p w14:paraId="54C79DE5" w14:textId="2A63FEAF" w:rsidR="006B01A6" w:rsidRPr="006B01A6" w:rsidRDefault="006B01A6" w:rsidP="006B01A6">
      <w:pPr>
        <w:rPr>
          <w:lang w:val="nl-NL" w:eastAsia="nl-BE"/>
        </w:rPr>
      </w:pPr>
      <w:r w:rsidRPr="006B01A6">
        <w:rPr>
          <w:lang w:eastAsia="nl-BE"/>
        </w:rPr>
        <w:t>In de volgende paragrafen bespreken we de verschillende ontwikkelomgevingen, frameworks en platformen die tijdens dit project werden overwogen. Ook technisch meer geavanceerde onderwerpen zoals databases, cloudomgevingen en beveiliging komen aan bod.</w:t>
      </w:r>
    </w:p>
    <w:p w14:paraId="2E06CF7B" w14:textId="0CB0B067" w:rsidR="00B8520D" w:rsidRDefault="00B70934" w:rsidP="00B8520D">
      <w:pPr>
        <w:pStyle w:val="Kop3"/>
      </w:pPr>
      <w:bookmarkStart w:id="9" w:name="_Toc199513787"/>
      <w:r w:rsidRPr="005862CD">
        <w:t>Backend</w:t>
      </w:r>
      <w:r w:rsidR="00B8520D" w:rsidRPr="005862CD">
        <w:t xml:space="preserve"> </w:t>
      </w:r>
      <w:r w:rsidRPr="005862CD">
        <w:t>framework</w:t>
      </w:r>
      <w:bookmarkEnd w:id="9"/>
    </w:p>
    <w:p w14:paraId="2928F563" w14:textId="77777777" w:rsidR="006B01A6" w:rsidRDefault="006B01A6" w:rsidP="006B01A6">
      <w:r>
        <w:t>Hoewel de keuze voor Java in dit project grotendeels vastlag – Faros is immers een gespecialiseerd Java-consultancybedrijf – loont het de moeite om de inhoudelijke waarde van deze keuze toe te lichten.</w:t>
      </w:r>
    </w:p>
    <w:p w14:paraId="0F1B6222" w14:textId="77777777" w:rsidR="006B01A6" w:rsidRDefault="006B01A6" w:rsidP="006B01A6">
      <w:pPr>
        <w:rPr>
          <w:rFonts w:ascii="Times New Roman" w:hAnsi="Times New Roman" w:cs="Times New Roman"/>
          <w:sz w:val="24"/>
        </w:rPr>
      </w:pPr>
    </w:p>
    <w:p w14:paraId="235AA604" w14:textId="77777777" w:rsidR="006B01A6" w:rsidRDefault="006B01A6" w:rsidP="006B01A6">
      <w:r>
        <w:t>Java krijgt soms de reputatie een 'zware' taal te zijn vanwege zijn langere compileertijden, strikte typevereisten en verplichte objectgeoriënteerde aanpak. Voor kleinere of snellere projecten kan dit als beperkend aanvoelen. Toch zijn het net deze eigenschappen die Java zo geschikt maken voor grootschalige, langdurige softwareprojecten. De taal biedt robuustheid, voorspelbaarheid en een rijk ecosysteem aan volwassen libraries en frameworks. Binnen Faros wordt Java dan ook actief ingezet als stabiele basis voor het bouwen van schaalbare en onderhoudsvriendelijke backends.</w:t>
      </w:r>
    </w:p>
    <w:p w14:paraId="7B818F6A" w14:textId="77777777" w:rsidR="006B01A6" w:rsidRDefault="006B01A6" w:rsidP="006B01A6"/>
    <w:p w14:paraId="679FB321" w14:textId="77777777" w:rsidR="006B01A6" w:rsidRDefault="006B01A6" w:rsidP="006B01A6">
      <w:r>
        <w:t>Een interessant alternatief is Quarkus, een modern framework dat inspeelt op enkele traditionele beperkingen van Java. Quarkus biedt onder meer snellere opstarttijden, een kleinere geheugengebruik en ondersteuning voor native executables via GraalVM. Bovendien stimuleert het live coding, waarbij wijzigingen in de code vrijwel onmiddellijk zichtbaar zijn tijdens het ontwikkelproces — wat de ontwikkelervaring aanzienlijk verbetert.</w:t>
      </w:r>
    </w:p>
    <w:p w14:paraId="0B1A5FED" w14:textId="77777777" w:rsidR="006B01A6" w:rsidRDefault="006B01A6" w:rsidP="006B01A6"/>
    <w:p w14:paraId="74A7E45C" w14:textId="77777777" w:rsidR="006B01A6" w:rsidRDefault="006B01A6" w:rsidP="006B01A6">
      <w:r>
        <w:t>Tijdens mijn stage volgde ik een workshop over Quarkus, waarin deze voordelen duidelijk naar voren kwamen. Het is een innovatief en veelbelovend framework dat goed inspeelt op de noden van moderne softwareontwikkeling.</w:t>
      </w:r>
    </w:p>
    <w:p w14:paraId="326C64D0" w14:textId="77777777" w:rsidR="006B01A6" w:rsidRDefault="006B01A6" w:rsidP="006B01A6"/>
    <w:p w14:paraId="08D253B1" w14:textId="2CCDA2FF" w:rsidR="006B01A6" w:rsidRPr="006B01A6" w:rsidRDefault="006B01A6" w:rsidP="006B01A6">
      <w:r>
        <w:t>Toch kozen we bewust voor Spring Boot binnen dit project. Deze keuze werd onderbouwd door de ruime ervaring van de ontwikkelaars bij Faros, waardoor we konden bouwen op bestaande expertise. Daarnaast beschikt Spring Boot over een grote community en uitgebreide documentatie. Waar Quarkus nog in opmars is, is Spring Boot reeds jaren een gevestigde waarde in de sector. Voor een stageproject waar betrouwbaarheid en kennisdeling centraal stonden, bleek Spring Boot de meest solide en toekomstgerichte keuze.</w:t>
      </w:r>
    </w:p>
    <w:p w14:paraId="5F25F69E" w14:textId="185D5799" w:rsidR="00B70934" w:rsidRDefault="00B70934" w:rsidP="00B70934">
      <w:pPr>
        <w:pStyle w:val="Kop3"/>
      </w:pPr>
      <w:bookmarkStart w:id="10" w:name="_Toc199513788"/>
      <w:r w:rsidRPr="005862CD">
        <w:t>Frontend</w:t>
      </w:r>
      <w:r w:rsidR="00B8520D" w:rsidRPr="005862CD">
        <w:t xml:space="preserve"> </w:t>
      </w:r>
      <w:r w:rsidRPr="005862CD">
        <w:t>technologie</w:t>
      </w:r>
      <w:bookmarkEnd w:id="10"/>
    </w:p>
    <w:p w14:paraId="38D58D76" w14:textId="77777777" w:rsidR="006B01A6" w:rsidRDefault="006B01A6" w:rsidP="006B01A6">
      <w:r>
        <w:t>Voor de frontend gold een gelijkaardige redenering als voor de backend. Binnen Faros is er uitgebreide expertise in Angular, wat deze technologie tot de voor de hand liggende keuze maakte. Daarnaast had ik persoonlijk reeds een Angular-certificaat behaald via Udemy, wat de keuze versterkte om deze kennis verder in de praktijk toe te passen.</w:t>
      </w:r>
    </w:p>
    <w:p w14:paraId="4D0D8AEA" w14:textId="77777777" w:rsidR="006B01A6" w:rsidRDefault="006B01A6" w:rsidP="006B01A6">
      <w:pPr>
        <w:rPr>
          <w:rFonts w:ascii="Times New Roman" w:hAnsi="Times New Roman" w:cs="Times New Roman"/>
          <w:sz w:val="24"/>
        </w:rPr>
      </w:pPr>
    </w:p>
    <w:p w14:paraId="73A0CA78" w14:textId="77777777" w:rsidR="006B01A6" w:rsidRDefault="006B01A6" w:rsidP="006B01A6">
      <w:r>
        <w:t>Hoewel Angular en Java onafhankelijk van elkaar functioneren, vormen ze samen een vaak voorkomende en goed werkende combinatie. Flutter biedt in theorie een hogere performance, maar de documentatie en ondersteuning voor Angular zijn momenteel uitgebreider.</w:t>
      </w:r>
    </w:p>
    <w:p w14:paraId="37D0F2F8" w14:textId="77777777" w:rsidR="006B01A6" w:rsidRDefault="006B01A6" w:rsidP="006B01A6"/>
    <w:p w14:paraId="3820601F" w14:textId="422BA070" w:rsidR="006B01A6" w:rsidRPr="006B01A6" w:rsidRDefault="006B01A6" w:rsidP="006B01A6">
      <w:r>
        <w:t>We kozen uiteindelijk voor Angular vanwege de aanwezige expertise binnen het team en de bredere ondersteuning die het framework biedt.</w:t>
      </w:r>
    </w:p>
    <w:p w14:paraId="2B687142" w14:textId="3B3F1D10" w:rsidR="00B70934" w:rsidRPr="005862CD" w:rsidRDefault="00A06EFA" w:rsidP="00B70934">
      <w:pPr>
        <w:pStyle w:val="Kop3"/>
      </w:pPr>
      <w:r>
        <w:br w:type="column"/>
      </w:r>
      <w:bookmarkStart w:id="11" w:name="_Toc199513789"/>
      <w:r w:rsidR="00B70934" w:rsidRPr="005862CD">
        <w:lastRenderedPageBreak/>
        <w:t>Sensorintegratieplatform</w:t>
      </w:r>
      <w:bookmarkEnd w:id="11"/>
    </w:p>
    <w:p w14:paraId="4BF36314" w14:textId="77777777" w:rsidR="00A06EFA" w:rsidRDefault="00A06EFA" w:rsidP="00A06EFA">
      <w:r>
        <w:t>De keuze voor ThingsBoard werd grotendeels bepaald door de interesse binnen het bedrijf om hiermee meer ervaring op te doen. Toch bleek het ook inhoudelijk een logische keuze. ThingsBoard maakt het mogelijk om verschillende platformen en sensoren te integreren. Dit is bijzonder interessant in situaties waarin een klant al sensoren heeft geïnstalleerd via een ander systeem, zoals The Things Stack. Dankzij de compatibiliteit van ThingsBoard kunnen deze bestaande sensoren eenvoudig worden overgenomen en geïntegreerd.</w:t>
      </w:r>
    </w:p>
    <w:p w14:paraId="56955DDF" w14:textId="77777777" w:rsidR="00A06EFA" w:rsidRDefault="00A06EFA" w:rsidP="00A06EFA">
      <w:pPr>
        <w:rPr>
          <w:rFonts w:ascii="Times New Roman" w:hAnsi="Times New Roman" w:cs="Times New Roman"/>
          <w:sz w:val="24"/>
        </w:rPr>
      </w:pPr>
    </w:p>
    <w:p w14:paraId="532CE4DC" w14:textId="77777777" w:rsidR="00A06EFA" w:rsidRDefault="00A06EFA" w:rsidP="00A06EFA">
      <w:r>
        <w:t>Hoewel ThingsBoard relatief duur is, biedt het een breed scala aan functionaliteiten. Zo beschikt het onder andere over een ingebouwde MQTT-server en een onderliggende database. Bovendien is het platform zeer gebruiksvriendelijk: het laat zich eenvoudig opzetten en werkt quasi onmiddellijk, wat het bijzonder geschikt maakt voor snelle integratie en demonstraties.</w:t>
      </w:r>
    </w:p>
    <w:p w14:paraId="477BA707" w14:textId="18A683A8" w:rsidR="00B70934" w:rsidRPr="005862CD" w:rsidRDefault="00B70934" w:rsidP="00B70934">
      <w:pPr>
        <w:pStyle w:val="Kop3"/>
      </w:pPr>
      <w:bookmarkStart w:id="12" w:name="_Toc199513790"/>
      <w:r w:rsidRPr="005862CD">
        <w:t>Beveiligingsmethode</w:t>
      </w:r>
      <w:bookmarkEnd w:id="12"/>
    </w:p>
    <w:p w14:paraId="0FC26AC2" w14:textId="77777777" w:rsidR="00367E02" w:rsidRPr="00367E02" w:rsidRDefault="00367E02" w:rsidP="00367E02">
      <w:r w:rsidRPr="00367E02">
        <w:t>Beveiliging is een cruciaal onderdeel van onze applicatie. De verwerking van gegevens brengt potentiële veiligheidsrisico’s met zich mee, zoals het blootleggen van aanwezigheidspatronen van personeel. Een datalek zou bijvoorbeeld misbruikt kunnen worden voor fysieke inbraak. Daarom was het essentieel om een veilige, schaalbare en betrouwbare structuur voor authenticatie en autorisatie te implementeren.</w:t>
      </w:r>
    </w:p>
    <w:p w14:paraId="30865EF5" w14:textId="77777777" w:rsidR="00367E02" w:rsidRPr="00367E02" w:rsidRDefault="00367E02" w:rsidP="00367E02">
      <w:r w:rsidRPr="00367E02">
        <w:t>We onderzochten drie mogelijke oplossingen:</w:t>
      </w:r>
    </w:p>
    <w:p w14:paraId="2DF5A59C" w14:textId="77777777" w:rsidR="00367E02" w:rsidRPr="00367E02" w:rsidRDefault="00367E02" w:rsidP="00367E02">
      <w:pPr>
        <w:numPr>
          <w:ilvl w:val="0"/>
          <w:numId w:val="71"/>
        </w:numPr>
      </w:pPr>
      <w:r w:rsidRPr="00367E02">
        <w:rPr>
          <w:b/>
          <w:bCs/>
        </w:rPr>
        <w:t>JWT (JSON Web Tokens)</w:t>
      </w:r>
      <w:r w:rsidRPr="00367E02">
        <w:t>: Meestal gebruikt in combinatie met een eigen gebruikersbeheer.</w:t>
      </w:r>
    </w:p>
    <w:p w14:paraId="43DF2BE3" w14:textId="77777777" w:rsidR="00367E02" w:rsidRPr="00367E02" w:rsidRDefault="00367E02" w:rsidP="00367E02">
      <w:pPr>
        <w:numPr>
          <w:ilvl w:val="0"/>
          <w:numId w:val="71"/>
        </w:numPr>
      </w:pPr>
      <w:r w:rsidRPr="00367E02">
        <w:rPr>
          <w:b/>
          <w:bCs/>
        </w:rPr>
        <w:t>OAuth2</w:t>
      </w:r>
      <w:r w:rsidRPr="00367E02">
        <w:t>: Werkt met een externe identity provider (zoals Google, Auth0 of Keycloak) die tokens uitreikt.</w:t>
      </w:r>
    </w:p>
    <w:p w14:paraId="6A2D8CF2" w14:textId="5EB1B2F1" w:rsidR="002F1DEB" w:rsidRDefault="00367E02" w:rsidP="00695E6B">
      <w:pPr>
        <w:numPr>
          <w:ilvl w:val="0"/>
          <w:numId w:val="71"/>
        </w:numPr>
      </w:pPr>
      <w:r w:rsidRPr="00367E02">
        <w:rPr>
          <w:b/>
          <w:bCs/>
        </w:rPr>
        <w:t>Basic Authentication</w:t>
      </w:r>
      <w:r w:rsidRPr="00367E02">
        <w:t>: Eenvoudige combinatie van gebruikersnaam en wachtwoord die bij elk verzoek wordt meegestuurd.</w:t>
      </w:r>
    </w:p>
    <w:p w14:paraId="1983DF3C" w14:textId="77777777" w:rsidR="00367E02" w:rsidRPr="005862CD" w:rsidRDefault="00367E02" w:rsidP="00367E02"/>
    <w:tbl>
      <w:tblPr>
        <w:tblStyle w:val="Rastertabel5donker-Accent1"/>
        <w:tblW w:w="8309" w:type="dxa"/>
        <w:jc w:val="center"/>
        <w:tblLook w:val="04A0" w:firstRow="1" w:lastRow="0" w:firstColumn="1" w:lastColumn="0" w:noHBand="0" w:noVBand="1"/>
      </w:tblPr>
      <w:tblGrid>
        <w:gridCol w:w="3433"/>
        <w:gridCol w:w="1576"/>
        <w:gridCol w:w="1094"/>
        <w:gridCol w:w="753"/>
        <w:gridCol w:w="1453"/>
      </w:tblGrid>
      <w:tr w:rsidR="002F1DEB" w:rsidRPr="005862CD" w14:paraId="1F5DDCF3" w14:textId="77777777" w:rsidTr="004740F5">
        <w:trPr>
          <w:cnfStyle w:val="100000000000" w:firstRow="1" w:lastRow="0" w:firstColumn="0" w:lastColumn="0" w:oddVBand="0" w:evenVBand="0" w:oddHBand="0" w:evenHBand="0" w:firstRowFirstColumn="0" w:firstRowLastColumn="0" w:lastRowFirstColumn="0" w:lastRowLastColumn="0"/>
          <w:trHeight w:val="517"/>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303179A" w14:textId="77777777" w:rsidR="002F1DEB" w:rsidRPr="005862CD" w:rsidRDefault="002F1DEB" w:rsidP="00CD0C08">
            <w:pPr>
              <w:spacing w:line="264" w:lineRule="auto"/>
              <w:rPr>
                <w:sz w:val="18"/>
                <w:szCs w:val="18"/>
              </w:rPr>
            </w:pPr>
            <w:r w:rsidRPr="005862CD">
              <w:rPr>
                <w:sz w:val="18"/>
                <w:szCs w:val="18"/>
              </w:rPr>
              <w:t>Criteria</w:t>
            </w:r>
          </w:p>
        </w:tc>
        <w:tc>
          <w:tcPr>
            <w:tcW w:w="0" w:type="auto"/>
            <w:hideMark/>
          </w:tcPr>
          <w:p w14:paraId="28AD178F" w14:textId="77777777" w:rsidR="002F1DEB" w:rsidRPr="005862CD" w:rsidRDefault="002F1DEB" w:rsidP="00CD0C08">
            <w:pPr>
              <w:spacing w:line="264" w:lineRule="auto"/>
              <w:cnfStyle w:val="100000000000" w:firstRow="1" w:lastRow="0" w:firstColumn="0" w:lastColumn="0" w:oddVBand="0" w:evenVBand="0" w:oddHBand="0" w:evenHBand="0" w:firstRowFirstColumn="0" w:firstRowLastColumn="0" w:lastRowFirstColumn="0" w:lastRowLastColumn="0"/>
              <w:rPr>
                <w:sz w:val="18"/>
                <w:szCs w:val="18"/>
              </w:rPr>
            </w:pPr>
            <w:r w:rsidRPr="005862CD">
              <w:rPr>
                <w:sz w:val="18"/>
                <w:szCs w:val="18"/>
              </w:rPr>
              <w:t>Gewicht (%)</w:t>
            </w:r>
          </w:p>
        </w:tc>
        <w:tc>
          <w:tcPr>
            <w:tcW w:w="0" w:type="auto"/>
            <w:hideMark/>
          </w:tcPr>
          <w:p w14:paraId="136D8DAA" w14:textId="77777777" w:rsidR="002F1DEB" w:rsidRPr="005862CD" w:rsidRDefault="002F1DEB" w:rsidP="00CD0C08">
            <w:pPr>
              <w:spacing w:line="264" w:lineRule="auto"/>
              <w:cnfStyle w:val="100000000000" w:firstRow="1" w:lastRow="0" w:firstColumn="0" w:lastColumn="0" w:oddVBand="0" w:evenVBand="0" w:oddHBand="0" w:evenHBand="0" w:firstRowFirstColumn="0" w:firstRowLastColumn="0" w:lastRowFirstColumn="0" w:lastRowLastColumn="0"/>
              <w:rPr>
                <w:sz w:val="18"/>
                <w:szCs w:val="18"/>
              </w:rPr>
            </w:pPr>
            <w:r w:rsidRPr="005862CD">
              <w:rPr>
                <w:sz w:val="18"/>
                <w:szCs w:val="18"/>
              </w:rPr>
              <w:t>OAuth2</w:t>
            </w:r>
          </w:p>
        </w:tc>
        <w:tc>
          <w:tcPr>
            <w:tcW w:w="0" w:type="auto"/>
            <w:hideMark/>
          </w:tcPr>
          <w:p w14:paraId="6CE06C86" w14:textId="77777777" w:rsidR="002F1DEB" w:rsidRPr="005862CD" w:rsidRDefault="002F1DEB" w:rsidP="00CD0C08">
            <w:pPr>
              <w:spacing w:line="264" w:lineRule="auto"/>
              <w:cnfStyle w:val="100000000000" w:firstRow="1" w:lastRow="0" w:firstColumn="0" w:lastColumn="0" w:oddVBand="0" w:evenVBand="0" w:oddHBand="0" w:evenHBand="0" w:firstRowFirstColumn="0" w:firstRowLastColumn="0" w:lastRowFirstColumn="0" w:lastRowLastColumn="0"/>
              <w:rPr>
                <w:sz w:val="18"/>
                <w:szCs w:val="18"/>
              </w:rPr>
            </w:pPr>
            <w:r w:rsidRPr="005862CD">
              <w:rPr>
                <w:sz w:val="18"/>
                <w:szCs w:val="18"/>
              </w:rPr>
              <w:t>JWT</w:t>
            </w:r>
          </w:p>
        </w:tc>
        <w:tc>
          <w:tcPr>
            <w:tcW w:w="0" w:type="auto"/>
            <w:hideMark/>
          </w:tcPr>
          <w:p w14:paraId="78B0529A" w14:textId="77777777" w:rsidR="002F1DEB" w:rsidRPr="005862CD" w:rsidRDefault="002F1DEB" w:rsidP="00CD0C08">
            <w:pPr>
              <w:spacing w:line="264" w:lineRule="auto"/>
              <w:cnfStyle w:val="100000000000" w:firstRow="1" w:lastRow="0" w:firstColumn="0" w:lastColumn="0" w:oddVBand="0" w:evenVBand="0" w:oddHBand="0" w:evenHBand="0" w:firstRowFirstColumn="0" w:firstRowLastColumn="0" w:lastRowFirstColumn="0" w:lastRowLastColumn="0"/>
              <w:rPr>
                <w:sz w:val="18"/>
                <w:szCs w:val="18"/>
              </w:rPr>
            </w:pPr>
            <w:r w:rsidRPr="005862CD">
              <w:rPr>
                <w:sz w:val="18"/>
                <w:szCs w:val="18"/>
              </w:rPr>
              <w:t>Basic Auth</w:t>
            </w:r>
          </w:p>
        </w:tc>
      </w:tr>
      <w:tr w:rsidR="002F1DEB" w:rsidRPr="005862CD" w14:paraId="4FED7ACC" w14:textId="77777777" w:rsidTr="004740F5">
        <w:trPr>
          <w:cnfStyle w:val="000000100000" w:firstRow="0" w:lastRow="0" w:firstColumn="0" w:lastColumn="0" w:oddVBand="0" w:evenVBand="0" w:oddHBand="1" w:evenHBand="0" w:firstRowFirstColumn="0" w:firstRowLastColumn="0" w:lastRowFirstColumn="0" w:lastRowLastColumn="0"/>
          <w:trHeight w:val="485"/>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F22B9E" w14:textId="77777777" w:rsidR="002F1DEB" w:rsidRPr="005862CD" w:rsidRDefault="002F1DEB" w:rsidP="00CD0C08">
            <w:pPr>
              <w:spacing w:line="264" w:lineRule="auto"/>
              <w:rPr>
                <w:sz w:val="18"/>
                <w:szCs w:val="18"/>
              </w:rPr>
            </w:pPr>
            <w:r w:rsidRPr="005862CD">
              <w:rPr>
                <w:sz w:val="18"/>
                <w:szCs w:val="18"/>
              </w:rPr>
              <w:t>Beveiligingsniveau</w:t>
            </w:r>
          </w:p>
        </w:tc>
        <w:tc>
          <w:tcPr>
            <w:tcW w:w="0" w:type="auto"/>
            <w:hideMark/>
          </w:tcPr>
          <w:p w14:paraId="5B804854" w14:textId="77777777" w:rsidR="002F1DEB" w:rsidRPr="005862CD" w:rsidRDefault="002F1DEB" w:rsidP="00CD0C08">
            <w:pPr>
              <w:spacing w:line="264" w:lineRule="auto"/>
              <w:cnfStyle w:val="000000100000" w:firstRow="0" w:lastRow="0" w:firstColumn="0" w:lastColumn="0" w:oddVBand="0" w:evenVBand="0" w:oddHBand="1" w:evenHBand="0" w:firstRowFirstColumn="0" w:firstRowLastColumn="0" w:lastRowFirstColumn="0" w:lastRowLastColumn="0"/>
              <w:rPr>
                <w:sz w:val="18"/>
                <w:szCs w:val="18"/>
              </w:rPr>
            </w:pPr>
            <w:r w:rsidRPr="005862CD">
              <w:rPr>
                <w:sz w:val="18"/>
                <w:szCs w:val="18"/>
              </w:rPr>
              <w:t>30%</w:t>
            </w:r>
          </w:p>
        </w:tc>
        <w:tc>
          <w:tcPr>
            <w:tcW w:w="0" w:type="auto"/>
            <w:hideMark/>
          </w:tcPr>
          <w:p w14:paraId="6363A923" w14:textId="77777777" w:rsidR="002F1DEB" w:rsidRPr="005862CD" w:rsidRDefault="002F1DEB" w:rsidP="00CD0C08">
            <w:pPr>
              <w:spacing w:line="264" w:lineRule="auto"/>
              <w:cnfStyle w:val="000000100000" w:firstRow="0" w:lastRow="0" w:firstColumn="0" w:lastColumn="0" w:oddVBand="0" w:evenVBand="0" w:oddHBand="1" w:evenHBand="0" w:firstRowFirstColumn="0" w:firstRowLastColumn="0" w:lastRowFirstColumn="0" w:lastRowLastColumn="0"/>
              <w:rPr>
                <w:sz w:val="18"/>
                <w:szCs w:val="18"/>
              </w:rPr>
            </w:pPr>
            <w:r w:rsidRPr="005862CD">
              <w:rPr>
                <w:sz w:val="18"/>
                <w:szCs w:val="18"/>
              </w:rPr>
              <w:t>9</w:t>
            </w:r>
          </w:p>
        </w:tc>
        <w:tc>
          <w:tcPr>
            <w:tcW w:w="0" w:type="auto"/>
            <w:hideMark/>
          </w:tcPr>
          <w:p w14:paraId="015C8FC4" w14:textId="77777777" w:rsidR="002F1DEB" w:rsidRPr="005862CD" w:rsidRDefault="002F1DEB" w:rsidP="00CD0C08">
            <w:pPr>
              <w:spacing w:line="264" w:lineRule="auto"/>
              <w:cnfStyle w:val="000000100000" w:firstRow="0" w:lastRow="0" w:firstColumn="0" w:lastColumn="0" w:oddVBand="0" w:evenVBand="0" w:oddHBand="1" w:evenHBand="0" w:firstRowFirstColumn="0" w:firstRowLastColumn="0" w:lastRowFirstColumn="0" w:lastRowLastColumn="0"/>
              <w:rPr>
                <w:sz w:val="18"/>
                <w:szCs w:val="18"/>
              </w:rPr>
            </w:pPr>
            <w:r w:rsidRPr="005862CD">
              <w:rPr>
                <w:sz w:val="18"/>
                <w:szCs w:val="18"/>
              </w:rPr>
              <w:t>7</w:t>
            </w:r>
          </w:p>
        </w:tc>
        <w:tc>
          <w:tcPr>
            <w:tcW w:w="0" w:type="auto"/>
            <w:hideMark/>
          </w:tcPr>
          <w:p w14:paraId="570402D5" w14:textId="77777777" w:rsidR="002F1DEB" w:rsidRPr="005862CD" w:rsidRDefault="002F1DEB" w:rsidP="00CD0C08">
            <w:pPr>
              <w:spacing w:line="264" w:lineRule="auto"/>
              <w:cnfStyle w:val="000000100000" w:firstRow="0" w:lastRow="0" w:firstColumn="0" w:lastColumn="0" w:oddVBand="0" w:evenVBand="0" w:oddHBand="1" w:evenHBand="0" w:firstRowFirstColumn="0" w:firstRowLastColumn="0" w:lastRowFirstColumn="0" w:lastRowLastColumn="0"/>
              <w:rPr>
                <w:sz w:val="18"/>
                <w:szCs w:val="18"/>
              </w:rPr>
            </w:pPr>
            <w:r w:rsidRPr="005862CD">
              <w:rPr>
                <w:sz w:val="18"/>
                <w:szCs w:val="18"/>
              </w:rPr>
              <w:t>4</w:t>
            </w:r>
          </w:p>
        </w:tc>
      </w:tr>
      <w:tr w:rsidR="004740F5" w:rsidRPr="005862CD" w14:paraId="10CFA84A" w14:textId="77777777" w:rsidTr="004740F5">
        <w:trPr>
          <w:trHeight w:val="517"/>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8CCC1C" w14:textId="77777777" w:rsidR="002F1DEB" w:rsidRPr="005862CD" w:rsidRDefault="002F1DEB" w:rsidP="00CD0C08">
            <w:pPr>
              <w:spacing w:line="264" w:lineRule="auto"/>
              <w:rPr>
                <w:sz w:val="18"/>
                <w:szCs w:val="18"/>
              </w:rPr>
            </w:pPr>
            <w:r w:rsidRPr="005862CD">
              <w:rPr>
                <w:sz w:val="18"/>
                <w:szCs w:val="18"/>
              </w:rPr>
              <w:t>Schaalbaarheid</w:t>
            </w:r>
          </w:p>
        </w:tc>
        <w:tc>
          <w:tcPr>
            <w:tcW w:w="0" w:type="auto"/>
            <w:hideMark/>
          </w:tcPr>
          <w:p w14:paraId="087F2C83" w14:textId="77777777" w:rsidR="002F1DEB" w:rsidRPr="005862CD" w:rsidRDefault="002F1DEB" w:rsidP="00CD0C08">
            <w:pPr>
              <w:spacing w:line="264" w:lineRule="auto"/>
              <w:cnfStyle w:val="000000000000" w:firstRow="0" w:lastRow="0" w:firstColumn="0" w:lastColumn="0" w:oddVBand="0" w:evenVBand="0" w:oddHBand="0" w:evenHBand="0" w:firstRowFirstColumn="0" w:firstRowLastColumn="0" w:lastRowFirstColumn="0" w:lastRowLastColumn="0"/>
              <w:rPr>
                <w:sz w:val="18"/>
                <w:szCs w:val="18"/>
              </w:rPr>
            </w:pPr>
            <w:r w:rsidRPr="005862CD">
              <w:rPr>
                <w:sz w:val="18"/>
                <w:szCs w:val="18"/>
              </w:rPr>
              <w:t>25%</w:t>
            </w:r>
          </w:p>
        </w:tc>
        <w:tc>
          <w:tcPr>
            <w:tcW w:w="0" w:type="auto"/>
            <w:hideMark/>
          </w:tcPr>
          <w:p w14:paraId="11DB4501" w14:textId="77777777" w:rsidR="002F1DEB" w:rsidRPr="005862CD" w:rsidRDefault="002F1DEB" w:rsidP="00CD0C08">
            <w:pPr>
              <w:spacing w:line="264" w:lineRule="auto"/>
              <w:cnfStyle w:val="000000000000" w:firstRow="0" w:lastRow="0" w:firstColumn="0" w:lastColumn="0" w:oddVBand="0" w:evenVBand="0" w:oddHBand="0" w:evenHBand="0" w:firstRowFirstColumn="0" w:firstRowLastColumn="0" w:lastRowFirstColumn="0" w:lastRowLastColumn="0"/>
              <w:rPr>
                <w:sz w:val="18"/>
                <w:szCs w:val="18"/>
              </w:rPr>
            </w:pPr>
            <w:r w:rsidRPr="005862CD">
              <w:rPr>
                <w:sz w:val="18"/>
                <w:szCs w:val="18"/>
              </w:rPr>
              <w:t>9</w:t>
            </w:r>
          </w:p>
        </w:tc>
        <w:tc>
          <w:tcPr>
            <w:tcW w:w="0" w:type="auto"/>
            <w:hideMark/>
          </w:tcPr>
          <w:p w14:paraId="23F2FFAC" w14:textId="77777777" w:rsidR="002F1DEB" w:rsidRPr="005862CD" w:rsidRDefault="002F1DEB" w:rsidP="00CD0C08">
            <w:pPr>
              <w:spacing w:line="264" w:lineRule="auto"/>
              <w:cnfStyle w:val="000000000000" w:firstRow="0" w:lastRow="0" w:firstColumn="0" w:lastColumn="0" w:oddVBand="0" w:evenVBand="0" w:oddHBand="0" w:evenHBand="0" w:firstRowFirstColumn="0" w:firstRowLastColumn="0" w:lastRowFirstColumn="0" w:lastRowLastColumn="0"/>
              <w:rPr>
                <w:sz w:val="18"/>
                <w:szCs w:val="18"/>
              </w:rPr>
            </w:pPr>
            <w:r w:rsidRPr="005862CD">
              <w:rPr>
                <w:sz w:val="18"/>
                <w:szCs w:val="18"/>
              </w:rPr>
              <w:t>7</w:t>
            </w:r>
          </w:p>
        </w:tc>
        <w:tc>
          <w:tcPr>
            <w:tcW w:w="0" w:type="auto"/>
            <w:hideMark/>
          </w:tcPr>
          <w:p w14:paraId="3C4727D3" w14:textId="77777777" w:rsidR="002F1DEB" w:rsidRPr="005862CD" w:rsidRDefault="002F1DEB" w:rsidP="00CD0C08">
            <w:pPr>
              <w:spacing w:line="264" w:lineRule="auto"/>
              <w:cnfStyle w:val="000000000000" w:firstRow="0" w:lastRow="0" w:firstColumn="0" w:lastColumn="0" w:oddVBand="0" w:evenVBand="0" w:oddHBand="0" w:evenHBand="0" w:firstRowFirstColumn="0" w:firstRowLastColumn="0" w:lastRowFirstColumn="0" w:lastRowLastColumn="0"/>
              <w:rPr>
                <w:sz w:val="18"/>
                <w:szCs w:val="18"/>
              </w:rPr>
            </w:pPr>
            <w:r w:rsidRPr="005862CD">
              <w:rPr>
                <w:sz w:val="18"/>
                <w:szCs w:val="18"/>
              </w:rPr>
              <w:t>3</w:t>
            </w:r>
          </w:p>
        </w:tc>
      </w:tr>
      <w:tr w:rsidR="002F1DEB" w:rsidRPr="005862CD" w14:paraId="22966970" w14:textId="77777777" w:rsidTr="004740F5">
        <w:trPr>
          <w:cnfStyle w:val="000000100000" w:firstRow="0" w:lastRow="0" w:firstColumn="0" w:lastColumn="0" w:oddVBand="0" w:evenVBand="0" w:oddHBand="1" w:evenHBand="0" w:firstRowFirstColumn="0" w:firstRowLastColumn="0" w:lastRowFirstColumn="0" w:lastRowLastColumn="0"/>
          <w:trHeight w:val="517"/>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977E22C" w14:textId="77777777" w:rsidR="002F1DEB" w:rsidRPr="005862CD" w:rsidRDefault="002F1DEB" w:rsidP="00CD0C08">
            <w:pPr>
              <w:spacing w:line="264" w:lineRule="auto"/>
              <w:rPr>
                <w:sz w:val="18"/>
                <w:szCs w:val="18"/>
              </w:rPr>
            </w:pPr>
            <w:r w:rsidRPr="005862CD">
              <w:rPr>
                <w:sz w:val="18"/>
                <w:szCs w:val="18"/>
              </w:rPr>
              <w:t>Beheerbaarheid</w:t>
            </w:r>
          </w:p>
        </w:tc>
        <w:tc>
          <w:tcPr>
            <w:tcW w:w="0" w:type="auto"/>
            <w:hideMark/>
          </w:tcPr>
          <w:p w14:paraId="572C69CE" w14:textId="77777777" w:rsidR="002F1DEB" w:rsidRPr="005862CD" w:rsidRDefault="002F1DEB" w:rsidP="00CD0C08">
            <w:pPr>
              <w:spacing w:line="264" w:lineRule="auto"/>
              <w:cnfStyle w:val="000000100000" w:firstRow="0" w:lastRow="0" w:firstColumn="0" w:lastColumn="0" w:oddVBand="0" w:evenVBand="0" w:oddHBand="1" w:evenHBand="0" w:firstRowFirstColumn="0" w:firstRowLastColumn="0" w:lastRowFirstColumn="0" w:lastRowLastColumn="0"/>
              <w:rPr>
                <w:sz w:val="18"/>
                <w:szCs w:val="18"/>
              </w:rPr>
            </w:pPr>
            <w:r w:rsidRPr="005862CD">
              <w:rPr>
                <w:sz w:val="18"/>
                <w:szCs w:val="18"/>
              </w:rPr>
              <w:t>20%</w:t>
            </w:r>
          </w:p>
        </w:tc>
        <w:tc>
          <w:tcPr>
            <w:tcW w:w="0" w:type="auto"/>
            <w:hideMark/>
          </w:tcPr>
          <w:p w14:paraId="5DE3EA09" w14:textId="77777777" w:rsidR="002F1DEB" w:rsidRPr="005862CD" w:rsidRDefault="002F1DEB" w:rsidP="00CD0C08">
            <w:pPr>
              <w:spacing w:line="264" w:lineRule="auto"/>
              <w:cnfStyle w:val="000000100000" w:firstRow="0" w:lastRow="0" w:firstColumn="0" w:lastColumn="0" w:oddVBand="0" w:evenVBand="0" w:oddHBand="1" w:evenHBand="0" w:firstRowFirstColumn="0" w:firstRowLastColumn="0" w:lastRowFirstColumn="0" w:lastRowLastColumn="0"/>
              <w:rPr>
                <w:sz w:val="18"/>
                <w:szCs w:val="18"/>
              </w:rPr>
            </w:pPr>
            <w:r w:rsidRPr="005862CD">
              <w:rPr>
                <w:sz w:val="18"/>
                <w:szCs w:val="18"/>
              </w:rPr>
              <w:t>9</w:t>
            </w:r>
          </w:p>
        </w:tc>
        <w:tc>
          <w:tcPr>
            <w:tcW w:w="0" w:type="auto"/>
            <w:hideMark/>
          </w:tcPr>
          <w:p w14:paraId="0B96522F" w14:textId="77777777" w:rsidR="002F1DEB" w:rsidRPr="005862CD" w:rsidRDefault="002F1DEB" w:rsidP="00CD0C08">
            <w:pPr>
              <w:spacing w:line="264" w:lineRule="auto"/>
              <w:cnfStyle w:val="000000100000" w:firstRow="0" w:lastRow="0" w:firstColumn="0" w:lastColumn="0" w:oddVBand="0" w:evenVBand="0" w:oddHBand="1" w:evenHBand="0" w:firstRowFirstColumn="0" w:firstRowLastColumn="0" w:lastRowFirstColumn="0" w:lastRowLastColumn="0"/>
              <w:rPr>
                <w:sz w:val="18"/>
                <w:szCs w:val="18"/>
              </w:rPr>
            </w:pPr>
            <w:r w:rsidRPr="005862CD">
              <w:rPr>
                <w:sz w:val="18"/>
                <w:szCs w:val="18"/>
              </w:rPr>
              <w:t>5</w:t>
            </w:r>
          </w:p>
        </w:tc>
        <w:tc>
          <w:tcPr>
            <w:tcW w:w="0" w:type="auto"/>
            <w:hideMark/>
          </w:tcPr>
          <w:p w14:paraId="20DB92AB" w14:textId="77777777" w:rsidR="002F1DEB" w:rsidRPr="005862CD" w:rsidRDefault="002F1DEB" w:rsidP="00CD0C08">
            <w:pPr>
              <w:spacing w:line="264" w:lineRule="auto"/>
              <w:cnfStyle w:val="000000100000" w:firstRow="0" w:lastRow="0" w:firstColumn="0" w:lastColumn="0" w:oddVBand="0" w:evenVBand="0" w:oddHBand="1" w:evenHBand="0" w:firstRowFirstColumn="0" w:firstRowLastColumn="0" w:lastRowFirstColumn="0" w:lastRowLastColumn="0"/>
              <w:rPr>
                <w:sz w:val="18"/>
                <w:szCs w:val="18"/>
              </w:rPr>
            </w:pPr>
            <w:r w:rsidRPr="005862CD">
              <w:rPr>
                <w:sz w:val="18"/>
                <w:szCs w:val="18"/>
              </w:rPr>
              <w:t>2</w:t>
            </w:r>
          </w:p>
        </w:tc>
      </w:tr>
      <w:tr w:rsidR="004740F5" w:rsidRPr="005862CD" w14:paraId="3F2664CB" w14:textId="77777777" w:rsidTr="004740F5">
        <w:trPr>
          <w:trHeight w:val="485"/>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F57B3D1" w14:textId="77777777" w:rsidR="002F1DEB" w:rsidRPr="005862CD" w:rsidRDefault="002F1DEB" w:rsidP="00CD0C08">
            <w:pPr>
              <w:spacing w:line="264" w:lineRule="auto"/>
              <w:rPr>
                <w:sz w:val="18"/>
                <w:szCs w:val="18"/>
              </w:rPr>
            </w:pPr>
            <w:r w:rsidRPr="005862CD">
              <w:rPr>
                <w:sz w:val="18"/>
                <w:szCs w:val="18"/>
              </w:rPr>
              <w:t>Complexiteit implementatie</w:t>
            </w:r>
          </w:p>
        </w:tc>
        <w:tc>
          <w:tcPr>
            <w:tcW w:w="0" w:type="auto"/>
            <w:hideMark/>
          </w:tcPr>
          <w:p w14:paraId="629A59BA" w14:textId="77777777" w:rsidR="002F1DEB" w:rsidRPr="005862CD" w:rsidRDefault="002F1DEB" w:rsidP="00CD0C08">
            <w:pPr>
              <w:spacing w:line="264" w:lineRule="auto"/>
              <w:cnfStyle w:val="000000000000" w:firstRow="0" w:lastRow="0" w:firstColumn="0" w:lastColumn="0" w:oddVBand="0" w:evenVBand="0" w:oddHBand="0" w:evenHBand="0" w:firstRowFirstColumn="0" w:firstRowLastColumn="0" w:lastRowFirstColumn="0" w:lastRowLastColumn="0"/>
              <w:rPr>
                <w:sz w:val="18"/>
                <w:szCs w:val="18"/>
              </w:rPr>
            </w:pPr>
            <w:r w:rsidRPr="005862CD">
              <w:rPr>
                <w:sz w:val="18"/>
                <w:szCs w:val="18"/>
              </w:rPr>
              <w:t>15%</w:t>
            </w:r>
          </w:p>
        </w:tc>
        <w:tc>
          <w:tcPr>
            <w:tcW w:w="0" w:type="auto"/>
            <w:hideMark/>
          </w:tcPr>
          <w:p w14:paraId="567117B3" w14:textId="77777777" w:rsidR="002F1DEB" w:rsidRPr="005862CD" w:rsidRDefault="002F1DEB" w:rsidP="00CD0C08">
            <w:pPr>
              <w:spacing w:line="264" w:lineRule="auto"/>
              <w:cnfStyle w:val="000000000000" w:firstRow="0" w:lastRow="0" w:firstColumn="0" w:lastColumn="0" w:oddVBand="0" w:evenVBand="0" w:oddHBand="0" w:evenHBand="0" w:firstRowFirstColumn="0" w:firstRowLastColumn="0" w:lastRowFirstColumn="0" w:lastRowLastColumn="0"/>
              <w:rPr>
                <w:sz w:val="18"/>
                <w:szCs w:val="18"/>
              </w:rPr>
            </w:pPr>
            <w:r w:rsidRPr="005862CD">
              <w:rPr>
                <w:sz w:val="18"/>
                <w:szCs w:val="18"/>
              </w:rPr>
              <w:t>6</w:t>
            </w:r>
          </w:p>
        </w:tc>
        <w:tc>
          <w:tcPr>
            <w:tcW w:w="0" w:type="auto"/>
            <w:hideMark/>
          </w:tcPr>
          <w:p w14:paraId="4BA713C8" w14:textId="77777777" w:rsidR="002F1DEB" w:rsidRPr="005862CD" w:rsidRDefault="002F1DEB" w:rsidP="00CD0C08">
            <w:pPr>
              <w:spacing w:line="264" w:lineRule="auto"/>
              <w:cnfStyle w:val="000000000000" w:firstRow="0" w:lastRow="0" w:firstColumn="0" w:lastColumn="0" w:oddVBand="0" w:evenVBand="0" w:oddHBand="0" w:evenHBand="0" w:firstRowFirstColumn="0" w:firstRowLastColumn="0" w:lastRowFirstColumn="0" w:lastRowLastColumn="0"/>
              <w:rPr>
                <w:sz w:val="18"/>
                <w:szCs w:val="18"/>
              </w:rPr>
            </w:pPr>
            <w:r w:rsidRPr="005862CD">
              <w:rPr>
                <w:sz w:val="18"/>
                <w:szCs w:val="18"/>
              </w:rPr>
              <w:t>8</w:t>
            </w:r>
          </w:p>
        </w:tc>
        <w:tc>
          <w:tcPr>
            <w:tcW w:w="0" w:type="auto"/>
            <w:hideMark/>
          </w:tcPr>
          <w:p w14:paraId="63AEACC1" w14:textId="77777777" w:rsidR="002F1DEB" w:rsidRPr="005862CD" w:rsidRDefault="002F1DEB" w:rsidP="00CD0C08">
            <w:pPr>
              <w:spacing w:line="264" w:lineRule="auto"/>
              <w:cnfStyle w:val="000000000000" w:firstRow="0" w:lastRow="0" w:firstColumn="0" w:lastColumn="0" w:oddVBand="0" w:evenVBand="0" w:oddHBand="0" w:evenHBand="0" w:firstRowFirstColumn="0" w:firstRowLastColumn="0" w:lastRowFirstColumn="0" w:lastRowLastColumn="0"/>
              <w:rPr>
                <w:sz w:val="18"/>
                <w:szCs w:val="18"/>
              </w:rPr>
            </w:pPr>
            <w:r w:rsidRPr="005862CD">
              <w:rPr>
                <w:sz w:val="18"/>
                <w:szCs w:val="18"/>
              </w:rPr>
              <w:t>9</w:t>
            </w:r>
          </w:p>
        </w:tc>
      </w:tr>
      <w:tr w:rsidR="002F1DEB" w:rsidRPr="005862CD" w14:paraId="1EE12ACA" w14:textId="77777777" w:rsidTr="004740F5">
        <w:trPr>
          <w:cnfStyle w:val="000000100000" w:firstRow="0" w:lastRow="0" w:firstColumn="0" w:lastColumn="0" w:oddVBand="0" w:evenVBand="0" w:oddHBand="1" w:evenHBand="0" w:firstRowFirstColumn="0" w:firstRowLastColumn="0" w:lastRowFirstColumn="0" w:lastRowLastColumn="0"/>
          <w:trHeight w:val="517"/>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F5A32D" w14:textId="77777777" w:rsidR="002F1DEB" w:rsidRPr="005862CD" w:rsidRDefault="002F1DEB" w:rsidP="00CD0C08">
            <w:pPr>
              <w:spacing w:line="264" w:lineRule="auto"/>
              <w:rPr>
                <w:sz w:val="18"/>
                <w:szCs w:val="18"/>
              </w:rPr>
            </w:pPr>
            <w:r w:rsidRPr="005862CD">
              <w:rPr>
                <w:sz w:val="18"/>
                <w:szCs w:val="18"/>
              </w:rPr>
              <w:t>Community &amp; Ondersteuning</w:t>
            </w:r>
          </w:p>
        </w:tc>
        <w:tc>
          <w:tcPr>
            <w:tcW w:w="0" w:type="auto"/>
            <w:hideMark/>
          </w:tcPr>
          <w:p w14:paraId="7081D09C" w14:textId="77777777" w:rsidR="002F1DEB" w:rsidRPr="005862CD" w:rsidRDefault="002F1DEB" w:rsidP="00CD0C08">
            <w:pPr>
              <w:spacing w:line="264" w:lineRule="auto"/>
              <w:cnfStyle w:val="000000100000" w:firstRow="0" w:lastRow="0" w:firstColumn="0" w:lastColumn="0" w:oddVBand="0" w:evenVBand="0" w:oddHBand="1" w:evenHBand="0" w:firstRowFirstColumn="0" w:firstRowLastColumn="0" w:lastRowFirstColumn="0" w:lastRowLastColumn="0"/>
              <w:rPr>
                <w:sz w:val="18"/>
                <w:szCs w:val="18"/>
              </w:rPr>
            </w:pPr>
            <w:r w:rsidRPr="005862CD">
              <w:rPr>
                <w:sz w:val="18"/>
                <w:szCs w:val="18"/>
              </w:rPr>
              <w:t>10%</w:t>
            </w:r>
          </w:p>
        </w:tc>
        <w:tc>
          <w:tcPr>
            <w:tcW w:w="0" w:type="auto"/>
            <w:hideMark/>
          </w:tcPr>
          <w:p w14:paraId="3F2CD3A7" w14:textId="77777777" w:rsidR="002F1DEB" w:rsidRPr="005862CD" w:rsidRDefault="002F1DEB" w:rsidP="00CD0C08">
            <w:pPr>
              <w:spacing w:line="264" w:lineRule="auto"/>
              <w:cnfStyle w:val="000000100000" w:firstRow="0" w:lastRow="0" w:firstColumn="0" w:lastColumn="0" w:oddVBand="0" w:evenVBand="0" w:oddHBand="1" w:evenHBand="0" w:firstRowFirstColumn="0" w:firstRowLastColumn="0" w:lastRowFirstColumn="0" w:lastRowLastColumn="0"/>
              <w:rPr>
                <w:sz w:val="18"/>
                <w:szCs w:val="18"/>
              </w:rPr>
            </w:pPr>
            <w:r w:rsidRPr="005862CD">
              <w:rPr>
                <w:sz w:val="18"/>
                <w:szCs w:val="18"/>
              </w:rPr>
              <w:t>8</w:t>
            </w:r>
          </w:p>
        </w:tc>
        <w:tc>
          <w:tcPr>
            <w:tcW w:w="0" w:type="auto"/>
            <w:hideMark/>
          </w:tcPr>
          <w:p w14:paraId="35C0858F" w14:textId="77777777" w:rsidR="002F1DEB" w:rsidRPr="005862CD" w:rsidRDefault="002F1DEB" w:rsidP="00CD0C08">
            <w:pPr>
              <w:spacing w:line="264" w:lineRule="auto"/>
              <w:cnfStyle w:val="000000100000" w:firstRow="0" w:lastRow="0" w:firstColumn="0" w:lastColumn="0" w:oddVBand="0" w:evenVBand="0" w:oddHBand="1" w:evenHBand="0" w:firstRowFirstColumn="0" w:firstRowLastColumn="0" w:lastRowFirstColumn="0" w:lastRowLastColumn="0"/>
              <w:rPr>
                <w:sz w:val="18"/>
                <w:szCs w:val="18"/>
              </w:rPr>
            </w:pPr>
            <w:r w:rsidRPr="005862CD">
              <w:rPr>
                <w:sz w:val="18"/>
                <w:szCs w:val="18"/>
              </w:rPr>
              <w:t>8</w:t>
            </w:r>
          </w:p>
        </w:tc>
        <w:tc>
          <w:tcPr>
            <w:tcW w:w="0" w:type="auto"/>
            <w:hideMark/>
          </w:tcPr>
          <w:p w14:paraId="35D09B43" w14:textId="77777777" w:rsidR="002F1DEB" w:rsidRPr="005862CD" w:rsidRDefault="002F1DEB" w:rsidP="00CD0C08">
            <w:pPr>
              <w:spacing w:line="264" w:lineRule="auto"/>
              <w:cnfStyle w:val="000000100000" w:firstRow="0" w:lastRow="0" w:firstColumn="0" w:lastColumn="0" w:oddVBand="0" w:evenVBand="0" w:oddHBand="1" w:evenHBand="0" w:firstRowFirstColumn="0" w:firstRowLastColumn="0" w:lastRowFirstColumn="0" w:lastRowLastColumn="0"/>
              <w:rPr>
                <w:sz w:val="18"/>
                <w:szCs w:val="18"/>
              </w:rPr>
            </w:pPr>
            <w:r w:rsidRPr="005862CD">
              <w:rPr>
                <w:sz w:val="18"/>
                <w:szCs w:val="18"/>
              </w:rPr>
              <w:t>6</w:t>
            </w:r>
          </w:p>
        </w:tc>
      </w:tr>
      <w:tr w:rsidR="004740F5" w:rsidRPr="005862CD" w14:paraId="0F385671" w14:textId="77777777" w:rsidTr="004740F5">
        <w:trPr>
          <w:trHeight w:val="485"/>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334BDE" w14:textId="77777777" w:rsidR="002F1DEB" w:rsidRPr="005862CD" w:rsidRDefault="002F1DEB" w:rsidP="00CD0C08">
            <w:pPr>
              <w:spacing w:line="264" w:lineRule="auto"/>
              <w:rPr>
                <w:sz w:val="18"/>
                <w:szCs w:val="18"/>
              </w:rPr>
            </w:pPr>
            <w:r w:rsidRPr="005862CD">
              <w:rPr>
                <w:sz w:val="18"/>
                <w:szCs w:val="18"/>
              </w:rPr>
              <w:t>Totaalscore</w:t>
            </w:r>
          </w:p>
        </w:tc>
        <w:tc>
          <w:tcPr>
            <w:tcW w:w="0" w:type="auto"/>
            <w:hideMark/>
          </w:tcPr>
          <w:p w14:paraId="2DF25E3D" w14:textId="77777777" w:rsidR="002F1DEB" w:rsidRPr="005862CD" w:rsidRDefault="002F1DEB" w:rsidP="00CD0C08">
            <w:pPr>
              <w:spacing w:line="264" w:lineRule="auto"/>
              <w:cnfStyle w:val="000000000000" w:firstRow="0" w:lastRow="0" w:firstColumn="0" w:lastColumn="0" w:oddVBand="0" w:evenVBand="0" w:oddHBand="0" w:evenHBand="0" w:firstRowFirstColumn="0" w:firstRowLastColumn="0" w:lastRowFirstColumn="0" w:lastRowLastColumn="0"/>
              <w:rPr>
                <w:sz w:val="18"/>
                <w:szCs w:val="18"/>
              </w:rPr>
            </w:pPr>
            <w:r w:rsidRPr="005862CD">
              <w:rPr>
                <w:b/>
                <w:bCs/>
                <w:sz w:val="18"/>
                <w:szCs w:val="18"/>
              </w:rPr>
              <w:t>100%</w:t>
            </w:r>
          </w:p>
        </w:tc>
        <w:tc>
          <w:tcPr>
            <w:tcW w:w="0" w:type="auto"/>
            <w:hideMark/>
          </w:tcPr>
          <w:p w14:paraId="461614CA" w14:textId="77777777" w:rsidR="002F1DEB" w:rsidRPr="005862CD" w:rsidRDefault="002F1DEB" w:rsidP="00CD0C08">
            <w:pPr>
              <w:spacing w:line="264" w:lineRule="auto"/>
              <w:cnfStyle w:val="000000000000" w:firstRow="0" w:lastRow="0" w:firstColumn="0" w:lastColumn="0" w:oddVBand="0" w:evenVBand="0" w:oddHBand="0" w:evenHBand="0" w:firstRowFirstColumn="0" w:firstRowLastColumn="0" w:lastRowFirstColumn="0" w:lastRowLastColumn="0"/>
              <w:rPr>
                <w:sz w:val="18"/>
                <w:szCs w:val="18"/>
              </w:rPr>
            </w:pPr>
            <w:r w:rsidRPr="005862CD">
              <w:rPr>
                <w:b/>
                <w:bCs/>
                <w:sz w:val="18"/>
                <w:szCs w:val="18"/>
              </w:rPr>
              <w:t>8.3</w:t>
            </w:r>
          </w:p>
        </w:tc>
        <w:tc>
          <w:tcPr>
            <w:tcW w:w="0" w:type="auto"/>
            <w:hideMark/>
          </w:tcPr>
          <w:p w14:paraId="58285FED" w14:textId="77777777" w:rsidR="002F1DEB" w:rsidRPr="005862CD" w:rsidRDefault="002F1DEB" w:rsidP="00CD0C08">
            <w:pPr>
              <w:spacing w:line="264" w:lineRule="auto"/>
              <w:cnfStyle w:val="000000000000" w:firstRow="0" w:lastRow="0" w:firstColumn="0" w:lastColumn="0" w:oddVBand="0" w:evenVBand="0" w:oddHBand="0" w:evenHBand="0" w:firstRowFirstColumn="0" w:firstRowLastColumn="0" w:lastRowFirstColumn="0" w:lastRowLastColumn="0"/>
              <w:rPr>
                <w:sz w:val="18"/>
                <w:szCs w:val="18"/>
              </w:rPr>
            </w:pPr>
            <w:r w:rsidRPr="005862CD">
              <w:rPr>
                <w:sz w:val="18"/>
                <w:szCs w:val="18"/>
              </w:rPr>
              <w:t>6.9</w:t>
            </w:r>
          </w:p>
        </w:tc>
        <w:tc>
          <w:tcPr>
            <w:tcW w:w="0" w:type="auto"/>
            <w:hideMark/>
          </w:tcPr>
          <w:p w14:paraId="1FF4D912" w14:textId="77777777" w:rsidR="002F1DEB" w:rsidRPr="005862CD" w:rsidRDefault="002F1DEB" w:rsidP="00CD0C08">
            <w:pPr>
              <w:spacing w:line="264" w:lineRule="auto"/>
              <w:cnfStyle w:val="000000000000" w:firstRow="0" w:lastRow="0" w:firstColumn="0" w:lastColumn="0" w:oddVBand="0" w:evenVBand="0" w:oddHBand="0" w:evenHBand="0" w:firstRowFirstColumn="0" w:firstRowLastColumn="0" w:lastRowFirstColumn="0" w:lastRowLastColumn="0"/>
              <w:rPr>
                <w:sz w:val="18"/>
                <w:szCs w:val="18"/>
              </w:rPr>
            </w:pPr>
            <w:r w:rsidRPr="005862CD">
              <w:rPr>
                <w:sz w:val="18"/>
                <w:szCs w:val="18"/>
              </w:rPr>
              <w:t>4.2</w:t>
            </w:r>
          </w:p>
        </w:tc>
      </w:tr>
    </w:tbl>
    <w:p w14:paraId="65412B62" w14:textId="77777777" w:rsidR="002F1DEB" w:rsidRPr="005862CD" w:rsidRDefault="002F1DEB" w:rsidP="00695E6B"/>
    <w:p w14:paraId="3DC132D0" w14:textId="77777777" w:rsidR="00367E02" w:rsidRPr="00367E02" w:rsidRDefault="00367E02" w:rsidP="00367E02">
      <w:r w:rsidRPr="00367E02">
        <w:t xml:space="preserve">We kozen uiteindelijk voor een OAuth2-provider: </w:t>
      </w:r>
      <w:r w:rsidRPr="00367E02">
        <w:rPr>
          <w:b/>
          <w:bCs/>
        </w:rPr>
        <w:t>Keycloak</w:t>
      </w:r>
      <w:r w:rsidRPr="00367E02">
        <w:t xml:space="preserve"> tijdens de ontwikkeling, en </w:t>
      </w:r>
      <w:r w:rsidRPr="00367E02">
        <w:rPr>
          <w:b/>
          <w:bCs/>
        </w:rPr>
        <w:t>Amazon Cognito</w:t>
      </w:r>
      <w:r w:rsidRPr="00367E02">
        <w:t xml:space="preserve"> voor de productieomgeving. Cognito sloot bovendien mooi aan op onze cloudinfrastructuur, waarover later in dit document meer uitleg volgt.</w:t>
      </w:r>
    </w:p>
    <w:p w14:paraId="344BEA5F" w14:textId="0531BA2A" w:rsidR="00B70934" w:rsidRPr="005862CD" w:rsidRDefault="00367E02" w:rsidP="00B70934">
      <w:pPr>
        <w:pStyle w:val="Kop3"/>
      </w:pPr>
      <w:r>
        <w:br w:type="column"/>
      </w:r>
      <w:bookmarkStart w:id="13" w:name="_Toc199513791"/>
      <w:r w:rsidR="00B70934" w:rsidRPr="005862CD">
        <w:lastRenderedPageBreak/>
        <w:t>Database</w:t>
      </w:r>
      <w:bookmarkEnd w:id="13"/>
    </w:p>
    <w:p w14:paraId="37CD4F3C" w14:textId="5A6572A8" w:rsidR="00367E02" w:rsidRDefault="00367E02" w:rsidP="00367E02">
      <w:r w:rsidRPr="00367E02">
        <w:t xml:space="preserve">De keuze van een geschikte database was een belangrijk beslissingspunt waarin we volledige vrijheid kregen. We bekeken verschillende modellen grondig om een weloverwogen keuze te maken. De eerste belangrijke knoop was: kiezen we voor een </w:t>
      </w:r>
      <w:r w:rsidRPr="00367E02">
        <w:rPr>
          <w:b/>
          <w:bCs/>
        </w:rPr>
        <w:t>relationeel</w:t>
      </w:r>
      <w:r w:rsidRPr="00367E02">
        <w:t xml:space="preserve">, </w:t>
      </w:r>
      <w:r w:rsidRPr="00367E02">
        <w:rPr>
          <w:b/>
          <w:bCs/>
        </w:rPr>
        <w:t>document-gebaseerd</w:t>
      </w:r>
      <w:r w:rsidRPr="00367E02">
        <w:t xml:space="preserve"> of </w:t>
      </w:r>
      <w:r w:rsidRPr="00367E02">
        <w:rPr>
          <w:b/>
          <w:bCs/>
        </w:rPr>
        <w:t>tijdgebaseerd</w:t>
      </w:r>
      <w:r w:rsidRPr="00367E02">
        <w:t xml:space="preserve"> model?</w:t>
      </w:r>
    </w:p>
    <w:p w14:paraId="0D8160D8" w14:textId="77777777" w:rsidR="00367E02" w:rsidRPr="00367E02" w:rsidRDefault="00367E02" w:rsidP="00367E02"/>
    <w:p w14:paraId="6A0A0B6D" w14:textId="77777777" w:rsidR="00367E02" w:rsidRPr="00367E02" w:rsidRDefault="00367E02" w:rsidP="00367E02">
      <w:pPr>
        <w:numPr>
          <w:ilvl w:val="0"/>
          <w:numId w:val="72"/>
        </w:numPr>
      </w:pPr>
      <w:r w:rsidRPr="00367E02">
        <w:rPr>
          <w:b/>
          <w:bCs/>
        </w:rPr>
        <w:t>Relationele databases</w:t>
      </w:r>
      <w:r w:rsidRPr="00367E02">
        <w:t xml:space="preserve"> bieden krachtige querymogelijkheden, ondersteunen complexe transacties en garanderen sterke dataconsistentie en integriteit. Nadelen zijn echter dat ze minder goed omgaan met ongestructureerde data, een vooraf vastgelegde structuur vereisen en minder flexibel zijn qua schaalbaarheid.</w:t>
      </w:r>
    </w:p>
    <w:p w14:paraId="1E654538" w14:textId="77777777" w:rsidR="00367E02" w:rsidRPr="00367E02" w:rsidRDefault="00367E02" w:rsidP="00367E02">
      <w:pPr>
        <w:numPr>
          <w:ilvl w:val="0"/>
          <w:numId w:val="72"/>
        </w:numPr>
      </w:pPr>
      <w:r w:rsidRPr="00367E02">
        <w:rPr>
          <w:b/>
          <w:bCs/>
        </w:rPr>
        <w:t>Document-gebaseerde databases</w:t>
      </w:r>
      <w:r w:rsidRPr="00367E02">
        <w:t xml:space="preserve"> slaan gegevens op in JSON- of BSON-formaat. Ze zijn geoptimaliseerd voor (semi-)ongestructureerde data en bieden uitstekende prestaties bij het lezen en schrijven van documenten. Daarentegen zijn ze minder geschikt voor complexe transacties en bieden ze minder dataconsistentie dan relationele databases.</w:t>
      </w:r>
    </w:p>
    <w:p w14:paraId="2E1D290C" w14:textId="77777777" w:rsidR="00367E02" w:rsidRPr="00367E02" w:rsidRDefault="00367E02" w:rsidP="00367E02">
      <w:pPr>
        <w:numPr>
          <w:ilvl w:val="0"/>
          <w:numId w:val="72"/>
        </w:numPr>
      </w:pPr>
      <w:r w:rsidRPr="00367E02">
        <w:rPr>
          <w:b/>
          <w:bCs/>
        </w:rPr>
        <w:t>Tijdgebaseerde databases</w:t>
      </w:r>
      <w:r w:rsidRPr="00367E02">
        <w:t xml:space="preserve"> zijn ontworpen voor het opslaan en analyseren van tijdsgebonden gegevens, zoals sensormetingen. Ze worden vaak gebruikt in IoT-toepassingen, monitoring en logging. Bekende voorbeelden zijn InfluxDB, TimescaleDB en Amazon Timestream. De keerzijde is dat ze minder geschikt zijn voor relationele gegevensmodellen en soms beperkt zijn in functionaliteit buiten tijdreeksen.</w:t>
      </w:r>
    </w:p>
    <w:p w14:paraId="7C98B94D" w14:textId="77777777" w:rsidR="00653D7C" w:rsidRPr="005862CD" w:rsidRDefault="00653D7C" w:rsidP="004740F5"/>
    <w:tbl>
      <w:tblPr>
        <w:tblStyle w:val="Rastertabel5donker-Accent1"/>
        <w:tblW w:w="8916" w:type="dxa"/>
        <w:jc w:val="center"/>
        <w:tblLayout w:type="fixed"/>
        <w:tblLook w:val="04A0" w:firstRow="1" w:lastRow="0" w:firstColumn="1" w:lastColumn="0" w:noHBand="0" w:noVBand="1"/>
      </w:tblPr>
      <w:tblGrid>
        <w:gridCol w:w="2647"/>
        <w:gridCol w:w="1534"/>
        <w:gridCol w:w="1343"/>
        <w:gridCol w:w="1842"/>
        <w:gridCol w:w="1550"/>
      </w:tblGrid>
      <w:tr w:rsidR="00653D7C" w:rsidRPr="005862CD" w14:paraId="36009657" w14:textId="77777777" w:rsidTr="00CD0C08">
        <w:trPr>
          <w:cnfStyle w:val="100000000000" w:firstRow="1" w:lastRow="0" w:firstColumn="0" w:lastColumn="0" w:oddVBand="0" w:evenVBand="0" w:oddHBand="0" w:evenHBand="0" w:firstRowFirstColumn="0" w:firstRowLastColumn="0" w:lastRowFirstColumn="0" w:lastRowLastColumn="0"/>
          <w:trHeight w:val="699"/>
          <w:jc w:val="center"/>
        </w:trPr>
        <w:tc>
          <w:tcPr>
            <w:cnfStyle w:val="001000000000" w:firstRow="0" w:lastRow="0" w:firstColumn="1" w:lastColumn="0" w:oddVBand="0" w:evenVBand="0" w:oddHBand="0" w:evenHBand="0" w:firstRowFirstColumn="0" w:firstRowLastColumn="0" w:lastRowFirstColumn="0" w:lastRowLastColumn="0"/>
            <w:tcW w:w="2647" w:type="dxa"/>
            <w:hideMark/>
          </w:tcPr>
          <w:p w14:paraId="1F93CE2A" w14:textId="77777777" w:rsidR="00653D7C" w:rsidRPr="005862CD" w:rsidRDefault="00653D7C" w:rsidP="00653D7C">
            <w:pPr>
              <w:spacing w:line="264" w:lineRule="auto"/>
              <w:rPr>
                <w:sz w:val="18"/>
                <w:szCs w:val="18"/>
              </w:rPr>
            </w:pPr>
            <w:r w:rsidRPr="005862CD">
              <w:rPr>
                <w:sz w:val="18"/>
                <w:szCs w:val="18"/>
              </w:rPr>
              <w:t>Criteria</w:t>
            </w:r>
          </w:p>
        </w:tc>
        <w:tc>
          <w:tcPr>
            <w:tcW w:w="1534" w:type="dxa"/>
            <w:hideMark/>
          </w:tcPr>
          <w:p w14:paraId="0458E3F3" w14:textId="77777777" w:rsidR="00653D7C" w:rsidRPr="005862CD" w:rsidRDefault="00653D7C" w:rsidP="00653D7C">
            <w:pPr>
              <w:spacing w:line="264" w:lineRule="auto"/>
              <w:cnfStyle w:val="100000000000" w:firstRow="1" w:lastRow="0" w:firstColumn="0" w:lastColumn="0" w:oddVBand="0" w:evenVBand="0" w:oddHBand="0" w:evenHBand="0" w:firstRowFirstColumn="0" w:firstRowLastColumn="0" w:lastRowFirstColumn="0" w:lastRowLastColumn="0"/>
              <w:rPr>
                <w:sz w:val="18"/>
                <w:szCs w:val="18"/>
              </w:rPr>
            </w:pPr>
            <w:r w:rsidRPr="005862CD">
              <w:rPr>
                <w:sz w:val="18"/>
                <w:szCs w:val="18"/>
              </w:rPr>
              <w:t>Gewicht (%)</w:t>
            </w:r>
          </w:p>
        </w:tc>
        <w:tc>
          <w:tcPr>
            <w:tcW w:w="1343" w:type="dxa"/>
            <w:hideMark/>
          </w:tcPr>
          <w:p w14:paraId="612D9EB8" w14:textId="77777777" w:rsidR="00653D7C" w:rsidRPr="005862CD" w:rsidRDefault="00653D7C" w:rsidP="00653D7C">
            <w:pPr>
              <w:spacing w:line="264" w:lineRule="auto"/>
              <w:cnfStyle w:val="100000000000" w:firstRow="1" w:lastRow="0" w:firstColumn="0" w:lastColumn="0" w:oddVBand="0" w:evenVBand="0" w:oddHBand="0" w:evenHBand="0" w:firstRowFirstColumn="0" w:firstRowLastColumn="0" w:lastRowFirstColumn="0" w:lastRowLastColumn="0"/>
              <w:rPr>
                <w:sz w:val="18"/>
                <w:szCs w:val="18"/>
              </w:rPr>
            </w:pPr>
            <w:r w:rsidRPr="005862CD">
              <w:rPr>
                <w:sz w:val="18"/>
                <w:szCs w:val="18"/>
              </w:rPr>
              <w:t>Relationeel</w:t>
            </w:r>
          </w:p>
        </w:tc>
        <w:tc>
          <w:tcPr>
            <w:tcW w:w="1842" w:type="dxa"/>
            <w:hideMark/>
          </w:tcPr>
          <w:p w14:paraId="2E2ED096" w14:textId="77777777" w:rsidR="00653D7C" w:rsidRPr="005862CD" w:rsidRDefault="00653D7C" w:rsidP="00653D7C">
            <w:pPr>
              <w:spacing w:line="264" w:lineRule="auto"/>
              <w:cnfStyle w:val="100000000000" w:firstRow="1" w:lastRow="0" w:firstColumn="0" w:lastColumn="0" w:oddVBand="0" w:evenVBand="0" w:oddHBand="0" w:evenHBand="0" w:firstRowFirstColumn="0" w:firstRowLastColumn="0" w:lastRowFirstColumn="0" w:lastRowLastColumn="0"/>
              <w:rPr>
                <w:sz w:val="18"/>
                <w:szCs w:val="18"/>
              </w:rPr>
            </w:pPr>
            <w:r w:rsidRPr="005862CD">
              <w:rPr>
                <w:sz w:val="18"/>
                <w:szCs w:val="18"/>
              </w:rPr>
              <w:t>Document-based</w:t>
            </w:r>
          </w:p>
        </w:tc>
        <w:tc>
          <w:tcPr>
            <w:tcW w:w="1550" w:type="dxa"/>
            <w:hideMark/>
          </w:tcPr>
          <w:p w14:paraId="5504D8DE" w14:textId="49CB18F8" w:rsidR="00653D7C" w:rsidRPr="005862CD" w:rsidRDefault="00653D7C" w:rsidP="00653D7C">
            <w:pPr>
              <w:spacing w:line="264" w:lineRule="auto"/>
              <w:cnfStyle w:val="100000000000" w:firstRow="1" w:lastRow="0" w:firstColumn="0" w:lastColumn="0" w:oddVBand="0" w:evenVBand="0" w:oddHBand="0" w:evenHBand="0" w:firstRowFirstColumn="0" w:firstRowLastColumn="0" w:lastRowFirstColumn="0" w:lastRowLastColumn="0"/>
              <w:rPr>
                <w:sz w:val="18"/>
                <w:szCs w:val="18"/>
              </w:rPr>
            </w:pPr>
            <w:r w:rsidRPr="005862CD">
              <w:rPr>
                <w:sz w:val="18"/>
                <w:szCs w:val="18"/>
              </w:rPr>
              <w:t>Time-</w:t>
            </w:r>
            <w:r w:rsidR="00D92B9C" w:rsidRPr="005862CD">
              <w:rPr>
                <w:sz w:val="18"/>
                <w:szCs w:val="18"/>
              </w:rPr>
              <w:t xml:space="preserve">based </w:t>
            </w:r>
            <w:r w:rsidRPr="005862CD">
              <w:rPr>
                <w:sz w:val="18"/>
                <w:szCs w:val="18"/>
              </w:rPr>
              <w:t>(TimescaleDB)</w:t>
            </w:r>
          </w:p>
        </w:tc>
      </w:tr>
      <w:tr w:rsidR="00653D7C" w:rsidRPr="005862CD" w14:paraId="40EECA25" w14:textId="77777777" w:rsidTr="00CD0C08">
        <w:trPr>
          <w:cnfStyle w:val="000000100000" w:firstRow="0" w:lastRow="0" w:firstColumn="0" w:lastColumn="0" w:oddVBand="0" w:evenVBand="0" w:oddHBand="1" w:evenHBand="0" w:firstRowFirstColumn="0" w:firstRowLastColumn="0" w:lastRowFirstColumn="0" w:lastRowLastColumn="0"/>
          <w:trHeight w:val="325"/>
          <w:jc w:val="center"/>
        </w:trPr>
        <w:tc>
          <w:tcPr>
            <w:cnfStyle w:val="001000000000" w:firstRow="0" w:lastRow="0" w:firstColumn="1" w:lastColumn="0" w:oddVBand="0" w:evenVBand="0" w:oddHBand="0" w:evenHBand="0" w:firstRowFirstColumn="0" w:firstRowLastColumn="0" w:lastRowFirstColumn="0" w:lastRowLastColumn="0"/>
            <w:tcW w:w="2647" w:type="dxa"/>
            <w:hideMark/>
          </w:tcPr>
          <w:p w14:paraId="4F944B57" w14:textId="77777777" w:rsidR="00653D7C" w:rsidRPr="005862CD" w:rsidRDefault="00653D7C" w:rsidP="00653D7C">
            <w:pPr>
              <w:spacing w:line="264" w:lineRule="auto"/>
              <w:rPr>
                <w:sz w:val="18"/>
                <w:szCs w:val="18"/>
              </w:rPr>
            </w:pPr>
            <w:r w:rsidRPr="005862CD">
              <w:rPr>
                <w:sz w:val="18"/>
                <w:szCs w:val="18"/>
              </w:rPr>
              <w:t>Tijdsreeks-optimalisatie</w:t>
            </w:r>
          </w:p>
        </w:tc>
        <w:tc>
          <w:tcPr>
            <w:tcW w:w="1534" w:type="dxa"/>
            <w:hideMark/>
          </w:tcPr>
          <w:p w14:paraId="071B2A3E" w14:textId="77777777" w:rsidR="00653D7C" w:rsidRPr="005862CD" w:rsidRDefault="00653D7C" w:rsidP="00653D7C">
            <w:pPr>
              <w:spacing w:line="264" w:lineRule="auto"/>
              <w:cnfStyle w:val="000000100000" w:firstRow="0" w:lastRow="0" w:firstColumn="0" w:lastColumn="0" w:oddVBand="0" w:evenVBand="0" w:oddHBand="1" w:evenHBand="0" w:firstRowFirstColumn="0" w:firstRowLastColumn="0" w:lastRowFirstColumn="0" w:lastRowLastColumn="0"/>
              <w:rPr>
                <w:sz w:val="18"/>
                <w:szCs w:val="18"/>
              </w:rPr>
            </w:pPr>
            <w:r w:rsidRPr="005862CD">
              <w:rPr>
                <w:sz w:val="18"/>
                <w:szCs w:val="18"/>
              </w:rPr>
              <w:t>30%</w:t>
            </w:r>
          </w:p>
        </w:tc>
        <w:tc>
          <w:tcPr>
            <w:tcW w:w="1343" w:type="dxa"/>
            <w:hideMark/>
          </w:tcPr>
          <w:p w14:paraId="383033A3" w14:textId="77777777" w:rsidR="00653D7C" w:rsidRPr="005862CD" w:rsidRDefault="00653D7C" w:rsidP="00653D7C">
            <w:pPr>
              <w:spacing w:line="264" w:lineRule="auto"/>
              <w:cnfStyle w:val="000000100000" w:firstRow="0" w:lastRow="0" w:firstColumn="0" w:lastColumn="0" w:oddVBand="0" w:evenVBand="0" w:oddHBand="1" w:evenHBand="0" w:firstRowFirstColumn="0" w:firstRowLastColumn="0" w:lastRowFirstColumn="0" w:lastRowLastColumn="0"/>
              <w:rPr>
                <w:sz w:val="18"/>
                <w:szCs w:val="18"/>
              </w:rPr>
            </w:pPr>
            <w:r w:rsidRPr="005862CD">
              <w:rPr>
                <w:sz w:val="18"/>
                <w:szCs w:val="18"/>
              </w:rPr>
              <w:t>5</w:t>
            </w:r>
          </w:p>
        </w:tc>
        <w:tc>
          <w:tcPr>
            <w:tcW w:w="1842" w:type="dxa"/>
            <w:hideMark/>
          </w:tcPr>
          <w:p w14:paraId="2C39C703" w14:textId="77777777" w:rsidR="00653D7C" w:rsidRPr="005862CD" w:rsidRDefault="00653D7C" w:rsidP="00653D7C">
            <w:pPr>
              <w:spacing w:line="264" w:lineRule="auto"/>
              <w:cnfStyle w:val="000000100000" w:firstRow="0" w:lastRow="0" w:firstColumn="0" w:lastColumn="0" w:oddVBand="0" w:evenVBand="0" w:oddHBand="1" w:evenHBand="0" w:firstRowFirstColumn="0" w:firstRowLastColumn="0" w:lastRowFirstColumn="0" w:lastRowLastColumn="0"/>
              <w:rPr>
                <w:sz w:val="18"/>
                <w:szCs w:val="18"/>
              </w:rPr>
            </w:pPr>
            <w:r w:rsidRPr="005862CD">
              <w:rPr>
                <w:sz w:val="18"/>
                <w:szCs w:val="18"/>
              </w:rPr>
              <w:t>4</w:t>
            </w:r>
          </w:p>
        </w:tc>
        <w:tc>
          <w:tcPr>
            <w:tcW w:w="1550" w:type="dxa"/>
            <w:hideMark/>
          </w:tcPr>
          <w:p w14:paraId="3F948CEA" w14:textId="77777777" w:rsidR="00653D7C" w:rsidRPr="005862CD" w:rsidRDefault="00653D7C" w:rsidP="00653D7C">
            <w:pPr>
              <w:spacing w:line="264" w:lineRule="auto"/>
              <w:cnfStyle w:val="000000100000" w:firstRow="0" w:lastRow="0" w:firstColumn="0" w:lastColumn="0" w:oddVBand="0" w:evenVBand="0" w:oddHBand="1" w:evenHBand="0" w:firstRowFirstColumn="0" w:firstRowLastColumn="0" w:lastRowFirstColumn="0" w:lastRowLastColumn="0"/>
              <w:rPr>
                <w:sz w:val="18"/>
                <w:szCs w:val="18"/>
              </w:rPr>
            </w:pPr>
            <w:r w:rsidRPr="005862CD">
              <w:rPr>
                <w:sz w:val="18"/>
                <w:szCs w:val="18"/>
              </w:rPr>
              <w:t>9</w:t>
            </w:r>
          </w:p>
        </w:tc>
      </w:tr>
      <w:tr w:rsidR="00653D7C" w:rsidRPr="005862CD" w14:paraId="6702CA62" w14:textId="77777777" w:rsidTr="00CD0C08">
        <w:trPr>
          <w:trHeight w:val="699"/>
          <w:jc w:val="center"/>
        </w:trPr>
        <w:tc>
          <w:tcPr>
            <w:cnfStyle w:val="001000000000" w:firstRow="0" w:lastRow="0" w:firstColumn="1" w:lastColumn="0" w:oddVBand="0" w:evenVBand="0" w:oddHBand="0" w:evenHBand="0" w:firstRowFirstColumn="0" w:firstRowLastColumn="0" w:lastRowFirstColumn="0" w:lastRowLastColumn="0"/>
            <w:tcW w:w="2647" w:type="dxa"/>
            <w:hideMark/>
          </w:tcPr>
          <w:p w14:paraId="23CDBED1" w14:textId="77777777" w:rsidR="00653D7C" w:rsidRPr="005862CD" w:rsidRDefault="00653D7C" w:rsidP="00653D7C">
            <w:pPr>
              <w:spacing w:line="264" w:lineRule="auto"/>
              <w:rPr>
                <w:sz w:val="18"/>
                <w:szCs w:val="18"/>
              </w:rPr>
            </w:pPr>
            <w:r w:rsidRPr="005862CD">
              <w:rPr>
                <w:sz w:val="18"/>
                <w:szCs w:val="18"/>
              </w:rPr>
              <w:t>Schaalbaarheid bij veel meetdata</w:t>
            </w:r>
          </w:p>
        </w:tc>
        <w:tc>
          <w:tcPr>
            <w:tcW w:w="1534" w:type="dxa"/>
            <w:hideMark/>
          </w:tcPr>
          <w:p w14:paraId="271E1572" w14:textId="77777777" w:rsidR="00653D7C" w:rsidRPr="005862CD" w:rsidRDefault="00653D7C" w:rsidP="00653D7C">
            <w:pPr>
              <w:spacing w:line="264" w:lineRule="auto"/>
              <w:cnfStyle w:val="000000000000" w:firstRow="0" w:lastRow="0" w:firstColumn="0" w:lastColumn="0" w:oddVBand="0" w:evenVBand="0" w:oddHBand="0" w:evenHBand="0" w:firstRowFirstColumn="0" w:firstRowLastColumn="0" w:lastRowFirstColumn="0" w:lastRowLastColumn="0"/>
              <w:rPr>
                <w:sz w:val="18"/>
                <w:szCs w:val="18"/>
              </w:rPr>
            </w:pPr>
            <w:r w:rsidRPr="005862CD">
              <w:rPr>
                <w:sz w:val="18"/>
                <w:szCs w:val="18"/>
              </w:rPr>
              <w:t>25%</w:t>
            </w:r>
          </w:p>
        </w:tc>
        <w:tc>
          <w:tcPr>
            <w:tcW w:w="1343" w:type="dxa"/>
            <w:hideMark/>
          </w:tcPr>
          <w:p w14:paraId="48296EC3" w14:textId="77777777" w:rsidR="00653D7C" w:rsidRPr="005862CD" w:rsidRDefault="00653D7C" w:rsidP="00653D7C">
            <w:pPr>
              <w:spacing w:line="264" w:lineRule="auto"/>
              <w:cnfStyle w:val="000000000000" w:firstRow="0" w:lastRow="0" w:firstColumn="0" w:lastColumn="0" w:oddVBand="0" w:evenVBand="0" w:oddHBand="0" w:evenHBand="0" w:firstRowFirstColumn="0" w:firstRowLastColumn="0" w:lastRowFirstColumn="0" w:lastRowLastColumn="0"/>
              <w:rPr>
                <w:sz w:val="18"/>
                <w:szCs w:val="18"/>
              </w:rPr>
            </w:pPr>
            <w:r w:rsidRPr="005862CD">
              <w:rPr>
                <w:sz w:val="18"/>
                <w:szCs w:val="18"/>
              </w:rPr>
              <w:t>6</w:t>
            </w:r>
          </w:p>
        </w:tc>
        <w:tc>
          <w:tcPr>
            <w:tcW w:w="1842" w:type="dxa"/>
            <w:hideMark/>
          </w:tcPr>
          <w:p w14:paraId="788AF917" w14:textId="77777777" w:rsidR="00653D7C" w:rsidRPr="005862CD" w:rsidRDefault="00653D7C" w:rsidP="00653D7C">
            <w:pPr>
              <w:spacing w:line="264" w:lineRule="auto"/>
              <w:cnfStyle w:val="000000000000" w:firstRow="0" w:lastRow="0" w:firstColumn="0" w:lastColumn="0" w:oddVBand="0" w:evenVBand="0" w:oddHBand="0" w:evenHBand="0" w:firstRowFirstColumn="0" w:firstRowLastColumn="0" w:lastRowFirstColumn="0" w:lastRowLastColumn="0"/>
              <w:rPr>
                <w:sz w:val="18"/>
                <w:szCs w:val="18"/>
              </w:rPr>
            </w:pPr>
            <w:r w:rsidRPr="005862CD">
              <w:rPr>
                <w:sz w:val="18"/>
                <w:szCs w:val="18"/>
              </w:rPr>
              <w:t>8</w:t>
            </w:r>
          </w:p>
        </w:tc>
        <w:tc>
          <w:tcPr>
            <w:tcW w:w="1550" w:type="dxa"/>
            <w:hideMark/>
          </w:tcPr>
          <w:p w14:paraId="0682E7C9" w14:textId="77777777" w:rsidR="00653D7C" w:rsidRPr="005862CD" w:rsidRDefault="00653D7C" w:rsidP="00653D7C">
            <w:pPr>
              <w:spacing w:line="264" w:lineRule="auto"/>
              <w:cnfStyle w:val="000000000000" w:firstRow="0" w:lastRow="0" w:firstColumn="0" w:lastColumn="0" w:oddVBand="0" w:evenVBand="0" w:oddHBand="0" w:evenHBand="0" w:firstRowFirstColumn="0" w:firstRowLastColumn="0" w:lastRowFirstColumn="0" w:lastRowLastColumn="0"/>
              <w:rPr>
                <w:sz w:val="18"/>
                <w:szCs w:val="18"/>
              </w:rPr>
            </w:pPr>
            <w:r w:rsidRPr="005862CD">
              <w:rPr>
                <w:sz w:val="18"/>
                <w:szCs w:val="18"/>
              </w:rPr>
              <w:t>9</w:t>
            </w:r>
          </w:p>
        </w:tc>
      </w:tr>
      <w:tr w:rsidR="00653D7C" w:rsidRPr="005862CD" w14:paraId="5147246B" w14:textId="77777777" w:rsidTr="00CD0C08">
        <w:trPr>
          <w:cnfStyle w:val="000000100000" w:firstRow="0" w:lastRow="0" w:firstColumn="0" w:lastColumn="0" w:oddVBand="0" w:evenVBand="0" w:oddHBand="1" w:evenHBand="0" w:firstRowFirstColumn="0" w:firstRowLastColumn="0" w:lastRowFirstColumn="0" w:lastRowLastColumn="0"/>
          <w:trHeight w:val="347"/>
          <w:jc w:val="center"/>
        </w:trPr>
        <w:tc>
          <w:tcPr>
            <w:cnfStyle w:val="001000000000" w:firstRow="0" w:lastRow="0" w:firstColumn="1" w:lastColumn="0" w:oddVBand="0" w:evenVBand="0" w:oddHBand="0" w:evenHBand="0" w:firstRowFirstColumn="0" w:firstRowLastColumn="0" w:lastRowFirstColumn="0" w:lastRowLastColumn="0"/>
            <w:tcW w:w="2647" w:type="dxa"/>
            <w:hideMark/>
          </w:tcPr>
          <w:p w14:paraId="711AEC90" w14:textId="77777777" w:rsidR="00653D7C" w:rsidRPr="005862CD" w:rsidRDefault="00653D7C" w:rsidP="00653D7C">
            <w:pPr>
              <w:spacing w:line="264" w:lineRule="auto"/>
              <w:rPr>
                <w:sz w:val="18"/>
                <w:szCs w:val="18"/>
              </w:rPr>
            </w:pPr>
            <w:r w:rsidRPr="005862CD">
              <w:rPr>
                <w:sz w:val="18"/>
                <w:szCs w:val="18"/>
              </w:rPr>
              <w:t>Opzet &amp; onderhoud</w:t>
            </w:r>
          </w:p>
        </w:tc>
        <w:tc>
          <w:tcPr>
            <w:tcW w:w="1534" w:type="dxa"/>
            <w:hideMark/>
          </w:tcPr>
          <w:p w14:paraId="30F23DC9" w14:textId="77777777" w:rsidR="00653D7C" w:rsidRPr="005862CD" w:rsidRDefault="00653D7C" w:rsidP="00653D7C">
            <w:pPr>
              <w:spacing w:line="264" w:lineRule="auto"/>
              <w:cnfStyle w:val="000000100000" w:firstRow="0" w:lastRow="0" w:firstColumn="0" w:lastColumn="0" w:oddVBand="0" w:evenVBand="0" w:oddHBand="1" w:evenHBand="0" w:firstRowFirstColumn="0" w:firstRowLastColumn="0" w:lastRowFirstColumn="0" w:lastRowLastColumn="0"/>
              <w:rPr>
                <w:sz w:val="18"/>
                <w:szCs w:val="18"/>
              </w:rPr>
            </w:pPr>
            <w:r w:rsidRPr="005862CD">
              <w:rPr>
                <w:sz w:val="18"/>
                <w:szCs w:val="18"/>
              </w:rPr>
              <w:t>15%</w:t>
            </w:r>
          </w:p>
        </w:tc>
        <w:tc>
          <w:tcPr>
            <w:tcW w:w="1343" w:type="dxa"/>
            <w:hideMark/>
          </w:tcPr>
          <w:p w14:paraId="58390A08" w14:textId="77777777" w:rsidR="00653D7C" w:rsidRPr="005862CD" w:rsidRDefault="00653D7C" w:rsidP="00653D7C">
            <w:pPr>
              <w:spacing w:line="264" w:lineRule="auto"/>
              <w:cnfStyle w:val="000000100000" w:firstRow="0" w:lastRow="0" w:firstColumn="0" w:lastColumn="0" w:oddVBand="0" w:evenVBand="0" w:oddHBand="1" w:evenHBand="0" w:firstRowFirstColumn="0" w:firstRowLastColumn="0" w:lastRowFirstColumn="0" w:lastRowLastColumn="0"/>
              <w:rPr>
                <w:sz w:val="18"/>
                <w:szCs w:val="18"/>
              </w:rPr>
            </w:pPr>
            <w:r w:rsidRPr="005862CD">
              <w:rPr>
                <w:sz w:val="18"/>
                <w:szCs w:val="18"/>
              </w:rPr>
              <w:t>7</w:t>
            </w:r>
          </w:p>
        </w:tc>
        <w:tc>
          <w:tcPr>
            <w:tcW w:w="1842" w:type="dxa"/>
            <w:hideMark/>
          </w:tcPr>
          <w:p w14:paraId="1F42AFB9" w14:textId="77777777" w:rsidR="00653D7C" w:rsidRPr="005862CD" w:rsidRDefault="00653D7C" w:rsidP="00653D7C">
            <w:pPr>
              <w:spacing w:line="264" w:lineRule="auto"/>
              <w:cnfStyle w:val="000000100000" w:firstRow="0" w:lastRow="0" w:firstColumn="0" w:lastColumn="0" w:oddVBand="0" w:evenVBand="0" w:oddHBand="1" w:evenHBand="0" w:firstRowFirstColumn="0" w:firstRowLastColumn="0" w:lastRowFirstColumn="0" w:lastRowLastColumn="0"/>
              <w:rPr>
                <w:sz w:val="18"/>
                <w:szCs w:val="18"/>
              </w:rPr>
            </w:pPr>
            <w:r w:rsidRPr="005862CD">
              <w:rPr>
                <w:sz w:val="18"/>
                <w:szCs w:val="18"/>
              </w:rPr>
              <w:t>7</w:t>
            </w:r>
          </w:p>
        </w:tc>
        <w:tc>
          <w:tcPr>
            <w:tcW w:w="1550" w:type="dxa"/>
            <w:hideMark/>
          </w:tcPr>
          <w:p w14:paraId="5C5C0560" w14:textId="77777777" w:rsidR="00653D7C" w:rsidRPr="005862CD" w:rsidRDefault="00653D7C" w:rsidP="00653D7C">
            <w:pPr>
              <w:spacing w:line="264" w:lineRule="auto"/>
              <w:cnfStyle w:val="000000100000" w:firstRow="0" w:lastRow="0" w:firstColumn="0" w:lastColumn="0" w:oddVBand="0" w:evenVBand="0" w:oddHBand="1" w:evenHBand="0" w:firstRowFirstColumn="0" w:firstRowLastColumn="0" w:lastRowFirstColumn="0" w:lastRowLastColumn="0"/>
              <w:rPr>
                <w:sz w:val="18"/>
                <w:szCs w:val="18"/>
              </w:rPr>
            </w:pPr>
            <w:r w:rsidRPr="005862CD">
              <w:rPr>
                <w:sz w:val="18"/>
                <w:szCs w:val="18"/>
              </w:rPr>
              <w:t>7</w:t>
            </w:r>
          </w:p>
        </w:tc>
      </w:tr>
      <w:tr w:rsidR="00653D7C" w:rsidRPr="005862CD" w14:paraId="66D0E7CE" w14:textId="77777777" w:rsidTr="00CD0C08">
        <w:trPr>
          <w:trHeight w:val="699"/>
          <w:jc w:val="center"/>
        </w:trPr>
        <w:tc>
          <w:tcPr>
            <w:cnfStyle w:val="001000000000" w:firstRow="0" w:lastRow="0" w:firstColumn="1" w:lastColumn="0" w:oddVBand="0" w:evenVBand="0" w:oddHBand="0" w:evenHBand="0" w:firstRowFirstColumn="0" w:firstRowLastColumn="0" w:lastRowFirstColumn="0" w:lastRowLastColumn="0"/>
            <w:tcW w:w="2647" w:type="dxa"/>
            <w:hideMark/>
          </w:tcPr>
          <w:p w14:paraId="314CEFF8" w14:textId="77777777" w:rsidR="00653D7C" w:rsidRPr="005862CD" w:rsidRDefault="00653D7C" w:rsidP="00653D7C">
            <w:pPr>
              <w:spacing w:line="264" w:lineRule="auto"/>
              <w:rPr>
                <w:sz w:val="18"/>
                <w:szCs w:val="18"/>
              </w:rPr>
            </w:pPr>
            <w:r w:rsidRPr="005862CD">
              <w:rPr>
                <w:sz w:val="18"/>
                <w:szCs w:val="18"/>
              </w:rPr>
              <w:t>Geavanceerde query’s &amp; aggregaties</w:t>
            </w:r>
          </w:p>
        </w:tc>
        <w:tc>
          <w:tcPr>
            <w:tcW w:w="1534" w:type="dxa"/>
            <w:hideMark/>
          </w:tcPr>
          <w:p w14:paraId="6F9EC16D" w14:textId="77777777" w:rsidR="00653D7C" w:rsidRPr="005862CD" w:rsidRDefault="00653D7C" w:rsidP="00653D7C">
            <w:pPr>
              <w:spacing w:line="264" w:lineRule="auto"/>
              <w:cnfStyle w:val="000000000000" w:firstRow="0" w:lastRow="0" w:firstColumn="0" w:lastColumn="0" w:oddVBand="0" w:evenVBand="0" w:oddHBand="0" w:evenHBand="0" w:firstRowFirstColumn="0" w:firstRowLastColumn="0" w:lastRowFirstColumn="0" w:lastRowLastColumn="0"/>
              <w:rPr>
                <w:sz w:val="18"/>
                <w:szCs w:val="18"/>
              </w:rPr>
            </w:pPr>
            <w:r w:rsidRPr="005862CD">
              <w:rPr>
                <w:sz w:val="18"/>
                <w:szCs w:val="18"/>
              </w:rPr>
              <w:t>20%</w:t>
            </w:r>
          </w:p>
        </w:tc>
        <w:tc>
          <w:tcPr>
            <w:tcW w:w="1343" w:type="dxa"/>
            <w:hideMark/>
          </w:tcPr>
          <w:p w14:paraId="386F659D" w14:textId="77777777" w:rsidR="00653D7C" w:rsidRPr="005862CD" w:rsidRDefault="00653D7C" w:rsidP="00653D7C">
            <w:pPr>
              <w:spacing w:line="264" w:lineRule="auto"/>
              <w:cnfStyle w:val="000000000000" w:firstRow="0" w:lastRow="0" w:firstColumn="0" w:lastColumn="0" w:oddVBand="0" w:evenVBand="0" w:oddHBand="0" w:evenHBand="0" w:firstRowFirstColumn="0" w:firstRowLastColumn="0" w:lastRowFirstColumn="0" w:lastRowLastColumn="0"/>
              <w:rPr>
                <w:sz w:val="18"/>
                <w:szCs w:val="18"/>
              </w:rPr>
            </w:pPr>
            <w:r w:rsidRPr="005862CD">
              <w:rPr>
                <w:sz w:val="18"/>
                <w:szCs w:val="18"/>
              </w:rPr>
              <w:t>9</w:t>
            </w:r>
          </w:p>
        </w:tc>
        <w:tc>
          <w:tcPr>
            <w:tcW w:w="1842" w:type="dxa"/>
            <w:hideMark/>
          </w:tcPr>
          <w:p w14:paraId="249A0AFC" w14:textId="77777777" w:rsidR="00653D7C" w:rsidRPr="005862CD" w:rsidRDefault="00653D7C" w:rsidP="00653D7C">
            <w:pPr>
              <w:spacing w:line="264" w:lineRule="auto"/>
              <w:cnfStyle w:val="000000000000" w:firstRow="0" w:lastRow="0" w:firstColumn="0" w:lastColumn="0" w:oddVBand="0" w:evenVBand="0" w:oddHBand="0" w:evenHBand="0" w:firstRowFirstColumn="0" w:firstRowLastColumn="0" w:lastRowFirstColumn="0" w:lastRowLastColumn="0"/>
              <w:rPr>
                <w:sz w:val="18"/>
                <w:szCs w:val="18"/>
              </w:rPr>
            </w:pPr>
            <w:r w:rsidRPr="005862CD">
              <w:rPr>
                <w:sz w:val="18"/>
                <w:szCs w:val="18"/>
              </w:rPr>
              <w:t>6</w:t>
            </w:r>
          </w:p>
        </w:tc>
        <w:tc>
          <w:tcPr>
            <w:tcW w:w="1550" w:type="dxa"/>
            <w:hideMark/>
          </w:tcPr>
          <w:p w14:paraId="44A41BF2" w14:textId="77777777" w:rsidR="00653D7C" w:rsidRPr="005862CD" w:rsidRDefault="00653D7C" w:rsidP="00653D7C">
            <w:pPr>
              <w:spacing w:line="264" w:lineRule="auto"/>
              <w:cnfStyle w:val="000000000000" w:firstRow="0" w:lastRow="0" w:firstColumn="0" w:lastColumn="0" w:oddVBand="0" w:evenVBand="0" w:oddHBand="0" w:evenHBand="0" w:firstRowFirstColumn="0" w:firstRowLastColumn="0" w:lastRowFirstColumn="0" w:lastRowLastColumn="0"/>
              <w:rPr>
                <w:sz w:val="18"/>
                <w:szCs w:val="18"/>
              </w:rPr>
            </w:pPr>
            <w:r w:rsidRPr="005862CD">
              <w:rPr>
                <w:sz w:val="18"/>
                <w:szCs w:val="18"/>
              </w:rPr>
              <w:t>8</w:t>
            </w:r>
          </w:p>
        </w:tc>
      </w:tr>
      <w:tr w:rsidR="00653D7C" w:rsidRPr="005862CD" w14:paraId="0ACEBD2E" w14:textId="77777777" w:rsidTr="00CD0C08">
        <w:trPr>
          <w:cnfStyle w:val="000000100000" w:firstRow="0" w:lastRow="0" w:firstColumn="0" w:lastColumn="0" w:oddVBand="0" w:evenVBand="0" w:oddHBand="1" w:evenHBand="0" w:firstRowFirstColumn="0" w:firstRowLastColumn="0" w:lastRowFirstColumn="0" w:lastRowLastColumn="0"/>
          <w:trHeight w:val="677"/>
          <w:jc w:val="center"/>
        </w:trPr>
        <w:tc>
          <w:tcPr>
            <w:cnfStyle w:val="001000000000" w:firstRow="0" w:lastRow="0" w:firstColumn="1" w:lastColumn="0" w:oddVBand="0" w:evenVBand="0" w:oddHBand="0" w:evenHBand="0" w:firstRowFirstColumn="0" w:firstRowLastColumn="0" w:lastRowFirstColumn="0" w:lastRowLastColumn="0"/>
            <w:tcW w:w="2647" w:type="dxa"/>
            <w:hideMark/>
          </w:tcPr>
          <w:p w14:paraId="7759C251" w14:textId="77777777" w:rsidR="00653D7C" w:rsidRPr="005862CD" w:rsidRDefault="00653D7C" w:rsidP="00653D7C">
            <w:pPr>
              <w:spacing w:line="264" w:lineRule="auto"/>
              <w:rPr>
                <w:sz w:val="18"/>
                <w:szCs w:val="18"/>
              </w:rPr>
            </w:pPr>
            <w:r w:rsidRPr="005862CD">
              <w:rPr>
                <w:sz w:val="18"/>
                <w:szCs w:val="18"/>
              </w:rPr>
              <w:t>Flexibiliteit &amp; uitbreidbaarheid</w:t>
            </w:r>
          </w:p>
        </w:tc>
        <w:tc>
          <w:tcPr>
            <w:tcW w:w="1534" w:type="dxa"/>
            <w:hideMark/>
          </w:tcPr>
          <w:p w14:paraId="4980A0A0" w14:textId="77777777" w:rsidR="00653D7C" w:rsidRPr="005862CD" w:rsidRDefault="00653D7C" w:rsidP="00653D7C">
            <w:pPr>
              <w:spacing w:line="264" w:lineRule="auto"/>
              <w:cnfStyle w:val="000000100000" w:firstRow="0" w:lastRow="0" w:firstColumn="0" w:lastColumn="0" w:oddVBand="0" w:evenVBand="0" w:oddHBand="1" w:evenHBand="0" w:firstRowFirstColumn="0" w:firstRowLastColumn="0" w:lastRowFirstColumn="0" w:lastRowLastColumn="0"/>
              <w:rPr>
                <w:sz w:val="18"/>
                <w:szCs w:val="18"/>
              </w:rPr>
            </w:pPr>
            <w:r w:rsidRPr="005862CD">
              <w:rPr>
                <w:sz w:val="18"/>
                <w:szCs w:val="18"/>
              </w:rPr>
              <w:t>10%</w:t>
            </w:r>
          </w:p>
        </w:tc>
        <w:tc>
          <w:tcPr>
            <w:tcW w:w="1343" w:type="dxa"/>
            <w:hideMark/>
          </w:tcPr>
          <w:p w14:paraId="669EF60F" w14:textId="77777777" w:rsidR="00653D7C" w:rsidRPr="005862CD" w:rsidRDefault="00653D7C" w:rsidP="00653D7C">
            <w:pPr>
              <w:spacing w:line="264" w:lineRule="auto"/>
              <w:cnfStyle w:val="000000100000" w:firstRow="0" w:lastRow="0" w:firstColumn="0" w:lastColumn="0" w:oddVBand="0" w:evenVBand="0" w:oddHBand="1" w:evenHBand="0" w:firstRowFirstColumn="0" w:firstRowLastColumn="0" w:lastRowFirstColumn="0" w:lastRowLastColumn="0"/>
              <w:rPr>
                <w:sz w:val="18"/>
                <w:szCs w:val="18"/>
              </w:rPr>
            </w:pPr>
            <w:r w:rsidRPr="005862CD">
              <w:rPr>
                <w:sz w:val="18"/>
                <w:szCs w:val="18"/>
              </w:rPr>
              <w:t>5</w:t>
            </w:r>
          </w:p>
        </w:tc>
        <w:tc>
          <w:tcPr>
            <w:tcW w:w="1842" w:type="dxa"/>
            <w:hideMark/>
          </w:tcPr>
          <w:p w14:paraId="7B5298C7" w14:textId="77777777" w:rsidR="00653D7C" w:rsidRPr="005862CD" w:rsidRDefault="00653D7C" w:rsidP="00653D7C">
            <w:pPr>
              <w:spacing w:line="264" w:lineRule="auto"/>
              <w:cnfStyle w:val="000000100000" w:firstRow="0" w:lastRow="0" w:firstColumn="0" w:lastColumn="0" w:oddVBand="0" w:evenVBand="0" w:oddHBand="1" w:evenHBand="0" w:firstRowFirstColumn="0" w:firstRowLastColumn="0" w:lastRowFirstColumn="0" w:lastRowLastColumn="0"/>
              <w:rPr>
                <w:sz w:val="18"/>
                <w:szCs w:val="18"/>
              </w:rPr>
            </w:pPr>
            <w:r w:rsidRPr="005862CD">
              <w:rPr>
                <w:sz w:val="18"/>
                <w:szCs w:val="18"/>
              </w:rPr>
              <w:t>9</w:t>
            </w:r>
          </w:p>
        </w:tc>
        <w:tc>
          <w:tcPr>
            <w:tcW w:w="1550" w:type="dxa"/>
            <w:hideMark/>
          </w:tcPr>
          <w:p w14:paraId="2ABC09BF" w14:textId="77777777" w:rsidR="00653D7C" w:rsidRPr="005862CD" w:rsidRDefault="00653D7C" w:rsidP="00653D7C">
            <w:pPr>
              <w:spacing w:line="264" w:lineRule="auto"/>
              <w:cnfStyle w:val="000000100000" w:firstRow="0" w:lastRow="0" w:firstColumn="0" w:lastColumn="0" w:oddVBand="0" w:evenVBand="0" w:oddHBand="1" w:evenHBand="0" w:firstRowFirstColumn="0" w:firstRowLastColumn="0" w:lastRowFirstColumn="0" w:lastRowLastColumn="0"/>
              <w:rPr>
                <w:sz w:val="18"/>
                <w:szCs w:val="18"/>
              </w:rPr>
            </w:pPr>
            <w:r w:rsidRPr="005862CD">
              <w:rPr>
                <w:sz w:val="18"/>
                <w:szCs w:val="18"/>
              </w:rPr>
              <w:t>7</w:t>
            </w:r>
          </w:p>
        </w:tc>
      </w:tr>
      <w:tr w:rsidR="00653D7C" w:rsidRPr="005862CD" w14:paraId="621F0D87" w14:textId="77777777" w:rsidTr="00CD0C08">
        <w:trPr>
          <w:trHeight w:val="347"/>
          <w:jc w:val="center"/>
        </w:trPr>
        <w:tc>
          <w:tcPr>
            <w:cnfStyle w:val="001000000000" w:firstRow="0" w:lastRow="0" w:firstColumn="1" w:lastColumn="0" w:oddVBand="0" w:evenVBand="0" w:oddHBand="0" w:evenHBand="0" w:firstRowFirstColumn="0" w:firstRowLastColumn="0" w:lastRowFirstColumn="0" w:lastRowLastColumn="0"/>
            <w:tcW w:w="2647" w:type="dxa"/>
            <w:hideMark/>
          </w:tcPr>
          <w:p w14:paraId="383C4A8E" w14:textId="77777777" w:rsidR="00653D7C" w:rsidRPr="005862CD" w:rsidRDefault="00653D7C" w:rsidP="00653D7C">
            <w:pPr>
              <w:spacing w:line="264" w:lineRule="auto"/>
              <w:rPr>
                <w:sz w:val="18"/>
                <w:szCs w:val="18"/>
              </w:rPr>
            </w:pPr>
            <w:r w:rsidRPr="005862CD">
              <w:rPr>
                <w:sz w:val="18"/>
                <w:szCs w:val="18"/>
              </w:rPr>
              <w:t>Totaalscore</w:t>
            </w:r>
          </w:p>
        </w:tc>
        <w:tc>
          <w:tcPr>
            <w:tcW w:w="1534" w:type="dxa"/>
            <w:hideMark/>
          </w:tcPr>
          <w:p w14:paraId="7C04EFF1" w14:textId="77777777" w:rsidR="00653D7C" w:rsidRPr="005862CD" w:rsidRDefault="00653D7C" w:rsidP="00653D7C">
            <w:pPr>
              <w:spacing w:line="264" w:lineRule="auto"/>
              <w:cnfStyle w:val="000000000000" w:firstRow="0" w:lastRow="0" w:firstColumn="0" w:lastColumn="0" w:oddVBand="0" w:evenVBand="0" w:oddHBand="0" w:evenHBand="0" w:firstRowFirstColumn="0" w:firstRowLastColumn="0" w:lastRowFirstColumn="0" w:lastRowLastColumn="0"/>
              <w:rPr>
                <w:sz w:val="18"/>
                <w:szCs w:val="18"/>
              </w:rPr>
            </w:pPr>
            <w:r w:rsidRPr="005862CD">
              <w:rPr>
                <w:b/>
                <w:bCs/>
                <w:sz w:val="18"/>
                <w:szCs w:val="18"/>
              </w:rPr>
              <w:t>100%</w:t>
            </w:r>
          </w:p>
        </w:tc>
        <w:tc>
          <w:tcPr>
            <w:tcW w:w="1343" w:type="dxa"/>
            <w:hideMark/>
          </w:tcPr>
          <w:p w14:paraId="6475DFE4" w14:textId="77777777" w:rsidR="00653D7C" w:rsidRPr="005862CD" w:rsidRDefault="00653D7C" w:rsidP="00653D7C">
            <w:pPr>
              <w:spacing w:line="264" w:lineRule="auto"/>
              <w:cnfStyle w:val="000000000000" w:firstRow="0" w:lastRow="0" w:firstColumn="0" w:lastColumn="0" w:oddVBand="0" w:evenVBand="0" w:oddHBand="0" w:evenHBand="0" w:firstRowFirstColumn="0" w:firstRowLastColumn="0" w:lastRowFirstColumn="0" w:lastRowLastColumn="0"/>
              <w:rPr>
                <w:sz w:val="18"/>
                <w:szCs w:val="18"/>
              </w:rPr>
            </w:pPr>
            <w:r w:rsidRPr="005862CD">
              <w:rPr>
                <w:b/>
                <w:bCs/>
                <w:sz w:val="18"/>
                <w:szCs w:val="18"/>
              </w:rPr>
              <w:t>6.4</w:t>
            </w:r>
          </w:p>
        </w:tc>
        <w:tc>
          <w:tcPr>
            <w:tcW w:w="1842" w:type="dxa"/>
            <w:hideMark/>
          </w:tcPr>
          <w:p w14:paraId="191B2B09" w14:textId="77777777" w:rsidR="00653D7C" w:rsidRPr="005862CD" w:rsidRDefault="00653D7C" w:rsidP="00653D7C">
            <w:pPr>
              <w:spacing w:line="264" w:lineRule="auto"/>
              <w:cnfStyle w:val="000000000000" w:firstRow="0" w:lastRow="0" w:firstColumn="0" w:lastColumn="0" w:oddVBand="0" w:evenVBand="0" w:oddHBand="0" w:evenHBand="0" w:firstRowFirstColumn="0" w:firstRowLastColumn="0" w:lastRowFirstColumn="0" w:lastRowLastColumn="0"/>
              <w:rPr>
                <w:sz w:val="18"/>
                <w:szCs w:val="18"/>
              </w:rPr>
            </w:pPr>
            <w:r w:rsidRPr="005862CD">
              <w:rPr>
                <w:b/>
                <w:bCs/>
                <w:sz w:val="18"/>
                <w:szCs w:val="18"/>
              </w:rPr>
              <w:t>6.6</w:t>
            </w:r>
          </w:p>
        </w:tc>
        <w:tc>
          <w:tcPr>
            <w:tcW w:w="1550" w:type="dxa"/>
            <w:hideMark/>
          </w:tcPr>
          <w:p w14:paraId="424EBFC0" w14:textId="77777777" w:rsidR="00653D7C" w:rsidRPr="005862CD" w:rsidRDefault="00653D7C" w:rsidP="00653D7C">
            <w:pPr>
              <w:spacing w:line="264" w:lineRule="auto"/>
              <w:cnfStyle w:val="000000000000" w:firstRow="0" w:lastRow="0" w:firstColumn="0" w:lastColumn="0" w:oddVBand="0" w:evenVBand="0" w:oddHBand="0" w:evenHBand="0" w:firstRowFirstColumn="0" w:firstRowLastColumn="0" w:lastRowFirstColumn="0" w:lastRowLastColumn="0"/>
              <w:rPr>
                <w:sz w:val="18"/>
                <w:szCs w:val="18"/>
              </w:rPr>
            </w:pPr>
            <w:r w:rsidRPr="005862CD">
              <w:rPr>
                <w:b/>
                <w:bCs/>
                <w:sz w:val="18"/>
                <w:szCs w:val="18"/>
              </w:rPr>
              <w:t>8.4</w:t>
            </w:r>
          </w:p>
        </w:tc>
      </w:tr>
    </w:tbl>
    <w:p w14:paraId="2F68BC2B" w14:textId="0A1CED63" w:rsidR="00D92B9C" w:rsidRPr="005862CD" w:rsidRDefault="00D92B9C" w:rsidP="004740F5"/>
    <w:p w14:paraId="40558CB3" w14:textId="77777777" w:rsidR="00367E02" w:rsidRDefault="00367E02" w:rsidP="00367E02">
      <w:r w:rsidRPr="00367E02">
        <w:t xml:space="preserve">Onze keuze viel op </w:t>
      </w:r>
      <w:r w:rsidRPr="00367E02">
        <w:rPr>
          <w:b/>
          <w:bCs/>
        </w:rPr>
        <w:t>TimescaleDB</w:t>
      </w:r>
      <w:r w:rsidRPr="00367E02">
        <w:t xml:space="preserve">, een extensie op PostgreSQL. Deze hybride oplossing combineert de sterktes van relationele databases met de voordelen van tijdgebaseerde opslag. Binnen TimescaleDB kan een tabel worden gemarkeerd als een </w:t>
      </w:r>
      <w:r w:rsidRPr="00367E02">
        <w:rPr>
          <w:b/>
          <w:bCs/>
        </w:rPr>
        <w:t>hypertabel</w:t>
      </w:r>
      <w:r w:rsidRPr="00367E02">
        <w:t>. Deze wordt geoptimaliseerd voor tijdreeksen, waarbij de primaire sleutel gebaseerd is op een timestamp die niet uniek hoeft te zijn. Op deze tabellen kunnen krachtige tijdsgebonden query’s worden uitgevoerd met betere performance.</w:t>
      </w:r>
    </w:p>
    <w:p w14:paraId="3DFBEFF7" w14:textId="77777777" w:rsidR="00367E02" w:rsidRPr="00367E02" w:rsidRDefault="00367E02" w:rsidP="00367E02"/>
    <w:p w14:paraId="2D037EAD" w14:textId="77777777" w:rsidR="00367E02" w:rsidRPr="00367E02" w:rsidRDefault="00367E02" w:rsidP="00367E02">
      <w:r w:rsidRPr="00367E02">
        <w:t>Later in dit document bespreek ik TimescaleDB verder in detail, aangezien het een belangrijk onderdeel van het project vormde.</w:t>
      </w:r>
    </w:p>
    <w:p w14:paraId="4642C218" w14:textId="27E768F3" w:rsidR="00653D7C" w:rsidRPr="005862CD" w:rsidRDefault="00D92B9C" w:rsidP="004740F5">
      <w:r w:rsidRPr="005862CD">
        <w:br w:type="column"/>
      </w:r>
    </w:p>
    <w:p w14:paraId="14F9E4B6" w14:textId="7C09F036" w:rsidR="00B70934" w:rsidRPr="005862CD" w:rsidRDefault="00B70934" w:rsidP="00B70934">
      <w:pPr>
        <w:pStyle w:val="Kop3"/>
      </w:pPr>
      <w:bookmarkStart w:id="14" w:name="_Toc199513792"/>
      <w:r w:rsidRPr="005862CD">
        <w:t>Hostingplatform</w:t>
      </w:r>
      <w:bookmarkEnd w:id="14"/>
    </w:p>
    <w:p w14:paraId="02255D72" w14:textId="77777777" w:rsidR="00367E02" w:rsidRDefault="00367E02" w:rsidP="00367E02">
      <w:r>
        <w:t xml:space="preserve">Voor de hosting van onze applicatie vergeleken we </w:t>
      </w:r>
      <w:r>
        <w:rPr>
          <w:rStyle w:val="Zwaar"/>
        </w:rPr>
        <w:t>Amazon Web Services (AWS)</w:t>
      </w:r>
      <w:r>
        <w:t xml:space="preserve"> met </w:t>
      </w:r>
      <w:r>
        <w:rPr>
          <w:rStyle w:val="Zwaar"/>
        </w:rPr>
        <w:t>Microsoft Azure</w:t>
      </w:r>
      <w:r>
        <w:t>. Beide platformen zijn krachtig, veelzijdig en marktleiders binnen het cloudlandschap. Toch kozen we uiteindelijk voor AWS als het meest geschikte platform voor dit project.</w:t>
      </w:r>
    </w:p>
    <w:p w14:paraId="78AEAA75" w14:textId="77777777" w:rsidR="00367E02" w:rsidRDefault="00367E02" w:rsidP="00367E02">
      <w:pPr>
        <w:rPr>
          <w:rFonts w:ascii="Times New Roman" w:hAnsi="Times New Roman" w:cs="Times New Roman"/>
          <w:sz w:val="24"/>
        </w:rPr>
      </w:pPr>
    </w:p>
    <w:p w14:paraId="36EC4389" w14:textId="0DBE3F3E" w:rsidR="00CD0C08" w:rsidRDefault="00367E02" w:rsidP="00367E02">
      <w:r>
        <w:t>De doorslaggevende factor was de reeds aanwezige expertise binnen Faros, wat resulteerde in een vlotte opstart en een beperkte leercurve. Daarnaast bood AWS voldoende ondersteuning op het gebied van monitoring, databanken en schaalbaarheid.</w:t>
      </w:r>
    </w:p>
    <w:p w14:paraId="54526285" w14:textId="77777777" w:rsidR="00367E02" w:rsidRPr="005862CD" w:rsidRDefault="00367E02" w:rsidP="00367E02"/>
    <w:tbl>
      <w:tblPr>
        <w:tblStyle w:val="Rastertabel5donker-Accent1"/>
        <w:tblW w:w="8702" w:type="dxa"/>
        <w:jc w:val="center"/>
        <w:tblLook w:val="04A0" w:firstRow="1" w:lastRow="0" w:firstColumn="1" w:lastColumn="0" w:noHBand="0" w:noVBand="1"/>
      </w:tblPr>
      <w:tblGrid>
        <w:gridCol w:w="4311"/>
        <w:gridCol w:w="1787"/>
        <w:gridCol w:w="1213"/>
        <w:gridCol w:w="1391"/>
      </w:tblGrid>
      <w:tr w:rsidR="00CD0C08" w:rsidRPr="005862CD" w14:paraId="4CBD36BF" w14:textId="77777777" w:rsidTr="00CD0C08">
        <w:trPr>
          <w:cnfStyle w:val="100000000000" w:firstRow="1" w:lastRow="0" w:firstColumn="0" w:lastColumn="0" w:oddVBand="0" w:evenVBand="0" w:oddHBand="0" w:evenHBand="0" w:firstRowFirstColumn="0" w:firstRowLastColumn="0" w:lastRowFirstColumn="0" w:lastRowLastColumn="0"/>
          <w:trHeight w:val="549"/>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E200A5" w14:textId="77777777" w:rsidR="00CD0C08" w:rsidRPr="005862CD" w:rsidRDefault="00CD0C08" w:rsidP="00CD0C08">
            <w:pPr>
              <w:spacing w:line="264" w:lineRule="auto"/>
            </w:pPr>
            <w:r w:rsidRPr="005862CD">
              <w:t>Criteria</w:t>
            </w:r>
          </w:p>
        </w:tc>
        <w:tc>
          <w:tcPr>
            <w:tcW w:w="0" w:type="auto"/>
            <w:hideMark/>
          </w:tcPr>
          <w:p w14:paraId="3B3F7F2D" w14:textId="77777777" w:rsidR="00CD0C08" w:rsidRPr="005862CD" w:rsidRDefault="00CD0C08" w:rsidP="00CD0C08">
            <w:pPr>
              <w:spacing w:line="264" w:lineRule="auto"/>
              <w:cnfStyle w:val="100000000000" w:firstRow="1" w:lastRow="0" w:firstColumn="0" w:lastColumn="0" w:oddVBand="0" w:evenVBand="0" w:oddHBand="0" w:evenHBand="0" w:firstRowFirstColumn="0" w:firstRowLastColumn="0" w:lastRowFirstColumn="0" w:lastRowLastColumn="0"/>
            </w:pPr>
            <w:r w:rsidRPr="005862CD">
              <w:t>Gewicht</w:t>
            </w:r>
          </w:p>
        </w:tc>
        <w:tc>
          <w:tcPr>
            <w:tcW w:w="0" w:type="auto"/>
            <w:hideMark/>
          </w:tcPr>
          <w:p w14:paraId="0DFEB4E5" w14:textId="77777777" w:rsidR="00CD0C08" w:rsidRPr="005862CD" w:rsidRDefault="00CD0C08" w:rsidP="00CD0C08">
            <w:pPr>
              <w:spacing w:line="264" w:lineRule="auto"/>
              <w:cnfStyle w:val="100000000000" w:firstRow="1" w:lastRow="0" w:firstColumn="0" w:lastColumn="0" w:oddVBand="0" w:evenVBand="0" w:oddHBand="0" w:evenHBand="0" w:firstRowFirstColumn="0" w:firstRowLastColumn="0" w:lastRowFirstColumn="0" w:lastRowLastColumn="0"/>
            </w:pPr>
            <w:r w:rsidRPr="005862CD">
              <w:t>AWS</w:t>
            </w:r>
          </w:p>
        </w:tc>
        <w:tc>
          <w:tcPr>
            <w:tcW w:w="0" w:type="auto"/>
            <w:hideMark/>
          </w:tcPr>
          <w:p w14:paraId="7F6E7CF8" w14:textId="77777777" w:rsidR="00CD0C08" w:rsidRPr="005862CD" w:rsidRDefault="00CD0C08" w:rsidP="00CD0C08">
            <w:pPr>
              <w:spacing w:line="264" w:lineRule="auto"/>
              <w:cnfStyle w:val="100000000000" w:firstRow="1" w:lastRow="0" w:firstColumn="0" w:lastColumn="0" w:oddVBand="0" w:evenVBand="0" w:oddHBand="0" w:evenHBand="0" w:firstRowFirstColumn="0" w:firstRowLastColumn="0" w:lastRowFirstColumn="0" w:lastRowLastColumn="0"/>
            </w:pPr>
            <w:r w:rsidRPr="005862CD">
              <w:t>Azure</w:t>
            </w:r>
          </w:p>
        </w:tc>
      </w:tr>
      <w:tr w:rsidR="00CD0C08" w:rsidRPr="005862CD" w14:paraId="49157252" w14:textId="77777777" w:rsidTr="00CD0C08">
        <w:trPr>
          <w:cnfStyle w:val="000000100000" w:firstRow="0" w:lastRow="0" w:firstColumn="0" w:lastColumn="0" w:oddVBand="0" w:evenVBand="0" w:oddHBand="1" w:evenHBand="0" w:firstRowFirstColumn="0" w:firstRowLastColumn="0" w:lastRowFirstColumn="0" w:lastRowLastColumn="0"/>
          <w:trHeight w:val="513"/>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EA1295" w14:textId="77777777" w:rsidR="00CD0C08" w:rsidRPr="005862CD" w:rsidRDefault="00CD0C08" w:rsidP="00CD0C08">
            <w:pPr>
              <w:spacing w:line="264" w:lineRule="auto"/>
            </w:pPr>
            <w:r w:rsidRPr="005862CD">
              <w:t>Dienstenaanbod</w:t>
            </w:r>
          </w:p>
        </w:tc>
        <w:tc>
          <w:tcPr>
            <w:tcW w:w="0" w:type="auto"/>
            <w:hideMark/>
          </w:tcPr>
          <w:p w14:paraId="5BD7A5C2" w14:textId="77777777" w:rsidR="00CD0C08" w:rsidRPr="005862CD" w:rsidRDefault="00CD0C08" w:rsidP="00CD0C08">
            <w:pPr>
              <w:spacing w:line="264" w:lineRule="auto"/>
              <w:cnfStyle w:val="000000100000" w:firstRow="0" w:lastRow="0" w:firstColumn="0" w:lastColumn="0" w:oddVBand="0" w:evenVBand="0" w:oddHBand="1" w:evenHBand="0" w:firstRowFirstColumn="0" w:firstRowLastColumn="0" w:lastRowFirstColumn="0" w:lastRowLastColumn="0"/>
            </w:pPr>
            <w:r w:rsidRPr="005862CD">
              <w:t>25%</w:t>
            </w:r>
          </w:p>
        </w:tc>
        <w:tc>
          <w:tcPr>
            <w:tcW w:w="0" w:type="auto"/>
            <w:hideMark/>
          </w:tcPr>
          <w:p w14:paraId="7AFEF630" w14:textId="77777777" w:rsidR="00CD0C08" w:rsidRPr="005862CD" w:rsidRDefault="00CD0C08" w:rsidP="00CD0C08">
            <w:pPr>
              <w:spacing w:line="264" w:lineRule="auto"/>
              <w:cnfStyle w:val="000000100000" w:firstRow="0" w:lastRow="0" w:firstColumn="0" w:lastColumn="0" w:oddVBand="0" w:evenVBand="0" w:oddHBand="1" w:evenHBand="0" w:firstRowFirstColumn="0" w:firstRowLastColumn="0" w:lastRowFirstColumn="0" w:lastRowLastColumn="0"/>
            </w:pPr>
            <w:r w:rsidRPr="005862CD">
              <w:t>9</w:t>
            </w:r>
          </w:p>
        </w:tc>
        <w:tc>
          <w:tcPr>
            <w:tcW w:w="0" w:type="auto"/>
            <w:hideMark/>
          </w:tcPr>
          <w:p w14:paraId="2237932A" w14:textId="77777777" w:rsidR="00CD0C08" w:rsidRPr="005862CD" w:rsidRDefault="00CD0C08" w:rsidP="00CD0C08">
            <w:pPr>
              <w:spacing w:line="264" w:lineRule="auto"/>
              <w:cnfStyle w:val="000000100000" w:firstRow="0" w:lastRow="0" w:firstColumn="0" w:lastColumn="0" w:oddVBand="0" w:evenVBand="0" w:oddHBand="1" w:evenHBand="0" w:firstRowFirstColumn="0" w:firstRowLastColumn="0" w:lastRowFirstColumn="0" w:lastRowLastColumn="0"/>
            </w:pPr>
            <w:r w:rsidRPr="005862CD">
              <w:t>8</w:t>
            </w:r>
          </w:p>
        </w:tc>
      </w:tr>
      <w:tr w:rsidR="00CD0C08" w:rsidRPr="005862CD" w14:paraId="21C51C56" w14:textId="77777777" w:rsidTr="00CD0C08">
        <w:trPr>
          <w:trHeight w:val="549"/>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6CF993E" w14:textId="77777777" w:rsidR="00CD0C08" w:rsidRPr="005862CD" w:rsidRDefault="00CD0C08" w:rsidP="00CD0C08">
            <w:pPr>
              <w:spacing w:line="264" w:lineRule="auto"/>
            </w:pPr>
            <w:r w:rsidRPr="005862CD">
              <w:t>Schaalbaarheid</w:t>
            </w:r>
          </w:p>
        </w:tc>
        <w:tc>
          <w:tcPr>
            <w:tcW w:w="0" w:type="auto"/>
            <w:hideMark/>
          </w:tcPr>
          <w:p w14:paraId="7536B71D" w14:textId="77777777" w:rsidR="00CD0C08" w:rsidRPr="005862CD" w:rsidRDefault="00CD0C08" w:rsidP="00CD0C08">
            <w:pPr>
              <w:spacing w:line="264" w:lineRule="auto"/>
              <w:cnfStyle w:val="000000000000" w:firstRow="0" w:lastRow="0" w:firstColumn="0" w:lastColumn="0" w:oddVBand="0" w:evenVBand="0" w:oddHBand="0" w:evenHBand="0" w:firstRowFirstColumn="0" w:firstRowLastColumn="0" w:lastRowFirstColumn="0" w:lastRowLastColumn="0"/>
            </w:pPr>
            <w:r w:rsidRPr="005862CD">
              <w:t>20%</w:t>
            </w:r>
          </w:p>
        </w:tc>
        <w:tc>
          <w:tcPr>
            <w:tcW w:w="0" w:type="auto"/>
            <w:hideMark/>
          </w:tcPr>
          <w:p w14:paraId="4F1BBA56" w14:textId="77777777" w:rsidR="00CD0C08" w:rsidRPr="005862CD" w:rsidRDefault="00CD0C08" w:rsidP="00CD0C08">
            <w:pPr>
              <w:spacing w:line="264" w:lineRule="auto"/>
              <w:cnfStyle w:val="000000000000" w:firstRow="0" w:lastRow="0" w:firstColumn="0" w:lastColumn="0" w:oddVBand="0" w:evenVBand="0" w:oddHBand="0" w:evenHBand="0" w:firstRowFirstColumn="0" w:firstRowLastColumn="0" w:lastRowFirstColumn="0" w:lastRowLastColumn="0"/>
            </w:pPr>
            <w:r w:rsidRPr="005862CD">
              <w:t>9</w:t>
            </w:r>
          </w:p>
        </w:tc>
        <w:tc>
          <w:tcPr>
            <w:tcW w:w="0" w:type="auto"/>
            <w:hideMark/>
          </w:tcPr>
          <w:p w14:paraId="75C8572C" w14:textId="77777777" w:rsidR="00CD0C08" w:rsidRPr="005862CD" w:rsidRDefault="00CD0C08" w:rsidP="00CD0C08">
            <w:pPr>
              <w:spacing w:line="264" w:lineRule="auto"/>
              <w:cnfStyle w:val="000000000000" w:firstRow="0" w:lastRow="0" w:firstColumn="0" w:lastColumn="0" w:oddVBand="0" w:evenVBand="0" w:oddHBand="0" w:evenHBand="0" w:firstRowFirstColumn="0" w:firstRowLastColumn="0" w:lastRowFirstColumn="0" w:lastRowLastColumn="0"/>
            </w:pPr>
            <w:r w:rsidRPr="005862CD">
              <w:t>8</w:t>
            </w:r>
          </w:p>
        </w:tc>
      </w:tr>
      <w:tr w:rsidR="00CD0C08" w:rsidRPr="005862CD" w14:paraId="388F90B7" w14:textId="77777777" w:rsidTr="00CD0C08">
        <w:trPr>
          <w:cnfStyle w:val="000000100000" w:firstRow="0" w:lastRow="0" w:firstColumn="0" w:lastColumn="0" w:oddVBand="0" w:evenVBand="0" w:oddHBand="1" w:evenHBand="0" w:firstRowFirstColumn="0" w:firstRowLastColumn="0" w:lastRowFirstColumn="0" w:lastRowLastColumn="0"/>
          <w:trHeight w:val="549"/>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1DCD1B5" w14:textId="77777777" w:rsidR="00CD0C08" w:rsidRPr="005862CD" w:rsidRDefault="00CD0C08" w:rsidP="00CD0C08">
            <w:pPr>
              <w:spacing w:line="264" w:lineRule="auto"/>
            </w:pPr>
            <w:r w:rsidRPr="005862CD">
              <w:t>Prijsstructuur</w:t>
            </w:r>
          </w:p>
        </w:tc>
        <w:tc>
          <w:tcPr>
            <w:tcW w:w="0" w:type="auto"/>
            <w:hideMark/>
          </w:tcPr>
          <w:p w14:paraId="2F65C4A7" w14:textId="77777777" w:rsidR="00CD0C08" w:rsidRPr="005862CD" w:rsidRDefault="00CD0C08" w:rsidP="00CD0C08">
            <w:pPr>
              <w:spacing w:line="264" w:lineRule="auto"/>
              <w:cnfStyle w:val="000000100000" w:firstRow="0" w:lastRow="0" w:firstColumn="0" w:lastColumn="0" w:oddVBand="0" w:evenVBand="0" w:oddHBand="1" w:evenHBand="0" w:firstRowFirstColumn="0" w:firstRowLastColumn="0" w:lastRowFirstColumn="0" w:lastRowLastColumn="0"/>
            </w:pPr>
            <w:r w:rsidRPr="005862CD">
              <w:t>15%</w:t>
            </w:r>
          </w:p>
        </w:tc>
        <w:tc>
          <w:tcPr>
            <w:tcW w:w="0" w:type="auto"/>
            <w:hideMark/>
          </w:tcPr>
          <w:p w14:paraId="6E360179" w14:textId="77777777" w:rsidR="00CD0C08" w:rsidRPr="005862CD" w:rsidRDefault="00CD0C08" w:rsidP="00CD0C08">
            <w:pPr>
              <w:spacing w:line="264" w:lineRule="auto"/>
              <w:cnfStyle w:val="000000100000" w:firstRow="0" w:lastRow="0" w:firstColumn="0" w:lastColumn="0" w:oddVBand="0" w:evenVBand="0" w:oddHBand="1" w:evenHBand="0" w:firstRowFirstColumn="0" w:firstRowLastColumn="0" w:lastRowFirstColumn="0" w:lastRowLastColumn="0"/>
            </w:pPr>
            <w:r w:rsidRPr="005862CD">
              <w:t>7</w:t>
            </w:r>
          </w:p>
        </w:tc>
        <w:tc>
          <w:tcPr>
            <w:tcW w:w="0" w:type="auto"/>
            <w:hideMark/>
          </w:tcPr>
          <w:p w14:paraId="28E371C0" w14:textId="77777777" w:rsidR="00CD0C08" w:rsidRPr="005862CD" w:rsidRDefault="00CD0C08" w:rsidP="00CD0C08">
            <w:pPr>
              <w:spacing w:line="264" w:lineRule="auto"/>
              <w:cnfStyle w:val="000000100000" w:firstRow="0" w:lastRow="0" w:firstColumn="0" w:lastColumn="0" w:oddVBand="0" w:evenVBand="0" w:oddHBand="1" w:evenHBand="0" w:firstRowFirstColumn="0" w:firstRowLastColumn="0" w:lastRowFirstColumn="0" w:lastRowLastColumn="0"/>
            </w:pPr>
            <w:r w:rsidRPr="005862CD">
              <w:t>8</w:t>
            </w:r>
          </w:p>
        </w:tc>
      </w:tr>
      <w:tr w:rsidR="00CD0C08" w:rsidRPr="005862CD" w14:paraId="1C6CD17F" w14:textId="77777777" w:rsidTr="00CD0C08">
        <w:trPr>
          <w:trHeight w:val="513"/>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AF9EA2" w14:textId="77777777" w:rsidR="00CD0C08" w:rsidRPr="005862CD" w:rsidRDefault="00CD0C08" w:rsidP="00CD0C08">
            <w:pPr>
              <w:spacing w:line="264" w:lineRule="auto"/>
            </w:pPr>
            <w:r w:rsidRPr="005862CD">
              <w:t>Gebruiksgemak</w:t>
            </w:r>
          </w:p>
        </w:tc>
        <w:tc>
          <w:tcPr>
            <w:tcW w:w="0" w:type="auto"/>
            <w:hideMark/>
          </w:tcPr>
          <w:p w14:paraId="4A65AB1B" w14:textId="77777777" w:rsidR="00CD0C08" w:rsidRPr="005862CD" w:rsidRDefault="00CD0C08" w:rsidP="00CD0C08">
            <w:pPr>
              <w:spacing w:line="264" w:lineRule="auto"/>
              <w:cnfStyle w:val="000000000000" w:firstRow="0" w:lastRow="0" w:firstColumn="0" w:lastColumn="0" w:oddVBand="0" w:evenVBand="0" w:oddHBand="0" w:evenHBand="0" w:firstRowFirstColumn="0" w:firstRowLastColumn="0" w:lastRowFirstColumn="0" w:lastRowLastColumn="0"/>
            </w:pPr>
            <w:r w:rsidRPr="005862CD">
              <w:t>15%</w:t>
            </w:r>
          </w:p>
        </w:tc>
        <w:tc>
          <w:tcPr>
            <w:tcW w:w="0" w:type="auto"/>
            <w:hideMark/>
          </w:tcPr>
          <w:p w14:paraId="39620732" w14:textId="77777777" w:rsidR="00CD0C08" w:rsidRPr="005862CD" w:rsidRDefault="00CD0C08" w:rsidP="00CD0C08">
            <w:pPr>
              <w:spacing w:line="264" w:lineRule="auto"/>
              <w:cnfStyle w:val="000000000000" w:firstRow="0" w:lastRow="0" w:firstColumn="0" w:lastColumn="0" w:oddVBand="0" w:evenVBand="0" w:oddHBand="0" w:evenHBand="0" w:firstRowFirstColumn="0" w:firstRowLastColumn="0" w:lastRowFirstColumn="0" w:lastRowLastColumn="0"/>
            </w:pPr>
            <w:r w:rsidRPr="005862CD">
              <w:t>6</w:t>
            </w:r>
          </w:p>
        </w:tc>
        <w:tc>
          <w:tcPr>
            <w:tcW w:w="0" w:type="auto"/>
            <w:hideMark/>
          </w:tcPr>
          <w:p w14:paraId="00BAE195" w14:textId="77777777" w:rsidR="00CD0C08" w:rsidRPr="005862CD" w:rsidRDefault="00CD0C08" w:rsidP="00CD0C08">
            <w:pPr>
              <w:spacing w:line="264" w:lineRule="auto"/>
              <w:cnfStyle w:val="000000000000" w:firstRow="0" w:lastRow="0" w:firstColumn="0" w:lastColumn="0" w:oddVBand="0" w:evenVBand="0" w:oddHBand="0" w:evenHBand="0" w:firstRowFirstColumn="0" w:firstRowLastColumn="0" w:lastRowFirstColumn="0" w:lastRowLastColumn="0"/>
            </w:pPr>
            <w:r w:rsidRPr="005862CD">
              <w:t>8</w:t>
            </w:r>
          </w:p>
        </w:tc>
      </w:tr>
      <w:tr w:rsidR="00CD0C08" w:rsidRPr="005862CD" w14:paraId="69BF6798" w14:textId="77777777" w:rsidTr="00CD0C08">
        <w:trPr>
          <w:cnfStyle w:val="000000100000" w:firstRow="0" w:lastRow="0" w:firstColumn="0" w:lastColumn="0" w:oddVBand="0" w:evenVBand="0" w:oddHBand="1" w:evenHBand="0" w:firstRowFirstColumn="0" w:firstRowLastColumn="0" w:lastRowFirstColumn="0" w:lastRowLastColumn="0"/>
          <w:trHeight w:val="549"/>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ADA9BE" w14:textId="77777777" w:rsidR="00CD0C08" w:rsidRPr="005862CD" w:rsidRDefault="00CD0C08" w:rsidP="00CD0C08">
            <w:pPr>
              <w:spacing w:line="264" w:lineRule="auto"/>
            </w:pPr>
            <w:r w:rsidRPr="005862CD">
              <w:t>Interne expertise Faros</w:t>
            </w:r>
          </w:p>
        </w:tc>
        <w:tc>
          <w:tcPr>
            <w:tcW w:w="0" w:type="auto"/>
            <w:hideMark/>
          </w:tcPr>
          <w:p w14:paraId="42558A45" w14:textId="77777777" w:rsidR="00CD0C08" w:rsidRPr="005862CD" w:rsidRDefault="00CD0C08" w:rsidP="00CD0C08">
            <w:pPr>
              <w:spacing w:line="264" w:lineRule="auto"/>
              <w:cnfStyle w:val="000000100000" w:firstRow="0" w:lastRow="0" w:firstColumn="0" w:lastColumn="0" w:oddVBand="0" w:evenVBand="0" w:oddHBand="1" w:evenHBand="0" w:firstRowFirstColumn="0" w:firstRowLastColumn="0" w:lastRowFirstColumn="0" w:lastRowLastColumn="0"/>
            </w:pPr>
            <w:r w:rsidRPr="005862CD">
              <w:t>25%</w:t>
            </w:r>
          </w:p>
        </w:tc>
        <w:tc>
          <w:tcPr>
            <w:tcW w:w="0" w:type="auto"/>
            <w:hideMark/>
          </w:tcPr>
          <w:p w14:paraId="66A649A6" w14:textId="77777777" w:rsidR="00CD0C08" w:rsidRPr="005862CD" w:rsidRDefault="00CD0C08" w:rsidP="00CD0C08">
            <w:pPr>
              <w:spacing w:line="264" w:lineRule="auto"/>
              <w:cnfStyle w:val="000000100000" w:firstRow="0" w:lastRow="0" w:firstColumn="0" w:lastColumn="0" w:oddVBand="0" w:evenVBand="0" w:oddHBand="1" w:evenHBand="0" w:firstRowFirstColumn="0" w:firstRowLastColumn="0" w:lastRowFirstColumn="0" w:lastRowLastColumn="0"/>
            </w:pPr>
            <w:r w:rsidRPr="005862CD">
              <w:t>10</w:t>
            </w:r>
          </w:p>
        </w:tc>
        <w:tc>
          <w:tcPr>
            <w:tcW w:w="0" w:type="auto"/>
            <w:hideMark/>
          </w:tcPr>
          <w:p w14:paraId="14645FE4" w14:textId="77777777" w:rsidR="00CD0C08" w:rsidRPr="005862CD" w:rsidRDefault="00CD0C08" w:rsidP="00CD0C08">
            <w:pPr>
              <w:spacing w:line="264" w:lineRule="auto"/>
              <w:cnfStyle w:val="000000100000" w:firstRow="0" w:lastRow="0" w:firstColumn="0" w:lastColumn="0" w:oddVBand="0" w:evenVBand="0" w:oddHBand="1" w:evenHBand="0" w:firstRowFirstColumn="0" w:firstRowLastColumn="0" w:lastRowFirstColumn="0" w:lastRowLastColumn="0"/>
            </w:pPr>
            <w:r w:rsidRPr="005862CD">
              <w:t>5</w:t>
            </w:r>
          </w:p>
        </w:tc>
      </w:tr>
      <w:tr w:rsidR="00CD0C08" w:rsidRPr="005862CD" w14:paraId="6FD9901E" w14:textId="77777777" w:rsidTr="00CD0C08">
        <w:trPr>
          <w:trHeight w:val="513"/>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F63424" w14:textId="77777777" w:rsidR="00CD0C08" w:rsidRPr="005862CD" w:rsidRDefault="00CD0C08" w:rsidP="00CD0C08">
            <w:pPr>
              <w:spacing w:line="264" w:lineRule="auto"/>
            </w:pPr>
            <w:r w:rsidRPr="005862CD">
              <w:t>Totaalscore</w:t>
            </w:r>
          </w:p>
        </w:tc>
        <w:tc>
          <w:tcPr>
            <w:tcW w:w="0" w:type="auto"/>
            <w:hideMark/>
          </w:tcPr>
          <w:p w14:paraId="763B47EE" w14:textId="77777777" w:rsidR="00CD0C08" w:rsidRPr="005862CD" w:rsidRDefault="00CD0C08" w:rsidP="00CD0C08">
            <w:pPr>
              <w:spacing w:line="264" w:lineRule="auto"/>
              <w:cnfStyle w:val="000000000000" w:firstRow="0" w:lastRow="0" w:firstColumn="0" w:lastColumn="0" w:oddVBand="0" w:evenVBand="0" w:oddHBand="0" w:evenHBand="0" w:firstRowFirstColumn="0" w:firstRowLastColumn="0" w:lastRowFirstColumn="0" w:lastRowLastColumn="0"/>
            </w:pPr>
            <w:r w:rsidRPr="005862CD">
              <w:rPr>
                <w:b/>
                <w:bCs/>
              </w:rPr>
              <w:t>100%</w:t>
            </w:r>
          </w:p>
        </w:tc>
        <w:tc>
          <w:tcPr>
            <w:tcW w:w="0" w:type="auto"/>
            <w:hideMark/>
          </w:tcPr>
          <w:p w14:paraId="5B43633B" w14:textId="77777777" w:rsidR="00CD0C08" w:rsidRPr="005862CD" w:rsidRDefault="00CD0C08" w:rsidP="00CD0C08">
            <w:pPr>
              <w:spacing w:line="264" w:lineRule="auto"/>
              <w:cnfStyle w:val="000000000000" w:firstRow="0" w:lastRow="0" w:firstColumn="0" w:lastColumn="0" w:oddVBand="0" w:evenVBand="0" w:oddHBand="0" w:evenHBand="0" w:firstRowFirstColumn="0" w:firstRowLastColumn="0" w:lastRowFirstColumn="0" w:lastRowLastColumn="0"/>
            </w:pPr>
            <w:r w:rsidRPr="005862CD">
              <w:rPr>
                <w:b/>
                <w:bCs/>
              </w:rPr>
              <w:t>8.4</w:t>
            </w:r>
          </w:p>
        </w:tc>
        <w:tc>
          <w:tcPr>
            <w:tcW w:w="0" w:type="auto"/>
            <w:hideMark/>
          </w:tcPr>
          <w:p w14:paraId="4342AC52" w14:textId="77777777" w:rsidR="00CD0C08" w:rsidRPr="005862CD" w:rsidRDefault="00CD0C08" w:rsidP="00CD0C08">
            <w:pPr>
              <w:spacing w:line="264" w:lineRule="auto"/>
              <w:cnfStyle w:val="000000000000" w:firstRow="0" w:lastRow="0" w:firstColumn="0" w:lastColumn="0" w:oddVBand="0" w:evenVBand="0" w:oddHBand="0" w:evenHBand="0" w:firstRowFirstColumn="0" w:firstRowLastColumn="0" w:lastRowFirstColumn="0" w:lastRowLastColumn="0"/>
            </w:pPr>
            <w:r w:rsidRPr="005862CD">
              <w:rPr>
                <w:b/>
                <w:bCs/>
              </w:rPr>
              <w:t>7.5</w:t>
            </w:r>
          </w:p>
        </w:tc>
      </w:tr>
    </w:tbl>
    <w:p w14:paraId="77FCB62B" w14:textId="77777777" w:rsidR="00CD0C08" w:rsidRDefault="00CD0C08" w:rsidP="00CD0C08"/>
    <w:p w14:paraId="67AA3241" w14:textId="777C8408" w:rsidR="00367E02" w:rsidRPr="005862CD" w:rsidRDefault="00367E02" w:rsidP="00CD0C08">
      <w:r w:rsidRPr="00367E02">
        <w:t>AWS bleek voor dit project de meest logische keuze, dankzij de bestaande kennis in het team en de sterke ondersteuning voor schaalbare en betrouwbare cloudoplossingen.</w:t>
      </w:r>
    </w:p>
    <w:p w14:paraId="073E0FCD" w14:textId="1C6A23C1" w:rsidR="00B70934" w:rsidRPr="005862CD" w:rsidRDefault="00B70934" w:rsidP="00B70934">
      <w:pPr>
        <w:pStyle w:val="Kop2"/>
      </w:pPr>
      <w:bookmarkStart w:id="15" w:name="_Toc199513793"/>
      <w:r w:rsidRPr="005862CD">
        <w:t>Conclusie</w:t>
      </w:r>
      <w:bookmarkEnd w:id="15"/>
    </w:p>
    <w:p w14:paraId="7D290665" w14:textId="77777777" w:rsidR="00367E02" w:rsidRDefault="00367E02" w:rsidP="00367E02">
      <w:r>
        <w:t>Veel van de keuzes die we tijdens dit project maakten, zijn sterk beïnvloed door de aanwezige expertise binnen Faros. Dit was geen toevallige omstandigheid, maar een bewuste strategie: door aan te sluiten bij de kennis en ervaring van de professionals binnen het bedrijf, kregen wij als studenten de kans om maximaal bij te leren – niet enkel over technologie, maar ook over het hanteren van een professionele en doordachte aanpak.</w:t>
      </w:r>
    </w:p>
    <w:p w14:paraId="1B3932A0" w14:textId="77777777" w:rsidR="00367E02" w:rsidRDefault="00367E02" w:rsidP="00367E02">
      <w:pPr>
        <w:rPr>
          <w:rFonts w:ascii="Times New Roman" w:hAnsi="Times New Roman" w:cs="Times New Roman"/>
          <w:sz w:val="24"/>
        </w:rPr>
      </w:pPr>
    </w:p>
    <w:p w14:paraId="33DF6D7F" w14:textId="59311D67" w:rsidR="003D38B2" w:rsidRPr="005862CD" w:rsidRDefault="00367E02" w:rsidP="003D38B2">
      <w:r>
        <w:t>Het leerproces stond centraal, zowel voor Faros als voor ons. Daarom werkten we waar mogelijk volgens best practices en industry standards. Verderop in dit document wordt duidelijk hoe deze keuzes hebben bijgedragen aan de kwaliteit, robuustheid en schaalbaarheid van onze oplossing.</w:t>
      </w:r>
    </w:p>
    <w:p w14:paraId="04EF4958" w14:textId="4C41E91C" w:rsidR="00C94064" w:rsidRDefault="00367E02" w:rsidP="00C94064">
      <w:pPr>
        <w:pStyle w:val="Kop1"/>
        <w:rPr>
          <w:lang w:val="nl-BE" w:eastAsia="nl-BE"/>
        </w:rPr>
      </w:pPr>
      <w:r>
        <w:rPr>
          <w:lang w:val="nl-BE" w:eastAsia="nl-BE"/>
        </w:rPr>
        <w:br w:type="column"/>
      </w:r>
      <w:bookmarkStart w:id="16" w:name="_Toc199513794"/>
      <w:r w:rsidR="003D38B2" w:rsidRPr="005862CD">
        <w:rPr>
          <w:lang w:val="nl-BE" w:eastAsia="nl-BE"/>
        </w:rPr>
        <w:lastRenderedPageBreak/>
        <w:t>Projectmanagement &amp; Werkwijz</w:t>
      </w:r>
      <w:r w:rsidR="00C94064" w:rsidRPr="005862CD">
        <w:rPr>
          <w:lang w:val="nl-BE" w:eastAsia="nl-BE"/>
        </w:rPr>
        <w:t>e</w:t>
      </w:r>
      <w:bookmarkEnd w:id="16"/>
    </w:p>
    <w:p w14:paraId="1A29E99E" w14:textId="77777777" w:rsidR="00367E02" w:rsidRDefault="00367E02" w:rsidP="00367E02">
      <w:r>
        <w:t xml:space="preserve">Voor dit project kozen we ervoor om te werken volgens de </w:t>
      </w:r>
      <w:r>
        <w:rPr>
          <w:rStyle w:val="Zwaar"/>
        </w:rPr>
        <w:t>Agile/Scrum-methodologie</w:t>
      </w:r>
      <w:r>
        <w:t xml:space="preserve"> – een aanpak die veelvuldig wordt toegepast binnen IT-projecten en ook bij Faros geldt als gevestigde standaard.</w:t>
      </w:r>
    </w:p>
    <w:p w14:paraId="39EE3C82" w14:textId="77777777" w:rsidR="00367E02" w:rsidRDefault="00367E02" w:rsidP="00367E02">
      <w:pPr>
        <w:rPr>
          <w:rFonts w:ascii="Times New Roman" w:hAnsi="Times New Roman" w:cs="Times New Roman"/>
          <w:sz w:val="24"/>
        </w:rPr>
      </w:pPr>
    </w:p>
    <w:p w14:paraId="54F4195B" w14:textId="77777777" w:rsidR="00367E02" w:rsidRDefault="00367E02" w:rsidP="00367E02">
      <w:r>
        <w:t xml:space="preserve">We werden begeleid door </w:t>
      </w:r>
      <w:r>
        <w:rPr>
          <w:rStyle w:val="Zwaar"/>
        </w:rPr>
        <w:t>Arne</w:t>
      </w:r>
      <w:r>
        <w:t>, onze projectcoördinator, die ons actief ondersteunde bij het correct en consequent toepassen van de Scrum-principes. Zijn rol was cruciaal in het structureren van onze samenwerking en het behouden van een duidelijk ritme binnen de verschillende sprints.</w:t>
      </w:r>
    </w:p>
    <w:p w14:paraId="2C899242" w14:textId="77777777" w:rsidR="00367E02" w:rsidRDefault="00367E02" w:rsidP="00367E02"/>
    <w:p w14:paraId="21845E1B" w14:textId="40675009" w:rsidR="00367E02" w:rsidRPr="00367E02" w:rsidRDefault="00367E02" w:rsidP="00367E02">
      <w:pPr>
        <w:rPr>
          <w:lang w:eastAsia="nl-BE"/>
        </w:rPr>
      </w:pPr>
      <w:r>
        <w:t xml:space="preserve">In het volgende hoofdstuk geef ik een korte toelichting op wat Agile en Scrum precies inhouden, gevolgd door een bespreking van hoe deze werkwijze ons project concreet heeft beïnvloed. Aansluitend behandel ik de </w:t>
      </w:r>
      <w:r>
        <w:rPr>
          <w:rStyle w:val="Zwaar"/>
        </w:rPr>
        <w:t>Atlassian Stack</w:t>
      </w:r>
      <w:r>
        <w:t xml:space="preserve"> – een verzameling tools die ons hielp om Scrum efficiënt te implementeren en op te volgen.</w:t>
      </w:r>
    </w:p>
    <w:p w14:paraId="372B2255" w14:textId="450826D3" w:rsidR="004A125D" w:rsidRPr="005862CD" w:rsidRDefault="004A125D" w:rsidP="004A125D">
      <w:pPr>
        <w:pStyle w:val="Kop2"/>
      </w:pPr>
      <w:bookmarkStart w:id="17" w:name="_Toc199513795"/>
      <w:r w:rsidRPr="005862CD">
        <w:t>Scrum &amp; Agile Methodologie</w:t>
      </w:r>
      <w:bookmarkEnd w:id="17"/>
    </w:p>
    <w:p w14:paraId="71CDBBD8" w14:textId="77777777" w:rsidR="00045B0F" w:rsidRDefault="00045B0F" w:rsidP="00045B0F">
      <w:r>
        <w:t xml:space="preserve">Scrum ontstond nog vóór Agile, als een praktisch framework dat organisaties helpt hun projecten beter te organiseren. Het werkt met kleine, zelfsturende teams van ongeveer drie tot negen personen. Deze teams werken in korte, afgebakende periodes – zogenaamde </w:t>
      </w:r>
      <w:r>
        <w:rPr>
          <w:rStyle w:val="Zwaar"/>
        </w:rPr>
        <w:t>sprints</w:t>
      </w:r>
      <w:r>
        <w:t xml:space="preserve"> – waarin telkens duidelijke doelstellingen worden geformuleerd. Zo wordt een groot project opgedeeld in kleinere, beheersbare onderdelen. Scrum vergemakkelijkt de planning en maakt het mogelijk om na elke sprint de voortgang te demonstreren aan de </w:t>
      </w:r>
      <w:r>
        <w:rPr>
          <w:rStyle w:val="Zwaar"/>
        </w:rPr>
        <w:t>product owner</w:t>
      </w:r>
      <w:r>
        <w:t>. (Timon, 2020)</w:t>
      </w:r>
    </w:p>
    <w:p w14:paraId="5657C4D9" w14:textId="77777777" w:rsidR="00045B0F" w:rsidRDefault="00045B0F" w:rsidP="00045B0F">
      <w:pPr>
        <w:rPr>
          <w:rFonts w:ascii="Times New Roman" w:hAnsi="Times New Roman" w:cs="Times New Roman"/>
          <w:sz w:val="24"/>
        </w:rPr>
      </w:pPr>
    </w:p>
    <w:p w14:paraId="7CAC305F" w14:textId="77777777" w:rsidR="00045B0F" w:rsidRDefault="00045B0F" w:rsidP="00045B0F">
      <w:r>
        <w:t xml:space="preserve">Agile ontstond later, specifiek binnen de wereld van softwareontwikkeling. Het introduceerde een reeks waarden en principes, zoals: </w:t>
      </w:r>
      <w:r>
        <w:rPr>
          <w:rStyle w:val="Zwaar"/>
        </w:rPr>
        <w:t>individuen en interacties boven processen en tools, werkende software boven uitgebreide documentatie, samenwerking met de klant boven contractonderhandelingen, en reageren op verandering boven het volgen van een plan</w:t>
      </w:r>
      <w:r>
        <w:t>. Agile ontstond als antwoord op de vaak logge en inflexibele structuren van grote organisaties. (Timon, 2020)</w:t>
      </w:r>
    </w:p>
    <w:p w14:paraId="1FBEC2FB" w14:textId="77777777" w:rsidR="003A0D2B" w:rsidRDefault="003A0D2B" w:rsidP="007F48FA">
      <w:pPr>
        <w:rPr>
          <w:lang w:eastAsia="nl-BE"/>
        </w:rPr>
      </w:pPr>
    </w:p>
    <w:p w14:paraId="79D9E132" w14:textId="6E2F1E79" w:rsidR="007F48FA" w:rsidRDefault="003A0D2B" w:rsidP="003A0D2B">
      <w:pPr>
        <w:jc w:val="center"/>
        <w:rPr>
          <w:lang w:eastAsia="nl-BE"/>
        </w:rPr>
      </w:pPr>
      <w:r>
        <w:rPr>
          <w:noProof/>
        </w:rPr>
        <w:drawing>
          <wp:inline distT="0" distB="0" distL="0" distR="0" wp14:anchorId="79BE2F0B" wp14:editId="739F59EA">
            <wp:extent cx="5257800" cy="3220765"/>
            <wp:effectExtent l="0" t="0" r="0" b="0"/>
            <wp:docPr id="971019685" name="Afbeelding 63" descr="Afbeelding met tekst, schermopname, diagram, ontwerp&#10;&#10;Door AI gegenereerde inhoud is mogelijk onju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019685" name="Afbeelding 63" descr="Afbeelding met tekst, schermopname, diagram, ontwerp&#10;&#10;Door AI gegenereerde inhoud is mogelijk onjuis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4271" cy="3224729"/>
                    </a:xfrm>
                    <a:prstGeom prst="rect">
                      <a:avLst/>
                    </a:prstGeom>
                    <a:noFill/>
                    <a:ln>
                      <a:noFill/>
                    </a:ln>
                  </pic:spPr>
                </pic:pic>
              </a:graphicData>
            </a:graphic>
          </wp:inline>
        </w:drawing>
      </w:r>
    </w:p>
    <w:p w14:paraId="0AFDCD3E" w14:textId="44EB1B0E" w:rsidR="00045B0F" w:rsidRPr="003F7E36" w:rsidRDefault="003A0D2B" w:rsidP="003F7E36">
      <w:pPr>
        <w:pStyle w:val="AfbeeldingBijschrift"/>
      </w:pPr>
      <w:r w:rsidRPr="003F7E36">
        <w:t>Agile Iteraties</w:t>
      </w:r>
    </w:p>
    <w:p w14:paraId="5D0A0B93" w14:textId="4A55E9B6" w:rsidR="00045B0F" w:rsidRDefault="00045B0F" w:rsidP="00045B0F">
      <w:pPr>
        <w:rPr>
          <w:lang w:eastAsia="nl-BE"/>
        </w:rPr>
      </w:pPr>
      <w:r>
        <w:rPr>
          <w:lang w:eastAsia="nl-BE"/>
        </w:rPr>
        <w:br w:type="column"/>
      </w:r>
      <w:r w:rsidRPr="00045B0F">
        <w:rPr>
          <w:lang w:eastAsia="nl-BE"/>
        </w:rPr>
        <w:lastRenderedPageBreak/>
        <w:t xml:space="preserve">Wat is het belangrijkste verschil tussen beide? </w:t>
      </w:r>
      <w:r w:rsidRPr="00045B0F">
        <w:rPr>
          <w:b/>
          <w:bCs/>
          <w:lang w:eastAsia="nl-BE"/>
        </w:rPr>
        <w:t>Scrum is een concreet framework</w:t>
      </w:r>
      <w:r w:rsidRPr="00045B0F">
        <w:rPr>
          <w:lang w:eastAsia="nl-BE"/>
        </w:rPr>
        <w:t xml:space="preserve">, terwijl </w:t>
      </w:r>
      <w:r w:rsidRPr="00045B0F">
        <w:rPr>
          <w:b/>
          <w:bCs/>
          <w:lang w:eastAsia="nl-BE"/>
        </w:rPr>
        <w:t>Agile een mindset</w:t>
      </w:r>
      <w:r w:rsidRPr="00045B0F">
        <w:rPr>
          <w:lang w:eastAsia="nl-BE"/>
        </w:rPr>
        <w:t xml:space="preserve"> is: een manier van denken over hoe succesvolle projecten moeten verlopen.</w:t>
      </w:r>
    </w:p>
    <w:p w14:paraId="2C5CB5A7" w14:textId="77777777" w:rsidR="00045B0F" w:rsidRPr="00045B0F" w:rsidRDefault="00045B0F" w:rsidP="00045B0F">
      <w:pPr>
        <w:rPr>
          <w:lang w:eastAsia="nl-BE"/>
        </w:rPr>
      </w:pPr>
    </w:p>
    <w:p w14:paraId="656AF85E" w14:textId="77777777" w:rsidR="00045B0F" w:rsidRDefault="00045B0F" w:rsidP="00045B0F">
      <w:pPr>
        <w:rPr>
          <w:lang w:eastAsia="nl-BE"/>
        </w:rPr>
      </w:pPr>
      <w:r w:rsidRPr="00045B0F">
        <w:rPr>
          <w:lang w:eastAsia="nl-BE"/>
        </w:rPr>
        <w:t xml:space="preserve">Ook binnen ons project pasten we deze principes toe. Zo hielden we dagelijks een </w:t>
      </w:r>
      <w:r w:rsidRPr="00045B0F">
        <w:rPr>
          <w:b/>
          <w:bCs/>
          <w:lang w:eastAsia="nl-BE"/>
        </w:rPr>
        <w:t>stand-upmeeting</w:t>
      </w:r>
      <w:r w:rsidRPr="00045B0F">
        <w:rPr>
          <w:lang w:eastAsia="nl-BE"/>
        </w:rPr>
        <w:t>, waarbij teamleden in een korte, staande bespreking hun voortgang deelden. Dit zorgde voor transparantie, bevorderde onderlinge samenwerking en gaf de coördinator de kans om tijdig bij te sturen.</w:t>
      </w:r>
    </w:p>
    <w:p w14:paraId="67CA52B1" w14:textId="77777777" w:rsidR="00045B0F" w:rsidRPr="00045B0F" w:rsidRDefault="00045B0F" w:rsidP="00045B0F">
      <w:pPr>
        <w:rPr>
          <w:lang w:eastAsia="nl-BE"/>
        </w:rPr>
      </w:pPr>
    </w:p>
    <w:p w14:paraId="53C7128D" w14:textId="77777777" w:rsidR="00045B0F" w:rsidRPr="00045B0F" w:rsidRDefault="00045B0F" w:rsidP="00045B0F">
      <w:pPr>
        <w:rPr>
          <w:lang w:eastAsia="nl-BE"/>
        </w:rPr>
      </w:pPr>
      <w:r w:rsidRPr="00045B0F">
        <w:rPr>
          <w:lang w:eastAsia="nl-BE"/>
        </w:rPr>
        <w:t xml:space="preserve">We werkten in </w:t>
      </w:r>
      <w:r w:rsidRPr="00045B0F">
        <w:rPr>
          <w:b/>
          <w:bCs/>
          <w:lang w:eastAsia="nl-BE"/>
        </w:rPr>
        <w:t>wekelijkse sprints</w:t>
      </w:r>
      <w:r w:rsidRPr="00045B0F">
        <w:rPr>
          <w:lang w:eastAsia="nl-BE"/>
        </w:rPr>
        <w:t xml:space="preserve">. Aan het einde van elke sprint gaven we een demo en hielden we een </w:t>
      </w:r>
      <w:r w:rsidRPr="00045B0F">
        <w:rPr>
          <w:b/>
          <w:bCs/>
          <w:lang w:eastAsia="nl-BE"/>
        </w:rPr>
        <w:t>sprint planning</w:t>
      </w:r>
      <w:r w:rsidRPr="00045B0F">
        <w:rPr>
          <w:lang w:eastAsia="nl-BE"/>
        </w:rPr>
        <w:t xml:space="preserve"> voor de volgende sprint. Daarnaast organiseerden we tweewekelijks een </w:t>
      </w:r>
      <w:r w:rsidRPr="00045B0F">
        <w:rPr>
          <w:b/>
          <w:bCs/>
          <w:lang w:eastAsia="nl-BE"/>
        </w:rPr>
        <w:t>retrospective</w:t>
      </w:r>
      <w:r w:rsidRPr="00045B0F">
        <w:rPr>
          <w:lang w:eastAsia="nl-BE"/>
        </w:rPr>
        <w:t>, waarbij we de afgelopen sprint evalueerden aan de hand van drie categorieën:</w:t>
      </w:r>
    </w:p>
    <w:p w14:paraId="171F945A" w14:textId="77777777" w:rsidR="00045B0F" w:rsidRPr="00045B0F" w:rsidRDefault="00045B0F" w:rsidP="00045B0F">
      <w:pPr>
        <w:numPr>
          <w:ilvl w:val="0"/>
          <w:numId w:val="73"/>
        </w:numPr>
        <w:rPr>
          <w:lang w:eastAsia="nl-BE"/>
        </w:rPr>
      </w:pPr>
      <w:r w:rsidRPr="00045B0F">
        <w:rPr>
          <w:b/>
          <w:bCs/>
          <w:lang w:eastAsia="nl-BE"/>
        </w:rPr>
        <w:t>Glad</w:t>
      </w:r>
      <w:r w:rsidRPr="00045B0F">
        <w:rPr>
          <w:lang w:eastAsia="nl-BE"/>
        </w:rPr>
        <w:t xml:space="preserve"> – Wat verliep goed?</w:t>
      </w:r>
    </w:p>
    <w:p w14:paraId="318AEE1A" w14:textId="77777777" w:rsidR="00045B0F" w:rsidRPr="00045B0F" w:rsidRDefault="00045B0F" w:rsidP="00045B0F">
      <w:pPr>
        <w:numPr>
          <w:ilvl w:val="0"/>
          <w:numId w:val="73"/>
        </w:numPr>
        <w:rPr>
          <w:lang w:eastAsia="nl-BE"/>
        </w:rPr>
      </w:pPr>
      <w:r w:rsidRPr="00045B0F">
        <w:rPr>
          <w:b/>
          <w:bCs/>
          <w:lang w:eastAsia="nl-BE"/>
        </w:rPr>
        <w:t>Sad</w:t>
      </w:r>
      <w:r w:rsidRPr="00045B0F">
        <w:rPr>
          <w:lang w:eastAsia="nl-BE"/>
        </w:rPr>
        <w:t xml:space="preserve"> – Wat kon beter?</w:t>
      </w:r>
    </w:p>
    <w:p w14:paraId="39DD3822" w14:textId="77777777" w:rsidR="00045B0F" w:rsidRDefault="00045B0F" w:rsidP="00045B0F">
      <w:pPr>
        <w:numPr>
          <w:ilvl w:val="0"/>
          <w:numId w:val="73"/>
        </w:numPr>
        <w:rPr>
          <w:lang w:eastAsia="nl-BE"/>
        </w:rPr>
      </w:pPr>
      <w:r w:rsidRPr="00045B0F">
        <w:rPr>
          <w:b/>
          <w:bCs/>
          <w:lang w:eastAsia="nl-BE"/>
        </w:rPr>
        <w:t>Mad</w:t>
      </w:r>
      <w:r w:rsidRPr="00045B0F">
        <w:rPr>
          <w:lang w:eastAsia="nl-BE"/>
        </w:rPr>
        <w:t xml:space="preserve"> – Wat frustreerde ons of moet dringend veranderen?</w:t>
      </w:r>
    </w:p>
    <w:p w14:paraId="5CB96517" w14:textId="77777777" w:rsidR="00045B0F" w:rsidRPr="00045B0F" w:rsidRDefault="00045B0F" w:rsidP="00045B0F">
      <w:pPr>
        <w:numPr>
          <w:ilvl w:val="0"/>
          <w:numId w:val="73"/>
        </w:numPr>
        <w:rPr>
          <w:lang w:eastAsia="nl-BE"/>
        </w:rPr>
      </w:pPr>
    </w:p>
    <w:p w14:paraId="76BF3E46" w14:textId="77777777" w:rsidR="00045B0F" w:rsidRDefault="00045B0F" w:rsidP="00045B0F">
      <w:pPr>
        <w:rPr>
          <w:lang w:eastAsia="nl-BE"/>
        </w:rPr>
      </w:pPr>
      <w:r w:rsidRPr="00045B0F">
        <w:rPr>
          <w:lang w:eastAsia="nl-BE"/>
        </w:rPr>
        <w:t>We noteerden onze inzichten op post-its en bespraken ze in teamverband.</w:t>
      </w:r>
    </w:p>
    <w:p w14:paraId="6734CD1F" w14:textId="77777777" w:rsidR="00045B0F" w:rsidRPr="00045B0F" w:rsidRDefault="00045B0F" w:rsidP="00045B0F">
      <w:pPr>
        <w:rPr>
          <w:lang w:eastAsia="nl-BE"/>
        </w:rPr>
      </w:pPr>
    </w:p>
    <w:p w14:paraId="21C5000A" w14:textId="77777777" w:rsidR="00045B0F" w:rsidRPr="00045B0F" w:rsidRDefault="00045B0F" w:rsidP="00045B0F">
      <w:pPr>
        <w:rPr>
          <w:lang w:eastAsia="nl-BE"/>
        </w:rPr>
      </w:pPr>
      <w:r w:rsidRPr="00045B0F">
        <w:rPr>
          <w:lang w:eastAsia="nl-BE"/>
        </w:rPr>
        <w:t>Ook de Agile-mindset kwam duidelijk tot uiting: we waren flexibel in onze technologische keuzes, pasten prioriteiten aan waar nodig, en beperkten de documentatie tot het strikt noodzakelijke. Onderlinge kennisdeling werd gestimuleerd via regelmatige teammeetings.</w:t>
      </w:r>
    </w:p>
    <w:p w14:paraId="3CBA2AFD" w14:textId="77777777" w:rsidR="00045B0F" w:rsidRPr="005862CD" w:rsidRDefault="00045B0F" w:rsidP="00045B0F">
      <w:pPr>
        <w:rPr>
          <w:lang w:eastAsia="nl-BE"/>
        </w:rPr>
      </w:pPr>
    </w:p>
    <w:p w14:paraId="2C66245D" w14:textId="59980456" w:rsidR="00097927" w:rsidRDefault="004A125D" w:rsidP="000115DE">
      <w:pPr>
        <w:pStyle w:val="Kop2"/>
      </w:pPr>
      <w:bookmarkStart w:id="18" w:name="_Toc199513796"/>
      <w:r w:rsidRPr="005862CD">
        <w:t>Atlassian Stack in de praktijk</w:t>
      </w:r>
      <w:bookmarkEnd w:id="18"/>
    </w:p>
    <w:p w14:paraId="0EB3F56D" w14:textId="77777777" w:rsidR="00045B0F" w:rsidRDefault="00045B0F" w:rsidP="00045B0F">
      <w:r>
        <w:t xml:space="preserve">Om de Agile/Scrum-werkwijze optimaal te ondersteunen, maakten we gebruik van tools uit de </w:t>
      </w:r>
      <w:r>
        <w:rPr>
          <w:rStyle w:val="Zwaar"/>
        </w:rPr>
        <w:t>Atlassian Stack</w:t>
      </w:r>
      <w:r>
        <w:t xml:space="preserve">, met name </w:t>
      </w:r>
      <w:r>
        <w:rPr>
          <w:rStyle w:val="Zwaar"/>
        </w:rPr>
        <w:t>Jira</w:t>
      </w:r>
      <w:r>
        <w:t xml:space="preserve">, </w:t>
      </w:r>
      <w:r>
        <w:rPr>
          <w:rStyle w:val="Zwaar"/>
        </w:rPr>
        <w:t>Confluence</w:t>
      </w:r>
      <w:r>
        <w:t xml:space="preserve"> en </w:t>
      </w:r>
      <w:r>
        <w:rPr>
          <w:rStyle w:val="Zwaar"/>
        </w:rPr>
        <w:t>Bitbucket</w:t>
      </w:r>
      <w:r>
        <w:t>. Deze tools integreren naadloos met elkaar en worden algemeen beschouwd als de industry standard binnen moderne softwareontwikkeling.</w:t>
      </w:r>
    </w:p>
    <w:p w14:paraId="11BA5703" w14:textId="77777777" w:rsidR="00045B0F" w:rsidRDefault="00045B0F" w:rsidP="00045B0F">
      <w:pPr>
        <w:rPr>
          <w:rFonts w:ascii="Times New Roman" w:hAnsi="Times New Roman" w:cs="Times New Roman"/>
          <w:sz w:val="24"/>
        </w:rPr>
      </w:pPr>
    </w:p>
    <w:p w14:paraId="28DB0774" w14:textId="77777777" w:rsidR="00045B0F" w:rsidRDefault="00045B0F" w:rsidP="00045B0F">
      <w:r>
        <w:t xml:space="preserve">Met </w:t>
      </w:r>
      <w:r>
        <w:rPr>
          <w:rStyle w:val="Zwaar"/>
        </w:rPr>
        <w:t>Jira</w:t>
      </w:r>
      <w:r>
        <w:t xml:space="preserve"> beheerden we onze sprints via </w:t>
      </w:r>
      <w:r>
        <w:rPr>
          <w:rStyle w:val="Zwaar"/>
        </w:rPr>
        <w:t>tickets</w:t>
      </w:r>
      <w:r>
        <w:t xml:space="preserve">, waarbij elke taak of functionaliteit werd voorgesteld als een afzonderlijk item. Elk ticket bevatte een duidelijke omschrijving en </w:t>
      </w:r>
      <w:r>
        <w:rPr>
          <w:rStyle w:val="Zwaar"/>
        </w:rPr>
        <w:t>acceptatiecriteria</w:t>
      </w:r>
      <w:r>
        <w:t xml:space="preserve">: een lijst met vereisten waaraan voldaan moest zijn voordat het ticket als “afgewerkt” werd beschouwd. Tickets werden toegewezen aan teamleden en doorliepen verschillende fasen: </w:t>
      </w:r>
      <w:r>
        <w:rPr>
          <w:rStyle w:val="Zwaar"/>
        </w:rPr>
        <w:t>To Do</w:t>
      </w:r>
      <w:r>
        <w:t xml:space="preserve">, </w:t>
      </w:r>
      <w:r>
        <w:rPr>
          <w:rStyle w:val="Zwaar"/>
        </w:rPr>
        <w:t>In Progress</w:t>
      </w:r>
      <w:r>
        <w:t xml:space="preserve">, </w:t>
      </w:r>
      <w:r>
        <w:rPr>
          <w:rStyle w:val="Zwaar"/>
        </w:rPr>
        <w:t>Waiting for Feedback</w:t>
      </w:r>
      <w:r>
        <w:t xml:space="preserve">, en </w:t>
      </w:r>
      <w:r>
        <w:rPr>
          <w:rStyle w:val="Zwaar"/>
        </w:rPr>
        <w:t>Done</w:t>
      </w:r>
      <w:r>
        <w:t>. Dit gaf ons voortdurend een helder overzicht van de voortgang.</w:t>
      </w:r>
    </w:p>
    <w:p w14:paraId="4C66A332" w14:textId="77777777" w:rsidR="00045B0F" w:rsidRDefault="00045B0F" w:rsidP="00045B0F"/>
    <w:p w14:paraId="75B9B119" w14:textId="39F3DAEE" w:rsidR="00045B0F" w:rsidRDefault="00045B0F" w:rsidP="00045B0F">
      <w:r>
        <w:t xml:space="preserve">Daarnaast beheerden we in Jira een overzichtelijke </w:t>
      </w:r>
      <w:r>
        <w:rPr>
          <w:rStyle w:val="Zwaar"/>
        </w:rPr>
        <w:t>backlog</w:t>
      </w:r>
      <w:r>
        <w:t xml:space="preserve">: een lijst van alle toekomstige taken en gewenste functionaliteiten. Tijdens de </w:t>
      </w:r>
      <w:r>
        <w:rPr>
          <w:rStyle w:val="Zwaar"/>
        </w:rPr>
        <w:t>sprintplanning</w:t>
      </w:r>
      <w:r>
        <w:t xml:space="preserve"> selecteerden we relevante tickets uit deze backlog om op te nemen in de volgende sprint.</w:t>
      </w:r>
    </w:p>
    <w:p w14:paraId="569B4F38" w14:textId="77777777" w:rsidR="00045B0F" w:rsidRPr="00045B0F" w:rsidRDefault="00045B0F" w:rsidP="00045B0F">
      <w:pPr>
        <w:rPr>
          <w:lang w:val="nl-NL" w:eastAsia="nl-BE"/>
        </w:rPr>
      </w:pPr>
    </w:p>
    <w:p w14:paraId="0E0919F9" w14:textId="5ED22CF8" w:rsidR="00097927" w:rsidRPr="005862CD" w:rsidRDefault="00045B0F" w:rsidP="00097927">
      <w:pPr>
        <w:rPr>
          <w:rStyle w:val="Subtieleverwijzing"/>
          <w:smallCaps w:val="0"/>
          <w:color w:val="auto"/>
          <w:lang w:val="nl-NL" w:eastAsia="nl-BE"/>
        </w:rPr>
      </w:pPr>
      <w:r>
        <w:rPr>
          <w:rStyle w:val="Subtieleverwijzing"/>
          <w:smallCaps w:val="0"/>
          <w:color w:val="auto"/>
          <w:lang w:val="nl-NL" w:eastAsia="nl-BE"/>
        </w:rPr>
        <w:br w:type="column"/>
      </w:r>
      <w:r w:rsidR="00097927" w:rsidRPr="005862CD">
        <w:rPr>
          <w:noProof/>
          <w:lang w:val="nl-NL" w:eastAsia="nl-BE"/>
        </w:rPr>
        <w:lastRenderedPageBreak/>
        <w:drawing>
          <wp:inline distT="0" distB="0" distL="0" distR="0" wp14:anchorId="1D8BABA0" wp14:editId="70053AC9">
            <wp:extent cx="5759450" cy="2750820"/>
            <wp:effectExtent l="0" t="0" r="0" b="0"/>
            <wp:docPr id="1761438422" name="Afbeelding 63" descr="Afbeelding met tekst, nummer, software, schermopname&#10;&#10;Door AI gegenereerde inhoud is mogelijk onju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438422" name="Afbeelding 63" descr="Afbeelding met tekst, nummer, software, schermopname&#10;&#10;Door AI gegenereerde inhoud is mogelijk onjuis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2750820"/>
                    </a:xfrm>
                    <a:prstGeom prst="rect">
                      <a:avLst/>
                    </a:prstGeom>
                  </pic:spPr>
                </pic:pic>
              </a:graphicData>
            </a:graphic>
          </wp:inline>
        </w:drawing>
      </w:r>
    </w:p>
    <w:p w14:paraId="3DF90527" w14:textId="04B295FB" w:rsidR="00097927" w:rsidRPr="003F7E36" w:rsidRDefault="00097927" w:rsidP="003F7E36">
      <w:pPr>
        <w:pStyle w:val="AfbeeldingBijschrift"/>
      </w:pPr>
      <w:r w:rsidRPr="003F7E36">
        <w:rPr>
          <w:rStyle w:val="Subtieleverwijzing"/>
          <w:smallCaps w:val="0"/>
          <w:color w:val="000A1E"/>
        </w:rPr>
        <w:t>Project backlog</w:t>
      </w:r>
    </w:p>
    <w:p w14:paraId="11F6078E" w14:textId="77777777" w:rsidR="00DF2AFA" w:rsidRPr="005862CD" w:rsidRDefault="00DF2AFA" w:rsidP="000115DE">
      <w:pPr>
        <w:rPr>
          <w:lang w:val="nl-NL" w:eastAsia="nl-BE"/>
        </w:rPr>
      </w:pPr>
    </w:p>
    <w:p w14:paraId="7C66A8B2" w14:textId="77777777" w:rsidR="00045B0F" w:rsidRDefault="00045B0F" w:rsidP="00045B0F">
      <w:pPr>
        <w:rPr>
          <w:lang w:eastAsia="nl-BE"/>
        </w:rPr>
      </w:pPr>
      <w:r w:rsidRPr="00045B0F">
        <w:rPr>
          <w:b/>
          <w:bCs/>
          <w:lang w:eastAsia="nl-BE"/>
        </w:rPr>
        <w:t>Confluence</w:t>
      </w:r>
      <w:r w:rsidRPr="00045B0F">
        <w:rPr>
          <w:lang w:eastAsia="nl-BE"/>
        </w:rPr>
        <w:t xml:space="preserve"> is een platform voor het schrijven en delen van documentatie binnen teams. Het stelt gebruikers in staat om eenvoudig een onderwerp aan te maken, bijvoorbeeld </w:t>
      </w:r>
      <w:r w:rsidRPr="00045B0F">
        <w:rPr>
          <w:i/>
          <w:iCs/>
          <w:lang w:eastAsia="nl-BE"/>
        </w:rPr>
        <w:t>Jira Guidelines</w:t>
      </w:r>
      <w:r w:rsidRPr="00045B0F">
        <w:rPr>
          <w:lang w:eastAsia="nl-BE"/>
        </w:rPr>
        <w:t>, en dit vervolgens aan te vullen met tekst, tabellen, afbeeldingen of diagrammen. De kracht van Confluence ligt in de samenwerking: documenten kunnen worden bekeken, aangepast en vooral ook gerefereerd in Jira, wat zorgt voor een sterke integratie tussen documentatie en projectmanagement.</w:t>
      </w:r>
    </w:p>
    <w:p w14:paraId="6D7A4AA4" w14:textId="77777777" w:rsidR="00045B0F" w:rsidRPr="00045B0F" w:rsidRDefault="00045B0F" w:rsidP="00045B0F">
      <w:pPr>
        <w:rPr>
          <w:lang w:eastAsia="nl-BE"/>
        </w:rPr>
      </w:pPr>
    </w:p>
    <w:p w14:paraId="0962BA44" w14:textId="7F5D6A92" w:rsidR="00045B0F" w:rsidRDefault="00045B0F" w:rsidP="00045B0F">
      <w:pPr>
        <w:rPr>
          <w:lang w:eastAsia="nl-BE"/>
        </w:rPr>
      </w:pPr>
      <w:r w:rsidRPr="00045B0F">
        <w:rPr>
          <w:lang w:eastAsia="nl-BE"/>
        </w:rPr>
        <w:t>Voor ons project speelde Confluence een belangrijke rol. Het stelde ons in staat om complexere of technische onderwerpen uitgebreider toe te lichten. Zo kon Faros onze bevindingen achteraf herbekijken en konden teamleden elkaar beter volgen door te begrijpen waar anderen mee bezig waren.</w:t>
      </w:r>
    </w:p>
    <w:p w14:paraId="2F74CDDC" w14:textId="77777777" w:rsidR="00045B0F" w:rsidRPr="00045B0F" w:rsidRDefault="00045B0F" w:rsidP="00045B0F">
      <w:pPr>
        <w:rPr>
          <w:lang w:eastAsia="nl-BE"/>
        </w:rPr>
      </w:pPr>
    </w:p>
    <w:p w14:paraId="2B907116" w14:textId="77777777" w:rsidR="00045B0F" w:rsidRPr="00045B0F" w:rsidRDefault="00045B0F" w:rsidP="00045B0F">
      <w:pPr>
        <w:rPr>
          <w:lang w:eastAsia="nl-BE"/>
        </w:rPr>
      </w:pPr>
      <w:r w:rsidRPr="00045B0F">
        <w:rPr>
          <w:lang w:eastAsia="nl-BE"/>
        </w:rPr>
        <w:t>Onderstaand vindt u een illustratie van hoe Confluence eruitziet in de praktijk.</w:t>
      </w:r>
    </w:p>
    <w:p w14:paraId="6EB389D8" w14:textId="77777777" w:rsidR="00097927" w:rsidRPr="005862CD" w:rsidRDefault="00097927" w:rsidP="000115DE">
      <w:pPr>
        <w:rPr>
          <w:lang w:val="nl-NL" w:eastAsia="nl-BE"/>
        </w:rPr>
      </w:pPr>
    </w:p>
    <w:p w14:paraId="625B6A21" w14:textId="64C46D8B" w:rsidR="00097927" w:rsidRPr="005862CD" w:rsidRDefault="00097927" w:rsidP="000115DE">
      <w:pPr>
        <w:rPr>
          <w:lang w:val="nl-NL" w:eastAsia="nl-BE"/>
        </w:rPr>
      </w:pPr>
      <w:r w:rsidRPr="005862CD">
        <w:rPr>
          <w:noProof/>
          <w:lang w:val="nl-NL" w:eastAsia="nl-BE"/>
        </w:rPr>
        <w:drawing>
          <wp:inline distT="0" distB="0" distL="0" distR="0" wp14:anchorId="5EAB5F76" wp14:editId="524D06A8">
            <wp:extent cx="5759450" cy="2574290"/>
            <wp:effectExtent l="0" t="0" r="0" b="0"/>
            <wp:docPr id="1483800277" name="Afbeelding 64" descr="Afbeelding met tekst, schermopname, nummer, software&#10;&#10;Door AI gegenereerde inhoud is mogelijk onju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800277" name="Afbeelding 64" descr="Afbeelding met tekst, schermopname, nummer, software&#10;&#10;Door AI gegenereerde inhoud is mogelijk onjuis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9450" cy="2574290"/>
                    </a:xfrm>
                    <a:prstGeom prst="rect">
                      <a:avLst/>
                    </a:prstGeom>
                  </pic:spPr>
                </pic:pic>
              </a:graphicData>
            </a:graphic>
          </wp:inline>
        </w:drawing>
      </w:r>
    </w:p>
    <w:p w14:paraId="3EA119D9" w14:textId="21DC5206" w:rsidR="005862CD" w:rsidRPr="005862CD" w:rsidRDefault="005862CD" w:rsidP="005862CD">
      <w:pPr>
        <w:pStyle w:val="AfbeeldingBijschrift"/>
      </w:pPr>
      <w:r w:rsidRPr="005862CD">
        <w:t>Confluence</w:t>
      </w:r>
      <w:r w:rsidR="00097927" w:rsidRPr="005862CD">
        <w:t xml:space="preserve"> met documentatie</w:t>
      </w:r>
    </w:p>
    <w:p w14:paraId="48B96C0C" w14:textId="77777777" w:rsidR="005862CD" w:rsidRPr="005862CD" w:rsidRDefault="005862CD" w:rsidP="005862CD">
      <w:pPr>
        <w:rPr>
          <w:lang w:val="nl-NL" w:eastAsia="nl-BE"/>
        </w:rPr>
      </w:pPr>
    </w:p>
    <w:p w14:paraId="4E89326C" w14:textId="77777777" w:rsidR="00045B0F" w:rsidRPr="00045B0F" w:rsidRDefault="00045B0F" w:rsidP="00045B0F">
      <w:pPr>
        <w:rPr>
          <w:lang w:eastAsia="nl-BE"/>
        </w:rPr>
      </w:pPr>
      <w:r w:rsidRPr="00045B0F">
        <w:rPr>
          <w:b/>
          <w:bCs/>
          <w:lang w:eastAsia="nl-BE"/>
        </w:rPr>
        <w:t>Bitbucket</w:t>
      </w:r>
      <w:r w:rsidRPr="00045B0F">
        <w:rPr>
          <w:lang w:eastAsia="nl-BE"/>
        </w:rPr>
        <w:t xml:space="preserve"> is Atlassian’s versiebeheertool en lijkt sterk op GitHub, maar met een nauwere integratie binnen de rest van de Atlassian Stack. Het stelt ons in staat om Git-versiebeheer te gebruiken, terwijl we tegelijkertijd rechtstreeks vanuit Jira kunnen werken. Zo kunt u bijvoorbeeld vanuit een ticket meteen een nieuwe branch aanmaken, wat het ontwikkelproces versnelt en vereenvoudigt.</w:t>
      </w:r>
    </w:p>
    <w:p w14:paraId="00604B5B" w14:textId="77777777" w:rsidR="00045B0F" w:rsidRDefault="00045B0F" w:rsidP="00045B0F">
      <w:pPr>
        <w:rPr>
          <w:lang w:eastAsia="nl-BE"/>
        </w:rPr>
      </w:pPr>
      <w:r w:rsidRPr="00045B0F">
        <w:rPr>
          <w:lang w:eastAsia="nl-BE"/>
        </w:rPr>
        <w:lastRenderedPageBreak/>
        <w:t>Git zelf is een krachtig hulpmiddel dat ontwikkelaars in staat stelt om verschillende versies van hun code bij te houden. Het maakt het mogelijk om wijzigingen te vergelijken, code afzonderlijk te ontwikkelen en deze later samen te voegen in de main branch. Dankzij pull requests en code reviews kunnen wijzigingen grondig worden bekeken voordat ze definitief worden geïntegreerd, wat de kwaliteit en stabiliteit van de code ten goede komt.</w:t>
      </w:r>
    </w:p>
    <w:p w14:paraId="6D6EA2CC" w14:textId="77777777" w:rsidR="00045B0F" w:rsidRPr="00045B0F" w:rsidRDefault="00045B0F" w:rsidP="00045B0F">
      <w:pPr>
        <w:rPr>
          <w:lang w:eastAsia="nl-BE"/>
        </w:rPr>
      </w:pPr>
    </w:p>
    <w:p w14:paraId="093787AD" w14:textId="77777777" w:rsidR="00045B0F" w:rsidRDefault="00045B0F" w:rsidP="00045B0F">
      <w:pPr>
        <w:rPr>
          <w:lang w:eastAsia="nl-BE"/>
        </w:rPr>
      </w:pPr>
      <w:r w:rsidRPr="00045B0F">
        <w:rPr>
          <w:lang w:eastAsia="nl-BE"/>
        </w:rPr>
        <w:t>Bitbucket bood ons een gestroomlijnde manier om samen te werken aan code, fouten te voorkomen en efficiënt wijzigingen te beheren.</w:t>
      </w:r>
    </w:p>
    <w:p w14:paraId="65025992" w14:textId="77777777" w:rsidR="00045B0F" w:rsidRPr="00045B0F" w:rsidRDefault="00045B0F" w:rsidP="00045B0F">
      <w:pPr>
        <w:rPr>
          <w:lang w:eastAsia="nl-BE"/>
        </w:rPr>
      </w:pPr>
    </w:p>
    <w:p w14:paraId="325CB25F" w14:textId="77777777" w:rsidR="00045B0F" w:rsidRPr="00045B0F" w:rsidRDefault="00045B0F" w:rsidP="00045B0F">
      <w:pPr>
        <w:rPr>
          <w:lang w:eastAsia="nl-BE"/>
        </w:rPr>
      </w:pPr>
      <w:r w:rsidRPr="00045B0F">
        <w:rPr>
          <w:lang w:eastAsia="nl-BE"/>
        </w:rPr>
        <w:t>Onderstaand vindt u een afbeelding van Bitbucket als visuele ondersteuning.</w:t>
      </w:r>
    </w:p>
    <w:p w14:paraId="65B68629" w14:textId="77777777" w:rsidR="00097927" w:rsidRPr="005862CD" w:rsidRDefault="00097927" w:rsidP="00097927">
      <w:pPr>
        <w:rPr>
          <w:lang w:val="nl-NL" w:eastAsia="nl-BE"/>
        </w:rPr>
      </w:pPr>
    </w:p>
    <w:p w14:paraId="40947AA3" w14:textId="0DC41D18" w:rsidR="00097927" w:rsidRPr="005862CD" w:rsidRDefault="00097927" w:rsidP="00097927">
      <w:pPr>
        <w:rPr>
          <w:lang w:val="nl-NL" w:eastAsia="nl-BE"/>
        </w:rPr>
      </w:pPr>
      <w:r w:rsidRPr="005862CD">
        <w:rPr>
          <w:noProof/>
          <w:lang w:val="nl-NL" w:eastAsia="nl-BE"/>
        </w:rPr>
        <w:drawing>
          <wp:inline distT="0" distB="0" distL="0" distR="0" wp14:anchorId="6767631B" wp14:editId="40994085">
            <wp:extent cx="5759450" cy="2588895"/>
            <wp:effectExtent l="0" t="0" r="0" b="1905"/>
            <wp:docPr id="46576645" name="Afbeelding 65" descr="Afbeelding met tekst, schermopname, nummer, Lettertype&#10;&#10;Door AI gegenereerde inhoud is mogelijk onju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76645" name="Afbeelding 65" descr="Afbeelding met tekst, schermopname, nummer, Lettertype&#10;&#10;Door AI gegenereerde inhoud is mogelijk onjuis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9450" cy="2588895"/>
                    </a:xfrm>
                    <a:prstGeom prst="rect">
                      <a:avLst/>
                    </a:prstGeom>
                  </pic:spPr>
                </pic:pic>
              </a:graphicData>
            </a:graphic>
          </wp:inline>
        </w:drawing>
      </w:r>
    </w:p>
    <w:p w14:paraId="29FDBE93" w14:textId="275D0D2F" w:rsidR="00097927" w:rsidRPr="003F7E36" w:rsidRDefault="00097927" w:rsidP="003F7E36">
      <w:pPr>
        <w:pStyle w:val="AfbeeldingBijschrift"/>
      </w:pPr>
      <w:r w:rsidRPr="003F7E36">
        <w:t>BitBucket</w:t>
      </w:r>
    </w:p>
    <w:p w14:paraId="5156F6DD" w14:textId="77777777" w:rsidR="00045B0F" w:rsidRDefault="00045B0F" w:rsidP="000115DE">
      <w:pPr>
        <w:rPr>
          <w:lang w:eastAsia="nl-BE"/>
        </w:rPr>
      </w:pPr>
    </w:p>
    <w:p w14:paraId="4D6CF712" w14:textId="64133EA4" w:rsidR="00097927" w:rsidRPr="005862CD" w:rsidRDefault="00045B0F" w:rsidP="000115DE">
      <w:pPr>
        <w:rPr>
          <w:lang w:val="nl-NL" w:eastAsia="nl-BE"/>
        </w:rPr>
      </w:pPr>
      <w:r w:rsidRPr="00045B0F">
        <w:rPr>
          <w:lang w:eastAsia="nl-BE"/>
        </w:rPr>
        <w:t>Deze drie tools – Jira, Confluence en Bitbucket – vormden samen een krachtig geheel dat ons in staat stelde om Scrum en Agile op een gestructureerde en efficiënte manier toe te passen. Dankzij hun integratie konden we onze workflows optimaliseren, communicatie verbeteren en documentatie centraal beheren. Het mag duidelijk zijn dat een groot deel van het succes van ons project te danken is aan deze tools. Niet voor niets worden ze beschouwd als industry standards: ze maken het beheer van projecten niet alleen eenvoudiger, maar ook een stuk effectiever.</w:t>
      </w:r>
    </w:p>
    <w:p w14:paraId="4F50E10D" w14:textId="51054CA1" w:rsidR="003A0D2B" w:rsidRDefault="004A125D" w:rsidP="003A0D2B">
      <w:pPr>
        <w:pStyle w:val="Kop1"/>
        <w:rPr>
          <w:lang w:eastAsia="nl-BE"/>
        </w:rPr>
      </w:pPr>
      <w:bookmarkStart w:id="19" w:name="_Toc199513797"/>
      <w:r w:rsidRPr="005862CD">
        <w:rPr>
          <w:lang w:eastAsia="nl-BE"/>
        </w:rPr>
        <w:t>Technische Architectuur</w:t>
      </w:r>
      <w:bookmarkEnd w:id="19"/>
    </w:p>
    <w:p w14:paraId="521DB101" w14:textId="77777777" w:rsidR="00045B0F" w:rsidRDefault="00045B0F" w:rsidP="00045B0F">
      <w:r>
        <w:t>Een heldere en goed doordachte architectuur vormt de ruggengraat van elke succesvolle softwaretoepassing. Zij bepaalt niet alleen hoe de verschillende componenten van het systeem met elkaar communiceren, maar zorgt ook voor schaalbaarheid, onderhoudbaarheid en flexibiliteit tijdens de ontwikkeling.</w:t>
      </w:r>
    </w:p>
    <w:p w14:paraId="2A8D548E" w14:textId="77777777" w:rsidR="00045B0F" w:rsidRDefault="00045B0F" w:rsidP="00045B0F">
      <w:pPr>
        <w:rPr>
          <w:rFonts w:ascii="Times New Roman" w:hAnsi="Times New Roman" w:cs="Times New Roman"/>
          <w:sz w:val="24"/>
        </w:rPr>
      </w:pPr>
    </w:p>
    <w:p w14:paraId="581C5F69" w14:textId="77777777" w:rsidR="00045B0F" w:rsidRDefault="00045B0F" w:rsidP="00045B0F">
      <w:r>
        <w:t>In dit hoofdstuk geef ik een diepgaand overzicht van de technische opbouw van ons project. Ik leg uit hoe we de verschillende systemen en lagen logisch van elkaar hebben gescheiden en hoe dit bijdraagt aan een overzichtelijke en robuuste structuur.</w:t>
      </w:r>
    </w:p>
    <w:p w14:paraId="6FAF82F2" w14:textId="77777777" w:rsidR="00045B0F" w:rsidRDefault="00045B0F" w:rsidP="00045B0F"/>
    <w:p w14:paraId="501E0935" w14:textId="37CAA189" w:rsidR="00921B3D" w:rsidRDefault="00045B0F" w:rsidP="00921B3D">
      <w:r>
        <w:t>Daarnaast wordt beschreven hoe de data door de applicatie stroomt: van de sensoren via ThingsBoard naar de backend, waar deze wordt verwerkt en beveiligd, tot de frontend, waar de gegevens op een gebruiksvriendelijke manier worden gepresenteerd aan de gebruiker. Ook de gekozen ontwikkelprincipes, patronen en frameworks komen hierbij aan bod.</w:t>
      </w:r>
    </w:p>
    <w:p w14:paraId="4306FFE6" w14:textId="5734F79B" w:rsidR="004A125D" w:rsidRDefault="004A125D" w:rsidP="004A125D">
      <w:pPr>
        <w:pStyle w:val="Kop2"/>
      </w:pPr>
      <w:bookmarkStart w:id="20" w:name="_Toc199513798"/>
      <w:r w:rsidRPr="005862CD">
        <w:lastRenderedPageBreak/>
        <w:t>Overzicht architectuur</w:t>
      </w:r>
      <w:bookmarkEnd w:id="20"/>
    </w:p>
    <w:p w14:paraId="48CD294B" w14:textId="77777777" w:rsidR="00045B0F" w:rsidRDefault="00045B0F" w:rsidP="00045B0F">
      <w:r>
        <w:t>We beginnen bij het fysieke niveau van onze architectuur: de sensoren. Deze draaien op C++-code en zijn verantwoordelijk voor het uitlezen (pollen) van sensordata. De gegevens worden vervolgens verzonden via het MQTT-protocol, een lichtgewicht communicatieprotocol dat werkt volgens het publish-subscribe-model. Een centrale MQTT-broker beheert deze communicatie: apparaten (</w:t>
      </w:r>
      <w:r>
        <w:rPr>
          <w:rStyle w:val="Nadruk"/>
        </w:rPr>
        <w:t>publishers</w:t>
      </w:r>
      <w:r>
        <w:t>) versturen data naar een specifiek topic, waarop andere systemen (</w:t>
      </w:r>
      <w:r>
        <w:rPr>
          <w:rStyle w:val="Nadruk"/>
        </w:rPr>
        <w:t>subscribers</w:t>
      </w:r>
      <w:r>
        <w:t>) zich kunnen abonneren om deze data te ontvangen.</w:t>
      </w:r>
    </w:p>
    <w:p w14:paraId="11B3FEEC" w14:textId="77777777" w:rsidR="00045B0F" w:rsidRDefault="00045B0F" w:rsidP="00045B0F">
      <w:pPr>
        <w:rPr>
          <w:rFonts w:ascii="Times New Roman" w:hAnsi="Times New Roman" w:cs="Times New Roman"/>
          <w:sz w:val="24"/>
        </w:rPr>
      </w:pPr>
    </w:p>
    <w:p w14:paraId="01B607DA" w14:textId="77777777" w:rsidR="00045B0F" w:rsidRDefault="00045B0F" w:rsidP="00045B0F">
      <w:r>
        <w:t xml:space="preserve">In ons project maken we gebruik van </w:t>
      </w:r>
      <w:r>
        <w:rPr>
          <w:rStyle w:val="Zwaar"/>
        </w:rPr>
        <w:t>ThingsBoard</w:t>
      </w:r>
      <w:r>
        <w:t xml:space="preserve"> als IoT-platform. ThingsBoard bevat een ingebouwde MQTT-broker waarop onze sensoren hun data publiceren. Het platform fungeert als subscriber, ontvangt de inkomende data en visualiseert deze via eigen dashboards.</w:t>
      </w:r>
    </w:p>
    <w:p w14:paraId="67823474" w14:textId="77777777" w:rsidR="00045B0F" w:rsidRDefault="00045B0F" w:rsidP="00045B0F"/>
    <w:p w14:paraId="3F57F55C" w14:textId="77777777" w:rsidR="00045B0F" w:rsidRDefault="00045B0F" w:rsidP="00045B0F">
      <w:r>
        <w:t xml:space="preserve">Onze </w:t>
      </w:r>
      <w:r>
        <w:rPr>
          <w:rStyle w:val="Zwaar"/>
        </w:rPr>
        <w:t>Spring Boot-backend</w:t>
      </w:r>
      <w:r>
        <w:t xml:space="preserve"> communiceert vervolgens met ThingsBoard via de beschikbare REST API. Deze API gebruiken we om sensorwaarden en eigenschappen op te halen, op basis van een zelfgedefinieerd polling-interval. De opgehaalde data wordt opgeslagen in een </w:t>
      </w:r>
      <w:r>
        <w:rPr>
          <w:rStyle w:val="Zwaar"/>
        </w:rPr>
        <w:t>TimescaleDB</w:t>
      </w:r>
      <w:r>
        <w:t>, een relationele tijdreeksdatabase gebaseerd op PostgreSQL.</w:t>
      </w:r>
    </w:p>
    <w:p w14:paraId="25F2F650" w14:textId="77777777" w:rsidR="00045B0F" w:rsidRDefault="00045B0F" w:rsidP="00045B0F"/>
    <w:p w14:paraId="2C6CA8FC" w14:textId="77777777" w:rsidR="00045B0F" w:rsidRDefault="00045B0F" w:rsidP="00045B0F">
      <w:r>
        <w:t xml:space="preserve">De </w:t>
      </w:r>
      <w:r>
        <w:rPr>
          <w:rStyle w:val="Zwaar"/>
        </w:rPr>
        <w:t>frontend</w:t>
      </w:r>
      <w:r>
        <w:t>, gebouwd met Angular, maakt gebruik van deze API-endpoints om scenario-specifieke, gestructureerde gegevens op te halen. Deze gegevens worden visueel gepresenteerd via grafieken en tabellen. Daarnaast kan de frontend ook data terugsturen, bijvoorbeeld voor het wijzigen van alarminstellingen.</w:t>
      </w:r>
    </w:p>
    <w:p w14:paraId="5338AEB1" w14:textId="77777777" w:rsidR="00045B0F" w:rsidRDefault="00045B0F" w:rsidP="00045B0F"/>
    <w:p w14:paraId="5F9B9EDE" w14:textId="77777777" w:rsidR="00045B0F" w:rsidRDefault="00045B0F" w:rsidP="00045B0F">
      <w:r>
        <w:t>Op deze manier ontstaat een vloeiende datastroom van sensor tot eindgebruiker, ondersteund door een robuuste architectuur die schaalbaar, onderhoudbaar en efficiënt is.</w:t>
      </w:r>
    </w:p>
    <w:p w14:paraId="5A3CAB20" w14:textId="775BC280" w:rsidR="004A125D" w:rsidRDefault="004A125D" w:rsidP="004A125D">
      <w:pPr>
        <w:pStyle w:val="Kop2"/>
      </w:pPr>
      <w:bookmarkStart w:id="21" w:name="_Toc199513799"/>
      <w:r w:rsidRPr="005862CD">
        <w:t>Backend-architectuur (Spring Boot)</w:t>
      </w:r>
      <w:bookmarkEnd w:id="21"/>
    </w:p>
    <w:p w14:paraId="6BEBB307" w14:textId="77777777" w:rsidR="00BE1AE7" w:rsidRDefault="00BE1AE7" w:rsidP="00BE1AE7">
      <w:pPr>
        <w:rPr>
          <w:lang w:eastAsia="nl-BE"/>
        </w:rPr>
      </w:pPr>
      <w:r w:rsidRPr="00BE1AE7">
        <w:rPr>
          <w:lang w:eastAsia="nl-BE"/>
        </w:rPr>
        <w:t xml:space="preserve">Voor de backend van onze applicatie kozen we voor </w:t>
      </w:r>
      <w:r w:rsidRPr="00BE1AE7">
        <w:rPr>
          <w:b/>
          <w:bCs/>
          <w:lang w:eastAsia="nl-BE"/>
        </w:rPr>
        <w:t>Spring Boot</w:t>
      </w:r>
      <w:r w:rsidRPr="00BE1AE7">
        <w:rPr>
          <w:lang w:eastAsia="nl-BE"/>
        </w:rPr>
        <w:t>, een krachtig en populair framework binnen het Java-ecosysteem. Spring Boot maakt het mogelijk om snel en efficiënt RESTful API’s op te zetten, met een sterke focus op gebruiksgemak, schaalbaarheid en onderhoudbaarheid. Aangezien Faros veel ervaring heeft met Java en Spring Boot, was dit een logische keuze die ons toeliet te leren van de aanwezige expertise.</w:t>
      </w:r>
    </w:p>
    <w:p w14:paraId="4876DFF5" w14:textId="77777777" w:rsidR="00BE1AE7" w:rsidRPr="00BE1AE7" w:rsidRDefault="00BE1AE7" w:rsidP="00BE1AE7">
      <w:pPr>
        <w:rPr>
          <w:lang w:eastAsia="nl-BE"/>
        </w:rPr>
      </w:pPr>
    </w:p>
    <w:p w14:paraId="4C4015C5" w14:textId="77777777" w:rsidR="00BE1AE7" w:rsidRPr="00BE1AE7" w:rsidRDefault="00BE1AE7" w:rsidP="00BE1AE7">
      <w:pPr>
        <w:rPr>
          <w:lang w:eastAsia="nl-BE"/>
        </w:rPr>
      </w:pPr>
      <w:r w:rsidRPr="00BE1AE7">
        <w:rPr>
          <w:lang w:eastAsia="nl-BE"/>
        </w:rPr>
        <w:t xml:space="preserve">Onze backend is opgebouwd volgens het eerder besproken </w:t>
      </w:r>
      <w:r w:rsidRPr="00BE1AE7">
        <w:rPr>
          <w:b/>
          <w:bCs/>
          <w:lang w:eastAsia="nl-BE"/>
        </w:rPr>
        <w:t>layered architecture-principe</w:t>
      </w:r>
      <w:r w:rsidRPr="00BE1AE7">
        <w:rPr>
          <w:lang w:eastAsia="nl-BE"/>
        </w:rPr>
        <w:t>. Dit zorgt voor een duidelijke scheiding van verantwoordelijkheden en maakt het systeem eenvoudig uitbreidbaar. De structuur bestaat uit drie hoofdcomponenten:</w:t>
      </w:r>
    </w:p>
    <w:p w14:paraId="518FF4B7" w14:textId="77777777" w:rsidR="00BE1AE7" w:rsidRPr="00BE1AE7" w:rsidRDefault="00BE1AE7" w:rsidP="00BE1AE7">
      <w:pPr>
        <w:pStyle w:val="Lijstalinea"/>
        <w:numPr>
          <w:ilvl w:val="0"/>
          <w:numId w:val="75"/>
        </w:numPr>
        <w:rPr>
          <w:lang w:eastAsia="nl-BE"/>
        </w:rPr>
      </w:pPr>
      <w:r w:rsidRPr="00BE1AE7">
        <w:rPr>
          <w:b/>
          <w:bCs/>
          <w:lang w:eastAsia="nl-BE"/>
        </w:rPr>
        <w:t>Controller Layer</w:t>
      </w:r>
      <w:r w:rsidRPr="00BE1AE7">
        <w:rPr>
          <w:lang w:eastAsia="nl-BE"/>
        </w:rPr>
        <w:br/>
        <w:t>Deze laag bevat de REST-controllers die inkomende HTTP-verzoeken afhandelen. Hier worden de endpoints gedefinieerd die toegankelijk zijn voor de frontend en andere externe systemen. De controllers zorgen voor de routering van data en sturen inkomende requests door naar de servicelaag.</w:t>
      </w:r>
    </w:p>
    <w:p w14:paraId="1AABFBA1" w14:textId="77777777" w:rsidR="00BE1AE7" w:rsidRPr="00BE1AE7" w:rsidRDefault="00BE1AE7" w:rsidP="00BE1AE7">
      <w:pPr>
        <w:pStyle w:val="Lijstalinea"/>
        <w:numPr>
          <w:ilvl w:val="0"/>
          <w:numId w:val="75"/>
        </w:numPr>
        <w:rPr>
          <w:lang w:eastAsia="nl-BE"/>
        </w:rPr>
      </w:pPr>
      <w:r w:rsidRPr="00BE1AE7">
        <w:rPr>
          <w:b/>
          <w:bCs/>
          <w:lang w:eastAsia="nl-BE"/>
        </w:rPr>
        <w:t>Service Layer</w:t>
      </w:r>
      <w:r w:rsidRPr="00BE1AE7">
        <w:rPr>
          <w:lang w:eastAsia="nl-BE"/>
        </w:rPr>
        <w:br/>
        <w:t>In deze laag bevindt zich de kernlogica van de applicatie. Hier worden gegevens gevalideerd, verwerkt en getransformeerd. Dit is de plaats waar de functionele logica van het systeem wordt afgehandeld, bijvoorbeeld het automatisch aanmaken van schedules voor het pollen van sensoren.</w:t>
      </w:r>
    </w:p>
    <w:p w14:paraId="52E11F96" w14:textId="77777777" w:rsidR="00BE1AE7" w:rsidRPr="00BE1AE7" w:rsidRDefault="00BE1AE7" w:rsidP="00BE1AE7">
      <w:pPr>
        <w:pStyle w:val="Lijstalinea"/>
        <w:numPr>
          <w:ilvl w:val="0"/>
          <w:numId w:val="75"/>
        </w:numPr>
        <w:rPr>
          <w:lang w:eastAsia="nl-BE"/>
        </w:rPr>
      </w:pPr>
      <w:r w:rsidRPr="00BE1AE7">
        <w:rPr>
          <w:b/>
          <w:bCs/>
          <w:lang w:eastAsia="nl-BE"/>
        </w:rPr>
        <w:t>Data Access Layer (Repository Layer)</w:t>
      </w:r>
      <w:r w:rsidRPr="00BE1AE7">
        <w:rPr>
          <w:lang w:eastAsia="nl-BE"/>
        </w:rPr>
        <w:br/>
        <w:t>Deze laag staat in voor de communicatie met de database. Via Spring Data JPA worden repositories opgezet die CRUD-operaties uitvoeren op onze TimescaleDB. Spring Boot automatiseert hierbij veel boilerplatecode, zodat de focus op de functionele logica kan blijven liggen.</w:t>
      </w:r>
    </w:p>
    <w:p w14:paraId="18ACA551" w14:textId="77777777" w:rsidR="000F0870" w:rsidRDefault="000F0870" w:rsidP="000F0870">
      <w:pPr>
        <w:jc w:val="center"/>
      </w:pPr>
      <w:r>
        <w:rPr>
          <w:noProof/>
        </w:rPr>
        <w:lastRenderedPageBreak/>
        <w:drawing>
          <wp:inline distT="0" distB="0" distL="0" distR="0" wp14:anchorId="16C75305" wp14:editId="06853D9C">
            <wp:extent cx="4828032" cy="2718496"/>
            <wp:effectExtent l="0" t="0" r="0" b="5715"/>
            <wp:docPr id="607292317" name="Afbeelding 64" descr="What is Spring Boot's Secret to Scalable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hat is Spring Boot's Secret to Scalable Architectur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39245" cy="2724810"/>
                    </a:xfrm>
                    <a:prstGeom prst="rect">
                      <a:avLst/>
                    </a:prstGeom>
                    <a:noFill/>
                    <a:ln>
                      <a:noFill/>
                    </a:ln>
                  </pic:spPr>
                </pic:pic>
              </a:graphicData>
            </a:graphic>
          </wp:inline>
        </w:drawing>
      </w:r>
    </w:p>
    <w:p w14:paraId="324EDED5" w14:textId="2C860273" w:rsidR="000F0870" w:rsidRPr="003F7E36" w:rsidRDefault="000F0870" w:rsidP="003F7E36">
      <w:pPr>
        <w:pStyle w:val="AfbeeldingBijschrift"/>
      </w:pPr>
      <w:r w:rsidRPr="003F7E36">
        <w:t>Spring Boot Layered Architecture</w:t>
      </w:r>
    </w:p>
    <w:p w14:paraId="3DEBC335" w14:textId="77777777" w:rsidR="000F0870" w:rsidRPr="00A63C58" w:rsidRDefault="000F0870" w:rsidP="000F0870">
      <w:pPr>
        <w:rPr>
          <w:lang w:eastAsia="nl-BE"/>
        </w:rPr>
      </w:pPr>
    </w:p>
    <w:p w14:paraId="4076A93A" w14:textId="77777777" w:rsidR="00BE1AE7" w:rsidRDefault="00BE1AE7" w:rsidP="00BE1AE7">
      <w:pPr>
        <w:rPr>
          <w:lang w:eastAsia="nl-BE"/>
        </w:rPr>
      </w:pPr>
      <w:r w:rsidRPr="00BE1AE7">
        <w:rPr>
          <w:lang w:eastAsia="nl-BE"/>
        </w:rPr>
        <w:t xml:space="preserve">Daarnaast bevat de backend een aantal </w:t>
      </w:r>
      <w:r w:rsidRPr="00BE1AE7">
        <w:rPr>
          <w:b/>
          <w:bCs/>
          <w:lang w:eastAsia="nl-BE"/>
        </w:rPr>
        <w:t>geplande taken (scheduled tasks)</w:t>
      </w:r>
      <w:r w:rsidRPr="00BE1AE7">
        <w:rPr>
          <w:lang w:eastAsia="nl-BE"/>
        </w:rPr>
        <w:t xml:space="preserve"> die periodiek data ophalen via de ThingsBoard API. Deze gegevens worden lokaal opgeslagen in de database, zodat ze snel en performant beschikbaar zijn voor de frontend.</w:t>
      </w:r>
    </w:p>
    <w:p w14:paraId="5214D4BB" w14:textId="77777777" w:rsidR="00BE1AE7" w:rsidRPr="00BE1AE7" w:rsidRDefault="00BE1AE7" w:rsidP="00BE1AE7">
      <w:pPr>
        <w:rPr>
          <w:lang w:eastAsia="nl-BE"/>
        </w:rPr>
      </w:pPr>
    </w:p>
    <w:p w14:paraId="7DACDB8B" w14:textId="0431EA5F" w:rsidR="00A63C58" w:rsidRPr="00BE1AE7" w:rsidRDefault="00BE1AE7" w:rsidP="00A63C58">
      <w:pPr>
        <w:rPr>
          <w:lang w:eastAsia="nl-BE"/>
        </w:rPr>
      </w:pPr>
      <w:r w:rsidRPr="00BE1AE7">
        <w:rPr>
          <w:lang w:eastAsia="nl-BE"/>
        </w:rPr>
        <w:t xml:space="preserve">Tot slot zorgt </w:t>
      </w:r>
      <w:r w:rsidRPr="00BE1AE7">
        <w:rPr>
          <w:b/>
          <w:bCs/>
          <w:lang w:eastAsia="nl-BE"/>
        </w:rPr>
        <w:t>Spring Security</w:t>
      </w:r>
      <w:r w:rsidRPr="00BE1AE7">
        <w:rPr>
          <w:lang w:eastAsia="nl-BE"/>
        </w:rPr>
        <w:t xml:space="preserve">, in combinatie met </w:t>
      </w:r>
      <w:r w:rsidRPr="00BE1AE7">
        <w:rPr>
          <w:b/>
          <w:bCs/>
          <w:lang w:eastAsia="nl-BE"/>
        </w:rPr>
        <w:t>OAuth2</w:t>
      </w:r>
      <w:r w:rsidRPr="00BE1AE7">
        <w:rPr>
          <w:lang w:eastAsia="nl-BE"/>
        </w:rPr>
        <w:t>, voor een veilige toegang tot de API-endpoints. Gebruikers moeten correct geauthenticeerd zijn om bepaalde acties uit te voeren. Dit is essentieel voor de bescherming van gevoelige informatie. In een later hoofdstuk ga ik hier dieper op in.</w:t>
      </w:r>
    </w:p>
    <w:p w14:paraId="6D5F90D3" w14:textId="06C8AE1D" w:rsidR="004A125D" w:rsidRDefault="004A125D" w:rsidP="004A125D">
      <w:pPr>
        <w:pStyle w:val="Kop2"/>
      </w:pPr>
      <w:bookmarkStart w:id="22" w:name="_Toc199513800"/>
      <w:r w:rsidRPr="005862CD">
        <w:t>Frontend-overzicht (Angular)</w:t>
      </w:r>
      <w:bookmarkEnd w:id="22"/>
    </w:p>
    <w:p w14:paraId="61486644" w14:textId="77777777" w:rsidR="00BE1AE7" w:rsidRDefault="00BE1AE7" w:rsidP="00BE1AE7">
      <w:r>
        <w:t xml:space="preserve">De frontend van onze applicatie is ontwikkeld met </w:t>
      </w:r>
      <w:r>
        <w:rPr>
          <w:rStyle w:val="Zwaar"/>
        </w:rPr>
        <w:t>Angular</w:t>
      </w:r>
      <w:r>
        <w:t xml:space="preserve">, een krachtig framework waarmee we een moderne en responsieve </w:t>
      </w:r>
      <w:r>
        <w:rPr>
          <w:rStyle w:val="Zwaar"/>
        </w:rPr>
        <w:t>single-page application (SPA)</w:t>
      </w:r>
      <w:r>
        <w:t xml:space="preserve"> kunnen bouwen. Angular maakt gebruik van componentgebaseerde architectuur, waarbij elk component verantwoordelijk is voor een specifiek onderdeel van de gebruikersinterface. Components kunnen genest zijn: een hoofdcomponent kan meerdere subcomponents bevatten. Dit zorgt voor een duidelijke structuur en bevordert herbruikbaarheid.</w:t>
      </w:r>
    </w:p>
    <w:p w14:paraId="25659DF8" w14:textId="77777777" w:rsidR="00BE1AE7" w:rsidRDefault="00BE1AE7" w:rsidP="00BE1AE7">
      <w:pPr>
        <w:rPr>
          <w:rFonts w:ascii="Times New Roman" w:hAnsi="Times New Roman" w:cs="Times New Roman"/>
          <w:sz w:val="24"/>
        </w:rPr>
      </w:pPr>
    </w:p>
    <w:p w14:paraId="31882176" w14:textId="77777777" w:rsidR="00BE1AE7" w:rsidRDefault="00BE1AE7" w:rsidP="00BE1AE7">
      <w:r>
        <w:t xml:space="preserve">De communicatie met de backend verloopt via </w:t>
      </w:r>
      <w:r>
        <w:rPr>
          <w:rStyle w:val="Zwaar"/>
        </w:rPr>
        <w:t>services</w:t>
      </w:r>
      <w:r>
        <w:t xml:space="preserve">. Wanneer een component data nodig heeft, roept het een bijhorende service aan. Deze service verstuurt een HTTP-verzoek naar een REST-endpoint en ontvangt de gevraagde gegevens. De binnenkomende data wordt vervolgens gemapt naar </w:t>
      </w:r>
      <w:r>
        <w:rPr>
          <w:rStyle w:val="Zwaar"/>
        </w:rPr>
        <w:t>TypeScript-interfaces</w:t>
      </w:r>
      <w:r>
        <w:t>, wat zorgt voor typeveiligheid en verhoogde leesbaarheid van de code.</w:t>
      </w:r>
    </w:p>
    <w:p w14:paraId="6C3D0CFA" w14:textId="77777777" w:rsidR="00BE1AE7" w:rsidRDefault="00BE1AE7" w:rsidP="00BE1AE7"/>
    <w:p w14:paraId="4E786EC7" w14:textId="77777777" w:rsidR="00BE1AE7" w:rsidRDefault="00BE1AE7" w:rsidP="00BE1AE7">
      <w:r>
        <w:t xml:space="preserve">Navigatie binnen de applicatie gebeurt via </w:t>
      </w:r>
      <w:r>
        <w:rPr>
          <w:rStyle w:val="Zwaar"/>
        </w:rPr>
        <w:t>Angular Routing</w:t>
      </w:r>
      <w:r>
        <w:t>, waarmee we ook toegangsbeheer kunnen implementeren. Zo kunnen we bepalen welke gebruikers toegang hebben tot specifieke routes en componenten, wat bijdraagt aan de veiligheid en het beheer van gebruikersrechten.</w:t>
      </w:r>
    </w:p>
    <w:p w14:paraId="7BF41DA1" w14:textId="77777777" w:rsidR="00BE1AE7" w:rsidRDefault="00BE1AE7" w:rsidP="00BE1AE7"/>
    <w:p w14:paraId="3C09F922" w14:textId="33D1B138" w:rsidR="003062F8" w:rsidRDefault="00BE1AE7" w:rsidP="003062F8">
      <w:r>
        <w:t xml:space="preserve">Voor de vormgeving en visuele consistentie maken we gebruik van </w:t>
      </w:r>
      <w:r>
        <w:rPr>
          <w:rStyle w:val="Zwaar"/>
        </w:rPr>
        <w:t>PrimeNG</w:t>
      </w:r>
      <w:r>
        <w:t xml:space="preserve">, een uitgebreide bibliotheek van gebruiksklare UI-componenten. Door deze componenten te integreren en onze eigen stijlen hierop af te stemmen, realiseren we een uniforme, professionele </w:t>
      </w:r>
      <w:r>
        <w:rPr>
          <w:rStyle w:val="Zwaar"/>
        </w:rPr>
        <w:t>look &amp; feel</w:t>
      </w:r>
      <w:r>
        <w:t xml:space="preserve"> binnen de applicatie.</w:t>
      </w:r>
    </w:p>
    <w:p w14:paraId="148962DD" w14:textId="77777777" w:rsidR="003062F8" w:rsidRDefault="003062F8" w:rsidP="003062F8"/>
    <w:p w14:paraId="2F09DC16" w14:textId="63CAEC48" w:rsidR="003062F8" w:rsidRDefault="00CD3A4C" w:rsidP="003062F8">
      <w:r w:rsidRPr="00CD3A4C">
        <w:t>Onderaan vindt u een visueel overzicht van de volledige</w:t>
      </w:r>
      <w:r>
        <w:t xml:space="preserve"> technische</w:t>
      </w:r>
      <w:r w:rsidRPr="00CD3A4C">
        <w:t xml:space="preserve"> architecturale opbouw zoals beschreven in dit hoofdstuk.</w:t>
      </w:r>
    </w:p>
    <w:p w14:paraId="2B2E5E0B" w14:textId="56560B3F" w:rsidR="003062F8" w:rsidRDefault="003062F8" w:rsidP="003062F8">
      <w:pPr>
        <w:jc w:val="center"/>
      </w:pPr>
      <w:r>
        <w:rPr>
          <w:noProof/>
        </w:rPr>
        <w:lastRenderedPageBreak/>
        <w:drawing>
          <wp:inline distT="0" distB="0" distL="0" distR="0" wp14:anchorId="3DFA5E42" wp14:editId="6189E072">
            <wp:extent cx="5759450" cy="3239770"/>
            <wp:effectExtent l="0" t="0" r="0" b="0"/>
            <wp:docPr id="493006448" name="Afbeelding 65" descr="Afbeelding met tekst, schermopname, Lettertype, nummer&#10;&#10;Door AI gegenereerde inhoud is mogelijk onju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06448" name="Afbeelding 65" descr="Afbeelding met tekst, schermopname, Lettertype, nummer&#10;&#10;Door AI gegenereerde inhoud is mogelijk onjuis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59450" cy="3239770"/>
                    </a:xfrm>
                    <a:prstGeom prst="rect">
                      <a:avLst/>
                    </a:prstGeom>
                  </pic:spPr>
                </pic:pic>
              </a:graphicData>
            </a:graphic>
          </wp:inline>
        </w:drawing>
      </w:r>
    </w:p>
    <w:p w14:paraId="03D5DA1F" w14:textId="56113FD2" w:rsidR="003062F8" w:rsidRDefault="003062F8" w:rsidP="003062F8">
      <w:pPr>
        <w:pStyle w:val="AfbeeldingBijschrift"/>
      </w:pPr>
      <w:r>
        <w:t>Totale technische architectuur</w:t>
      </w:r>
    </w:p>
    <w:p w14:paraId="451EA97F" w14:textId="3D7A6F55" w:rsidR="004A125D" w:rsidRDefault="004A125D" w:rsidP="004A125D">
      <w:pPr>
        <w:pStyle w:val="Kop1"/>
        <w:rPr>
          <w:lang w:eastAsia="nl-BE"/>
        </w:rPr>
      </w:pPr>
      <w:bookmarkStart w:id="23" w:name="_Toc199513801"/>
      <w:r w:rsidRPr="005862CD">
        <w:rPr>
          <w:lang w:eastAsia="nl-BE"/>
        </w:rPr>
        <w:t>Beveiliging &amp; Authenticatie</w:t>
      </w:r>
      <w:bookmarkEnd w:id="23"/>
    </w:p>
    <w:p w14:paraId="79A63097" w14:textId="17DB39EE" w:rsidR="00A201E5" w:rsidRPr="00A201E5" w:rsidRDefault="00A201E5" w:rsidP="00A201E5">
      <w:pPr>
        <w:rPr>
          <w:lang w:val="nl-NL" w:eastAsia="nl-BE"/>
        </w:rPr>
      </w:pPr>
      <w:r w:rsidRPr="00A201E5">
        <w:rPr>
          <w:lang w:eastAsia="nl-BE"/>
        </w:rPr>
        <w:t>Beveiliging vormt een essentieel onderdeel van onze applicatie, met name vanwege de aard van de gegevens (zoals aanwezigheidsinformatie, sensorwaarden en alarminstellingen). Indien deze informatie in verkeerde handen terechtkomt, zou dit bijvoorbeeld kunnen leiden tot het identificeren van een locatie als “onbewaakt”. Daarom hebben we gekozen voor een doordachte strategie met betrekking tot authenticatie en autorisatie.</w:t>
      </w:r>
    </w:p>
    <w:p w14:paraId="38FA32F5" w14:textId="46F8FB1A" w:rsidR="004A125D" w:rsidRDefault="004A125D" w:rsidP="004A125D">
      <w:pPr>
        <w:pStyle w:val="Kop2"/>
      </w:pPr>
      <w:bookmarkStart w:id="24" w:name="_Toc199513802"/>
      <w:r w:rsidRPr="005862CD">
        <w:t>OAuth2 in de praktijk</w:t>
      </w:r>
      <w:bookmarkEnd w:id="24"/>
    </w:p>
    <w:p w14:paraId="24C505C3" w14:textId="77777777" w:rsidR="00A201E5" w:rsidRDefault="00A201E5" w:rsidP="00A201E5">
      <w:r w:rsidRPr="00A201E5">
        <w:t>Onze keuze voor OAuth2 is gebaseerd op het evenwicht tussen gebruiksgemak en veiligheid. Functionaliteiten zoals inlogprocedures, beheer van inloggegevens en versleuteling worden volledig verzorgd door de OAuth2-provider. Hierdoor kunnen wij ons focussen op een degelijke integratie en tegelijkertijd profiteren van de robuuste beveiliging van het protocol.</w:t>
      </w:r>
    </w:p>
    <w:p w14:paraId="50B30F40" w14:textId="77777777" w:rsidR="00A201E5" w:rsidRPr="00A201E5" w:rsidRDefault="00A201E5" w:rsidP="00A201E5"/>
    <w:p w14:paraId="357ADD9C" w14:textId="77777777" w:rsidR="00A201E5" w:rsidRDefault="00A201E5" w:rsidP="00A201E5">
      <w:r w:rsidRPr="00A201E5">
        <w:t>OAuth2 maakt gebruik van een externe inlogflow: gebruikers worden doorgestuurd naar een betrouwbare loginpagina van de OAuth2-provider. Na een succesvolle authenticatie valideert de provider de inloggegevens en stuurt vervolgens een zogenaamd JWT-token (JSON Web Token) terug naar onze applicatie. Dit token bevat geverifieerde informatie over de gebruiker, zoals e-mailadres, gebruikersnaam, ID en rollen.</w:t>
      </w:r>
    </w:p>
    <w:p w14:paraId="0542A811" w14:textId="77777777" w:rsidR="00A201E5" w:rsidRPr="00A201E5" w:rsidRDefault="00A201E5" w:rsidP="00A201E5"/>
    <w:p w14:paraId="581912FE" w14:textId="54FA918F" w:rsidR="00A201E5" w:rsidRPr="00A201E5" w:rsidRDefault="00A201E5" w:rsidP="00A201E5">
      <w:r w:rsidRPr="00A201E5">
        <w:t>Deze JWT-token wordt lokaal opgeslagen in de session storage of local storage van de browser en fungeert als sleutel voor alle beveiligde interacties binnen onze applicatie:</w:t>
      </w:r>
    </w:p>
    <w:p w14:paraId="6DF34558" w14:textId="77777777" w:rsidR="00A201E5" w:rsidRPr="00A201E5" w:rsidRDefault="00A201E5" w:rsidP="00A201E5">
      <w:pPr>
        <w:numPr>
          <w:ilvl w:val="0"/>
          <w:numId w:val="76"/>
        </w:numPr>
      </w:pPr>
      <w:r w:rsidRPr="00A201E5">
        <w:t>Het token wordt uitgelezen om de rol van de gebruiker te bepalen, waarna de gebruikersinterface hierop wordt aangepast. Zo heeft een admin toegang tot meer functionaliteiten dan een standaardgebruiker.</w:t>
      </w:r>
    </w:p>
    <w:p w14:paraId="28B83D94" w14:textId="77777777" w:rsidR="00A201E5" w:rsidRPr="00A201E5" w:rsidRDefault="00A201E5" w:rsidP="00A201E5">
      <w:pPr>
        <w:numPr>
          <w:ilvl w:val="0"/>
          <w:numId w:val="76"/>
        </w:numPr>
      </w:pPr>
      <w:r w:rsidRPr="00A201E5">
        <w:t>Angular’s routeringslogica controleert bij elke navigatiepoging of de gebruiker beschikt over de juiste toegangsrechten voor de gevraagde route of component.</w:t>
      </w:r>
    </w:p>
    <w:p w14:paraId="3F1F0CF0" w14:textId="77777777" w:rsidR="00A201E5" w:rsidRDefault="00A201E5" w:rsidP="00A201E5">
      <w:pPr>
        <w:numPr>
          <w:ilvl w:val="0"/>
          <w:numId w:val="76"/>
        </w:numPr>
      </w:pPr>
      <w:r w:rsidRPr="00A201E5">
        <w:lastRenderedPageBreak/>
        <w:t>Elk API-verzoek bevat de JWT-token in de headers. Aan de backendzijde wordt deze token geverifieerd om de geldigheid en herkomst van het verzoek te controleren.</w:t>
      </w:r>
    </w:p>
    <w:p w14:paraId="642DDD47" w14:textId="77777777" w:rsidR="00A201E5" w:rsidRPr="00A201E5" w:rsidRDefault="00A201E5" w:rsidP="00A201E5"/>
    <w:p w14:paraId="661CD0D7" w14:textId="2BAEFB62" w:rsidR="000F0870" w:rsidRDefault="00A201E5" w:rsidP="00D83F33">
      <w:r w:rsidRPr="00A201E5">
        <w:t>Een JWT is een compacte, URL-veilige token die bestaat uit drie delen: een header, payload en signature. De payload bevat informatie over de gebruiker (zoals rollen), en de signature garandeert dat de inhoud niet ongemerkt gewijzigd kan worden. Zo verzekeren we de betrouwbaarheid en integriteit van de verstuurde gegevens.</w:t>
      </w:r>
    </w:p>
    <w:p w14:paraId="52CBD2F5" w14:textId="097DB743" w:rsidR="000F0870" w:rsidRDefault="000F0870" w:rsidP="000F0870">
      <w:pPr>
        <w:jc w:val="center"/>
      </w:pPr>
      <w:r>
        <w:rPr>
          <w:noProof/>
        </w:rPr>
        <w:drawing>
          <wp:inline distT="0" distB="0" distL="0" distR="0" wp14:anchorId="13B6BAAF" wp14:editId="18ECF0F7">
            <wp:extent cx="4345229" cy="2502219"/>
            <wp:effectExtent l="0" t="0" r="0" b="0"/>
            <wp:docPr id="1899080611" name="Afbeelding 67" descr="Understanding JSON Web Token (JWT) | by Wensen Ma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Understanding JSON Web Token (JWT) | by Wensen Ma | Medium"/>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61875" cy="2511805"/>
                    </a:xfrm>
                    <a:prstGeom prst="rect">
                      <a:avLst/>
                    </a:prstGeom>
                    <a:noFill/>
                    <a:ln>
                      <a:noFill/>
                    </a:ln>
                  </pic:spPr>
                </pic:pic>
              </a:graphicData>
            </a:graphic>
          </wp:inline>
        </w:drawing>
      </w:r>
    </w:p>
    <w:p w14:paraId="18ED50A3" w14:textId="397D59DB" w:rsidR="000F0870" w:rsidRPr="00D83F33" w:rsidRDefault="000F0870" w:rsidP="000F0870">
      <w:pPr>
        <w:pStyle w:val="AfbeeldingBijschrift"/>
      </w:pPr>
      <w:r>
        <w:t>JWT token opbouw</w:t>
      </w:r>
    </w:p>
    <w:p w14:paraId="5DED7FA6" w14:textId="77777777" w:rsidR="00D83F33" w:rsidRPr="00D83F33" w:rsidRDefault="00D83F33" w:rsidP="00D83F33"/>
    <w:p w14:paraId="301CDF1E" w14:textId="77777777" w:rsidR="00BD27B1" w:rsidRDefault="00BD27B1" w:rsidP="00BD27B1">
      <w:r w:rsidRPr="00BD27B1">
        <w:t>In onderstaande configuratie maken we gebruik van de angular-auth-oidc-client-bibliotheek, die het implementeren van OAuth2-authenticatie in Angular aanzienlijk vereenvoudigt.</w:t>
      </w:r>
    </w:p>
    <w:p w14:paraId="56C4BB20" w14:textId="77777777" w:rsidR="00BD27B1" w:rsidRPr="00BD27B1" w:rsidRDefault="00BD27B1" w:rsidP="00BD27B1"/>
    <w:p w14:paraId="5EA8464E" w14:textId="77777777" w:rsidR="00BD27B1" w:rsidRDefault="00BD27B1" w:rsidP="00BD27B1">
      <w:r w:rsidRPr="00BD27B1">
        <w:t>We definiëren onder meer de authority, oftewel de URL van de OAuth2-provider die instaat voor de loginflow en de validatie van gebruikers. Daarnaast stellen we de redirectUrl in, die bepaalt waar de gebruiker na een succesvolle login naartoe wordt geleid. Voor mobiele applicaties gebruiken we hiervoor een aangepaste URI; in de webapplicatie wordt de gebruiker doorgestuurd naar een specifieke route (/floor-overview).</w:t>
      </w:r>
    </w:p>
    <w:p w14:paraId="7365E112" w14:textId="77777777" w:rsidR="00BD27B1" w:rsidRPr="00BD27B1" w:rsidRDefault="00BD27B1" w:rsidP="00BD27B1"/>
    <w:p w14:paraId="789E1851" w14:textId="5EF429D6" w:rsidR="00BD27B1" w:rsidRPr="00BD27B1" w:rsidRDefault="003F7E36" w:rsidP="00BD27B1">
      <w:r>
        <w:br w:type="column"/>
      </w:r>
      <w:r w:rsidR="00BD27B1" w:rsidRPr="00BD27B1">
        <w:lastRenderedPageBreak/>
        <w:t>Verder specificeren we parameters zoals de clientId, de gewenste scope, en het responseType. In dit geval maken we gebruik van de authorization code flow, wat betekent dat we een autorisatiecode ontvangen die later wordt omgewisseld voor een toegangstoken. Ook configureren we de postLogoutRedirectUri, zodat gebruikers na het uitloggen automatisch worden doorverwezen naar de juiste pagina.</w:t>
      </w:r>
    </w:p>
    <w:p w14:paraId="2B549B53" w14:textId="77777777" w:rsidR="00D83F33" w:rsidRDefault="00D83F33" w:rsidP="00D83F33"/>
    <w:p w14:paraId="411C9ED9" w14:textId="77777777" w:rsidR="003A4DFB" w:rsidRPr="003A4DFB" w:rsidRDefault="003A4DFB" w:rsidP="003A4DF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noProof/>
          <w:color w:val="A9B7C6"/>
          <w:kern w:val="0"/>
          <w:sz w:val="20"/>
          <w:szCs w:val="20"/>
          <w:lang w:eastAsia="nl-BE"/>
          <w14:ligatures w14:val="none"/>
        </w:rPr>
      </w:pPr>
      <w:r w:rsidRPr="003A4DFB">
        <w:rPr>
          <w:rFonts w:ascii="Courier New" w:eastAsia="Times New Roman" w:hAnsi="Courier New" w:cs="Courier New"/>
          <w:noProof/>
          <w:color w:val="FFC66D"/>
          <w:kern w:val="0"/>
          <w:sz w:val="20"/>
          <w:szCs w:val="20"/>
          <w:lang w:eastAsia="nl-BE"/>
          <w14:ligatures w14:val="none"/>
        </w:rPr>
        <w:t>provideAuth</w:t>
      </w:r>
      <w:r w:rsidRPr="003A4DFB">
        <w:rPr>
          <w:rFonts w:ascii="Courier New" w:eastAsia="Times New Roman" w:hAnsi="Courier New" w:cs="Courier New"/>
          <w:noProof/>
          <w:color w:val="A9B7C6"/>
          <w:kern w:val="0"/>
          <w:sz w:val="20"/>
          <w:szCs w:val="20"/>
          <w:lang w:eastAsia="nl-BE"/>
          <w14:ligatures w14:val="none"/>
        </w:rPr>
        <w:t>({</w:t>
      </w:r>
      <w:r w:rsidRPr="003A4DFB">
        <w:rPr>
          <w:rFonts w:ascii="Courier New" w:eastAsia="Times New Roman" w:hAnsi="Courier New" w:cs="Courier New"/>
          <w:noProof/>
          <w:color w:val="A9B7C6"/>
          <w:kern w:val="0"/>
          <w:sz w:val="20"/>
          <w:szCs w:val="20"/>
          <w:lang w:eastAsia="nl-BE"/>
          <w14:ligatures w14:val="none"/>
        </w:rPr>
        <w:br/>
        <w:t xml:space="preserve">  </w:t>
      </w:r>
      <w:r w:rsidRPr="003A4DFB">
        <w:rPr>
          <w:rFonts w:ascii="Courier New" w:eastAsia="Times New Roman" w:hAnsi="Courier New" w:cs="Courier New"/>
          <w:noProof/>
          <w:color w:val="9876AA"/>
          <w:kern w:val="0"/>
          <w:sz w:val="20"/>
          <w:szCs w:val="20"/>
          <w:lang w:eastAsia="nl-BE"/>
          <w14:ligatures w14:val="none"/>
        </w:rPr>
        <w:t>config</w:t>
      </w:r>
      <w:r w:rsidRPr="003A4DFB">
        <w:rPr>
          <w:rFonts w:ascii="Courier New" w:eastAsia="Times New Roman" w:hAnsi="Courier New" w:cs="Courier New"/>
          <w:noProof/>
          <w:color w:val="A9B7C6"/>
          <w:kern w:val="0"/>
          <w:sz w:val="20"/>
          <w:szCs w:val="20"/>
          <w:lang w:eastAsia="nl-BE"/>
          <w14:ligatures w14:val="none"/>
        </w:rPr>
        <w:t>: {</w:t>
      </w:r>
      <w:r w:rsidRPr="003A4DFB">
        <w:rPr>
          <w:rFonts w:ascii="Courier New" w:eastAsia="Times New Roman" w:hAnsi="Courier New" w:cs="Courier New"/>
          <w:noProof/>
          <w:color w:val="A9B7C6"/>
          <w:kern w:val="0"/>
          <w:sz w:val="20"/>
          <w:szCs w:val="20"/>
          <w:lang w:eastAsia="nl-BE"/>
          <w14:ligatures w14:val="none"/>
        </w:rPr>
        <w:br/>
        <w:t xml:space="preserve">    </w:t>
      </w:r>
      <w:r w:rsidRPr="003A4DFB">
        <w:rPr>
          <w:rFonts w:ascii="Courier New" w:eastAsia="Times New Roman" w:hAnsi="Courier New" w:cs="Courier New"/>
          <w:noProof/>
          <w:color w:val="9876AA"/>
          <w:kern w:val="0"/>
          <w:sz w:val="20"/>
          <w:szCs w:val="20"/>
          <w:lang w:eastAsia="nl-BE"/>
          <w14:ligatures w14:val="none"/>
        </w:rPr>
        <w:t>authority</w:t>
      </w:r>
      <w:r w:rsidRPr="003A4DFB">
        <w:rPr>
          <w:rFonts w:ascii="Courier New" w:eastAsia="Times New Roman" w:hAnsi="Courier New" w:cs="Courier New"/>
          <w:noProof/>
          <w:color w:val="A9B7C6"/>
          <w:kern w:val="0"/>
          <w:sz w:val="20"/>
          <w:szCs w:val="20"/>
          <w:lang w:eastAsia="nl-BE"/>
          <w14:ligatures w14:val="none"/>
        </w:rPr>
        <w:t xml:space="preserve">: </w:t>
      </w:r>
      <w:r w:rsidRPr="003A4DFB">
        <w:rPr>
          <w:rFonts w:ascii="Courier New" w:eastAsia="Times New Roman" w:hAnsi="Courier New" w:cs="Courier New"/>
          <w:noProof/>
          <w:color w:val="6A8759"/>
          <w:kern w:val="0"/>
          <w:sz w:val="20"/>
          <w:szCs w:val="20"/>
          <w:lang w:eastAsia="nl-BE"/>
          <w14:ligatures w14:val="none"/>
        </w:rPr>
        <w:t>`</w:t>
      </w:r>
      <w:r w:rsidRPr="003A4DFB">
        <w:rPr>
          <w:rFonts w:ascii="Courier New" w:eastAsia="Times New Roman" w:hAnsi="Courier New" w:cs="Courier New"/>
          <w:noProof/>
          <w:color w:val="A9B7C6"/>
          <w:kern w:val="0"/>
          <w:sz w:val="20"/>
          <w:szCs w:val="20"/>
          <w:lang w:eastAsia="nl-BE"/>
          <w14:ligatures w14:val="none"/>
        </w:rPr>
        <w:t>${</w:t>
      </w:r>
      <w:r w:rsidRPr="003A4DFB">
        <w:rPr>
          <w:rFonts w:ascii="Courier New" w:eastAsia="Times New Roman" w:hAnsi="Courier New" w:cs="Courier New"/>
          <w:b/>
          <w:bCs/>
          <w:i/>
          <w:iCs/>
          <w:noProof/>
          <w:color w:val="9876AA"/>
          <w:kern w:val="0"/>
          <w:sz w:val="20"/>
          <w:szCs w:val="20"/>
          <w:lang w:eastAsia="nl-BE"/>
          <w14:ligatures w14:val="none"/>
        </w:rPr>
        <w:t>environment</w:t>
      </w:r>
      <w:r w:rsidRPr="003A4DFB">
        <w:rPr>
          <w:rFonts w:ascii="Courier New" w:eastAsia="Times New Roman" w:hAnsi="Courier New" w:cs="Courier New"/>
          <w:noProof/>
          <w:color w:val="A9B7C6"/>
          <w:kern w:val="0"/>
          <w:sz w:val="20"/>
          <w:szCs w:val="20"/>
          <w:lang w:eastAsia="nl-BE"/>
          <w14:ligatures w14:val="none"/>
        </w:rPr>
        <w:t>.</w:t>
      </w:r>
      <w:r w:rsidRPr="003A4DFB">
        <w:rPr>
          <w:rFonts w:ascii="Courier New" w:eastAsia="Times New Roman" w:hAnsi="Courier New" w:cs="Courier New"/>
          <w:noProof/>
          <w:color w:val="9876AA"/>
          <w:kern w:val="0"/>
          <w:sz w:val="20"/>
          <w:szCs w:val="20"/>
          <w:lang w:eastAsia="nl-BE"/>
          <w14:ligatures w14:val="none"/>
        </w:rPr>
        <w:t>authenticatorUrl</w:t>
      </w:r>
      <w:r w:rsidRPr="003A4DFB">
        <w:rPr>
          <w:rFonts w:ascii="Courier New" w:eastAsia="Times New Roman" w:hAnsi="Courier New" w:cs="Courier New"/>
          <w:noProof/>
          <w:color w:val="A9B7C6"/>
          <w:kern w:val="0"/>
          <w:sz w:val="20"/>
          <w:szCs w:val="20"/>
          <w:lang w:eastAsia="nl-BE"/>
          <w14:ligatures w14:val="none"/>
        </w:rPr>
        <w:t>}</w:t>
      </w:r>
      <w:r w:rsidRPr="003A4DFB">
        <w:rPr>
          <w:rFonts w:ascii="Courier New" w:eastAsia="Times New Roman" w:hAnsi="Courier New" w:cs="Courier New"/>
          <w:noProof/>
          <w:color w:val="6A8759"/>
          <w:kern w:val="0"/>
          <w:sz w:val="20"/>
          <w:szCs w:val="20"/>
          <w:lang w:eastAsia="nl-BE"/>
          <w14:ligatures w14:val="none"/>
        </w:rPr>
        <w:t>`</w:t>
      </w:r>
      <w:r w:rsidRPr="003A4DFB">
        <w:rPr>
          <w:rFonts w:ascii="Courier New" w:eastAsia="Times New Roman" w:hAnsi="Courier New" w:cs="Courier New"/>
          <w:noProof/>
          <w:color w:val="CC7832"/>
          <w:kern w:val="0"/>
          <w:sz w:val="20"/>
          <w:szCs w:val="20"/>
          <w:lang w:eastAsia="nl-BE"/>
          <w14:ligatures w14:val="none"/>
        </w:rPr>
        <w:t>,</w:t>
      </w:r>
      <w:r w:rsidRPr="003A4DFB">
        <w:rPr>
          <w:rFonts w:ascii="Courier New" w:eastAsia="Times New Roman" w:hAnsi="Courier New" w:cs="Courier New"/>
          <w:noProof/>
          <w:color w:val="CC7832"/>
          <w:kern w:val="0"/>
          <w:sz w:val="20"/>
          <w:szCs w:val="20"/>
          <w:lang w:eastAsia="nl-BE"/>
          <w14:ligatures w14:val="none"/>
        </w:rPr>
        <w:br/>
        <w:t xml:space="preserve">    </w:t>
      </w:r>
      <w:r w:rsidRPr="003A4DFB">
        <w:rPr>
          <w:rFonts w:ascii="Courier New" w:eastAsia="Times New Roman" w:hAnsi="Courier New" w:cs="Courier New"/>
          <w:noProof/>
          <w:color w:val="9876AA"/>
          <w:kern w:val="0"/>
          <w:sz w:val="20"/>
          <w:szCs w:val="20"/>
          <w:lang w:eastAsia="nl-BE"/>
          <w14:ligatures w14:val="none"/>
        </w:rPr>
        <w:t>redirectUrl</w:t>
      </w:r>
      <w:r w:rsidRPr="003A4DFB">
        <w:rPr>
          <w:rFonts w:ascii="Courier New" w:eastAsia="Times New Roman" w:hAnsi="Courier New" w:cs="Courier New"/>
          <w:noProof/>
          <w:color w:val="A9B7C6"/>
          <w:kern w:val="0"/>
          <w:sz w:val="20"/>
          <w:szCs w:val="20"/>
          <w:lang w:eastAsia="nl-BE"/>
          <w14:ligatures w14:val="none"/>
        </w:rPr>
        <w:t xml:space="preserve">: mobileApp ? </w:t>
      </w:r>
      <w:r w:rsidRPr="003A4DFB">
        <w:rPr>
          <w:rFonts w:ascii="Courier New" w:eastAsia="Times New Roman" w:hAnsi="Courier New" w:cs="Courier New"/>
          <w:noProof/>
          <w:color w:val="6A8759"/>
          <w:kern w:val="0"/>
          <w:sz w:val="20"/>
          <w:szCs w:val="20"/>
          <w:lang w:eastAsia="nl-BE"/>
          <w14:ligatures w14:val="none"/>
        </w:rPr>
        <w:t xml:space="preserve">'be.faros.worksense://callback' </w:t>
      </w:r>
      <w:r w:rsidRPr="003A4DFB">
        <w:rPr>
          <w:rFonts w:ascii="Courier New" w:eastAsia="Times New Roman" w:hAnsi="Courier New" w:cs="Courier New"/>
          <w:noProof/>
          <w:color w:val="A9B7C6"/>
          <w:kern w:val="0"/>
          <w:sz w:val="20"/>
          <w:szCs w:val="20"/>
          <w:lang w:eastAsia="nl-BE"/>
          <w14:ligatures w14:val="none"/>
        </w:rPr>
        <w:t xml:space="preserve">: </w:t>
      </w:r>
      <w:r w:rsidRPr="003A4DFB">
        <w:rPr>
          <w:rFonts w:ascii="Courier New" w:eastAsia="Times New Roman" w:hAnsi="Courier New" w:cs="Courier New"/>
          <w:b/>
          <w:bCs/>
          <w:i/>
          <w:iCs/>
          <w:noProof/>
          <w:color w:val="9876AA"/>
          <w:kern w:val="0"/>
          <w:sz w:val="20"/>
          <w:szCs w:val="20"/>
          <w:lang w:eastAsia="nl-BE"/>
          <w14:ligatures w14:val="none"/>
        </w:rPr>
        <w:t>window</w:t>
      </w:r>
      <w:r w:rsidRPr="003A4DFB">
        <w:rPr>
          <w:rFonts w:ascii="Courier New" w:eastAsia="Times New Roman" w:hAnsi="Courier New" w:cs="Courier New"/>
          <w:noProof/>
          <w:color w:val="A9B7C6"/>
          <w:kern w:val="0"/>
          <w:sz w:val="20"/>
          <w:szCs w:val="20"/>
          <w:lang w:eastAsia="nl-BE"/>
          <w14:ligatures w14:val="none"/>
        </w:rPr>
        <w:t>.</w:t>
      </w:r>
      <w:r w:rsidRPr="003A4DFB">
        <w:rPr>
          <w:rFonts w:ascii="Courier New" w:eastAsia="Times New Roman" w:hAnsi="Courier New" w:cs="Courier New"/>
          <w:noProof/>
          <w:color w:val="FFC66D"/>
          <w:kern w:val="0"/>
          <w:sz w:val="20"/>
          <w:szCs w:val="20"/>
          <w:lang w:eastAsia="nl-BE"/>
          <w14:ligatures w14:val="none"/>
        </w:rPr>
        <w:t>location</w:t>
      </w:r>
      <w:r w:rsidRPr="003A4DFB">
        <w:rPr>
          <w:rFonts w:ascii="Courier New" w:eastAsia="Times New Roman" w:hAnsi="Courier New" w:cs="Courier New"/>
          <w:noProof/>
          <w:color w:val="A9B7C6"/>
          <w:kern w:val="0"/>
          <w:sz w:val="20"/>
          <w:szCs w:val="20"/>
          <w:lang w:eastAsia="nl-BE"/>
          <w14:ligatures w14:val="none"/>
        </w:rPr>
        <w:t>.</w:t>
      </w:r>
      <w:r w:rsidRPr="003A4DFB">
        <w:rPr>
          <w:rFonts w:ascii="Courier New" w:eastAsia="Times New Roman" w:hAnsi="Courier New" w:cs="Courier New"/>
          <w:noProof/>
          <w:color w:val="9876AA"/>
          <w:kern w:val="0"/>
          <w:sz w:val="20"/>
          <w:szCs w:val="20"/>
          <w:lang w:eastAsia="nl-BE"/>
          <w14:ligatures w14:val="none"/>
        </w:rPr>
        <w:t xml:space="preserve">origin </w:t>
      </w:r>
      <w:r w:rsidRPr="003A4DFB">
        <w:rPr>
          <w:rFonts w:ascii="Courier New" w:eastAsia="Times New Roman" w:hAnsi="Courier New" w:cs="Courier New"/>
          <w:noProof/>
          <w:color w:val="A9B7C6"/>
          <w:kern w:val="0"/>
          <w:sz w:val="20"/>
          <w:szCs w:val="20"/>
          <w:lang w:eastAsia="nl-BE"/>
          <w14:ligatures w14:val="none"/>
        </w:rPr>
        <w:t xml:space="preserve">+ </w:t>
      </w:r>
      <w:r w:rsidRPr="003A4DFB">
        <w:rPr>
          <w:rFonts w:ascii="Courier New" w:eastAsia="Times New Roman" w:hAnsi="Courier New" w:cs="Courier New"/>
          <w:noProof/>
          <w:color w:val="6A8759"/>
          <w:kern w:val="0"/>
          <w:sz w:val="20"/>
          <w:szCs w:val="20"/>
          <w:lang w:eastAsia="nl-BE"/>
          <w14:ligatures w14:val="none"/>
        </w:rPr>
        <w:t>'/floor-overview'</w:t>
      </w:r>
      <w:r w:rsidRPr="003A4DFB">
        <w:rPr>
          <w:rFonts w:ascii="Courier New" w:eastAsia="Times New Roman" w:hAnsi="Courier New" w:cs="Courier New"/>
          <w:noProof/>
          <w:color w:val="CC7832"/>
          <w:kern w:val="0"/>
          <w:sz w:val="20"/>
          <w:szCs w:val="20"/>
          <w:lang w:eastAsia="nl-BE"/>
          <w14:ligatures w14:val="none"/>
        </w:rPr>
        <w:t>,</w:t>
      </w:r>
      <w:r w:rsidRPr="003A4DFB">
        <w:rPr>
          <w:rFonts w:ascii="Courier New" w:eastAsia="Times New Roman" w:hAnsi="Courier New" w:cs="Courier New"/>
          <w:noProof/>
          <w:color w:val="CC7832"/>
          <w:kern w:val="0"/>
          <w:sz w:val="20"/>
          <w:szCs w:val="20"/>
          <w:lang w:eastAsia="nl-BE"/>
          <w14:ligatures w14:val="none"/>
        </w:rPr>
        <w:br/>
        <w:t xml:space="preserve">    </w:t>
      </w:r>
      <w:r w:rsidRPr="003A4DFB">
        <w:rPr>
          <w:rFonts w:ascii="Courier New" w:eastAsia="Times New Roman" w:hAnsi="Courier New" w:cs="Courier New"/>
          <w:noProof/>
          <w:color w:val="9876AA"/>
          <w:kern w:val="0"/>
          <w:sz w:val="20"/>
          <w:szCs w:val="20"/>
          <w:lang w:eastAsia="nl-BE"/>
          <w14:ligatures w14:val="none"/>
        </w:rPr>
        <w:t>postLoginRoute</w:t>
      </w:r>
      <w:r w:rsidRPr="003A4DFB">
        <w:rPr>
          <w:rFonts w:ascii="Courier New" w:eastAsia="Times New Roman" w:hAnsi="Courier New" w:cs="Courier New"/>
          <w:noProof/>
          <w:color w:val="A9B7C6"/>
          <w:kern w:val="0"/>
          <w:sz w:val="20"/>
          <w:szCs w:val="20"/>
          <w:lang w:eastAsia="nl-BE"/>
          <w14:ligatures w14:val="none"/>
        </w:rPr>
        <w:t xml:space="preserve">: </w:t>
      </w:r>
      <w:r w:rsidRPr="003A4DFB">
        <w:rPr>
          <w:rFonts w:ascii="Courier New" w:eastAsia="Times New Roman" w:hAnsi="Courier New" w:cs="Courier New"/>
          <w:noProof/>
          <w:color w:val="6A8759"/>
          <w:kern w:val="0"/>
          <w:sz w:val="20"/>
          <w:szCs w:val="20"/>
          <w:lang w:eastAsia="nl-BE"/>
          <w14:ligatures w14:val="none"/>
        </w:rPr>
        <w:t>'/floor-overview'</w:t>
      </w:r>
      <w:r w:rsidRPr="003A4DFB">
        <w:rPr>
          <w:rFonts w:ascii="Courier New" w:eastAsia="Times New Roman" w:hAnsi="Courier New" w:cs="Courier New"/>
          <w:noProof/>
          <w:color w:val="CC7832"/>
          <w:kern w:val="0"/>
          <w:sz w:val="20"/>
          <w:szCs w:val="20"/>
          <w:lang w:eastAsia="nl-BE"/>
          <w14:ligatures w14:val="none"/>
        </w:rPr>
        <w:t>,</w:t>
      </w:r>
      <w:r w:rsidRPr="003A4DFB">
        <w:rPr>
          <w:rFonts w:ascii="Courier New" w:eastAsia="Times New Roman" w:hAnsi="Courier New" w:cs="Courier New"/>
          <w:noProof/>
          <w:color w:val="CC7832"/>
          <w:kern w:val="0"/>
          <w:sz w:val="20"/>
          <w:szCs w:val="20"/>
          <w:lang w:eastAsia="nl-BE"/>
          <w14:ligatures w14:val="none"/>
        </w:rPr>
        <w:br/>
        <w:t xml:space="preserve">    </w:t>
      </w:r>
      <w:r w:rsidRPr="003A4DFB">
        <w:rPr>
          <w:rFonts w:ascii="Courier New" w:eastAsia="Times New Roman" w:hAnsi="Courier New" w:cs="Courier New"/>
          <w:noProof/>
          <w:color w:val="9876AA"/>
          <w:kern w:val="0"/>
          <w:sz w:val="20"/>
          <w:szCs w:val="20"/>
          <w:lang w:eastAsia="nl-BE"/>
          <w14:ligatures w14:val="none"/>
        </w:rPr>
        <w:t>postLogoutRedirectUri</w:t>
      </w:r>
      <w:r w:rsidRPr="003A4DFB">
        <w:rPr>
          <w:rFonts w:ascii="Courier New" w:eastAsia="Times New Roman" w:hAnsi="Courier New" w:cs="Courier New"/>
          <w:noProof/>
          <w:color w:val="A9B7C6"/>
          <w:kern w:val="0"/>
          <w:sz w:val="20"/>
          <w:szCs w:val="20"/>
          <w:lang w:eastAsia="nl-BE"/>
          <w14:ligatures w14:val="none"/>
        </w:rPr>
        <w:t xml:space="preserve">: mobileApp ? </w:t>
      </w:r>
      <w:r w:rsidRPr="003A4DFB">
        <w:rPr>
          <w:rFonts w:ascii="Courier New" w:eastAsia="Times New Roman" w:hAnsi="Courier New" w:cs="Courier New"/>
          <w:noProof/>
          <w:color w:val="6A8759"/>
          <w:kern w:val="0"/>
          <w:sz w:val="20"/>
          <w:szCs w:val="20"/>
          <w:lang w:eastAsia="nl-BE"/>
          <w14:ligatures w14:val="none"/>
        </w:rPr>
        <w:t xml:space="preserve">'be.faros.worksense://callback' </w:t>
      </w:r>
      <w:r w:rsidRPr="003A4DFB">
        <w:rPr>
          <w:rFonts w:ascii="Courier New" w:eastAsia="Times New Roman" w:hAnsi="Courier New" w:cs="Courier New"/>
          <w:noProof/>
          <w:color w:val="A9B7C6"/>
          <w:kern w:val="0"/>
          <w:sz w:val="20"/>
          <w:szCs w:val="20"/>
          <w:lang w:eastAsia="nl-BE"/>
          <w14:ligatures w14:val="none"/>
        </w:rPr>
        <w:t xml:space="preserve">: </w:t>
      </w:r>
      <w:r w:rsidRPr="003A4DFB">
        <w:rPr>
          <w:rFonts w:ascii="Courier New" w:eastAsia="Times New Roman" w:hAnsi="Courier New" w:cs="Courier New"/>
          <w:b/>
          <w:bCs/>
          <w:i/>
          <w:iCs/>
          <w:noProof/>
          <w:color w:val="9876AA"/>
          <w:kern w:val="0"/>
          <w:sz w:val="20"/>
          <w:szCs w:val="20"/>
          <w:lang w:eastAsia="nl-BE"/>
          <w14:ligatures w14:val="none"/>
        </w:rPr>
        <w:t>window</w:t>
      </w:r>
      <w:r w:rsidRPr="003A4DFB">
        <w:rPr>
          <w:rFonts w:ascii="Courier New" w:eastAsia="Times New Roman" w:hAnsi="Courier New" w:cs="Courier New"/>
          <w:noProof/>
          <w:color w:val="A9B7C6"/>
          <w:kern w:val="0"/>
          <w:sz w:val="20"/>
          <w:szCs w:val="20"/>
          <w:lang w:eastAsia="nl-BE"/>
          <w14:ligatures w14:val="none"/>
        </w:rPr>
        <w:t>.</w:t>
      </w:r>
      <w:r w:rsidRPr="003A4DFB">
        <w:rPr>
          <w:rFonts w:ascii="Courier New" w:eastAsia="Times New Roman" w:hAnsi="Courier New" w:cs="Courier New"/>
          <w:noProof/>
          <w:color w:val="FFC66D"/>
          <w:kern w:val="0"/>
          <w:sz w:val="20"/>
          <w:szCs w:val="20"/>
          <w:lang w:eastAsia="nl-BE"/>
          <w14:ligatures w14:val="none"/>
        </w:rPr>
        <w:t>location</w:t>
      </w:r>
      <w:r w:rsidRPr="003A4DFB">
        <w:rPr>
          <w:rFonts w:ascii="Courier New" w:eastAsia="Times New Roman" w:hAnsi="Courier New" w:cs="Courier New"/>
          <w:noProof/>
          <w:color w:val="A9B7C6"/>
          <w:kern w:val="0"/>
          <w:sz w:val="20"/>
          <w:szCs w:val="20"/>
          <w:lang w:eastAsia="nl-BE"/>
          <w14:ligatures w14:val="none"/>
        </w:rPr>
        <w:t>.</w:t>
      </w:r>
      <w:r w:rsidRPr="003A4DFB">
        <w:rPr>
          <w:rFonts w:ascii="Courier New" w:eastAsia="Times New Roman" w:hAnsi="Courier New" w:cs="Courier New"/>
          <w:noProof/>
          <w:color w:val="9876AA"/>
          <w:kern w:val="0"/>
          <w:sz w:val="20"/>
          <w:szCs w:val="20"/>
          <w:lang w:eastAsia="nl-BE"/>
          <w14:ligatures w14:val="none"/>
        </w:rPr>
        <w:t xml:space="preserve">origin </w:t>
      </w:r>
      <w:r w:rsidRPr="003A4DFB">
        <w:rPr>
          <w:rFonts w:ascii="Courier New" w:eastAsia="Times New Roman" w:hAnsi="Courier New" w:cs="Courier New"/>
          <w:noProof/>
          <w:color w:val="A9B7C6"/>
          <w:kern w:val="0"/>
          <w:sz w:val="20"/>
          <w:szCs w:val="20"/>
          <w:lang w:eastAsia="nl-BE"/>
          <w14:ligatures w14:val="none"/>
        </w:rPr>
        <w:t xml:space="preserve">+ </w:t>
      </w:r>
      <w:r w:rsidRPr="003A4DFB">
        <w:rPr>
          <w:rFonts w:ascii="Courier New" w:eastAsia="Times New Roman" w:hAnsi="Courier New" w:cs="Courier New"/>
          <w:noProof/>
          <w:color w:val="6A8759"/>
          <w:kern w:val="0"/>
          <w:sz w:val="20"/>
          <w:szCs w:val="20"/>
          <w:lang w:eastAsia="nl-BE"/>
          <w14:ligatures w14:val="none"/>
        </w:rPr>
        <w:t>'/login'</w:t>
      </w:r>
      <w:r w:rsidRPr="003A4DFB">
        <w:rPr>
          <w:rFonts w:ascii="Courier New" w:eastAsia="Times New Roman" w:hAnsi="Courier New" w:cs="Courier New"/>
          <w:noProof/>
          <w:color w:val="CC7832"/>
          <w:kern w:val="0"/>
          <w:sz w:val="20"/>
          <w:szCs w:val="20"/>
          <w:lang w:eastAsia="nl-BE"/>
          <w14:ligatures w14:val="none"/>
        </w:rPr>
        <w:t>,</w:t>
      </w:r>
      <w:r w:rsidRPr="003A4DFB">
        <w:rPr>
          <w:rFonts w:ascii="Courier New" w:eastAsia="Times New Roman" w:hAnsi="Courier New" w:cs="Courier New"/>
          <w:noProof/>
          <w:color w:val="CC7832"/>
          <w:kern w:val="0"/>
          <w:sz w:val="20"/>
          <w:szCs w:val="20"/>
          <w:lang w:eastAsia="nl-BE"/>
          <w14:ligatures w14:val="none"/>
        </w:rPr>
        <w:br/>
        <w:t xml:space="preserve">    </w:t>
      </w:r>
      <w:r w:rsidRPr="003A4DFB">
        <w:rPr>
          <w:rFonts w:ascii="Courier New" w:eastAsia="Times New Roman" w:hAnsi="Courier New" w:cs="Courier New"/>
          <w:noProof/>
          <w:color w:val="9876AA"/>
          <w:kern w:val="0"/>
          <w:sz w:val="20"/>
          <w:szCs w:val="20"/>
          <w:lang w:eastAsia="nl-BE"/>
          <w14:ligatures w14:val="none"/>
        </w:rPr>
        <w:t>clientId</w:t>
      </w:r>
      <w:r w:rsidRPr="003A4DFB">
        <w:rPr>
          <w:rFonts w:ascii="Courier New" w:eastAsia="Times New Roman" w:hAnsi="Courier New" w:cs="Courier New"/>
          <w:noProof/>
          <w:color w:val="A9B7C6"/>
          <w:kern w:val="0"/>
          <w:sz w:val="20"/>
          <w:szCs w:val="20"/>
          <w:lang w:eastAsia="nl-BE"/>
          <w14:ligatures w14:val="none"/>
        </w:rPr>
        <w:t xml:space="preserve">: </w:t>
      </w:r>
      <w:r w:rsidRPr="003A4DFB">
        <w:rPr>
          <w:rFonts w:ascii="Courier New" w:eastAsia="Times New Roman" w:hAnsi="Courier New" w:cs="Courier New"/>
          <w:noProof/>
          <w:color w:val="6A8759"/>
          <w:kern w:val="0"/>
          <w:sz w:val="20"/>
          <w:szCs w:val="20"/>
          <w:lang w:eastAsia="nl-BE"/>
          <w14:ligatures w14:val="none"/>
        </w:rPr>
        <w:t>`</w:t>
      </w:r>
      <w:r w:rsidRPr="003A4DFB">
        <w:rPr>
          <w:rFonts w:ascii="Courier New" w:eastAsia="Times New Roman" w:hAnsi="Courier New" w:cs="Courier New"/>
          <w:noProof/>
          <w:color w:val="A9B7C6"/>
          <w:kern w:val="0"/>
          <w:sz w:val="20"/>
          <w:szCs w:val="20"/>
          <w:lang w:eastAsia="nl-BE"/>
          <w14:ligatures w14:val="none"/>
        </w:rPr>
        <w:t>${</w:t>
      </w:r>
      <w:r w:rsidRPr="003A4DFB">
        <w:rPr>
          <w:rFonts w:ascii="Courier New" w:eastAsia="Times New Roman" w:hAnsi="Courier New" w:cs="Courier New"/>
          <w:b/>
          <w:bCs/>
          <w:i/>
          <w:iCs/>
          <w:noProof/>
          <w:color w:val="9876AA"/>
          <w:kern w:val="0"/>
          <w:sz w:val="20"/>
          <w:szCs w:val="20"/>
          <w:lang w:eastAsia="nl-BE"/>
          <w14:ligatures w14:val="none"/>
        </w:rPr>
        <w:t>environment</w:t>
      </w:r>
      <w:r w:rsidRPr="003A4DFB">
        <w:rPr>
          <w:rFonts w:ascii="Courier New" w:eastAsia="Times New Roman" w:hAnsi="Courier New" w:cs="Courier New"/>
          <w:noProof/>
          <w:color w:val="A9B7C6"/>
          <w:kern w:val="0"/>
          <w:sz w:val="20"/>
          <w:szCs w:val="20"/>
          <w:lang w:eastAsia="nl-BE"/>
          <w14:ligatures w14:val="none"/>
        </w:rPr>
        <w:t>.</w:t>
      </w:r>
      <w:r w:rsidRPr="003A4DFB">
        <w:rPr>
          <w:rFonts w:ascii="Courier New" w:eastAsia="Times New Roman" w:hAnsi="Courier New" w:cs="Courier New"/>
          <w:noProof/>
          <w:color w:val="9876AA"/>
          <w:kern w:val="0"/>
          <w:sz w:val="20"/>
          <w:szCs w:val="20"/>
          <w:lang w:eastAsia="nl-BE"/>
          <w14:ligatures w14:val="none"/>
        </w:rPr>
        <w:t>clientId</w:t>
      </w:r>
      <w:r w:rsidRPr="003A4DFB">
        <w:rPr>
          <w:rFonts w:ascii="Courier New" w:eastAsia="Times New Roman" w:hAnsi="Courier New" w:cs="Courier New"/>
          <w:noProof/>
          <w:color w:val="A9B7C6"/>
          <w:kern w:val="0"/>
          <w:sz w:val="20"/>
          <w:szCs w:val="20"/>
          <w:lang w:eastAsia="nl-BE"/>
          <w14:ligatures w14:val="none"/>
        </w:rPr>
        <w:t>}</w:t>
      </w:r>
      <w:r w:rsidRPr="003A4DFB">
        <w:rPr>
          <w:rFonts w:ascii="Courier New" w:eastAsia="Times New Roman" w:hAnsi="Courier New" w:cs="Courier New"/>
          <w:noProof/>
          <w:color w:val="6A8759"/>
          <w:kern w:val="0"/>
          <w:sz w:val="20"/>
          <w:szCs w:val="20"/>
          <w:lang w:eastAsia="nl-BE"/>
          <w14:ligatures w14:val="none"/>
        </w:rPr>
        <w:t>`</w:t>
      </w:r>
      <w:r w:rsidRPr="003A4DFB">
        <w:rPr>
          <w:rFonts w:ascii="Courier New" w:eastAsia="Times New Roman" w:hAnsi="Courier New" w:cs="Courier New"/>
          <w:noProof/>
          <w:color w:val="CC7832"/>
          <w:kern w:val="0"/>
          <w:sz w:val="20"/>
          <w:szCs w:val="20"/>
          <w:lang w:eastAsia="nl-BE"/>
          <w14:ligatures w14:val="none"/>
        </w:rPr>
        <w:t>,</w:t>
      </w:r>
      <w:r w:rsidRPr="003A4DFB">
        <w:rPr>
          <w:rFonts w:ascii="Courier New" w:eastAsia="Times New Roman" w:hAnsi="Courier New" w:cs="Courier New"/>
          <w:noProof/>
          <w:color w:val="CC7832"/>
          <w:kern w:val="0"/>
          <w:sz w:val="20"/>
          <w:szCs w:val="20"/>
          <w:lang w:eastAsia="nl-BE"/>
          <w14:ligatures w14:val="none"/>
        </w:rPr>
        <w:br/>
        <w:t xml:space="preserve">    </w:t>
      </w:r>
      <w:r w:rsidRPr="003A4DFB">
        <w:rPr>
          <w:rFonts w:ascii="Courier New" w:eastAsia="Times New Roman" w:hAnsi="Courier New" w:cs="Courier New"/>
          <w:noProof/>
          <w:color w:val="9876AA"/>
          <w:kern w:val="0"/>
          <w:sz w:val="20"/>
          <w:szCs w:val="20"/>
          <w:lang w:eastAsia="nl-BE"/>
          <w14:ligatures w14:val="none"/>
        </w:rPr>
        <w:t>scope</w:t>
      </w:r>
      <w:r w:rsidRPr="003A4DFB">
        <w:rPr>
          <w:rFonts w:ascii="Courier New" w:eastAsia="Times New Roman" w:hAnsi="Courier New" w:cs="Courier New"/>
          <w:noProof/>
          <w:color w:val="A9B7C6"/>
          <w:kern w:val="0"/>
          <w:sz w:val="20"/>
          <w:szCs w:val="20"/>
          <w:lang w:eastAsia="nl-BE"/>
          <w14:ligatures w14:val="none"/>
        </w:rPr>
        <w:t xml:space="preserve">: </w:t>
      </w:r>
      <w:r w:rsidRPr="003A4DFB">
        <w:rPr>
          <w:rFonts w:ascii="Courier New" w:eastAsia="Times New Roman" w:hAnsi="Courier New" w:cs="Courier New"/>
          <w:noProof/>
          <w:color w:val="6A8759"/>
          <w:kern w:val="0"/>
          <w:sz w:val="20"/>
          <w:szCs w:val="20"/>
          <w:lang w:eastAsia="nl-BE"/>
          <w14:ligatures w14:val="none"/>
        </w:rPr>
        <w:t>`</w:t>
      </w:r>
      <w:r w:rsidRPr="003A4DFB">
        <w:rPr>
          <w:rFonts w:ascii="Courier New" w:eastAsia="Times New Roman" w:hAnsi="Courier New" w:cs="Courier New"/>
          <w:noProof/>
          <w:color w:val="A9B7C6"/>
          <w:kern w:val="0"/>
          <w:sz w:val="20"/>
          <w:szCs w:val="20"/>
          <w:lang w:eastAsia="nl-BE"/>
          <w14:ligatures w14:val="none"/>
        </w:rPr>
        <w:t>${</w:t>
      </w:r>
      <w:r w:rsidRPr="003A4DFB">
        <w:rPr>
          <w:rFonts w:ascii="Courier New" w:eastAsia="Times New Roman" w:hAnsi="Courier New" w:cs="Courier New"/>
          <w:b/>
          <w:bCs/>
          <w:i/>
          <w:iCs/>
          <w:noProof/>
          <w:color w:val="9876AA"/>
          <w:kern w:val="0"/>
          <w:sz w:val="20"/>
          <w:szCs w:val="20"/>
          <w:lang w:eastAsia="nl-BE"/>
          <w14:ligatures w14:val="none"/>
        </w:rPr>
        <w:t>environment</w:t>
      </w:r>
      <w:r w:rsidRPr="003A4DFB">
        <w:rPr>
          <w:rFonts w:ascii="Courier New" w:eastAsia="Times New Roman" w:hAnsi="Courier New" w:cs="Courier New"/>
          <w:noProof/>
          <w:color w:val="A9B7C6"/>
          <w:kern w:val="0"/>
          <w:sz w:val="20"/>
          <w:szCs w:val="20"/>
          <w:lang w:eastAsia="nl-BE"/>
          <w14:ligatures w14:val="none"/>
        </w:rPr>
        <w:t>.</w:t>
      </w:r>
      <w:r w:rsidRPr="003A4DFB">
        <w:rPr>
          <w:rFonts w:ascii="Courier New" w:eastAsia="Times New Roman" w:hAnsi="Courier New" w:cs="Courier New"/>
          <w:noProof/>
          <w:color w:val="9876AA"/>
          <w:kern w:val="0"/>
          <w:sz w:val="20"/>
          <w:szCs w:val="20"/>
          <w:lang w:eastAsia="nl-BE"/>
          <w14:ligatures w14:val="none"/>
        </w:rPr>
        <w:t>authScope</w:t>
      </w:r>
      <w:r w:rsidRPr="003A4DFB">
        <w:rPr>
          <w:rFonts w:ascii="Courier New" w:eastAsia="Times New Roman" w:hAnsi="Courier New" w:cs="Courier New"/>
          <w:noProof/>
          <w:color w:val="A9B7C6"/>
          <w:kern w:val="0"/>
          <w:sz w:val="20"/>
          <w:szCs w:val="20"/>
          <w:lang w:eastAsia="nl-BE"/>
          <w14:ligatures w14:val="none"/>
        </w:rPr>
        <w:t>}</w:t>
      </w:r>
      <w:r w:rsidRPr="003A4DFB">
        <w:rPr>
          <w:rFonts w:ascii="Courier New" w:eastAsia="Times New Roman" w:hAnsi="Courier New" w:cs="Courier New"/>
          <w:noProof/>
          <w:color w:val="6A8759"/>
          <w:kern w:val="0"/>
          <w:sz w:val="20"/>
          <w:szCs w:val="20"/>
          <w:lang w:eastAsia="nl-BE"/>
          <w14:ligatures w14:val="none"/>
        </w:rPr>
        <w:t>`</w:t>
      </w:r>
      <w:r w:rsidRPr="003A4DFB">
        <w:rPr>
          <w:rFonts w:ascii="Courier New" w:eastAsia="Times New Roman" w:hAnsi="Courier New" w:cs="Courier New"/>
          <w:noProof/>
          <w:color w:val="CC7832"/>
          <w:kern w:val="0"/>
          <w:sz w:val="20"/>
          <w:szCs w:val="20"/>
          <w:lang w:eastAsia="nl-BE"/>
          <w14:ligatures w14:val="none"/>
        </w:rPr>
        <w:t>,</w:t>
      </w:r>
      <w:r w:rsidRPr="003A4DFB">
        <w:rPr>
          <w:rFonts w:ascii="Courier New" w:eastAsia="Times New Roman" w:hAnsi="Courier New" w:cs="Courier New"/>
          <w:noProof/>
          <w:color w:val="CC7832"/>
          <w:kern w:val="0"/>
          <w:sz w:val="20"/>
          <w:szCs w:val="20"/>
          <w:lang w:eastAsia="nl-BE"/>
          <w14:ligatures w14:val="none"/>
        </w:rPr>
        <w:br/>
        <w:t xml:space="preserve">    </w:t>
      </w:r>
      <w:r w:rsidRPr="003A4DFB">
        <w:rPr>
          <w:rFonts w:ascii="Courier New" w:eastAsia="Times New Roman" w:hAnsi="Courier New" w:cs="Courier New"/>
          <w:noProof/>
          <w:color w:val="9876AA"/>
          <w:kern w:val="0"/>
          <w:sz w:val="20"/>
          <w:szCs w:val="20"/>
          <w:lang w:eastAsia="nl-BE"/>
          <w14:ligatures w14:val="none"/>
        </w:rPr>
        <w:t>responseType</w:t>
      </w:r>
      <w:r w:rsidRPr="003A4DFB">
        <w:rPr>
          <w:rFonts w:ascii="Courier New" w:eastAsia="Times New Roman" w:hAnsi="Courier New" w:cs="Courier New"/>
          <w:noProof/>
          <w:color w:val="A9B7C6"/>
          <w:kern w:val="0"/>
          <w:sz w:val="20"/>
          <w:szCs w:val="20"/>
          <w:lang w:eastAsia="nl-BE"/>
          <w14:ligatures w14:val="none"/>
        </w:rPr>
        <w:t xml:space="preserve">: </w:t>
      </w:r>
      <w:r w:rsidRPr="003A4DFB">
        <w:rPr>
          <w:rFonts w:ascii="Courier New" w:eastAsia="Times New Roman" w:hAnsi="Courier New" w:cs="Courier New"/>
          <w:noProof/>
          <w:color w:val="6A8759"/>
          <w:kern w:val="0"/>
          <w:sz w:val="20"/>
          <w:szCs w:val="20"/>
          <w:lang w:eastAsia="nl-BE"/>
          <w14:ligatures w14:val="none"/>
        </w:rPr>
        <w:t>'code'</w:t>
      </w:r>
      <w:r w:rsidRPr="003A4DFB">
        <w:rPr>
          <w:rFonts w:ascii="Courier New" w:eastAsia="Times New Roman" w:hAnsi="Courier New" w:cs="Courier New"/>
          <w:noProof/>
          <w:color w:val="CC7832"/>
          <w:kern w:val="0"/>
          <w:sz w:val="20"/>
          <w:szCs w:val="20"/>
          <w:lang w:eastAsia="nl-BE"/>
          <w14:ligatures w14:val="none"/>
        </w:rPr>
        <w:t>,</w:t>
      </w:r>
      <w:r w:rsidRPr="003A4DFB">
        <w:rPr>
          <w:rFonts w:ascii="Courier New" w:eastAsia="Times New Roman" w:hAnsi="Courier New" w:cs="Courier New"/>
          <w:noProof/>
          <w:color w:val="CC7832"/>
          <w:kern w:val="0"/>
          <w:sz w:val="20"/>
          <w:szCs w:val="20"/>
          <w:lang w:eastAsia="nl-BE"/>
          <w14:ligatures w14:val="none"/>
        </w:rPr>
        <w:br/>
        <w:t xml:space="preserve">    </w:t>
      </w:r>
      <w:r w:rsidRPr="003A4DFB">
        <w:rPr>
          <w:rFonts w:ascii="Courier New" w:eastAsia="Times New Roman" w:hAnsi="Courier New" w:cs="Courier New"/>
          <w:noProof/>
          <w:color w:val="9876AA"/>
          <w:kern w:val="0"/>
          <w:sz w:val="20"/>
          <w:szCs w:val="20"/>
          <w:lang w:eastAsia="nl-BE"/>
          <w14:ligatures w14:val="none"/>
        </w:rPr>
        <w:t>logLevel</w:t>
      </w:r>
      <w:r w:rsidRPr="003A4DFB">
        <w:rPr>
          <w:rFonts w:ascii="Courier New" w:eastAsia="Times New Roman" w:hAnsi="Courier New" w:cs="Courier New"/>
          <w:noProof/>
          <w:color w:val="A9B7C6"/>
          <w:kern w:val="0"/>
          <w:sz w:val="20"/>
          <w:szCs w:val="20"/>
          <w:lang w:eastAsia="nl-BE"/>
          <w14:ligatures w14:val="none"/>
        </w:rPr>
        <w:t>: LogLevel.</w:t>
      </w:r>
      <w:r w:rsidRPr="003A4DFB">
        <w:rPr>
          <w:rFonts w:ascii="Courier New" w:eastAsia="Times New Roman" w:hAnsi="Courier New" w:cs="Courier New"/>
          <w:i/>
          <w:iCs/>
          <w:noProof/>
          <w:color w:val="9876AA"/>
          <w:kern w:val="0"/>
          <w:sz w:val="20"/>
          <w:szCs w:val="20"/>
          <w:lang w:eastAsia="nl-BE"/>
          <w14:ligatures w14:val="none"/>
        </w:rPr>
        <w:t>Debug</w:t>
      </w:r>
      <w:r w:rsidRPr="003A4DFB">
        <w:rPr>
          <w:rFonts w:ascii="Courier New" w:eastAsia="Times New Roman" w:hAnsi="Courier New" w:cs="Courier New"/>
          <w:noProof/>
          <w:color w:val="CC7832"/>
          <w:kern w:val="0"/>
          <w:sz w:val="20"/>
          <w:szCs w:val="20"/>
          <w:lang w:eastAsia="nl-BE"/>
          <w14:ligatures w14:val="none"/>
        </w:rPr>
        <w:t>,</w:t>
      </w:r>
      <w:r w:rsidRPr="003A4DFB">
        <w:rPr>
          <w:rFonts w:ascii="Courier New" w:eastAsia="Times New Roman" w:hAnsi="Courier New" w:cs="Courier New"/>
          <w:noProof/>
          <w:color w:val="CC7832"/>
          <w:kern w:val="0"/>
          <w:sz w:val="20"/>
          <w:szCs w:val="20"/>
          <w:lang w:eastAsia="nl-BE"/>
          <w14:ligatures w14:val="none"/>
        </w:rPr>
        <w:br/>
        <w:t xml:space="preserve">  </w:t>
      </w:r>
      <w:r w:rsidRPr="003A4DFB">
        <w:rPr>
          <w:rFonts w:ascii="Courier New" w:eastAsia="Times New Roman" w:hAnsi="Courier New" w:cs="Courier New"/>
          <w:noProof/>
          <w:color w:val="A9B7C6"/>
          <w:kern w:val="0"/>
          <w:sz w:val="20"/>
          <w:szCs w:val="20"/>
          <w:lang w:eastAsia="nl-BE"/>
          <w14:ligatures w14:val="none"/>
        </w:rPr>
        <w:t>}</w:t>
      </w:r>
      <w:r w:rsidRPr="003A4DFB">
        <w:rPr>
          <w:rFonts w:ascii="Courier New" w:eastAsia="Times New Roman" w:hAnsi="Courier New" w:cs="Courier New"/>
          <w:noProof/>
          <w:color w:val="CC7832"/>
          <w:kern w:val="0"/>
          <w:sz w:val="20"/>
          <w:szCs w:val="20"/>
          <w:lang w:eastAsia="nl-BE"/>
          <w14:ligatures w14:val="none"/>
        </w:rPr>
        <w:t>,</w:t>
      </w:r>
      <w:r w:rsidRPr="003A4DFB">
        <w:rPr>
          <w:rFonts w:ascii="Courier New" w:eastAsia="Times New Roman" w:hAnsi="Courier New" w:cs="Courier New"/>
          <w:noProof/>
          <w:color w:val="CC7832"/>
          <w:kern w:val="0"/>
          <w:sz w:val="20"/>
          <w:szCs w:val="20"/>
          <w:lang w:eastAsia="nl-BE"/>
          <w14:ligatures w14:val="none"/>
        </w:rPr>
        <w:br/>
      </w:r>
      <w:r w:rsidRPr="003A4DFB">
        <w:rPr>
          <w:rFonts w:ascii="Courier New" w:eastAsia="Times New Roman" w:hAnsi="Courier New" w:cs="Courier New"/>
          <w:noProof/>
          <w:color w:val="A9B7C6"/>
          <w:kern w:val="0"/>
          <w:sz w:val="20"/>
          <w:szCs w:val="20"/>
          <w:lang w:eastAsia="nl-BE"/>
          <w14:ligatures w14:val="none"/>
        </w:rPr>
        <w:t>})</w:t>
      </w:r>
    </w:p>
    <w:p w14:paraId="7B85E6E6" w14:textId="77777777" w:rsidR="003A4DFB" w:rsidRDefault="003A4DFB" w:rsidP="00D83F33"/>
    <w:p w14:paraId="4A0FAA62" w14:textId="77777777" w:rsidR="00BD27B1" w:rsidRPr="00BD27B1" w:rsidRDefault="00BD27B1" w:rsidP="00BD27B1">
      <w:r w:rsidRPr="00BD27B1">
        <w:t>Binnen onze AuthService beheren we de volledige authenticatieflow aan de hand van de angular-auth-oidc-client-bibliotheek. Deze service biedt methodes om:</w:t>
      </w:r>
    </w:p>
    <w:p w14:paraId="5608539B" w14:textId="77777777" w:rsidR="00BD27B1" w:rsidRPr="00BD27B1" w:rsidRDefault="00BD27B1" w:rsidP="00BD27B1">
      <w:pPr>
        <w:numPr>
          <w:ilvl w:val="0"/>
          <w:numId w:val="77"/>
        </w:numPr>
      </w:pPr>
      <w:r w:rsidRPr="00BD27B1">
        <w:t>De loginprocedure te starten</w:t>
      </w:r>
    </w:p>
    <w:p w14:paraId="187C51A1" w14:textId="77777777" w:rsidR="00BD27B1" w:rsidRPr="00BD27B1" w:rsidRDefault="00BD27B1" w:rsidP="00BD27B1">
      <w:pPr>
        <w:numPr>
          <w:ilvl w:val="0"/>
          <w:numId w:val="77"/>
        </w:numPr>
      </w:pPr>
      <w:r w:rsidRPr="00BD27B1">
        <w:t>Gebruikers uit te loggen</w:t>
      </w:r>
    </w:p>
    <w:p w14:paraId="74544BAD" w14:textId="77777777" w:rsidR="00BD27B1" w:rsidRPr="00BD27B1" w:rsidRDefault="00BD27B1" w:rsidP="00BD27B1">
      <w:pPr>
        <w:numPr>
          <w:ilvl w:val="0"/>
          <w:numId w:val="77"/>
        </w:numPr>
      </w:pPr>
      <w:r w:rsidRPr="00BD27B1">
        <w:t>Te controleren of een gebruiker is ingelogd</w:t>
      </w:r>
    </w:p>
    <w:p w14:paraId="60E822E8" w14:textId="77777777" w:rsidR="00BD27B1" w:rsidRPr="00BD27B1" w:rsidRDefault="00BD27B1" w:rsidP="00BD27B1">
      <w:pPr>
        <w:numPr>
          <w:ilvl w:val="0"/>
          <w:numId w:val="77"/>
        </w:numPr>
      </w:pPr>
      <w:r w:rsidRPr="00BD27B1">
        <w:t>De JWT-token op te halen</w:t>
      </w:r>
    </w:p>
    <w:p w14:paraId="4490103F" w14:textId="77777777" w:rsidR="00BD27B1" w:rsidRDefault="00BD27B1" w:rsidP="00BD27B1">
      <w:pPr>
        <w:numPr>
          <w:ilvl w:val="0"/>
          <w:numId w:val="77"/>
        </w:numPr>
      </w:pPr>
      <w:r w:rsidRPr="00BD27B1">
        <w:t>De rollen van de ingelogde gebruiker te achterhalen</w:t>
      </w:r>
    </w:p>
    <w:p w14:paraId="76A86A25" w14:textId="77777777" w:rsidR="00BD27B1" w:rsidRPr="00BD27B1" w:rsidRDefault="00BD27B1" w:rsidP="00BD27B1"/>
    <w:p w14:paraId="65CC254A" w14:textId="77777777" w:rsidR="00BD27B1" w:rsidRDefault="00BD27B1" w:rsidP="00BD27B1">
      <w:r w:rsidRPr="00BD27B1">
        <w:t>Dankzij deze centrale aanpak wordt het eenvoudig om authenticatie en autorisatie consistent en veilig toe te passen binnen onze Angular-applicatie.</w:t>
      </w:r>
    </w:p>
    <w:p w14:paraId="48D03B60" w14:textId="77777777" w:rsidR="00BD27B1" w:rsidRPr="00BD27B1" w:rsidRDefault="00BD27B1" w:rsidP="00BD27B1"/>
    <w:p w14:paraId="63BF7101" w14:textId="77777777" w:rsidR="00BD27B1" w:rsidRPr="00BD27B1" w:rsidRDefault="00BD27B1" w:rsidP="00BD27B1">
      <w:r w:rsidRPr="00BD27B1">
        <w:t>Onderstaand fragment toont hoe de AuthService is opgebouwd:</w:t>
      </w:r>
    </w:p>
    <w:p w14:paraId="717A9249" w14:textId="77777777" w:rsidR="000341BC" w:rsidRPr="000341BC" w:rsidRDefault="000341BC" w:rsidP="000341BC">
      <w:r>
        <w:br w:type="column"/>
      </w:r>
    </w:p>
    <w:p w14:paraId="6BF6994B" w14:textId="77777777" w:rsidR="000341BC" w:rsidRPr="000341BC" w:rsidRDefault="000341BC" w:rsidP="000341BC">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noProof/>
          <w:color w:val="A9B7C6"/>
          <w:kern w:val="0"/>
          <w:sz w:val="20"/>
          <w:szCs w:val="20"/>
          <w:lang w:eastAsia="nl-BE"/>
          <w14:ligatures w14:val="none"/>
        </w:rPr>
      </w:pPr>
      <w:r w:rsidRPr="000341BC">
        <w:rPr>
          <w:rFonts w:ascii="Courier New" w:eastAsia="Times New Roman" w:hAnsi="Courier New" w:cs="Courier New"/>
          <w:noProof/>
          <w:color w:val="CC7832"/>
          <w:kern w:val="0"/>
          <w:sz w:val="20"/>
          <w:szCs w:val="20"/>
          <w:lang w:eastAsia="nl-BE"/>
          <w14:ligatures w14:val="none"/>
        </w:rPr>
        <w:t xml:space="preserve">export class </w:t>
      </w:r>
      <w:r w:rsidRPr="000341BC">
        <w:rPr>
          <w:rFonts w:ascii="Courier New" w:eastAsia="Times New Roman" w:hAnsi="Courier New" w:cs="Courier New"/>
          <w:noProof/>
          <w:color w:val="A9B7C6"/>
          <w:kern w:val="0"/>
          <w:sz w:val="20"/>
          <w:szCs w:val="20"/>
          <w:lang w:eastAsia="nl-BE"/>
          <w14:ligatures w14:val="none"/>
        </w:rPr>
        <w:t>AuthService {</w:t>
      </w:r>
      <w:r w:rsidRPr="000341BC">
        <w:rPr>
          <w:rFonts w:ascii="Courier New" w:eastAsia="Times New Roman" w:hAnsi="Courier New" w:cs="Courier New"/>
          <w:noProof/>
          <w:color w:val="A9B7C6"/>
          <w:kern w:val="0"/>
          <w:sz w:val="20"/>
          <w:szCs w:val="20"/>
          <w:lang w:eastAsia="nl-BE"/>
          <w14:ligatures w14:val="none"/>
        </w:rPr>
        <w:br/>
        <w:t xml:space="preserve">  </w:t>
      </w:r>
      <w:r w:rsidRPr="000341BC">
        <w:rPr>
          <w:rFonts w:ascii="Courier New" w:eastAsia="Times New Roman" w:hAnsi="Courier New" w:cs="Courier New"/>
          <w:noProof/>
          <w:color w:val="CC7832"/>
          <w:kern w:val="0"/>
          <w:sz w:val="20"/>
          <w:szCs w:val="20"/>
          <w:lang w:eastAsia="nl-BE"/>
          <w14:ligatures w14:val="none"/>
        </w:rPr>
        <w:t xml:space="preserve">private </w:t>
      </w:r>
      <w:r w:rsidRPr="000341BC">
        <w:rPr>
          <w:rFonts w:ascii="Courier New" w:eastAsia="Times New Roman" w:hAnsi="Courier New" w:cs="Courier New"/>
          <w:noProof/>
          <w:color w:val="9876AA"/>
          <w:kern w:val="0"/>
          <w:sz w:val="20"/>
          <w:szCs w:val="20"/>
          <w:lang w:eastAsia="nl-BE"/>
          <w14:ligatures w14:val="none"/>
        </w:rPr>
        <w:t xml:space="preserve">tokenKey </w:t>
      </w:r>
      <w:r w:rsidRPr="000341BC">
        <w:rPr>
          <w:rFonts w:ascii="Courier New" w:eastAsia="Times New Roman" w:hAnsi="Courier New" w:cs="Courier New"/>
          <w:noProof/>
          <w:color w:val="A9B7C6"/>
          <w:kern w:val="0"/>
          <w:sz w:val="20"/>
          <w:szCs w:val="20"/>
          <w:lang w:eastAsia="nl-BE"/>
          <w14:ligatures w14:val="none"/>
        </w:rPr>
        <w:t xml:space="preserve">= </w:t>
      </w:r>
      <w:r w:rsidRPr="000341BC">
        <w:rPr>
          <w:rFonts w:ascii="Courier New" w:eastAsia="Times New Roman" w:hAnsi="Courier New" w:cs="Courier New"/>
          <w:b/>
          <w:bCs/>
          <w:i/>
          <w:iCs/>
          <w:noProof/>
          <w:color w:val="9876AA"/>
          <w:kern w:val="0"/>
          <w:sz w:val="20"/>
          <w:szCs w:val="20"/>
          <w:lang w:eastAsia="nl-BE"/>
          <w14:ligatures w14:val="none"/>
        </w:rPr>
        <w:t>environment</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9876AA"/>
          <w:kern w:val="0"/>
          <w:sz w:val="20"/>
          <w:szCs w:val="20"/>
          <w:lang w:eastAsia="nl-BE"/>
          <w14:ligatures w14:val="none"/>
        </w:rPr>
        <w:t>tokenKey</w:t>
      </w:r>
      <w:r w:rsidRPr="000341BC">
        <w:rPr>
          <w:rFonts w:ascii="Courier New" w:eastAsia="Times New Roman" w:hAnsi="Courier New" w:cs="Courier New"/>
          <w:noProof/>
          <w:color w:val="CC7832"/>
          <w:kern w:val="0"/>
          <w:sz w:val="20"/>
          <w:szCs w:val="20"/>
          <w:lang w:eastAsia="nl-BE"/>
          <w14:ligatures w14:val="none"/>
        </w:rPr>
        <w:t>;</w:t>
      </w:r>
      <w:r w:rsidRPr="000341BC">
        <w:rPr>
          <w:rFonts w:ascii="Courier New" w:eastAsia="Times New Roman" w:hAnsi="Courier New" w:cs="Courier New"/>
          <w:noProof/>
          <w:color w:val="CC7832"/>
          <w:kern w:val="0"/>
          <w:sz w:val="20"/>
          <w:szCs w:val="20"/>
          <w:lang w:eastAsia="nl-BE"/>
          <w14:ligatures w14:val="none"/>
        </w:rPr>
        <w:br/>
      </w:r>
      <w:r w:rsidRPr="000341BC">
        <w:rPr>
          <w:rFonts w:ascii="Courier New" w:eastAsia="Times New Roman" w:hAnsi="Courier New" w:cs="Courier New"/>
          <w:noProof/>
          <w:color w:val="CC7832"/>
          <w:kern w:val="0"/>
          <w:sz w:val="20"/>
          <w:szCs w:val="20"/>
          <w:lang w:eastAsia="nl-BE"/>
          <w14:ligatures w14:val="none"/>
        </w:rPr>
        <w:br/>
        <w:t xml:space="preserve">  constructor</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CC7832"/>
          <w:kern w:val="0"/>
          <w:sz w:val="20"/>
          <w:szCs w:val="20"/>
          <w:lang w:eastAsia="nl-BE"/>
          <w14:ligatures w14:val="none"/>
        </w:rPr>
        <w:t xml:space="preserve">private </w:t>
      </w:r>
      <w:r w:rsidRPr="000341BC">
        <w:rPr>
          <w:rFonts w:ascii="Courier New" w:eastAsia="Times New Roman" w:hAnsi="Courier New" w:cs="Courier New"/>
          <w:noProof/>
          <w:color w:val="9876AA"/>
          <w:kern w:val="0"/>
          <w:sz w:val="20"/>
          <w:szCs w:val="20"/>
          <w:lang w:eastAsia="nl-BE"/>
          <w14:ligatures w14:val="none"/>
        </w:rPr>
        <w:t>oidcSecurityService</w:t>
      </w:r>
      <w:r w:rsidRPr="000341BC">
        <w:rPr>
          <w:rFonts w:ascii="Courier New" w:eastAsia="Times New Roman" w:hAnsi="Courier New" w:cs="Courier New"/>
          <w:noProof/>
          <w:color w:val="A9B7C6"/>
          <w:kern w:val="0"/>
          <w:sz w:val="20"/>
          <w:szCs w:val="20"/>
          <w:lang w:eastAsia="nl-BE"/>
          <w14:ligatures w14:val="none"/>
        </w:rPr>
        <w:t>: OidcSecurityService) { }</w:t>
      </w:r>
      <w:r w:rsidRPr="000341BC">
        <w:rPr>
          <w:rFonts w:ascii="Courier New" w:eastAsia="Times New Roman" w:hAnsi="Courier New" w:cs="Courier New"/>
          <w:noProof/>
          <w:color w:val="A9B7C6"/>
          <w:kern w:val="0"/>
          <w:sz w:val="20"/>
          <w:szCs w:val="20"/>
          <w:lang w:eastAsia="nl-BE"/>
          <w14:ligatures w14:val="none"/>
        </w:rPr>
        <w:br/>
      </w:r>
      <w:r w:rsidRPr="000341BC">
        <w:rPr>
          <w:rFonts w:ascii="Courier New" w:eastAsia="Times New Roman" w:hAnsi="Courier New" w:cs="Courier New"/>
          <w:noProof/>
          <w:color w:val="A9B7C6"/>
          <w:kern w:val="0"/>
          <w:sz w:val="20"/>
          <w:szCs w:val="20"/>
          <w:lang w:eastAsia="nl-BE"/>
          <w14:ligatures w14:val="none"/>
        </w:rPr>
        <w:br/>
        <w:t xml:space="preserve">  </w:t>
      </w:r>
      <w:r w:rsidRPr="000341BC">
        <w:rPr>
          <w:rFonts w:ascii="Courier New" w:eastAsia="Times New Roman" w:hAnsi="Courier New" w:cs="Courier New"/>
          <w:noProof/>
          <w:color w:val="FFC66D"/>
          <w:kern w:val="0"/>
          <w:sz w:val="20"/>
          <w:szCs w:val="20"/>
          <w:lang w:eastAsia="nl-BE"/>
          <w14:ligatures w14:val="none"/>
        </w:rPr>
        <w:t>isLoggedIn</w:t>
      </w:r>
      <w:r w:rsidRPr="000341BC">
        <w:rPr>
          <w:rFonts w:ascii="Courier New" w:eastAsia="Times New Roman" w:hAnsi="Courier New" w:cs="Courier New"/>
          <w:noProof/>
          <w:color w:val="A9B7C6"/>
          <w:kern w:val="0"/>
          <w:sz w:val="20"/>
          <w:szCs w:val="20"/>
          <w:lang w:eastAsia="nl-BE"/>
          <w14:ligatures w14:val="none"/>
        </w:rPr>
        <w:t>(): Observable&lt;</w:t>
      </w:r>
      <w:r w:rsidRPr="000341BC">
        <w:rPr>
          <w:rFonts w:ascii="Courier New" w:eastAsia="Times New Roman" w:hAnsi="Courier New" w:cs="Courier New"/>
          <w:noProof/>
          <w:color w:val="CC7832"/>
          <w:kern w:val="0"/>
          <w:sz w:val="20"/>
          <w:szCs w:val="20"/>
          <w:lang w:eastAsia="nl-BE"/>
          <w14:ligatures w14:val="none"/>
        </w:rPr>
        <w:t>boolean</w:t>
      </w:r>
      <w:r w:rsidRPr="000341BC">
        <w:rPr>
          <w:rFonts w:ascii="Courier New" w:eastAsia="Times New Roman" w:hAnsi="Courier New" w:cs="Courier New"/>
          <w:noProof/>
          <w:color w:val="A9B7C6"/>
          <w:kern w:val="0"/>
          <w:sz w:val="20"/>
          <w:szCs w:val="20"/>
          <w:lang w:eastAsia="nl-BE"/>
          <w14:ligatures w14:val="none"/>
        </w:rPr>
        <w:t>&gt; {</w:t>
      </w:r>
      <w:r w:rsidRPr="000341BC">
        <w:rPr>
          <w:rFonts w:ascii="Courier New" w:eastAsia="Times New Roman" w:hAnsi="Courier New" w:cs="Courier New"/>
          <w:noProof/>
          <w:color w:val="A9B7C6"/>
          <w:kern w:val="0"/>
          <w:sz w:val="20"/>
          <w:szCs w:val="20"/>
          <w:lang w:eastAsia="nl-BE"/>
          <w14:ligatures w14:val="none"/>
        </w:rPr>
        <w:br/>
        <w:t xml:space="preserve">    </w:t>
      </w:r>
      <w:r w:rsidRPr="000341BC">
        <w:rPr>
          <w:rFonts w:ascii="Courier New" w:eastAsia="Times New Roman" w:hAnsi="Courier New" w:cs="Courier New"/>
          <w:noProof/>
          <w:color w:val="CC7832"/>
          <w:kern w:val="0"/>
          <w:sz w:val="20"/>
          <w:szCs w:val="20"/>
          <w:lang w:eastAsia="nl-BE"/>
          <w14:ligatures w14:val="none"/>
        </w:rPr>
        <w:t>return this</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9876AA"/>
          <w:kern w:val="0"/>
          <w:sz w:val="20"/>
          <w:szCs w:val="20"/>
          <w:lang w:eastAsia="nl-BE"/>
          <w14:ligatures w14:val="none"/>
        </w:rPr>
        <w:t>oidcSecurityService</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FFC66D"/>
          <w:kern w:val="0"/>
          <w:sz w:val="20"/>
          <w:szCs w:val="20"/>
          <w:lang w:eastAsia="nl-BE"/>
          <w14:ligatures w14:val="none"/>
        </w:rPr>
        <w:t>isAuthenticated$</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FFC66D"/>
          <w:kern w:val="0"/>
          <w:sz w:val="20"/>
          <w:szCs w:val="20"/>
          <w:lang w:eastAsia="nl-BE"/>
          <w14:ligatures w14:val="none"/>
        </w:rPr>
        <w:t>pipe</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A9B7C6"/>
          <w:kern w:val="0"/>
          <w:sz w:val="20"/>
          <w:szCs w:val="20"/>
          <w:lang w:eastAsia="nl-BE"/>
          <w14:ligatures w14:val="none"/>
        </w:rPr>
        <w:br/>
        <w:t xml:space="preserve">      </w:t>
      </w:r>
      <w:r w:rsidRPr="000341BC">
        <w:rPr>
          <w:rFonts w:ascii="Courier New" w:eastAsia="Times New Roman" w:hAnsi="Courier New" w:cs="Courier New"/>
          <w:noProof/>
          <w:color w:val="FFC66D"/>
          <w:kern w:val="0"/>
          <w:sz w:val="20"/>
          <w:szCs w:val="20"/>
          <w:lang w:eastAsia="nl-BE"/>
          <w14:ligatures w14:val="none"/>
        </w:rPr>
        <w:t>map</w:t>
      </w:r>
      <w:r w:rsidRPr="000341BC">
        <w:rPr>
          <w:rFonts w:ascii="Courier New" w:eastAsia="Times New Roman" w:hAnsi="Courier New" w:cs="Courier New"/>
          <w:noProof/>
          <w:color w:val="A9B7C6"/>
          <w:kern w:val="0"/>
          <w:sz w:val="20"/>
          <w:szCs w:val="20"/>
          <w:lang w:eastAsia="nl-BE"/>
          <w14:ligatures w14:val="none"/>
        </w:rPr>
        <w:t>(({ isAuthenticated }) =&gt; isAuthenticated)</w:t>
      </w:r>
      <w:r w:rsidRPr="000341BC">
        <w:rPr>
          <w:rFonts w:ascii="Courier New" w:eastAsia="Times New Roman" w:hAnsi="Courier New" w:cs="Courier New"/>
          <w:noProof/>
          <w:color w:val="A9B7C6"/>
          <w:kern w:val="0"/>
          <w:sz w:val="20"/>
          <w:szCs w:val="20"/>
          <w:lang w:eastAsia="nl-BE"/>
          <w14:ligatures w14:val="none"/>
        </w:rPr>
        <w:br/>
        <w:t xml:space="preserve">    )</w:t>
      </w:r>
      <w:r w:rsidRPr="000341BC">
        <w:rPr>
          <w:rFonts w:ascii="Courier New" w:eastAsia="Times New Roman" w:hAnsi="Courier New" w:cs="Courier New"/>
          <w:noProof/>
          <w:color w:val="CC7832"/>
          <w:kern w:val="0"/>
          <w:sz w:val="20"/>
          <w:szCs w:val="20"/>
          <w:lang w:eastAsia="nl-BE"/>
          <w14:ligatures w14:val="none"/>
        </w:rPr>
        <w:t>;</w:t>
      </w:r>
      <w:r w:rsidRPr="000341BC">
        <w:rPr>
          <w:rFonts w:ascii="Courier New" w:eastAsia="Times New Roman" w:hAnsi="Courier New" w:cs="Courier New"/>
          <w:noProof/>
          <w:color w:val="CC7832"/>
          <w:kern w:val="0"/>
          <w:sz w:val="20"/>
          <w:szCs w:val="20"/>
          <w:lang w:eastAsia="nl-BE"/>
          <w14:ligatures w14:val="none"/>
        </w:rPr>
        <w:br/>
        <w:t xml:space="preserve">  </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A9B7C6"/>
          <w:kern w:val="0"/>
          <w:sz w:val="20"/>
          <w:szCs w:val="20"/>
          <w:lang w:eastAsia="nl-BE"/>
          <w14:ligatures w14:val="none"/>
        </w:rPr>
        <w:br/>
      </w:r>
      <w:r w:rsidRPr="000341BC">
        <w:rPr>
          <w:rFonts w:ascii="Courier New" w:eastAsia="Times New Roman" w:hAnsi="Courier New" w:cs="Courier New"/>
          <w:noProof/>
          <w:color w:val="A9B7C6"/>
          <w:kern w:val="0"/>
          <w:sz w:val="20"/>
          <w:szCs w:val="20"/>
          <w:lang w:eastAsia="nl-BE"/>
          <w14:ligatures w14:val="none"/>
        </w:rPr>
        <w:br/>
        <w:t xml:space="preserve">  </w:t>
      </w:r>
      <w:r w:rsidRPr="000341BC">
        <w:rPr>
          <w:rFonts w:ascii="Courier New" w:eastAsia="Times New Roman" w:hAnsi="Courier New" w:cs="Courier New"/>
          <w:noProof/>
          <w:color w:val="FFC66D"/>
          <w:kern w:val="0"/>
          <w:sz w:val="20"/>
          <w:szCs w:val="20"/>
          <w:lang w:eastAsia="nl-BE"/>
          <w14:ligatures w14:val="none"/>
        </w:rPr>
        <w:t>login</w:t>
      </w:r>
      <w:r w:rsidRPr="000341BC">
        <w:rPr>
          <w:rFonts w:ascii="Courier New" w:eastAsia="Times New Roman" w:hAnsi="Courier New" w:cs="Courier New"/>
          <w:noProof/>
          <w:color w:val="A9B7C6"/>
          <w:kern w:val="0"/>
          <w:sz w:val="20"/>
          <w:szCs w:val="20"/>
          <w:lang w:eastAsia="nl-BE"/>
          <w14:ligatures w14:val="none"/>
        </w:rPr>
        <w:t>() {</w:t>
      </w:r>
      <w:r w:rsidRPr="000341BC">
        <w:rPr>
          <w:rFonts w:ascii="Courier New" w:eastAsia="Times New Roman" w:hAnsi="Courier New" w:cs="Courier New"/>
          <w:noProof/>
          <w:color w:val="A9B7C6"/>
          <w:kern w:val="0"/>
          <w:sz w:val="20"/>
          <w:szCs w:val="20"/>
          <w:lang w:eastAsia="nl-BE"/>
          <w14:ligatures w14:val="none"/>
        </w:rPr>
        <w:br/>
        <w:t xml:space="preserve">    </w:t>
      </w:r>
      <w:r w:rsidRPr="000341BC">
        <w:rPr>
          <w:rFonts w:ascii="Courier New" w:eastAsia="Times New Roman" w:hAnsi="Courier New" w:cs="Courier New"/>
          <w:noProof/>
          <w:color w:val="CC7832"/>
          <w:kern w:val="0"/>
          <w:sz w:val="20"/>
          <w:szCs w:val="20"/>
          <w:lang w:eastAsia="nl-BE"/>
          <w14:ligatures w14:val="none"/>
        </w:rPr>
        <w:t xml:space="preserve">if </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b/>
          <w:bCs/>
          <w:i/>
          <w:iCs/>
          <w:noProof/>
          <w:color w:val="9876AA"/>
          <w:kern w:val="0"/>
          <w:sz w:val="20"/>
          <w:szCs w:val="20"/>
          <w:lang w:eastAsia="nl-BE"/>
          <w14:ligatures w14:val="none"/>
        </w:rPr>
        <w:t>window</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9876AA"/>
          <w:kern w:val="0"/>
          <w:sz w:val="20"/>
          <w:szCs w:val="20"/>
          <w:lang w:eastAsia="nl-BE"/>
          <w14:ligatures w14:val="none"/>
        </w:rPr>
        <w:t xml:space="preserve">sessionStorage </w:t>
      </w:r>
      <w:r w:rsidRPr="000341BC">
        <w:rPr>
          <w:rFonts w:ascii="Courier New" w:eastAsia="Times New Roman" w:hAnsi="Courier New" w:cs="Courier New"/>
          <w:noProof/>
          <w:color w:val="A9B7C6"/>
          <w:kern w:val="0"/>
          <w:sz w:val="20"/>
          <w:szCs w:val="20"/>
          <w:lang w:eastAsia="nl-BE"/>
          <w14:ligatures w14:val="none"/>
        </w:rPr>
        <w:t xml:space="preserve">&amp;&amp; </w:t>
      </w:r>
      <w:r w:rsidRPr="000341BC">
        <w:rPr>
          <w:rFonts w:ascii="Courier New" w:eastAsia="Times New Roman" w:hAnsi="Courier New" w:cs="Courier New"/>
          <w:b/>
          <w:bCs/>
          <w:i/>
          <w:iCs/>
          <w:noProof/>
          <w:color w:val="9876AA"/>
          <w:kern w:val="0"/>
          <w:sz w:val="20"/>
          <w:szCs w:val="20"/>
          <w:lang w:eastAsia="nl-BE"/>
          <w14:ligatures w14:val="none"/>
        </w:rPr>
        <w:t>window</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9876AA"/>
          <w:kern w:val="0"/>
          <w:sz w:val="20"/>
          <w:szCs w:val="20"/>
          <w:lang w:eastAsia="nl-BE"/>
          <w14:ligatures w14:val="none"/>
        </w:rPr>
        <w:t>localStorage</w:t>
      </w:r>
      <w:r w:rsidRPr="000341BC">
        <w:rPr>
          <w:rFonts w:ascii="Courier New" w:eastAsia="Times New Roman" w:hAnsi="Courier New" w:cs="Courier New"/>
          <w:noProof/>
          <w:color w:val="A9B7C6"/>
          <w:kern w:val="0"/>
          <w:sz w:val="20"/>
          <w:szCs w:val="20"/>
          <w:lang w:eastAsia="nl-BE"/>
          <w14:ligatures w14:val="none"/>
        </w:rPr>
        <w:t>) {</w:t>
      </w:r>
      <w:r w:rsidRPr="000341BC">
        <w:rPr>
          <w:rFonts w:ascii="Courier New" w:eastAsia="Times New Roman" w:hAnsi="Courier New" w:cs="Courier New"/>
          <w:noProof/>
          <w:color w:val="A9B7C6"/>
          <w:kern w:val="0"/>
          <w:sz w:val="20"/>
          <w:szCs w:val="20"/>
          <w:lang w:eastAsia="nl-BE"/>
          <w14:ligatures w14:val="none"/>
        </w:rPr>
        <w:br/>
        <w:t xml:space="preserve">      </w:t>
      </w:r>
      <w:r w:rsidRPr="000341BC">
        <w:rPr>
          <w:rFonts w:ascii="Courier New" w:eastAsia="Times New Roman" w:hAnsi="Courier New" w:cs="Courier New"/>
          <w:b/>
          <w:bCs/>
          <w:i/>
          <w:iCs/>
          <w:noProof/>
          <w:color w:val="9876AA"/>
          <w:kern w:val="0"/>
          <w:sz w:val="20"/>
          <w:szCs w:val="20"/>
          <w:lang w:eastAsia="nl-BE"/>
          <w14:ligatures w14:val="none"/>
        </w:rPr>
        <w:t>window</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9876AA"/>
          <w:kern w:val="0"/>
          <w:sz w:val="20"/>
          <w:szCs w:val="20"/>
          <w:lang w:eastAsia="nl-BE"/>
          <w14:ligatures w14:val="none"/>
        </w:rPr>
        <w:t>sessionStorage</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FFC66D"/>
          <w:kern w:val="0"/>
          <w:sz w:val="20"/>
          <w:szCs w:val="20"/>
          <w:lang w:eastAsia="nl-BE"/>
          <w14:ligatures w14:val="none"/>
        </w:rPr>
        <w:t>clear</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CC7832"/>
          <w:kern w:val="0"/>
          <w:sz w:val="20"/>
          <w:szCs w:val="20"/>
          <w:lang w:eastAsia="nl-BE"/>
          <w14:ligatures w14:val="none"/>
        </w:rPr>
        <w:t>;</w:t>
      </w:r>
      <w:r w:rsidRPr="000341BC">
        <w:rPr>
          <w:rFonts w:ascii="Courier New" w:eastAsia="Times New Roman" w:hAnsi="Courier New" w:cs="Courier New"/>
          <w:noProof/>
          <w:color w:val="CC7832"/>
          <w:kern w:val="0"/>
          <w:sz w:val="20"/>
          <w:szCs w:val="20"/>
          <w:lang w:eastAsia="nl-BE"/>
          <w14:ligatures w14:val="none"/>
        </w:rPr>
        <w:br/>
        <w:t xml:space="preserve">      </w:t>
      </w:r>
      <w:r w:rsidRPr="000341BC">
        <w:rPr>
          <w:rFonts w:ascii="Courier New" w:eastAsia="Times New Roman" w:hAnsi="Courier New" w:cs="Courier New"/>
          <w:b/>
          <w:bCs/>
          <w:i/>
          <w:iCs/>
          <w:noProof/>
          <w:color w:val="9876AA"/>
          <w:kern w:val="0"/>
          <w:sz w:val="20"/>
          <w:szCs w:val="20"/>
          <w:lang w:eastAsia="nl-BE"/>
          <w14:ligatures w14:val="none"/>
        </w:rPr>
        <w:t>window</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9876AA"/>
          <w:kern w:val="0"/>
          <w:sz w:val="20"/>
          <w:szCs w:val="20"/>
          <w:lang w:eastAsia="nl-BE"/>
          <w14:ligatures w14:val="none"/>
        </w:rPr>
        <w:t>localStorage</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FFC66D"/>
          <w:kern w:val="0"/>
          <w:sz w:val="20"/>
          <w:szCs w:val="20"/>
          <w:lang w:eastAsia="nl-BE"/>
          <w14:ligatures w14:val="none"/>
        </w:rPr>
        <w:t>clear</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CC7832"/>
          <w:kern w:val="0"/>
          <w:sz w:val="20"/>
          <w:szCs w:val="20"/>
          <w:lang w:eastAsia="nl-BE"/>
          <w14:ligatures w14:val="none"/>
        </w:rPr>
        <w:t>;</w:t>
      </w:r>
      <w:r w:rsidRPr="000341BC">
        <w:rPr>
          <w:rFonts w:ascii="Courier New" w:eastAsia="Times New Roman" w:hAnsi="Courier New" w:cs="Courier New"/>
          <w:noProof/>
          <w:color w:val="CC7832"/>
          <w:kern w:val="0"/>
          <w:sz w:val="20"/>
          <w:szCs w:val="20"/>
          <w:lang w:eastAsia="nl-BE"/>
          <w14:ligatures w14:val="none"/>
        </w:rPr>
        <w:br/>
        <w:t xml:space="preserve">    </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A9B7C6"/>
          <w:kern w:val="0"/>
          <w:sz w:val="20"/>
          <w:szCs w:val="20"/>
          <w:lang w:eastAsia="nl-BE"/>
          <w14:ligatures w14:val="none"/>
        </w:rPr>
        <w:br/>
      </w:r>
      <w:r w:rsidRPr="000341BC">
        <w:rPr>
          <w:rFonts w:ascii="Courier New" w:eastAsia="Times New Roman" w:hAnsi="Courier New" w:cs="Courier New"/>
          <w:noProof/>
          <w:color w:val="A9B7C6"/>
          <w:kern w:val="0"/>
          <w:sz w:val="20"/>
          <w:szCs w:val="20"/>
          <w:lang w:eastAsia="nl-BE"/>
          <w14:ligatures w14:val="none"/>
        </w:rPr>
        <w:br/>
        <w:t xml:space="preserve">    </w:t>
      </w:r>
      <w:r w:rsidRPr="000341BC">
        <w:rPr>
          <w:rFonts w:ascii="Courier New" w:eastAsia="Times New Roman" w:hAnsi="Courier New" w:cs="Courier New"/>
          <w:noProof/>
          <w:color w:val="CC7832"/>
          <w:kern w:val="0"/>
          <w:sz w:val="20"/>
          <w:szCs w:val="20"/>
          <w:lang w:eastAsia="nl-BE"/>
          <w14:ligatures w14:val="none"/>
        </w:rPr>
        <w:t>this</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9876AA"/>
          <w:kern w:val="0"/>
          <w:sz w:val="20"/>
          <w:szCs w:val="20"/>
          <w:lang w:eastAsia="nl-BE"/>
          <w14:ligatures w14:val="none"/>
        </w:rPr>
        <w:t>oidcSecurityService</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FFC66D"/>
          <w:kern w:val="0"/>
          <w:sz w:val="20"/>
          <w:szCs w:val="20"/>
          <w:lang w:eastAsia="nl-BE"/>
          <w14:ligatures w14:val="none"/>
        </w:rPr>
        <w:t>authorize</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CC7832"/>
          <w:kern w:val="0"/>
          <w:sz w:val="20"/>
          <w:szCs w:val="20"/>
          <w:lang w:eastAsia="nl-BE"/>
          <w14:ligatures w14:val="none"/>
        </w:rPr>
        <w:t>;</w:t>
      </w:r>
      <w:r w:rsidRPr="000341BC">
        <w:rPr>
          <w:rFonts w:ascii="Courier New" w:eastAsia="Times New Roman" w:hAnsi="Courier New" w:cs="Courier New"/>
          <w:noProof/>
          <w:color w:val="CC7832"/>
          <w:kern w:val="0"/>
          <w:sz w:val="20"/>
          <w:szCs w:val="20"/>
          <w:lang w:eastAsia="nl-BE"/>
          <w14:ligatures w14:val="none"/>
        </w:rPr>
        <w:br/>
        <w:t xml:space="preserve">  </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A9B7C6"/>
          <w:kern w:val="0"/>
          <w:sz w:val="20"/>
          <w:szCs w:val="20"/>
          <w:lang w:eastAsia="nl-BE"/>
          <w14:ligatures w14:val="none"/>
        </w:rPr>
        <w:br/>
      </w:r>
      <w:r w:rsidRPr="000341BC">
        <w:rPr>
          <w:rFonts w:ascii="Courier New" w:eastAsia="Times New Roman" w:hAnsi="Courier New" w:cs="Courier New"/>
          <w:noProof/>
          <w:color w:val="A9B7C6"/>
          <w:kern w:val="0"/>
          <w:sz w:val="20"/>
          <w:szCs w:val="20"/>
          <w:lang w:eastAsia="nl-BE"/>
          <w14:ligatures w14:val="none"/>
        </w:rPr>
        <w:br/>
        <w:t xml:space="preserve">  </w:t>
      </w:r>
      <w:r w:rsidRPr="000341BC">
        <w:rPr>
          <w:rFonts w:ascii="Courier New" w:eastAsia="Times New Roman" w:hAnsi="Courier New" w:cs="Courier New"/>
          <w:noProof/>
          <w:color w:val="FFC66D"/>
          <w:kern w:val="0"/>
          <w:sz w:val="20"/>
          <w:szCs w:val="20"/>
          <w:lang w:eastAsia="nl-BE"/>
          <w14:ligatures w14:val="none"/>
        </w:rPr>
        <w:t>logout</w:t>
      </w:r>
      <w:r w:rsidRPr="000341BC">
        <w:rPr>
          <w:rFonts w:ascii="Courier New" w:eastAsia="Times New Roman" w:hAnsi="Courier New" w:cs="Courier New"/>
          <w:noProof/>
          <w:color w:val="A9B7C6"/>
          <w:kern w:val="0"/>
          <w:sz w:val="20"/>
          <w:szCs w:val="20"/>
          <w:lang w:eastAsia="nl-BE"/>
          <w14:ligatures w14:val="none"/>
        </w:rPr>
        <w:t>() {</w:t>
      </w:r>
      <w:r w:rsidRPr="000341BC">
        <w:rPr>
          <w:rFonts w:ascii="Courier New" w:eastAsia="Times New Roman" w:hAnsi="Courier New" w:cs="Courier New"/>
          <w:noProof/>
          <w:color w:val="A9B7C6"/>
          <w:kern w:val="0"/>
          <w:sz w:val="20"/>
          <w:szCs w:val="20"/>
          <w:lang w:eastAsia="nl-BE"/>
          <w14:ligatures w14:val="none"/>
        </w:rPr>
        <w:br/>
        <w:t xml:space="preserve">      </w:t>
      </w:r>
      <w:r w:rsidRPr="000341BC">
        <w:rPr>
          <w:rFonts w:ascii="Courier New" w:eastAsia="Times New Roman" w:hAnsi="Courier New" w:cs="Courier New"/>
          <w:noProof/>
          <w:color w:val="CC7832"/>
          <w:kern w:val="0"/>
          <w:sz w:val="20"/>
          <w:szCs w:val="20"/>
          <w:lang w:eastAsia="nl-BE"/>
          <w14:ligatures w14:val="none"/>
        </w:rPr>
        <w:t xml:space="preserve">if </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b/>
          <w:bCs/>
          <w:i/>
          <w:iCs/>
          <w:noProof/>
          <w:color w:val="9876AA"/>
          <w:kern w:val="0"/>
          <w:sz w:val="20"/>
          <w:szCs w:val="20"/>
          <w:lang w:eastAsia="nl-BE"/>
          <w14:ligatures w14:val="none"/>
        </w:rPr>
        <w:t>window</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9876AA"/>
          <w:kern w:val="0"/>
          <w:sz w:val="20"/>
          <w:szCs w:val="20"/>
          <w:lang w:eastAsia="nl-BE"/>
          <w14:ligatures w14:val="none"/>
        </w:rPr>
        <w:t xml:space="preserve">sessionStorage </w:t>
      </w:r>
      <w:r w:rsidRPr="000341BC">
        <w:rPr>
          <w:rFonts w:ascii="Courier New" w:eastAsia="Times New Roman" w:hAnsi="Courier New" w:cs="Courier New"/>
          <w:noProof/>
          <w:color w:val="A9B7C6"/>
          <w:kern w:val="0"/>
          <w:sz w:val="20"/>
          <w:szCs w:val="20"/>
          <w:lang w:eastAsia="nl-BE"/>
          <w14:ligatures w14:val="none"/>
        </w:rPr>
        <w:t xml:space="preserve">&amp;&amp; </w:t>
      </w:r>
      <w:r w:rsidRPr="000341BC">
        <w:rPr>
          <w:rFonts w:ascii="Courier New" w:eastAsia="Times New Roman" w:hAnsi="Courier New" w:cs="Courier New"/>
          <w:b/>
          <w:bCs/>
          <w:i/>
          <w:iCs/>
          <w:noProof/>
          <w:color w:val="9876AA"/>
          <w:kern w:val="0"/>
          <w:sz w:val="20"/>
          <w:szCs w:val="20"/>
          <w:lang w:eastAsia="nl-BE"/>
          <w14:ligatures w14:val="none"/>
        </w:rPr>
        <w:t>window</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9876AA"/>
          <w:kern w:val="0"/>
          <w:sz w:val="20"/>
          <w:szCs w:val="20"/>
          <w:lang w:eastAsia="nl-BE"/>
          <w14:ligatures w14:val="none"/>
        </w:rPr>
        <w:t>localStorage</w:t>
      </w:r>
      <w:r w:rsidRPr="000341BC">
        <w:rPr>
          <w:rFonts w:ascii="Courier New" w:eastAsia="Times New Roman" w:hAnsi="Courier New" w:cs="Courier New"/>
          <w:noProof/>
          <w:color w:val="A9B7C6"/>
          <w:kern w:val="0"/>
          <w:sz w:val="20"/>
          <w:szCs w:val="20"/>
          <w:lang w:eastAsia="nl-BE"/>
          <w14:ligatures w14:val="none"/>
        </w:rPr>
        <w:t>) {</w:t>
      </w:r>
      <w:r w:rsidRPr="000341BC">
        <w:rPr>
          <w:rFonts w:ascii="Courier New" w:eastAsia="Times New Roman" w:hAnsi="Courier New" w:cs="Courier New"/>
          <w:noProof/>
          <w:color w:val="A9B7C6"/>
          <w:kern w:val="0"/>
          <w:sz w:val="20"/>
          <w:szCs w:val="20"/>
          <w:lang w:eastAsia="nl-BE"/>
          <w14:ligatures w14:val="none"/>
        </w:rPr>
        <w:br/>
        <w:t xml:space="preserve">        </w:t>
      </w:r>
      <w:r w:rsidRPr="000341BC">
        <w:rPr>
          <w:rFonts w:ascii="Courier New" w:eastAsia="Times New Roman" w:hAnsi="Courier New" w:cs="Courier New"/>
          <w:b/>
          <w:bCs/>
          <w:i/>
          <w:iCs/>
          <w:noProof/>
          <w:color w:val="9876AA"/>
          <w:kern w:val="0"/>
          <w:sz w:val="20"/>
          <w:szCs w:val="20"/>
          <w:lang w:eastAsia="nl-BE"/>
          <w14:ligatures w14:val="none"/>
        </w:rPr>
        <w:t>window</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9876AA"/>
          <w:kern w:val="0"/>
          <w:sz w:val="20"/>
          <w:szCs w:val="20"/>
          <w:lang w:eastAsia="nl-BE"/>
          <w14:ligatures w14:val="none"/>
        </w:rPr>
        <w:t>sessionStorage</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FFC66D"/>
          <w:kern w:val="0"/>
          <w:sz w:val="20"/>
          <w:szCs w:val="20"/>
          <w:lang w:eastAsia="nl-BE"/>
          <w14:ligatures w14:val="none"/>
        </w:rPr>
        <w:t>clear</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CC7832"/>
          <w:kern w:val="0"/>
          <w:sz w:val="20"/>
          <w:szCs w:val="20"/>
          <w:lang w:eastAsia="nl-BE"/>
          <w14:ligatures w14:val="none"/>
        </w:rPr>
        <w:t>;</w:t>
      </w:r>
      <w:r w:rsidRPr="000341BC">
        <w:rPr>
          <w:rFonts w:ascii="Courier New" w:eastAsia="Times New Roman" w:hAnsi="Courier New" w:cs="Courier New"/>
          <w:noProof/>
          <w:color w:val="CC7832"/>
          <w:kern w:val="0"/>
          <w:sz w:val="20"/>
          <w:szCs w:val="20"/>
          <w:lang w:eastAsia="nl-BE"/>
          <w14:ligatures w14:val="none"/>
        </w:rPr>
        <w:br/>
        <w:t xml:space="preserve">        </w:t>
      </w:r>
      <w:r w:rsidRPr="000341BC">
        <w:rPr>
          <w:rFonts w:ascii="Courier New" w:eastAsia="Times New Roman" w:hAnsi="Courier New" w:cs="Courier New"/>
          <w:b/>
          <w:bCs/>
          <w:i/>
          <w:iCs/>
          <w:noProof/>
          <w:color w:val="9876AA"/>
          <w:kern w:val="0"/>
          <w:sz w:val="20"/>
          <w:szCs w:val="20"/>
          <w:lang w:eastAsia="nl-BE"/>
          <w14:ligatures w14:val="none"/>
        </w:rPr>
        <w:t>window</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9876AA"/>
          <w:kern w:val="0"/>
          <w:sz w:val="20"/>
          <w:szCs w:val="20"/>
          <w:lang w:eastAsia="nl-BE"/>
          <w14:ligatures w14:val="none"/>
        </w:rPr>
        <w:t>localStorage</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FFC66D"/>
          <w:kern w:val="0"/>
          <w:sz w:val="20"/>
          <w:szCs w:val="20"/>
          <w:lang w:eastAsia="nl-BE"/>
          <w14:ligatures w14:val="none"/>
        </w:rPr>
        <w:t>clear</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CC7832"/>
          <w:kern w:val="0"/>
          <w:sz w:val="20"/>
          <w:szCs w:val="20"/>
          <w:lang w:eastAsia="nl-BE"/>
          <w14:ligatures w14:val="none"/>
        </w:rPr>
        <w:t>;</w:t>
      </w:r>
      <w:r w:rsidRPr="000341BC">
        <w:rPr>
          <w:rFonts w:ascii="Courier New" w:eastAsia="Times New Roman" w:hAnsi="Courier New" w:cs="Courier New"/>
          <w:noProof/>
          <w:color w:val="CC7832"/>
          <w:kern w:val="0"/>
          <w:sz w:val="20"/>
          <w:szCs w:val="20"/>
          <w:lang w:eastAsia="nl-BE"/>
          <w14:ligatures w14:val="none"/>
        </w:rPr>
        <w:br/>
        <w:t xml:space="preserve">      </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A9B7C6"/>
          <w:kern w:val="0"/>
          <w:sz w:val="20"/>
          <w:szCs w:val="20"/>
          <w:lang w:eastAsia="nl-BE"/>
          <w14:ligatures w14:val="none"/>
        </w:rPr>
        <w:br/>
      </w:r>
      <w:r w:rsidRPr="000341BC">
        <w:rPr>
          <w:rFonts w:ascii="Courier New" w:eastAsia="Times New Roman" w:hAnsi="Courier New" w:cs="Courier New"/>
          <w:noProof/>
          <w:color w:val="A9B7C6"/>
          <w:kern w:val="0"/>
          <w:sz w:val="20"/>
          <w:szCs w:val="20"/>
          <w:lang w:eastAsia="nl-BE"/>
          <w14:ligatures w14:val="none"/>
        </w:rPr>
        <w:br/>
        <w:t xml:space="preserve">      </w:t>
      </w:r>
      <w:r w:rsidRPr="000341BC">
        <w:rPr>
          <w:rFonts w:ascii="Courier New" w:eastAsia="Times New Roman" w:hAnsi="Courier New" w:cs="Courier New"/>
          <w:b/>
          <w:bCs/>
          <w:i/>
          <w:iCs/>
          <w:noProof/>
          <w:color w:val="9876AA"/>
          <w:kern w:val="0"/>
          <w:sz w:val="20"/>
          <w:szCs w:val="20"/>
          <w:lang w:eastAsia="nl-BE"/>
          <w14:ligatures w14:val="none"/>
        </w:rPr>
        <w:t>window</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FFC66D"/>
          <w:kern w:val="0"/>
          <w:sz w:val="20"/>
          <w:szCs w:val="20"/>
          <w:lang w:eastAsia="nl-BE"/>
          <w14:ligatures w14:val="none"/>
        </w:rPr>
        <w:t>location</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9876AA"/>
          <w:kern w:val="0"/>
          <w:sz w:val="20"/>
          <w:szCs w:val="20"/>
          <w:lang w:eastAsia="nl-BE"/>
          <w14:ligatures w14:val="none"/>
        </w:rPr>
        <w:t xml:space="preserve">href </w:t>
      </w:r>
      <w:r w:rsidRPr="000341BC">
        <w:rPr>
          <w:rFonts w:ascii="Courier New" w:eastAsia="Times New Roman" w:hAnsi="Courier New" w:cs="Courier New"/>
          <w:noProof/>
          <w:color w:val="A9B7C6"/>
          <w:kern w:val="0"/>
          <w:sz w:val="20"/>
          <w:szCs w:val="20"/>
          <w:lang w:eastAsia="nl-BE"/>
          <w14:ligatures w14:val="none"/>
        </w:rPr>
        <w:t xml:space="preserve">= </w:t>
      </w:r>
      <w:r w:rsidRPr="000341BC">
        <w:rPr>
          <w:rFonts w:ascii="Courier New" w:eastAsia="Times New Roman" w:hAnsi="Courier New" w:cs="Courier New"/>
          <w:noProof/>
          <w:color w:val="6A8759"/>
          <w:kern w:val="0"/>
          <w:sz w:val="20"/>
          <w:szCs w:val="20"/>
          <w:lang w:eastAsia="nl-BE"/>
          <w14:ligatures w14:val="none"/>
        </w:rPr>
        <w:t>`</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b/>
          <w:bCs/>
          <w:i/>
          <w:iCs/>
          <w:noProof/>
          <w:color w:val="9876AA"/>
          <w:kern w:val="0"/>
          <w:sz w:val="20"/>
          <w:szCs w:val="20"/>
          <w:lang w:eastAsia="nl-BE"/>
          <w14:ligatures w14:val="none"/>
        </w:rPr>
        <w:t>environment</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9876AA"/>
          <w:kern w:val="0"/>
          <w:sz w:val="20"/>
          <w:szCs w:val="20"/>
          <w:lang w:eastAsia="nl-BE"/>
          <w14:ligatures w14:val="none"/>
        </w:rPr>
        <w:t>logoutUri</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6A8759"/>
          <w:kern w:val="0"/>
          <w:sz w:val="20"/>
          <w:szCs w:val="20"/>
          <w:lang w:eastAsia="nl-BE"/>
          <w14:ligatures w14:val="none"/>
        </w:rPr>
        <w:t>`</w:t>
      </w:r>
      <w:r w:rsidRPr="000341BC">
        <w:rPr>
          <w:rFonts w:ascii="Courier New" w:eastAsia="Times New Roman" w:hAnsi="Courier New" w:cs="Courier New"/>
          <w:noProof/>
          <w:color w:val="CC7832"/>
          <w:kern w:val="0"/>
          <w:sz w:val="20"/>
          <w:szCs w:val="20"/>
          <w:lang w:eastAsia="nl-BE"/>
          <w14:ligatures w14:val="none"/>
        </w:rPr>
        <w:t>;</w:t>
      </w:r>
      <w:r w:rsidRPr="000341BC">
        <w:rPr>
          <w:rFonts w:ascii="Courier New" w:eastAsia="Times New Roman" w:hAnsi="Courier New" w:cs="Courier New"/>
          <w:noProof/>
          <w:color w:val="CC7832"/>
          <w:kern w:val="0"/>
          <w:sz w:val="20"/>
          <w:szCs w:val="20"/>
          <w:lang w:eastAsia="nl-BE"/>
          <w14:ligatures w14:val="none"/>
        </w:rPr>
        <w:br/>
      </w:r>
      <w:r w:rsidRPr="000341BC">
        <w:rPr>
          <w:rFonts w:ascii="Courier New" w:eastAsia="Times New Roman" w:hAnsi="Courier New" w:cs="Courier New"/>
          <w:noProof/>
          <w:color w:val="CC7832"/>
          <w:kern w:val="0"/>
          <w:sz w:val="20"/>
          <w:szCs w:val="20"/>
          <w:lang w:eastAsia="nl-BE"/>
          <w14:ligatures w14:val="none"/>
        </w:rPr>
        <w:br/>
        <w:t xml:space="preserve">      this</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9876AA"/>
          <w:kern w:val="0"/>
          <w:sz w:val="20"/>
          <w:szCs w:val="20"/>
          <w:lang w:eastAsia="nl-BE"/>
          <w14:ligatures w14:val="none"/>
        </w:rPr>
        <w:t>oidcSecurityService</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FFC66D"/>
          <w:kern w:val="0"/>
          <w:sz w:val="20"/>
          <w:szCs w:val="20"/>
          <w:lang w:eastAsia="nl-BE"/>
          <w14:ligatures w14:val="none"/>
        </w:rPr>
        <w:t>logoff</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FFC66D"/>
          <w:kern w:val="0"/>
          <w:sz w:val="20"/>
          <w:szCs w:val="20"/>
          <w:lang w:eastAsia="nl-BE"/>
          <w14:ligatures w14:val="none"/>
        </w:rPr>
        <w:t>subscribe</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CC7832"/>
          <w:kern w:val="0"/>
          <w:sz w:val="20"/>
          <w:szCs w:val="20"/>
          <w:lang w:eastAsia="nl-BE"/>
          <w14:ligatures w14:val="none"/>
        </w:rPr>
        <w:t>;</w:t>
      </w:r>
      <w:r w:rsidRPr="000341BC">
        <w:rPr>
          <w:rFonts w:ascii="Courier New" w:eastAsia="Times New Roman" w:hAnsi="Courier New" w:cs="Courier New"/>
          <w:noProof/>
          <w:color w:val="CC7832"/>
          <w:kern w:val="0"/>
          <w:sz w:val="20"/>
          <w:szCs w:val="20"/>
          <w:lang w:eastAsia="nl-BE"/>
          <w14:ligatures w14:val="none"/>
        </w:rPr>
        <w:br/>
        <w:t xml:space="preserve">  </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A9B7C6"/>
          <w:kern w:val="0"/>
          <w:sz w:val="20"/>
          <w:szCs w:val="20"/>
          <w:lang w:eastAsia="nl-BE"/>
          <w14:ligatures w14:val="none"/>
        </w:rPr>
        <w:br/>
      </w:r>
      <w:r w:rsidRPr="000341BC">
        <w:rPr>
          <w:rFonts w:ascii="Courier New" w:eastAsia="Times New Roman" w:hAnsi="Courier New" w:cs="Courier New"/>
          <w:noProof/>
          <w:color w:val="A9B7C6"/>
          <w:kern w:val="0"/>
          <w:sz w:val="20"/>
          <w:szCs w:val="20"/>
          <w:lang w:eastAsia="nl-BE"/>
          <w14:ligatures w14:val="none"/>
        </w:rPr>
        <w:br/>
        <w:t xml:space="preserve">  </w:t>
      </w:r>
      <w:r w:rsidRPr="000341BC">
        <w:rPr>
          <w:rFonts w:ascii="Courier New" w:eastAsia="Times New Roman" w:hAnsi="Courier New" w:cs="Courier New"/>
          <w:noProof/>
          <w:color w:val="FFC66D"/>
          <w:kern w:val="0"/>
          <w:sz w:val="20"/>
          <w:szCs w:val="20"/>
          <w:lang w:eastAsia="nl-BE"/>
          <w14:ligatures w14:val="none"/>
        </w:rPr>
        <w:t>getToken</w:t>
      </w:r>
      <w:r w:rsidRPr="000341BC">
        <w:rPr>
          <w:rFonts w:ascii="Courier New" w:eastAsia="Times New Roman" w:hAnsi="Courier New" w:cs="Courier New"/>
          <w:noProof/>
          <w:color w:val="A9B7C6"/>
          <w:kern w:val="0"/>
          <w:sz w:val="20"/>
          <w:szCs w:val="20"/>
          <w:lang w:eastAsia="nl-BE"/>
          <w14:ligatures w14:val="none"/>
        </w:rPr>
        <w:t xml:space="preserve">(): </w:t>
      </w:r>
      <w:r w:rsidRPr="000341BC">
        <w:rPr>
          <w:rFonts w:ascii="Courier New" w:eastAsia="Times New Roman" w:hAnsi="Courier New" w:cs="Courier New"/>
          <w:noProof/>
          <w:color w:val="CC7832"/>
          <w:kern w:val="0"/>
          <w:sz w:val="20"/>
          <w:szCs w:val="20"/>
          <w:lang w:eastAsia="nl-BE"/>
          <w14:ligatures w14:val="none"/>
        </w:rPr>
        <w:t xml:space="preserve">string </w:t>
      </w:r>
      <w:r w:rsidRPr="000341BC">
        <w:rPr>
          <w:rFonts w:ascii="Courier New" w:eastAsia="Times New Roman" w:hAnsi="Courier New" w:cs="Courier New"/>
          <w:noProof/>
          <w:color w:val="A9B7C6"/>
          <w:kern w:val="0"/>
          <w:sz w:val="20"/>
          <w:szCs w:val="20"/>
          <w:lang w:eastAsia="nl-BE"/>
          <w14:ligatures w14:val="none"/>
        </w:rPr>
        <w:t xml:space="preserve">| </w:t>
      </w:r>
      <w:r w:rsidRPr="000341BC">
        <w:rPr>
          <w:rFonts w:ascii="Courier New" w:eastAsia="Times New Roman" w:hAnsi="Courier New" w:cs="Courier New"/>
          <w:noProof/>
          <w:color w:val="CC7832"/>
          <w:kern w:val="0"/>
          <w:sz w:val="20"/>
          <w:szCs w:val="20"/>
          <w:lang w:eastAsia="nl-BE"/>
          <w14:ligatures w14:val="none"/>
        </w:rPr>
        <w:t xml:space="preserve">null </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A9B7C6"/>
          <w:kern w:val="0"/>
          <w:sz w:val="20"/>
          <w:szCs w:val="20"/>
          <w:lang w:eastAsia="nl-BE"/>
          <w14:ligatures w14:val="none"/>
        </w:rPr>
        <w:br/>
        <w:t xml:space="preserve">    </w:t>
      </w:r>
      <w:r w:rsidRPr="000341BC">
        <w:rPr>
          <w:rFonts w:ascii="Courier New" w:eastAsia="Times New Roman" w:hAnsi="Courier New" w:cs="Courier New"/>
          <w:noProof/>
          <w:color w:val="CC7832"/>
          <w:kern w:val="0"/>
          <w:sz w:val="20"/>
          <w:szCs w:val="20"/>
          <w:lang w:eastAsia="nl-BE"/>
          <w14:ligatures w14:val="none"/>
        </w:rPr>
        <w:t xml:space="preserve">const </w:t>
      </w:r>
      <w:r w:rsidRPr="000341BC">
        <w:rPr>
          <w:rFonts w:ascii="Courier New" w:eastAsia="Times New Roman" w:hAnsi="Courier New" w:cs="Courier New"/>
          <w:noProof/>
          <w:color w:val="A9B7C6"/>
          <w:kern w:val="0"/>
          <w:sz w:val="20"/>
          <w:szCs w:val="20"/>
          <w:lang w:eastAsia="nl-BE"/>
          <w14:ligatures w14:val="none"/>
        </w:rPr>
        <w:t xml:space="preserve">tokenData = </w:t>
      </w:r>
      <w:r w:rsidRPr="000341BC">
        <w:rPr>
          <w:rFonts w:ascii="Courier New" w:eastAsia="Times New Roman" w:hAnsi="Courier New" w:cs="Courier New"/>
          <w:b/>
          <w:bCs/>
          <w:i/>
          <w:iCs/>
          <w:noProof/>
          <w:color w:val="9876AA"/>
          <w:kern w:val="0"/>
          <w:sz w:val="20"/>
          <w:szCs w:val="20"/>
          <w:lang w:eastAsia="nl-BE"/>
          <w14:ligatures w14:val="none"/>
        </w:rPr>
        <w:t>localStorage</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FFC66D"/>
          <w:kern w:val="0"/>
          <w:sz w:val="20"/>
          <w:szCs w:val="20"/>
          <w:lang w:eastAsia="nl-BE"/>
          <w14:ligatures w14:val="none"/>
        </w:rPr>
        <w:t>getItem</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CC7832"/>
          <w:kern w:val="0"/>
          <w:sz w:val="20"/>
          <w:szCs w:val="20"/>
          <w:lang w:eastAsia="nl-BE"/>
          <w14:ligatures w14:val="none"/>
        </w:rPr>
        <w:t>this</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9876AA"/>
          <w:kern w:val="0"/>
          <w:sz w:val="20"/>
          <w:szCs w:val="20"/>
          <w:lang w:eastAsia="nl-BE"/>
          <w14:ligatures w14:val="none"/>
        </w:rPr>
        <w:t>tokenKey</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CC7832"/>
          <w:kern w:val="0"/>
          <w:sz w:val="20"/>
          <w:szCs w:val="20"/>
          <w:lang w:eastAsia="nl-BE"/>
          <w14:ligatures w14:val="none"/>
        </w:rPr>
        <w:t>;</w:t>
      </w:r>
      <w:r w:rsidRPr="000341BC">
        <w:rPr>
          <w:rFonts w:ascii="Courier New" w:eastAsia="Times New Roman" w:hAnsi="Courier New" w:cs="Courier New"/>
          <w:noProof/>
          <w:color w:val="CC7832"/>
          <w:kern w:val="0"/>
          <w:sz w:val="20"/>
          <w:szCs w:val="20"/>
          <w:lang w:eastAsia="nl-BE"/>
          <w14:ligatures w14:val="none"/>
        </w:rPr>
        <w:br/>
        <w:t xml:space="preserve">    if </w:t>
      </w:r>
      <w:r w:rsidRPr="000341BC">
        <w:rPr>
          <w:rFonts w:ascii="Courier New" w:eastAsia="Times New Roman" w:hAnsi="Courier New" w:cs="Courier New"/>
          <w:noProof/>
          <w:color w:val="A9B7C6"/>
          <w:kern w:val="0"/>
          <w:sz w:val="20"/>
          <w:szCs w:val="20"/>
          <w:lang w:eastAsia="nl-BE"/>
          <w14:ligatures w14:val="none"/>
        </w:rPr>
        <w:t>(tokenData) {</w:t>
      </w:r>
      <w:r w:rsidRPr="000341BC">
        <w:rPr>
          <w:rFonts w:ascii="Courier New" w:eastAsia="Times New Roman" w:hAnsi="Courier New" w:cs="Courier New"/>
          <w:noProof/>
          <w:color w:val="A9B7C6"/>
          <w:kern w:val="0"/>
          <w:sz w:val="20"/>
          <w:szCs w:val="20"/>
          <w:lang w:eastAsia="nl-BE"/>
          <w14:ligatures w14:val="none"/>
        </w:rPr>
        <w:br/>
        <w:t xml:space="preserve">      </w:t>
      </w:r>
      <w:r w:rsidRPr="000341BC">
        <w:rPr>
          <w:rFonts w:ascii="Courier New" w:eastAsia="Times New Roman" w:hAnsi="Courier New" w:cs="Courier New"/>
          <w:noProof/>
          <w:color w:val="CC7832"/>
          <w:kern w:val="0"/>
          <w:sz w:val="20"/>
          <w:szCs w:val="20"/>
          <w:lang w:eastAsia="nl-BE"/>
          <w14:ligatures w14:val="none"/>
        </w:rPr>
        <w:t xml:space="preserve">const </w:t>
      </w:r>
      <w:r w:rsidRPr="000341BC">
        <w:rPr>
          <w:rFonts w:ascii="Courier New" w:eastAsia="Times New Roman" w:hAnsi="Courier New" w:cs="Courier New"/>
          <w:noProof/>
          <w:color w:val="A9B7C6"/>
          <w:kern w:val="0"/>
          <w:sz w:val="20"/>
          <w:szCs w:val="20"/>
          <w:lang w:eastAsia="nl-BE"/>
          <w14:ligatures w14:val="none"/>
        </w:rPr>
        <w:t xml:space="preserve">parsedData = </w:t>
      </w:r>
      <w:r w:rsidRPr="000341BC">
        <w:rPr>
          <w:rFonts w:ascii="Courier New" w:eastAsia="Times New Roman" w:hAnsi="Courier New" w:cs="Courier New"/>
          <w:b/>
          <w:bCs/>
          <w:i/>
          <w:iCs/>
          <w:noProof/>
          <w:color w:val="9876AA"/>
          <w:kern w:val="0"/>
          <w:sz w:val="20"/>
          <w:szCs w:val="20"/>
          <w:lang w:eastAsia="nl-BE"/>
          <w14:ligatures w14:val="none"/>
        </w:rPr>
        <w:t>JSON</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FFC66D"/>
          <w:kern w:val="0"/>
          <w:sz w:val="20"/>
          <w:szCs w:val="20"/>
          <w:lang w:eastAsia="nl-BE"/>
          <w14:ligatures w14:val="none"/>
        </w:rPr>
        <w:t>parse</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A9B7C6"/>
          <w:kern w:val="0"/>
          <w:sz w:val="20"/>
          <w:szCs w:val="20"/>
          <w:shd w:val="clear" w:color="auto" w:fill="223C23"/>
          <w:lang w:eastAsia="nl-BE"/>
          <w14:ligatures w14:val="none"/>
        </w:rPr>
        <w:t>tokenData</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CC7832"/>
          <w:kern w:val="0"/>
          <w:sz w:val="20"/>
          <w:szCs w:val="20"/>
          <w:lang w:eastAsia="nl-BE"/>
          <w14:ligatures w14:val="none"/>
        </w:rPr>
        <w:t>;</w:t>
      </w:r>
      <w:r w:rsidRPr="000341BC">
        <w:rPr>
          <w:rFonts w:ascii="Courier New" w:eastAsia="Times New Roman" w:hAnsi="Courier New" w:cs="Courier New"/>
          <w:noProof/>
          <w:color w:val="CC7832"/>
          <w:kern w:val="0"/>
          <w:sz w:val="20"/>
          <w:szCs w:val="20"/>
          <w:lang w:eastAsia="nl-BE"/>
          <w14:ligatures w14:val="none"/>
        </w:rPr>
        <w:br/>
        <w:t xml:space="preserve">      return </w:t>
      </w:r>
      <w:r w:rsidRPr="000341BC">
        <w:rPr>
          <w:rFonts w:ascii="Courier New" w:eastAsia="Times New Roman" w:hAnsi="Courier New" w:cs="Courier New"/>
          <w:noProof/>
          <w:color w:val="A9B7C6"/>
          <w:kern w:val="0"/>
          <w:sz w:val="20"/>
          <w:szCs w:val="20"/>
          <w:lang w:eastAsia="nl-BE"/>
          <w14:ligatures w14:val="none"/>
        </w:rPr>
        <w:t>parsedData.authnResult?.</w:t>
      </w:r>
      <w:r w:rsidRPr="000341BC">
        <w:rPr>
          <w:rFonts w:ascii="Courier New" w:eastAsia="Times New Roman" w:hAnsi="Courier New" w:cs="Courier New"/>
          <w:noProof/>
          <w:color w:val="9876AA"/>
          <w:kern w:val="0"/>
          <w:sz w:val="20"/>
          <w:szCs w:val="20"/>
          <w:lang w:eastAsia="nl-BE"/>
          <w14:ligatures w14:val="none"/>
        </w:rPr>
        <w:t xml:space="preserve">access_token </w:t>
      </w:r>
      <w:r w:rsidRPr="000341BC">
        <w:rPr>
          <w:rFonts w:ascii="Courier New" w:eastAsia="Times New Roman" w:hAnsi="Courier New" w:cs="Courier New"/>
          <w:noProof/>
          <w:color w:val="A9B7C6"/>
          <w:kern w:val="0"/>
          <w:sz w:val="20"/>
          <w:szCs w:val="20"/>
          <w:lang w:eastAsia="nl-BE"/>
          <w14:ligatures w14:val="none"/>
        </w:rPr>
        <w:t xml:space="preserve">|| </w:t>
      </w:r>
      <w:r w:rsidRPr="000341BC">
        <w:rPr>
          <w:rFonts w:ascii="Courier New" w:eastAsia="Times New Roman" w:hAnsi="Courier New" w:cs="Courier New"/>
          <w:noProof/>
          <w:color w:val="CC7832"/>
          <w:kern w:val="0"/>
          <w:sz w:val="20"/>
          <w:szCs w:val="20"/>
          <w:lang w:eastAsia="nl-BE"/>
          <w14:ligatures w14:val="none"/>
        </w:rPr>
        <w:t>null;</w:t>
      </w:r>
      <w:r w:rsidRPr="000341BC">
        <w:rPr>
          <w:rFonts w:ascii="Courier New" w:eastAsia="Times New Roman" w:hAnsi="Courier New" w:cs="Courier New"/>
          <w:noProof/>
          <w:color w:val="CC7832"/>
          <w:kern w:val="0"/>
          <w:sz w:val="20"/>
          <w:szCs w:val="20"/>
          <w:lang w:eastAsia="nl-BE"/>
          <w14:ligatures w14:val="none"/>
        </w:rPr>
        <w:br/>
        <w:t xml:space="preserve">    </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A9B7C6"/>
          <w:kern w:val="0"/>
          <w:sz w:val="20"/>
          <w:szCs w:val="20"/>
          <w:lang w:eastAsia="nl-BE"/>
          <w14:ligatures w14:val="none"/>
        </w:rPr>
        <w:br/>
        <w:t xml:space="preserve">    </w:t>
      </w:r>
      <w:r w:rsidRPr="000341BC">
        <w:rPr>
          <w:rFonts w:ascii="Courier New" w:eastAsia="Times New Roman" w:hAnsi="Courier New" w:cs="Courier New"/>
          <w:noProof/>
          <w:color w:val="CC7832"/>
          <w:kern w:val="0"/>
          <w:sz w:val="20"/>
          <w:szCs w:val="20"/>
          <w:lang w:eastAsia="nl-BE"/>
          <w14:ligatures w14:val="none"/>
        </w:rPr>
        <w:t>return null;</w:t>
      </w:r>
      <w:r w:rsidRPr="000341BC">
        <w:rPr>
          <w:rFonts w:ascii="Courier New" w:eastAsia="Times New Roman" w:hAnsi="Courier New" w:cs="Courier New"/>
          <w:noProof/>
          <w:color w:val="CC7832"/>
          <w:kern w:val="0"/>
          <w:sz w:val="20"/>
          <w:szCs w:val="20"/>
          <w:lang w:eastAsia="nl-BE"/>
          <w14:ligatures w14:val="none"/>
        </w:rPr>
        <w:br/>
        <w:t xml:space="preserve">  </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A9B7C6"/>
          <w:kern w:val="0"/>
          <w:sz w:val="20"/>
          <w:szCs w:val="20"/>
          <w:lang w:eastAsia="nl-BE"/>
          <w14:ligatures w14:val="none"/>
        </w:rPr>
        <w:br/>
      </w:r>
      <w:r w:rsidRPr="000341BC">
        <w:rPr>
          <w:rFonts w:ascii="Courier New" w:eastAsia="Times New Roman" w:hAnsi="Courier New" w:cs="Courier New"/>
          <w:noProof/>
          <w:color w:val="A9B7C6"/>
          <w:kern w:val="0"/>
          <w:sz w:val="20"/>
          <w:szCs w:val="20"/>
          <w:lang w:eastAsia="nl-BE"/>
          <w14:ligatures w14:val="none"/>
        </w:rPr>
        <w:br/>
        <w:t xml:space="preserve">  </w:t>
      </w:r>
      <w:r w:rsidRPr="000341BC">
        <w:rPr>
          <w:rFonts w:ascii="Courier New" w:eastAsia="Times New Roman" w:hAnsi="Courier New" w:cs="Courier New"/>
          <w:noProof/>
          <w:color w:val="FFC66D"/>
          <w:kern w:val="0"/>
          <w:sz w:val="20"/>
          <w:szCs w:val="20"/>
          <w:lang w:eastAsia="nl-BE"/>
          <w14:ligatures w14:val="none"/>
        </w:rPr>
        <w:t>getRole</w:t>
      </w:r>
      <w:r w:rsidRPr="000341BC">
        <w:rPr>
          <w:rFonts w:ascii="Courier New" w:eastAsia="Times New Roman" w:hAnsi="Courier New" w:cs="Courier New"/>
          <w:noProof/>
          <w:color w:val="A9B7C6"/>
          <w:kern w:val="0"/>
          <w:sz w:val="20"/>
          <w:szCs w:val="20"/>
          <w:lang w:eastAsia="nl-BE"/>
          <w14:ligatures w14:val="none"/>
        </w:rPr>
        <w:t xml:space="preserve">(): </w:t>
      </w:r>
      <w:r w:rsidRPr="000341BC">
        <w:rPr>
          <w:rFonts w:ascii="Courier New" w:eastAsia="Times New Roman" w:hAnsi="Courier New" w:cs="Courier New"/>
          <w:noProof/>
          <w:color w:val="CC7832"/>
          <w:kern w:val="0"/>
          <w:sz w:val="20"/>
          <w:szCs w:val="20"/>
          <w:lang w:eastAsia="nl-BE"/>
          <w14:ligatures w14:val="none"/>
        </w:rPr>
        <w:t>string</w:t>
      </w:r>
      <w:r w:rsidRPr="000341BC">
        <w:rPr>
          <w:rFonts w:ascii="Courier New" w:eastAsia="Times New Roman" w:hAnsi="Courier New" w:cs="Courier New"/>
          <w:noProof/>
          <w:color w:val="A9B7C6"/>
          <w:kern w:val="0"/>
          <w:sz w:val="20"/>
          <w:szCs w:val="20"/>
          <w:lang w:eastAsia="nl-BE"/>
          <w14:ligatures w14:val="none"/>
        </w:rPr>
        <w:t>[] {</w:t>
      </w:r>
      <w:r w:rsidRPr="000341BC">
        <w:rPr>
          <w:rFonts w:ascii="Courier New" w:eastAsia="Times New Roman" w:hAnsi="Courier New" w:cs="Courier New"/>
          <w:noProof/>
          <w:color w:val="A9B7C6"/>
          <w:kern w:val="0"/>
          <w:sz w:val="20"/>
          <w:szCs w:val="20"/>
          <w:lang w:eastAsia="nl-BE"/>
          <w14:ligatures w14:val="none"/>
        </w:rPr>
        <w:br/>
        <w:t xml:space="preserve">    </w:t>
      </w:r>
      <w:r w:rsidRPr="000341BC">
        <w:rPr>
          <w:rFonts w:ascii="Courier New" w:eastAsia="Times New Roman" w:hAnsi="Courier New" w:cs="Courier New"/>
          <w:noProof/>
          <w:color w:val="CC7832"/>
          <w:kern w:val="0"/>
          <w:sz w:val="20"/>
          <w:szCs w:val="20"/>
          <w:lang w:eastAsia="nl-BE"/>
          <w14:ligatures w14:val="none"/>
        </w:rPr>
        <w:t xml:space="preserve">const </w:t>
      </w:r>
      <w:r w:rsidRPr="000341BC">
        <w:rPr>
          <w:rFonts w:ascii="Courier New" w:eastAsia="Times New Roman" w:hAnsi="Courier New" w:cs="Courier New"/>
          <w:noProof/>
          <w:color w:val="A9B7C6"/>
          <w:kern w:val="0"/>
          <w:sz w:val="20"/>
          <w:szCs w:val="20"/>
          <w:lang w:eastAsia="nl-BE"/>
          <w14:ligatures w14:val="none"/>
        </w:rPr>
        <w:t xml:space="preserve">token = </w:t>
      </w:r>
      <w:r w:rsidRPr="000341BC">
        <w:rPr>
          <w:rFonts w:ascii="Courier New" w:eastAsia="Times New Roman" w:hAnsi="Courier New" w:cs="Courier New"/>
          <w:noProof/>
          <w:color w:val="CC7832"/>
          <w:kern w:val="0"/>
          <w:sz w:val="20"/>
          <w:szCs w:val="20"/>
          <w:lang w:eastAsia="nl-BE"/>
          <w14:ligatures w14:val="none"/>
        </w:rPr>
        <w:t>this</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FFC66D"/>
          <w:kern w:val="0"/>
          <w:sz w:val="20"/>
          <w:szCs w:val="20"/>
          <w:lang w:eastAsia="nl-BE"/>
          <w14:ligatures w14:val="none"/>
        </w:rPr>
        <w:t>getToken</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CC7832"/>
          <w:kern w:val="0"/>
          <w:sz w:val="20"/>
          <w:szCs w:val="20"/>
          <w:lang w:eastAsia="nl-BE"/>
          <w14:ligatures w14:val="none"/>
        </w:rPr>
        <w:t>;</w:t>
      </w:r>
      <w:r w:rsidRPr="000341BC">
        <w:rPr>
          <w:rFonts w:ascii="Courier New" w:eastAsia="Times New Roman" w:hAnsi="Courier New" w:cs="Courier New"/>
          <w:noProof/>
          <w:color w:val="CC7832"/>
          <w:kern w:val="0"/>
          <w:sz w:val="20"/>
          <w:szCs w:val="20"/>
          <w:lang w:eastAsia="nl-BE"/>
          <w14:ligatures w14:val="none"/>
        </w:rPr>
        <w:br/>
      </w:r>
      <w:r w:rsidRPr="000341BC">
        <w:rPr>
          <w:rFonts w:ascii="Courier New" w:eastAsia="Times New Roman" w:hAnsi="Courier New" w:cs="Courier New"/>
          <w:noProof/>
          <w:color w:val="CC7832"/>
          <w:kern w:val="0"/>
          <w:sz w:val="20"/>
          <w:szCs w:val="20"/>
          <w:lang w:eastAsia="nl-BE"/>
          <w14:ligatures w14:val="none"/>
        </w:rPr>
        <w:br/>
        <w:t xml:space="preserve">    if </w:t>
      </w:r>
      <w:r w:rsidRPr="000341BC">
        <w:rPr>
          <w:rFonts w:ascii="Courier New" w:eastAsia="Times New Roman" w:hAnsi="Courier New" w:cs="Courier New"/>
          <w:noProof/>
          <w:color w:val="A9B7C6"/>
          <w:kern w:val="0"/>
          <w:sz w:val="20"/>
          <w:szCs w:val="20"/>
          <w:lang w:eastAsia="nl-BE"/>
          <w14:ligatures w14:val="none"/>
        </w:rPr>
        <w:t>(token) {</w:t>
      </w:r>
      <w:r w:rsidRPr="000341BC">
        <w:rPr>
          <w:rFonts w:ascii="Courier New" w:eastAsia="Times New Roman" w:hAnsi="Courier New" w:cs="Courier New"/>
          <w:noProof/>
          <w:color w:val="A9B7C6"/>
          <w:kern w:val="0"/>
          <w:sz w:val="20"/>
          <w:szCs w:val="20"/>
          <w:lang w:eastAsia="nl-BE"/>
          <w14:ligatures w14:val="none"/>
        </w:rPr>
        <w:br/>
        <w:t xml:space="preserve">      </w:t>
      </w:r>
      <w:r w:rsidRPr="000341BC">
        <w:rPr>
          <w:rFonts w:ascii="Courier New" w:eastAsia="Times New Roman" w:hAnsi="Courier New" w:cs="Courier New"/>
          <w:noProof/>
          <w:color w:val="CC7832"/>
          <w:kern w:val="0"/>
          <w:sz w:val="20"/>
          <w:szCs w:val="20"/>
          <w:lang w:eastAsia="nl-BE"/>
          <w14:ligatures w14:val="none"/>
        </w:rPr>
        <w:t xml:space="preserve">const </w:t>
      </w:r>
      <w:r w:rsidRPr="000341BC">
        <w:rPr>
          <w:rFonts w:ascii="Courier New" w:eastAsia="Times New Roman" w:hAnsi="Courier New" w:cs="Courier New"/>
          <w:noProof/>
          <w:color w:val="A9B7C6"/>
          <w:kern w:val="0"/>
          <w:sz w:val="20"/>
          <w:szCs w:val="20"/>
          <w:lang w:eastAsia="nl-BE"/>
          <w14:ligatures w14:val="none"/>
        </w:rPr>
        <w:t xml:space="preserve">payload = </w:t>
      </w:r>
      <w:r w:rsidRPr="000341BC">
        <w:rPr>
          <w:rFonts w:ascii="Courier New" w:eastAsia="Times New Roman" w:hAnsi="Courier New" w:cs="Courier New"/>
          <w:b/>
          <w:bCs/>
          <w:i/>
          <w:iCs/>
          <w:noProof/>
          <w:color w:val="9876AA"/>
          <w:kern w:val="0"/>
          <w:sz w:val="20"/>
          <w:szCs w:val="20"/>
          <w:lang w:eastAsia="nl-BE"/>
          <w14:ligatures w14:val="none"/>
        </w:rPr>
        <w:t>JSON</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FFC66D"/>
          <w:kern w:val="0"/>
          <w:sz w:val="20"/>
          <w:szCs w:val="20"/>
          <w:lang w:eastAsia="nl-BE"/>
          <w14:ligatures w14:val="none"/>
        </w:rPr>
        <w:t>parse</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FFC66D"/>
          <w:kern w:val="0"/>
          <w:sz w:val="20"/>
          <w:szCs w:val="20"/>
          <w:lang w:eastAsia="nl-BE"/>
          <w14:ligatures w14:val="none"/>
        </w:rPr>
        <w:t>atob</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A9B7C6"/>
          <w:kern w:val="0"/>
          <w:sz w:val="20"/>
          <w:szCs w:val="20"/>
          <w:shd w:val="clear" w:color="auto" w:fill="223C23"/>
          <w:lang w:eastAsia="nl-BE"/>
          <w14:ligatures w14:val="none"/>
        </w:rPr>
        <w:t>token</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FFC66D"/>
          <w:kern w:val="0"/>
          <w:sz w:val="20"/>
          <w:szCs w:val="20"/>
          <w:lang w:eastAsia="nl-BE"/>
          <w14:ligatures w14:val="none"/>
        </w:rPr>
        <w:t>split</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6A8759"/>
          <w:kern w:val="0"/>
          <w:sz w:val="20"/>
          <w:szCs w:val="20"/>
          <w:lang w:eastAsia="nl-BE"/>
          <w14:ligatures w14:val="none"/>
        </w:rPr>
        <w:t>'.'</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6897BB"/>
          <w:kern w:val="0"/>
          <w:sz w:val="20"/>
          <w:szCs w:val="20"/>
          <w:lang w:eastAsia="nl-BE"/>
          <w14:ligatures w14:val="none"/>
        </w:rPr>
        <w:t>1</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CC7832"/>
          <w:kern w:val="0"/>
          <w:sz w:val="20"/>
          <w:szCs w:val="20"/>
          <w:lang w:eastAsia="nl-BE"/>
          <w14:ligatures w14:val="none"/>
        </w:rPr>
        <w:t>;</w:t>
      </w:r>
      <w:r w:rsidRPr="000341BC">
        <w:rPr>
          <w:rFonts w:ascii="Courier New" w:eastAsia="Times New Roman" w:hAnsi="Courier New" w:cs="Courier New"/>
          <w:noProof/>
          <w:color w:val="CC7832"/>
          <w:kern w:val="0"/>
          <w:sz w:val="20"/>
          <w:szCs w:val="20"/>
          <w:lang w:eastAsia="nl-BE"/>
          <w14:ligatures w14:val="none"/>
        </w:rPr>
        <w:br/>
      </w:r>
      <w:r w:rsidRPr="000341BC">
        <w:rPr>
          <w:rFonts w:ascii="Courier New" w:eastAsia="Times New Roman" w:hAnsi="Courier New" w:cs="Courier New"/>
          <w:noProof/>
          <w:color w:val="CC7832"/>
          <w:kern w:val="0"/>
          <w:sz w:val="20"/>
          <w:szCs w:val="20"/>
          <w:lang w:eastAsia="nl-BE"/>
          <w14:ligatures w14:val="none"/>
        </w:rPr>
        <w:br/>
        <w:t xml:space="preserve">      return </w:t>
      </w:r>
      <w:r w:rsidRPr="000341BC">
        <w:rPr>
          <w:rFonts w:ascii="Courier New" w:eastAsia="Times New Roman" w:hAnsi="Courier New" w:cs="Courier New"/>
          <w:noProof/>
          <w:color w:val="A9B7C6"/>
          <w:kern w:val="0"/>
          <w:sz w:val="20"/>
          <w:szCs w:val="20"/>
          <w:lang w:eastAsia="nl-BE"/>
          <w14:ligatures w14:val="none"/>
        </w:rPr>
        <w:t>payload?.[</w:t>
      </w:r>
      <w:r w:rsidRPr="000341BC">
        <w:rPr>
          <w:rFonts w:ascii="Courier New" w:eastAsia="Times New Roman" w:hAnsi="Courier New" w:cs="Courier New"/>
          <w:noProof/>
          <w:color w:val="6A8759"/>
          <w:kern w:val="0"/>
          <w:sz w:val="20"/>
          <w:szCs w:val="20"/>
          <w:lang w:eastAsia="nl-BE"/>
          <w14:ligatures w14:val="none"/>
        </w:rPr>
        <w:t>'cognito:groups'</w:t>
      </w:r>
      <w:r w:rsidRPr="000341BC">
        <w:rPr>
          <w:rFonts w:ascii="Courier New" w:eastAsia="Times New Roman" w:hAnsi="Courier New" w:cs="Courier New"/>
          <w:noProof/>
          <w:color w:val="A9B7C6"/>
          <w:kern w:val="0"/>
          <w:sz w:val="20"/>
          <w:szCs w:val="20"/>
          <w:lang w:eastAsia="nl-BE"/>
          <w14:ligatures w14:val="none"/>
        </w:rPr>
        <w:t>] || payload?.</w:t>
      </w:r>
      <w:r w:rsidRPr="000341BC">
        <w:rPr>
          <w:rFonts w:ascii="Courier New" w:eastAsia="Times New Roman" w:hAnsi="Courier New" w:cs="Courier New"/>
          <w:noProof/>
          <w:color w:val="9876AA"/>
          <w:kern w:val="0"/>
          <w:sz w:val="20"/>
          <w:szCs w:val="20"/>
          <w:lang w:eastAsia="nl-BE"/>
          <w14:ligatures w14:val="none"/>
        </w:rPr>
        <w:t xml:space="preserve">role </w:t>
      </w:r>
      <w:r w:rsidRPr="000341BC">
        <w:rPr>
          <w:rFonts w:ascii="Courier New" w:eastAsia="Times New Roman" w:hAnsi="Courier New" w:cs="Courier New"/>
          <w:noProof/>
          <w:color w:val="A9B7C6"/>
          <w:kern w:val="0"/>
          <w:sz w:val="20"/>
          <w:szCs w:val="20"/>
          <w:lang w:eastAsia="nl-BE"/>
          <w14:ligatures w14:val="none"/>
        </w:rPr>
        <w:t>|| []</w:t>
      </w:r>
      <w:r w:rsidRPr="000341BC">
        <w:rPr>
          <w:rFonts w:ascii="Courier New" w:eastAsia="Times New Roman" w:hAnsi="Courier New" w:cs="Courier New"/>
          <w:noProof/>
          <w:color w:val="CC7832"/>
          <w:kern w:val="0"/>
          <w:sz w:val="20"/>
          <w:szCs w:val="20"/>
          <w:lang w:eastAsia="nl-BE"/>
          <w14:ligatures w14:val="none"/>
        </w:rPr>
        <w:t>;</w:t>
      </w:r>
      <w:r w:rsidRPr="000341BC">
        <w:rPr>
          <w:rFonts w:ascii="Courier New" w:eastAsia="Times New Roman" w:hAnsi="Courier New" w:cs="Courier New"/>
          <w:noProof/>
          <w:color w:val="CC7832"/>
          <w:kern w:val="0"/>
          <w:sz w:val="20"/>
          <w:szCs w:val="20"/>
          <w:lang w:eastAsia="nl-BE"/>
          <w14:ligatures w14:val="none"/>
        </w:rPr>
        <w:br/>
        <w:t xml:space="preserve">    </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A9B7C6"/>
          <w:kern w:val="0"/>
          <w:sz w:val="20"/>
          <w:szCs w:val="20"/>
          <w:lang w:eastAsia="nl-BE"/>
          <w14:ligatures w14:val="none"/>
        </w:rPr>
        <w:br/>
      </w:r>
      <w:r w:rsidRPr="000341BC">
        <w:rPr>
          <w:rFonts w:ascii="Courier New" w:eastAsia="Times New Roman" w:hAnsi="Courier New" w:cs="Courier New"/>
          <w:noProof/>
          <w:color w:val="A9B7C6"/>
          <w:kern w:val="0"/>
          <w:sz w:val="20"/>
          <w:szCs w:val="20"/>
          <w:lang w:eastAsia="nl-BE"/>
          <w14:ligatures w14:val="none"/>
        </w:rPr>
        <w:br/>
        <w:t xml:space="preserve">    </w:t>
      </w:r>
      <w:r w:rsidRPr="000341BC">
        <w:rPr>
          <w:rFonts w:ascii="Courier New" w:eastAsia="Times New Roman" w:hAnsi="Courier New" w:cs="Courier New"/>
          <w:noProof/>
          <w:color w:val="CC7832"/>
          <w:kern w:val="0"/>
          <w:sz w:val="20"/>
          <w:szCs w:val="20"/>
          <w:lang w:eastAsia="nl-BE"/>
          <w14:ligatures w14:val="none"/>
        </w:rPr>
        <w:t xml:space="preserve">return </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CC7832"/>
          <w:kern w:val="0"/>
          <w:sz w:val="20"/>
          <w:szCs w:val="20"/>
          <w:lang w:eastAsia="nl-BE"/>
          <w14:ligatures w14:val="none"/>
        </w:rPr>
        <w:t>;</w:t>
      </w:r>
      <w:r w:rsidRPr="000341BC">
        <w:rPr>
          <w:rFonts w:ascii="Courier New" w:eastAsia="Times New Roman" w:hAnsi="Courier New" w:cs="Courier New"/>
          <w:noProof/>
          <w:color w:val="CC7832"/>
          <w:kern w:val="0"/>
          <w:sz w:val="20"/>
          <w:szCs w:val="20"/>
          <w:lang w:eastAsia="nl-BE"/>
          <w14:ligatures w14:val="none"/>
        </w:rPr>
        <w:br/>
        <w:t xml:space="preserve">  </w:t>
      </w:r>
      <w:r w:rsidRPr="000341BC">
        <w:rPr>
          <w:rFonts w:ascii="Courier New" w:eastAsia="Times New Roman" w:hAnsi="Courier New" w:cs="Courier New"/>
          <w:noProof/>
          <w:color w:val="A9B7C6"/>
          <w:kern w:val="0"/>
          <w:sz w:val="20"/>
          <w:szCs w:val="20"/>
          <w:lang w:eastAsia="nl-BE"/>
          <w14:ligatures w14:val="none"/>
        </w:rPr>
        <w:t>}</w:t>
      </w:r>
      <w:r w:rsidRPr="000341BC">
        <w:rPr>
          <w:rFonts w:ascii="Courier New" w:eastAsia="Times New Roman" w:hAnsi="Courier New" w:cs="Courier New"/>
          <w:noProof/>
          <w:color w:val="A9B7C6"/>
          <w:kern w:val="0"/>
          <w:sz w:val="20"/>
          <w:szCs w:val="20"/>
          <w:lang w:eastAsia="nl-BE"/>
          <w14:ligatures w14:val="none"/>
        </w:rPr>
        <w:br/>
        <w:t>}</w:t>
      </w:r>
    </w:p>
    <w:p w14:paraId="11836757" w14:textId="77777777" w:rsidR="00BD27B1" w:rsidRDefault="00BD27B1" w:rsidP="00BD27B1"/>
    <w:p w14:paraId="2E48D4C9" w14:textId="1B43C258" w:rsidR="00BD27B1" w:rsidRDefault="00BD27B1" w:rsidP="00BD27B1">
      <w:r w:rsidRPr="00BD27B1">
        <w:t>Deze service zorgt voor een duidelijke scheiding van verantwoordelijkheden: authenticatie wordt centraal afgehandeld, terwijl elders in de applicatie eenvoudig rollen gecontroleerd of tokens opgehaald kunnen worden waar nodig.</w:t>
      </w:r>
    </w:p>
    <w:p w14:paraId="6052AEF3" w14:textId="77777777" w:rsidR="00BD27B1" w:rsidRPr="00BD27B1" w:rsidRDefault="00BD27B1" w:rsidP="00BD27B1"/>
    <w:p w14:paraId="3B1800AE" w14:textId="77777777" w:rsidR="00BD27B1" w:rsidRDefault="00BD27B1" w:rsidP="00BD27B1">
      <w:r w:rsidRPr="00BD27B1">
        <w:lastRenderedPageBreak/>
        <w:t xml:space="preserve">Naast de AuthService zijn er verschillende andere onderdelen binnen de frontend die inspelen op authenticatie en autorisatie. Zo maken we gebruik van een </w:t>
      </w:r>
      <w:r w:rsidRPr="00BD27B1">
        <w:rPr>
          <w:b/>
          <w:bCs/>
        </w:rPr>
        <w:t>AuthGuard</w:t>
      </w:r>
      <w:r w:rsidRPr="00BD27B1">
        <w:t>, die telkens geactiveerd wordt wanneer een gebruiker naar een andere route navigeert. Deze guard controleert op basis van de aanwezige JWT-token of de gebruiker voldoende rechten heeft om de gewenste pagina te openen.</w:t>
      </w:r>
    </w:p>
    <w:p w14:paraId="495E6359" w14:textId="77777777" w:rsidR="00BD27B1" w:rsidRPr="00BD27B1" w:rsidRDefault="00BD27B1" w:rsidP="00BD27B1"/>
    <w:p w14:paraId="22DEEF00" w14:textId="77777777" w:rsidR="00BD27B1" w:rsidRPr="00BD27B1" w:rsidRDefault="00BD27B1" w:rsidP="00BD27B1">
      <w:r w:rsidRPr="00BD27B1">
        <w:t xml:space="preserve">Verder zorgen we ervoor dat de JWT-token automatisch wordt toegevoegd aan elke HTTP-request richting de backend. Dit wordt gerealiseerd via een </w:t>
      </w:r>
      <w:r w:rsidRPr="00BD27B1">
        <w:rPr>
          <w:b/>
          <w:bCs/>
        </w:rPr>
        <w:t>HTTP-interceptor</w:t>
      </w:r>
      <w:r w:rsidRPr="00BD27B1">
        <w:t>, die het token ophaalt en toevoegt aan de Authorization-header van elke uitgaande request. Hierdoor blijft onze API beschermd en kunnen enkel geauthenticeerde gebruikers toegang verkrijgen tot beveiligde endpoints.</w:t>
      </w:r>
    </w:p>
    <w:p w14:paraId="0B110E22" w14:textId="77777777" w:rsidR="000341BC" w:rsidRDefault="000341BC" w:rsidP="00D83F33"/>
    <w:p w14:paraId="3A8D0CA0" w14:textId="2726DF8F" w:rsidR="004A125D" w:rsidRDefault="004A125D" w:rsidP="004A125D">
      <w:pPr>
        <w:pStyle w:val="Kop2"/>
      </w:pPr>
      <w:bookmarkStart w:id="25" w:name="_Toc199513803"/>
      <w:r w:rsidRPr="005862CD">
        <w:t>Beveiliging van API’s en data</w:t>
      </w:r>
      <w:bookmarkEnd w:id="25"/>
    </w:p>
    <w:p w14:paraId="5FA8D98A" w14:textId="77777777" w:rsidR="00BD27B1" w:rsidRDefault="00BD27B1" w:rsidP="00BD27B1">
      <w:r>
        <w:t>Ook aan de backendzijde worden de API’s zorgvuldig beveiligd. De eerste verdedigingslijn bestaat uit het beperken van inkomende requests tot enkel het IP-adres van onze frontend. Hierdoor wordt de kans verkleind dat externe partijen rechtstreeks verbinding proberen te maken met onze endpoints.</w:t>
      </w:r>
    </w:p>
    <w:p w14:paraId="7E62AFE1" w14:textId="77777777" w:rsidR="00BD27B1" w:rsidRDefault="00BD27B1" w:rsidP="00BD27B1">
      <w:pPr>
        <w:rPr>
          <w:rFonts w:ascii="Times New Roman" w:hAnsi="Times New Roman" w:cs="Times New Roman"/>
          <w:sz w:val="24"/>
        </w:rPr>
      </w:pPr>
    </w:p>
    <w:p w14:paraId="6BAE7F10" w14:textId="77777777" w:rsidR="00BD27B1" w:rsidRDefault="00BD27B1" w:rsidP="00BD27B1">
      <w:r>
        <w:t xml:space="preserve">Maar IP-filtering op zich is niet voldoende. Een kwaadwillende partij zou zich nog steeds kunnen voordoen als onze frontend en proberen data te onderscheppen of manipuleren. Daarom maken we gebruik van </w:t>
      </w:r>
      <w:r>
        <w:rPr>
          <w:rStyle w:val="Zwaar"/>
        </w:rPr>
        <w:t>Spring Security</w:t>
      </w:r>
      <w:r>
        <w:t xml:space="preserve"> om een extra laag van validatie toe te voegen.</w:t>
      </w:r>
    </w:p>
    <w:p w14:paraId="0FABEC33" w14:textId="77777777" w:rsidR="00BD27B1" w:rsidRDefault="00BD27B1" w:rsidP="00BD27B1"/>
    <w:p w14:paraId="204D734A" w14:textId="77777777" w:rsidR="00BD27B1" w:rsidRDefault="00BD27B1" w:rsidP="00BD27B1">
      <w:r>
        <w:t xml:space="preserve">Elke request moet vergezeld zijn van een geldige JWT-token, die in de backend wordt gecontroleerd. Deze token wordt gevalideerd via de OAuth2-authorizer, zodat we zeker zijn dat het verzoek afkomstig is van een correct geauthenticeerde gebruiker. Bovendien analyseren we de in de token opgenomen rollen. Bepaalde endpoints zijn immers enkel toegankelijk voor gebruikers met specifieke rechten, zoals </w:t>
      </w:r>
      <w:r>
        <w:rPr>
          <w:rStyle w:val="HTMLCode"/>
          <w:rFonts w:eastAsiaTheme="majorEastAsia"/>
        </w:rPr>
        <w:t>ADMIN</w:t>
      </w:r>
      <w:r>
        <w:t>.</w:t>
      </w:r>
    </w:p>
    <w:p w14:paraId="48AD3A06" w14:textId="77777777" w:rsidR="00BD27B1" w:rsidRDefault="00BD27B1" w:rsidP="00BD27B1"/>
    <w:p w14:paraId="564C95B4" w14:textId="77777777" w:rsidR="00BD27B1" w:rsidRDefault="00BD27B1" w:rsidP="00BD27B1">
      <w:r>
        <w:t>Zo garanderen we dat alleen geautoriseerde gebruikers toegang hebben tot gevoelige gegevens of acties, en blijft onze API afgeschermd tegen ongewenste toegang.</w:t>
      </w:r>
    </w:p>
    <w:p w14:paraId="31DCCCF3" w14:textId="77777777" w:rsidR="00BD27B1" w:rsidRDefault="00BD27B1" w:rsidP="00BD27B1"/>
    <w:p w14:paraId="53180098" w14:textId="77777777" w:rsidR="00BD27B1" w:rsidRDefault="00BD27B1" w:rsidP="00BD27B1">
      <w:r>
        <w:t xml:space="preserve">Binnen ons project gebruiken we Spring Security om de backend-API’s te beschermen. Door Spring Security toe te voegen, kunnen we een centrale configuratie opstellen waarin de toegangsregels worden gedefinieerd. Dit gebeurt via een </w:t>
      </w:r>
      <w:r>
        <w:rPr>
          <w:rStyle w:val="HTMLCode"/>
          <w:rFonts w:eastAsiaTheme="majorEastAsia"/>
          <w:b/>
          <w:bCs/>
        </w:rPr>
        <w:t>SecurityFilterChain</w:t>
      </w:r>
      <w:r>
        <w:t>, waarin we bepalen wie toegang heeft tot welke endpoints, en onder welke voorwaarden.</w:t>
      </w:r>
    </w:p>
    <w:p w14:paraId="2618F254" w14:textId="77777777" w:rsidR="00BD27B1" w:rsidRDefault="00BD27B1" w:rsidP="00BD27B1"/>
    <w:p w14:paraId="5ADB97C4" w14:textId="77777777" w:rsidR="00BD27B1" w:rsidRDefault="00BD27B1" w:rsidP="00BD27B1">
      <w:r>
        <w:t xml:space="preserve">In onderstaande methode tonen we hoe deze </w:t>
      </w:r>
      <w:r>
        <w:rPr>
          <w:rStyle w:val="HTMLCode"/>
          <w:rFonts w:eastAsiaTheme="majorEastAsia"/>
        </w:rPr>
        <w:t>SecurityFilterChain</w:t>
      </w:r>
      <w:r>
        <w:t xml:space="preserve"> is opgebouwd. Hierin specificeren we dat bepaalde routes uitsluitend toegankelijk zijn voor gebruikers met de rol </w:t>
      </w:r>
      <w:r>
        <w:rPr>
          <w:rStyle w:val="HTMLCode"/>
          <w:rFonts w:eastAsiaTheme="majorEastAsia"/>
        </w:rPr>
        <w:t>ADMIN</w:t>
      </w:r>
      <w:r>
        <w:t xml:space="preserve"> of </w:t>
      </w:r>
      <w:r>
        <w:rPr>
          <w:rStyle w:val="HTMLCode"/>
          <w:rFonts w:eastAsiaTheme="majorEastAsia"/>
        </w:rPr>
        <w:t>SUPER_ADMIN</w:t>
      </w:r>
      <w:r>
        <w:t xml:space="preserve">. Daarnaast schakelen we </w:t>
      </w:r>
      <w:r>
        <w:rPr>
          <w:rStyle w:val="Zwaar"/>
        </w:rPr>
        <w:t>CSRF-bescherming</w:t>
      </w:r>
      <w:r>
        <w:t xml:space="preserve"> uit (omdat onze API stateless is), en activeren we </w:t>
      </w:r>
      <w:r>
        <w:rPr>
          <w:rStyle w:val="Zwaar"/>
        </w:rPr>
        <w:t>CORS-configuratie</w:t>
      </w:r>
      <w:r>
        <w:t xml:space="preserve"> via een aangepaste configuratieklasse. De applicatie werkt volledig stateless en maakt gebruik van JWT-validatie via een OAuth2-resource server.</w:t>
      </w:r>
    </w:p>
    <w:p w14:paraId="5C1DD4CC" w14:textId="77777777" w:rsidR="00186BD1" w:rsidRDefault="00186BD1" w:rsidP="007256C4">
      <w:pPr>
        <w:rPr>
          <w:lang w:val="nl-NL" w:eastAsia="nl-BE"/>
        </w:rPr>
      </w:pPr>
      <w:r>
        <w:rPr>
          <w:lang w:val="nl-NL" w:eastAsia="nl-BE"/>
        </w:rPr>
        <w:br w:type="column"/>
      </w:r>
    </w:p>
    <w:p w14:paraId="110F9495" w14:textId="4E9E5370" w:rsidR="00186BD1" w:rsidRDefault="00186BD1" w:rsidP="00186BD1">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noProof/>
          <w:color w:val="A9B7C6"/>
          <w:kern w:val="0"/>
          <w:sz w:val="20"/>
          <w:szCs w:val="20"/>
          <w:lang w:eastAsia="nl-BE"/>
          <w14:ligatures w14:val="none"/>
        </w:rPr>
      </w:pPr>
      <w:r w:rsidRPr="00186BD1">
        <w:rPr>
          <w:rFonts w:ascii="Courier New" w:eastAsia="Times New Roman" w:hAnsi="Courier New" w:cs="Courier New"/>
          <w:noProof/>
          <w:color w:val="BBB529"/>
          <w:kern w:val="0"/>
          <w:sz w:val="20"/>
          <w:szCs w:val="20"/>
          <w:lang w:eastAsia="nl-BE"/>
          <w14:ligatures w14:val="none"/>
        </w:rPr>
        <w:t>@Bean</w:t>
      </w:r>
      <w:r w:rsidRPr="00186BD1">
        <w:rPr>
          <w:rFonts w:ascii="Courier New" w:eastAsia="Times New Roman" w:hAnsi="Courier New" w:cs="Courier New"/>
          <w:noProof/>
          <w:color w:val="BBB529"/>
          <w:kern w:val="0"/>
          <w:sz w:val="20"/>
          <w:szCs w:val="20"/>
          <w:lang w:eastAsia="nl-BE"/>
          <w14:ligatures w14:val="none"/>
        </w:rPr>
        <w:br/>
      </w:r>
      <w:r w:rsidRPr="00186BD1">
        <w:rPr>
          <w:rFonts w:ascii="Courier New" w:eastAsia="Times New Roman" w:hAnsi="Courier New" w:cs="Courier New"/>
          <w:noProof/>
          <w:color w:val="CC7832"/>
          <w:kern w:val="0"/>
          <w:sz w:val="20"/>
          <w:szCs w:val="20"/>
          <w:lang w:eastAsia="nl-BE"/>
          <w14:ligatures w14:val="none"/>
        </w:rPr>
        <w:t xml:space="preserve">public </w:t>
      </w:r>
      <w:r w:rsidRPr="00186BD1">
        <w:rPr>
          <w:rFonts w:ascii="Courier New" w:eastAsia="Times New Roman" w:hAnsi="Courier New" w:cs="Courier New"/>
          <w:noProof/>
          <w:color w:val="A9B7C6"/>
          <w:kern w:val="0"/>
          <w:sz w:val="20"/>
          <w:szCs w:val="20"/>
          <w:lang w:eastAsia="nl-BE"/>
          <w14:ligatures w14:val="none"/>
        </w:rPr>
        <w:t xml:space="preserve">SecurityFilterChain </w:t>
      </w:r>
      <w:r w:rsidRPr="00186BD1">
        <w:rPr>
          <w:rFonts w:ascii="Courier New" w:eastAsia="Times New Roman" w:hAnsi="Courier New" w:cs="Courier New"/>
          <w:noProof/>
          <w:color w:val="FFC66D"/>
          <w:kern w:val="0"/>
          <w:sz w:val="20"/>
          <w:szCs w:val="20"/>
          <w:lang w:eastAsia="nl-BE"/>
          <w14:ligatures w14:val="none"/>
        </w:rPr>
        <w:t>securityFilterChain</w:t>
      </w:r>
      <w:r w:rsidRPr="00186BD1">
        <w:rPr>
          <w:rFonts w:ascii="Courier New" w:eastAsia="Times New Roman" w:hAnsi="Courier New" w:cs="Courier New"/>
          <w:noProof/>
          <w:color w:val="A9B7C6"/>
          <w:kern w:val="0"/>
          <w:sz w:val="20"/>
          <w:szCs w:val="20"/>
          <w:lang w:eastAsia="nl-BE"/>
          <w14:ligatures w14:val="none"/>
        </w:rPr>
        <w:t>(HttpSecurity http</w:t>
      </w:r>
      <w:r w:rsidRPr="00186BD1">
        <w:rPr>
          <w:rFonts w:ascii="Courier New" w:eastAsia="Times New Roman" w:hAnsi="Courier New" w:cs="Courier New"/>
          <w:noProof/>
          <w:color w:val="CC7832"/>
          <w:kern w:val="0"/>
          <w:sz w:val="20"/>
          <w:szCs w:val="20"/>
          <w:lang w:eastAsia="nl-BE"/>
          <w14:ligatures w14:val="none"/>
        </w:rPr>
        <w:t xml:space="preserve">, </w:t>
      </w:r>
      <w:r w:rsidRPr="00186BD1">
        <w:rPr>
          <w:rFonts w:ascii="Courier New" w:eastAsia="Times New Roman" w:hAnsi="Courier New" w:cs="Courier New"/>
          <w:noProof/>
          <w:color w:val="A9B7C6"/>
          <w:kern w:val="0"/>
          <w:sz w:val="20"/>
          <w:szCs w:val="20"/>
          <w:lang w:eastAsia="nl-BE"/>
          <w14:ligatures w14:val="none"/>
        </w:rPr>
        <w:t xml:space="preserve">CustomCorsConfig customCorsConfig) </w:t>
      </w:r>
      <w:r w:rsidRPr="00186BD1">
        <w:rPr>
          <w:rFonts w:ascii="Courier New" w:eastAsia="Times New Roman" w:hAnsi="Courier New" w:cs="Courier New"/>
          <w:noProof/>
          <w:color w:val="CC7832"/>
          <w:kern w:val="0"/>
          <w:sz w:val="20"/>
          <w:szCs w:val="20"/>
          <w:lang w:eastAsia="nl-BE"/>
          <w14:ligatures w14:val="none"/>
        </w:rPr>
        <w:t xml:space="preserve">throws </w:t>
      </w:r>
      <w:r w:rsidRPr="00186BD1">
        <w:rPr>
          <w:rFonts w:ascii="Courier New" w:eastAsia="Times New Roman" w:hAnsi="Courier New" w:cs="Courier New"/>
          <w:noProof/>
          <w:color w:val="A9B7C6"/>
          <w:kern w:val="0"/>
          <w:sz w:val="20"/>
          <w:szCs w:val="20"/>
          <w:lang w:eastAsia="nl-BE"/>
          <w14:ligatures w14:val="none"/>
        </w:rPr>
        <w:t>Exception {</w:t>
      </w:r>
      <w:r w:rsidRPr="00186BD1">
        <w:rPr>
          <w:rFonts w:ascii="Courier New" w:eastAsia="Times New Roman" w:hAnsi="Courier New" w:cs="Courier New"/>
          <w:noProof/>
          <w:color w:val="A9B7C6"/>
          <w:kern w:val="0"/>
          <w:sz w:val="20"/>
          <w:szCs w:val="20"/>
          <w:lang w:eastAsia="nl-BE"/>
          <w14:ligatures w14:val="none"/>
        </w:rPr>
        <w:br/>
        <w:t xml:space="preserve">    http</w:t>
      </w:r>
      <w:r w:rsidRPr="00186BD1">
        <w:rPr>
          <w:rFonts w:ascii="Courier New" w:eastAsia="Times New Roman" w:hAnsi="Courier New" w:cs="Courier New"/>
          <w:noProof/>
          <w:color w:val="A9B7C6"/>
          <w:kern w:val="0"/>
          <w:sz w:val="20"/>
          <w:szCs w:val="20"/>
          <w:lang w:eastAsia="nl-BE"/>
          <w14:ligatures w14:val="none"/>
        </w:rPr>
        <w:br/>
        <w:t xml:space="preserve">            .cors(cors -&gt; cors.configurationSource(</w:t>
      </w:r>
      <w:r w:rsidRPr="00186BD1">
        <w:rPr>
          <w:rFonts w:ascii="Courier New" w:eastAsia="Times New Roman" w:hAnsi="Courier New" w:cs="Courier New"/>
          <w:noProof/>
          <w:color w:val="B389C5"/>
          <w:kern w:val="0"/>
          <w:sz w:val="20"/>
          <w:szCs w:val="20"/>
          <w:lang w:eastAsia="nl-BE"/>
          <w14:ligatures w14:val="none"/>
        </w:rPr>
        <w:t>customCorsConfig</w:t>
      </w:r>
      <w:r w:rsidRPr="00186BD1">
        <w:rPr>
          <w:rFonts w:ascii="Courier New" w:eastAsia="Times New Roman" w:hAnsi="Courier New" w:cs="Courier New"/>
          <w:noProof/>
          <w:color w:val="A9B7C6"/>
          <w:kern w:val="0"/>
          <w:sz w:val="20"/>
          <w:szCs w:val="20"/>
          <w:lang w:eastAsia="nl-BE"/>
          <w14:ligatures w14:val="none"/>
        </w:rPr>
        <w:t>.corsConfigurationSource()))</w:t>
      </w:r>
      <w:r w:rsidRPr="00186BD1">
        <w:rPr>
          <w:rFonts w:ascii="Courier New" w:eastAsia="Times New Roman" w:hAnsi="Courier New" w:cs="Courier New"/>
          <w:noProof/>
          <w:color w:val="A9B7C6"/>
          <w:kern w:val="0"/>
          <w:sz w:val="20"/>
          <w:szCs w:val="20"/>
          <w:lang w:eastAsia="nl-BE"/>
          <w14:ligatures w14:val="none"/>
        </w:rPr>
        <w:br/>
        <w:t xml:space="preserve">            .csrf(AbstractHttpConfigurer::disable)</w:t>
      </w:r>
      <w:r w:rsidRPr="00186BD1">
        <w:rPr>
          <w:rFonts w:ascii="Courier New" w:eastAsia="Times New Roman" w:hAnsi="Courier New" w:cs="Courier New"/>
          <w:noProof/>
          <w:color w:val="A9B7C6"/>
          <w:kern w:val="0"/>
          <w:sz w:val="20"/>
          <w:szCs w:val="20"/>
          <w:lang w:eastAsia="nl-BE"/>
          <w14:ligatures w14:val="none"/>
        </w:rPr>
        <w:br/>
        <w:t xml:space="preserve">            .authorizeHttpRequests(auth -&gt; auth</w:t>
      </w:r>
      <w:r w:rsidRPr="00186BD1">
        <w:rPr>
          <w:rFonts w:ascii="Courier New" w:eastAsia="Times New Roman" w:hAnsi="Courier New" w:cs="Courier New"/>
          <w:noProof/>
          <w:color w:val="A9B7C6"/>
          <w:kern w:val="0"/>
          <w:sz w:val="20"/>
          <w:szCs w:val="20"/>
          <w:lang w:eastAsia="nl-BE"/>
          <w14:ligatures w14:val="none"/>
        </w:rPr>
        <w:br/>
        <w:t xml:space="preserve">                    .requestMatchers(</w:t>
      </w:r>
      <w:r w:rsidRPr="00186BD1">
        <w:rPr>
          <w:rFonts w:ascii="Courier New" w:eastAsia="Times New Roman" w:hAnsi="Courier New" w:cs="Courier New"/>
          <w:noProof/>
          <w:color w:val="6A8759"/>
          <w:kern w:val="0"/>
          <w:sz w:val="20"/>
          <w:szCs w:val="20"/>
          <w:lang w:eastAsia="nl-BE"/>
          <w14:ligatures w14:val="none"/>
        </w:rPr>
        <w:t>"/sensors/sync"</w:t>
      </w:r>
      <w:r w:rsidRPr="00186BD1">
        <w:rPr>
          <w:rFonts w:ascii="Courier New" w:eastAsia="Times New Roman" w:hAnsi="Courier New" w:cs="Courier New"/>
          <w:noProof/>
          <w:color w:val="A9B7C6"/>
          <w:kern w:val="0"/>
          <w:sz w:val="20"/>
          <w:szCs w:val="20"/>
          <w:lang w:eastAsia="nl-BE"/>
          <w14:ligatures w14:val="none"/>
        </w:rPr>
        <w:t>).hasAnyRole(</w:t>
      </w:r>
      <w:r w:rsidRPr="00186BD1">
        <w:rPr>
          <w:rFonts w:ascii="Courier New" w:eastAsia="Times New Roman" w:hAnsi="Courier New" w:cs="Courier New"/>
          <w:noProof/>
          <w:color w:val="6A8759"/>
          <w:kern w:val="0"/>
          <w:sz w:val="20"/>
          <w:szCs w:val="20"/>
          <w:lang w:eastAsia="nl-BE"/>
          <w14:ligatures w14:val="none"/>
        </w:rPr>
        <w:t>"ADMIN"</w:t>
      </w:r>
      <w:r w:rsidRPr="00186BD1">
        <w:rPr>
          <w:rFonts w:ascii="Courier New" w:eastAsia="Times New Roman" w:hAnsi="Courier New" w:cs="Courier New"/>
          <w:noProof/>
          <w:color w:val="CC7832"/>
          <w:kern w:val="0"/>
          <w:sz w:val="20"/>
          <w:szCs w:val="20"/>
          <w:lang w:eastAsia="nl-BE"/>
          <w14:ligatures w14:val="none"/>
        </w:rPr>
        <w:t xml:space="preserve">, </w:t>
      </w:r>
      <w:r w:rsidRPr="00186BD1">
        <w:rPr>
          <w:rFonts w:ascii="Courier New" w:eastAsia="Times New Roman" w:hAnsi="Courier New" w:cs="Courier New"/>
          <w:noProof/>
          <w:color w:val="6A8759"/>
          <w:kern w:val="0"/>
          <w:sz w:val="20"/>
          <w:szCs w:val="20"/>
          <w:lang w:eastAsia="nl-BE"/>
          <w14:ligatures w14:val="none"/>
        </w:rPr>
        <w:t>"SUPER_ADMIN"</w:t>
      </w:r>
      <w:r w:rsidRPr="00186BD1">
        <w:rPr>
          <w:rFonts w:ascii="Courier New" w:eastAsia="Times New Roman" w:hAnsi="Courier New" w:cs="Courier New"/>
          <w:noProof/>
          <w:color w:val="A9B7C6"/>
          <w:kern w:val="0"/>
          <w:sz w:val="20"/>
          <w:szCs w:val="20"/>
          <w:lang w:eastAsia="nl-BE"/>
          <w14:ligatures w14:val="none"/>
        </w:rPr>
        <w:t>)</w:t>
      </w:r>
      <w:r w:rsidRPr="00186BD1">
        <w:rPr>
          <w:rFonts w:ascii="Courier New" w:eastAsia="Times New Roman" w:hAnsi="Courier New" w:cs="Courier New"/>
          <w:noProof/>
          <w:color w:val="A9B7C6"/>
          <w:kern w:val="0"/>
          <w:sz w:val="20"/>
          <w:szCs w:val="20"/>
          <w:lang w:eastAsia="nl-BE"/>
          <w14:ligatures w14:val="none"/>
        </w:rPr>
        <w:br/>
        <w:t xml:space="preserve">                    .requestMatchers(</w:t>
      </w:r>
      <w:r w:rsidRPr="00186BD1">
        <w:rPr>
          <w:rFonts w:ascii="Courier New" w:eastAsia="Times New Roman" w:hAnsi="Courier New" w:cs="Courier New"/>
          <w:noProof/>
          <w:color w:val="6A8759"/>
          <w:kern w:val="0"/>
          <w:sz w:val="20"/>
          <w:szCs w:val="20"/>
          <w:lang w:eastAsia="nl-BE"/>
          <w14:ligatures w14:val="none"/>
        </w:rPr>
        <w:t>"/locations/admin"</w:t>
      </w:r>
      <w:r w:rsidRPr="00186BD1">
        <w:rPr>
          <w:rFonts w:ascii="Courier New" w:eastAsia="Times New Roman" w:hAnsi="Courier New" w:cs="Courier New"/>
          <w:noProof/>
          <w:color w:val="CC7832"/>
          <w:kern w:val="0"/>
          <w:sz w:val="20"/>
          <w:szCs w:val="20"/>
          <w:lang w:eastAsia="nl-BE"/>
          <w14:ligatures w14:val="none"/>
        </w:rPr>
        <w:t xml:space="preserve">, </w:t>
      </w:r>
      <w:r w:rsidRPr="00186BD1">
        <w:rPr>
          <w:rFonts w:ascii="Courier New" w:eastAsia="Times New Roman" w:hAnsi="Courier New" w:cs="Courier New"/>
          <w:noProof/>
          <w:color w:val="6A8759"/>
          <w:kern w:val="0"/>
          <w:sz w:val="20"/>
          <w:szCs w:val="20"/>
          <w:lang w:eastAsia="nl-BE"/>
          <w14:ligatures w14:val="none"/>
        </w:rPr>
        <w:t>"/locations/admin/**"</w:t>
      </w:r>
      <w:r w:rsidRPr="00186BD1">
        <w:rPr>
          <w:rFonts w:ascii="Courier New" w:eastAsia="Times New Roman" w:hAnsi="Courier New" w:cs="Courier New"/>
          <w:noProof/>
          <w:color w:val="A9B7C6"/>
          <w:kern w:val="0"/>
          <w:sz w:val="20"/>
          <w:szCs w:val="20"/>
          <w:lang w:eastAsia="nl-BE"/>
          <w14:ligatures w14:val="none"/>
        </w:rPr>
        <w:t>).hasAnyRole(</w:t>
      </w:r>
      <w:r w:rsidRPr="00186BD1">
        <w:rPr>
          <w:rFonts w:ascii="Courier New" w:eastAsia="Times New Roman" w:hAnsi="Courier New" w:cs="Courier New"/>
          <w:noProof/>
          <w:color w:val="6A8759"/>
          <w:kern w:val="0"/>
          <w:sz w:val="20"/>
          <w:szCs w:val="20"/>
          <w:lang w:eastAsia="nl-BE"/>
          <w14:ligatures w14:val="none"/>
        </w:rPr>
        <w:t>"ADMIN"</w:t>
      </w:r>
      <w:r w:rsidRPr="00186BD1">
        <w:rPr>
          <w:rFonts w:ascii="Courier New" w:eastAsia="Times New Roman" w:hAnsi="Courier New" w:cs="Courier New"/>
          <w:noProof/>
          <w:color w:val="CC7832"/>
          <w:kern w:val="0"/>
          <w:sz w:val="20"/>
          <w:szCs w:val="20"/>
          <w:lang w:eastAsia="nl-BE"/>
          <w14:ligatures w14:val="none"/>
        </w:rPr>
        <w:t xml:space="preserve">, </w:t>
      </w:r>
      <w:r w:rsidRPr="00186BD1">
        <w:rPr>
          <w:rFonts w:ascii="Courier New" w:eastAsia="Times New Roman" w:hAnsi="Courier New" w:cs="Courier New"/>
          <w:noProof/>
          <w:color w:val="6A8759"/>
          <w:kern w:val="0"/>
          <w:sz w:val="20"/>
          <w:szCs w:val="20"/>
          <w:lang w:eastAsia="nl-BE"/>
          <w14:ligatures w14:val="none"/>
        </w:rPr>
        <w:t>"SUPER_ADMIN"</w:t>
      </w:r>
      <w:r w:rsidRPr="00186BD1">
        <w:rPr>
          <w:rFonts w:ascii="Courier New" w:eastAsia="Times New Roman" w:hAnsi="Courier New" w:cs="Courier New"/>
          <w:noProof/>
          <w:color w:val="A9B7C6"/>
          <w:kern w:val="0"/>
          <w:sz w:val="20"/>
          <w:szCs w:val="20"/>
          <w:lang w:eastAsia="nl-BE"/>
          <w14:ligatures w14:val="none"/>
        </w:rPr>
        <w:t>)</w:t>
      </w:r>
      <w:r w:rsidRPr="00186BD1">
        <w:rPr>
          <w:rFonts w:ascii="Courier New" w:eastAsia="Times New Roman" w:hAnsi="Courier New" w:cs="Courier New"/>
          <w:noProof/>
          <w:color w:val="A9B7C6"/>
          <w:kern w:val="0"/>
          <w:sz w:val="20"/>
          <w:szCs w:val="20"/>
          <w:lang w:eastAsia="nl-BE"/>
          <w14:ligatures w14:val="none"/>
        </w:rPr>
        <w:br/>
        <w:t xml:space="preserve">                    .requestMatchers(</w:t>
      </w:r>
      <w:r w:rsidRPr="00186BD1">
        <w:rPr>
          <w:rFonts w:ascii="Courier New" w:eastAsia="Times New Roman" w:hAnsi="Courier New" w:cs="Courier New"/>
          <w:noProof/>
          <w:color w:val="6A8759"/>
          <w:kern w:val="0"/>
          <w:sz w:val="20"/>
          <w:szCs w:val="20"/>
          <w:lang w:eastAsia="nl-BE"/>
          <w14:ligatures w14:val="none"/>
        </w:rPr>
        <w:t>"/groups/admin"</w:t>
      </w:r>
      <w:r w:rsidRPr="00186BD1">
        <w:rPr>
          <w:rFonts w:ascii="Courier New" w:eastAsia="Times New Roman" w:hAnsi="Courier New" w:cs="Courier New"/>
          <w:noProof/>
          <w:color w:val="CC7832"/>
          <w:kern w:val="0"/>
          <w:sz w:val="20"/>
          <w:szCs w:val="20"/>
          <w:lang w:eastAsia="nl-BE"/>
          <w14:ligatures w14:val="none"/>
        </w:rPr>
        <w:t>,</w:t>
      </w:r>
      <w:r w:rsidRPr="00186BD1">
        <w:rPr>
          <w:rFonts w:ascii="Courier New" w:eastAsia="Times New Roman" w:hAnsi="Courier New" w:cs="Courier New"/>
          <w:noProof/>
          <w:color w:val="6A8759"/>
          <w:kern w:val="0"/>
          <w:sz w:val="20"/>
          <w:szCs w:val="20"/>
          <w:lang w:eastAsia="nl-BE"/>
          <w14:ligatures w14:val="none"/>
        </w:rPr>
        <w:t>"/groups/admin/**"</w:t>
      </w:r>
      <w:r w:rsidRPr="00186BD1">
        <w:rPr>
          <w:rFonts w:ascii="Courier New" w:eastAsia="Times New Roman" w:hAnsi="Courier New" w:cs="Courier New"/>
          <w:noProof/>
          <w:color w:val="A9B7C6"/>
          <w:kern w:val="0"/>
          <w:sz w:val="20"/>
          <w:szCs w:val="20"/>
          <w:lang w:eastAsia="nl-BE"/>
          <w14:ligatures w14:val="none"/>
        </w:rPr>
        <w:t>).hasAnyRole(</w:t>
      </w:r>
      <w:r w:rsidRPr="00186BD1">
        <w:rPr>
          <w:rFonts w:ascii="Courier New" w:eastAsia="Times New Roman" w:hAnsi="Courier New" w:cs="Courier New"/>
          <w:noProof/>
          <w:color w:val="6A8759"/>
          <w:kern w:val="0"/>
          <w:sz w:val="20"/>
          <w:szCs w:val="20"/>
          <w:lang w:eastAsia="nl-BE"/>
          <w14:ligatures w14:val="none"/>
        </w:rPr>
        <w:t>"ADMIN"</w:t>
      </w:r>
      <w:r w:rsidRPr="00186BD1">
        <w:rPr>
          <w:rFonts w:ascii="Courier New" w:eastAsia="Times New Roman" w:hAnsi="Courier New" w:cs="Courier New"/>
          <w:noProof/>
          <w:color w:val="CC7832"/>
          <w:kern w:val="0"/>
          <w:sz w:val="20"/>
          <w:szCs w:val="20"/>
          <w:lang w:eastAsia="nl-BE"/>
          <w14:ligatures w14:val="none"/>
        </w:rPr>
        <w:t xml:space="preserve">, </w:t>
      </w:r>
      <w:r w:rsidRPr="00186BD1">
        <w:rPr>
          <w:rFonts w:ascii="Courier New" w:eastAsia="Times New Roman" w:hAnsi="Courier New" w:cs="Courier New"/>
          <w:noProof/>
          <w:color w:val="6A8759"/>
          <w:kern w:val="0"/>
          <w:sz w:val="20"/>
          <w:szCs w:val="20"/>
          <w:lang w:eastAsia="nl-BE"/>
          <w14:ligatures w14:val="none"/>
        </w:rPr>
        <w:t>"SUPER_ADMIN"</w:t>
      </w:r>
      <w:r w:rsidRPr="00186BD1">
        <w:rPr>
          <w:rFonts w:ascii="Courier New" w:eastAsia="Times New Roman" w:hAnsi="Courier New" w:cs="Courier New"/>
          <w:noProof/>
          <w:color w:val="A9B7C6"/>
          <w:kern w:val="0"/>
          <w:sz w:val="20"/>
          <w:szCs w:val="20"/>
          <w:lang w:eastAsia="nl-BE"/>
          <w14:ligatures w14:val="none"/>
        </w:rPr>
        <w:t>)</w:t>
      </w:r>
      <w:r w:rsidRPr="00186BD1">
        <w:rPr>
          <w:rFonts w:ascii="Courier New" w:eastAsia="Times New Roman" w:hAnsi="Courier New" w:cs="Courier New"/>
          <w:noProof/>
          <w:color w:val="A9B7C6"/>
          <w:kern w:val="0"/>
          <w:sz w:val="20"/>
          <w:szCs w:val="20"/>
          <w:lang w:eastAsia="nl-BE"/>
          <w14:ligatures w14:val="none"/>
        </w:rPr>
        <w:br/>
        <w:t xml:space="preserve">                    .requestMatchers(</w:t>
      </w:r>
      <w:r w:rsidRPr="00186BD1">
        <w:rPr>
          <w:rFonts w:ascii="Courier New" w:eastAsia="Times New Roman" w:hAnsi="Courier New" w:cs="Courier New"/>
          <w:noProof/>
          <w:color w:val="6A8759"/>
          <w:kern w:val="0"/>
          <w:sz w:val="20"/>
          <w:szCs w:val="20"/>
          <w:lang w:eastAsia="nl-BE"/>
          <w14:ligatures w14:val="none"/>
        </w:rPr>
        <w:t>"/rooms/admin"</w:t>
      </w:r>
      <w:r w:rsidRPr="00186BD1">
        <w:rPr>
          <w:rFonts w:ascii="Courier New" w:eastAsia="Times New Roman" w:hAnsi="Courier New" w:cs="Courier New"/>
          <w:noProof/>
          <w:color w:val="CC7832"/>
          <w:kern w:val="0"/>
          <w:sz w:val="20"/>
          <w:szCs w:val="20"/>
          <w:lang w:eastAsia="nl-BE"/>
          <w14:ligatures w14:val="none"/>
        </w:rPr>
        <w:t>,</w:t>
      </w:r>
      <w:r w:rsidRPr="00186BD1">
        <w:rPr>
          <w:rFonts w:ascii="Courier New" w:eastAsia="Times New Roman" w:hAnsi="Courier New" w:cs="Courier New"/>
          <w:noProof/>
          <w:color w:val="6A8759"/>
          <w:kern w:val="0"/>
          <w:sz w:val="20"/>
          <w:szCs w:val="20"/>
          <w:lang w:eastAsia="nl-BE"/>
          <w14:ligatures w14:val="none"/>
        </w:rPr>
        <w:t>"/rooms/admin/**"</w:t>
      </w:r>
      <w:r w:rsidRPr="00186BD1">
        <w:rPr>
          <w:rFonts w:ascii="Courier New" w:eastAsia="Times New Roman" w:hAnsi="Courier New" w:cs="Courier New"/>
          <w:noProof/>
          <w:color w:val="A9B7C6"/>
          <w:kern w:val="0"/>
          <w:sz w:val="20"/>
          <w:szCs w:val="20"/>
          <w:lang w:eastAsia="nl-BE"/>
          <w14:ligatures w14:val="none"/>
        </w:rPr>
        <w:t>).hasAnyRole(</w:t>
      </w:r>
      <w:r w:rsidRPr="00186BD1">
        <w:rPr>
          <w:rFonts w:ascii="Courier New" w:eastAsia="Times New Roman" w:hAnsi="Courier New" w:cs="Courier New"/>
          <w:noProof/>
          <w:color w:val="6A8759"/>
          <w:kern w:val="0"/>
          <w:sz w:val="20"/>
          <w:szCs w:val="20"/>
          <w:lang w:eastAsia="nl-BE"/>
          <w14:ligatures w14:val="none"/>
        </w:rPr>
        <w:t>"ADMIN"</w:t>
      </w:r>
      <w:r w:rsidRPr="00186BD1">
        <w:rPr>
          <w:rFonts w:ascii="Courier New" w:eastAsia="Times New Roman" w:hAnsi="Courier New" w:cs="Courier New"/>
          <w:noProof/>
          <w:color w:val="CC7832"/>
          <w:kern w:val="0"/>
          <w:sz w:val="20"/>
          <w:szCs w:val="20"/>
          <w:lang w:eastAsia="nl-BE"/>
          <w14:ligatures w14:val="none"/>
        </w:rPr>
        <w:t xml:space="preserve">, </w:t>
      </w:r>
      <w:r w:rsidRPr="00186BD1">
        <w:rPr>
          <w:rFonts w:ascii="Courier New" w:eastAsia="Times New Roman" w:hAnsi="Courier New" w:cs="Courier New"/>
          <w:noProof/>
          <w:color w:val="6A8759"/>
          <w:kern w:val="0"/>
          <w:sz w:val="20"/>
          <w:szCs w:val="20"/>
          <w:lang w:eastAsia="nl-BE"/>
          <w14:ligatures w14:val="none"/>
        </w:rPr>
        <w:t>"SUPER_ADMIN"</w:t>
      </w:r>
      <w:r w:rsidRPr="00186BD1">
        <w:rPr>
          <w:rFonts w:ascii="Courier New" w:eastAsia="Times New Roman" w:hAnsi="Courier New" w:cs="Courier New"/>
          <w:noProof/>
          <w:color w:val="A9B7C6"/>
          <w:kern w:val="0"/>
          <w:sz w:val="20"/>
          <w:szCs w:val="20"/>
          <w:lang w:eastAsia="nl-BE"/>
          <w14:ligatures w14:val="none"/>
        </w:rPr>
        <w:t>)</w:t>
      </w:r>
      <w:r w:rsidRPr="00186BD1">
        <w:rPr>
          <w:rFonts w:ascii="Courier New" w:eastAsia="Times New Roman" w:hAnsi="Courier New" w:cs="Courier New"/>
          <w:noProof/>
          <w:color w:val="A9B7C6"/>
          <w:kern w:val="0"/>
          <w:sz w:val="20"/>
          <w:szCs w:val="20"/>
          <w:lang w:eastAsia="nl-BE"/>
          <w14:ligatures w14:val="none"/>
        </w:rPr>
        <w:br/>
        <w:t xml:space="preserve">                    .requestMatchers(</w:t>
      </w:r>
      <w:r w:rsidRPr="00186BD1">
        <w:rPr>
          <w:rFonts w:ascii="Courier New" w:eastAsia="Times New Roman" w:hAnsi="Courier New" w:cs="Courier New"/>
          <w:noProof/>
          <w:color w:val="6A8759"/>
          <w:kern w:val="0"/>
          <w:sz w:val="20"/>
          <w:szCs w:val="20"/>
          <w:lang w:eastAsia="nl-BE"/>
          <w14:ligatures w14:val="none"/>
        </w:rPr>
        <w:t>"/users/admin"</w:t>
      </w:r>
      <w:r w:rsidRPr="00186BD1">
        <w:rPr>
          <w:rFonts w:ascii="Courier New" w:eastAsia="Times New Roman" w:hAnsi="Courier New" w:cs="Courier New"/>
          <w:noProof/>
          <w:color w:val="CC7832"/>
          <w:kern w:val="0"/>
          <w:sz w:val="20"/>
          <w:szCs w:val="20"/>
          <w:lang w:eastAsia="nl-BE"/>
          <w14:ligatures w14:val="none"/>
        </w:rPr>
        <w:t>,</w:t>
      </w:r>
      <w:r w:rsidRPr="00186BD1">
        <w:rPr>
          <w:rFonts w:ascii="Courier New" w:eastAsia="Times New Roman" w:hAnsi="Courier New" w:cs="Courier New"/>
          <w:noProof/>
          <w:color w:val="6A8759"/>
          <w:kern w:val="0"/>
          <w:sz w:val="20"/>
          <w:szCs w:val="20"/>
          <w:lang w:eastAsia="nl-BE"/>
          <w14:ligatures w14:val="none"/>
        </w:rPr>
        <w:t>"/users/admin/**"</w:t>
      </w:r>
      <w:r w:rsidRPr="00186BD1">
        <w:rPr>
          <w:rFonts w:ascii="Courier New" w:eastAsia="Times New Roman" w:hAnsi="Courier New" w:cs="Courier New"/>
          <w:noProof/>
          <w:color w:val="A9B7C6"/>
          <w:kern w:val="0"/>
          <w:sz w:val="20"/>
          <w:szCs w:val="20"/>
          <w:lang w:eastAsia="nl-BE"/>
          <w14:ligatures w14:val="none"/>
        </w:rPr>
        <w:t>).hasAnyRole(</w:t>
      </w:r>
      <w:r w:rsidRPr="00186BD1">
        <w:rPr>
          <w:rFonts w:ascii="Courier New" w:eastAsia="Times New Roman" w:hAnsi="Courier New" w:cs="Courier New"/>
          <w:noProof/>
          <w:color w:val="6A8759"/>
          <w:kern w:val="0"/>
          <w:sz w:val="20"/>
          <w:szCs w:val="20"/>
          <w:lang w:eastAsia="nl-BE"/>
          <w14:ligatures w14:val="none"/>
        </w:rPr>
        <w:t>"ADMIN"</w:t>
      </w:r>
      <w:r w:rsidRPr="00186BD1">
        <w:rPr>
          <w:rFonts w:ascii="Courier New" w:eastAsia="Times New Roman" w:hAnsi="Courier New" w:cs="Courier New"/>
          <w:noProof/>
          <w:color w:val="CC7832"/>
          <w:kern w:val="0"/>
          <w:sz w:val="20"/>
          <w:szCs w:val="20"/>
          <w:lang w:eastAsia="nl-BE"/>
          <w14:ligatures w14:val="none"/>
        </w:rPr>
        <w:t xml:space="preserve">, </w:t>
      </w:r>
      <w:r w:rsidRPr="00186BD1">
        <w:rPr>
          <w:rFonts w:ascii="Courier New" w:eastAsia="Times New Roman" w:hAnsi="Courier New" w:cs="Courier New"/>
          <w:noProof/>
          <w:color w:val="6A8759"/>
          <w:kern w:val="0"/>
          <w:sz w:val="20"/>
          <w:szCs w:val="20"/>
          <w:lang w:eastAsia="nl-BE"/>
          <w14:ligatures w14:val="none"/>
        </w:rPr>
        <w:t>"SUPER_ADMIN"</w:t>
      </w:r>
      <w:r w:rsidRPr="00186BD1">
        <w:rPr>
          <w:rFonts w:ascii="Courier New" w:eastAsia="Times New Roman" w:hAnsi="Courier New" w:cs="Courier New"/>
          <w:noProof/>
          <w:color w:val="A9B7C6"/>
          <w:kern w:val="0"/>
          <w:sz w:val="20"/>
          <w:szCs w:val="20"/>
          <w:lang w:eastAsia="nl-BE"/>
          <w14:ligatures w14:val="none"/>
        </w:rPr>
        <w:t>)</w:t>
      </w:r>
      <w:r w:rsidRPr="00186BD1">
        <w:rPr>
          <w:rFonts w:ascii="Courier New" w:eastAsia="Times New Roman" w:hAnsi="Courier New" w:cs="Courier New"/>
          <w:noProof/>
          <w:color w:val="A9B7C6"/>
          <w:kern w:val="0"/>
          <w:sz w:val="20"/>
          <w:szCs w:val="20"/>
          <w:lang w:eastAsia="nl-BE"/>
          <w14:ligatures w14:val="none"/>
        </w:rPr>
        <w:br/>
        <w:t xml:space="preserve">                    .requestMatchers(HttpMethod.</w:t>
      </w:r>
      <w:r w:rsidRPr="00186BD1">
        <w:rPr>
          <w:rFonts w:ascii="Courier New" w:eastAsia="Times New Roman" w:hAnsi="Courier New" w:cs="Courier New"/>
          <w:i/>
          <w:iCs/>
          <w:noProof/>
          <w:color w:val="9876AA"/>
          <w:kern w:val="0"/>
          <w:sz w:val="20"/>
          <w:szCs w:val="20"/>
          <w:lang w:eastAsia="nl-BE"/>
          <w14:ligatures w14:val="none"/>
        </w:rPr>
        <w:t>OPTIONS</w:t>
      </w:r>
      <w:r w:rsidRPr="00186BD1">
        <w:rPr>
          <w:rFonts w:ascii="Courier New" w:eastAsia="Times New Roman" w:hAnsi="Courier New" w:cs="Courier New"/>
          <w:noProof/>
          <w:color w:val="CC7832"/>
          <w:kern w:val="0"/>
          <w:sz w:val="20"/>
          <w:szCs w:val="20"/>
          <w:lang w:eastAsia="nl-BE"/>
          <w14:ligatures w14:val="none"/>
        </w:rPr>
        <w:t xml:space="preserve">, </w:t>
      </w:r>
      <w:r w:rsidRPr="00186BD1">
        <w:rPr>
          <w:rFonts w:ascii="Courier New" w:eastAsia="Times New Roman" w:hAnsi="Courier New" w:cs="Courier New"/>
          <w:noProof/>
          <w:color w:val="6A8759"/>
          <w:kern w:val="0"/>
          <w:sz w:val="20"/>
          <w:szCs w:val="20"/>
          <w:lang w:eastAsia="nl-BE"/>
          <w14:ligatures w14:val="none"/>
        </w:rPr>
        <w:t>"/**"</w:t>
      </w:r>
      <w:r w:rsidRPr="00186BD1">
        <w:rPr>
          <w:rFonts w:ascii="Courier New" w:eastAsia="Times New Roman" w:hAnsi="Courier New" w:cs="Courier New"/>
          <w:noProof/>
          <w:color w:val="A9B7C6"/>
          <w:kern w:val="0"/>
          <w:sz w:val="20"/>
          <w:szCs w:val="20"/>
          <w:lang w:eastAsia="nl-BE"/>
          <w14:ligatures w14:val="none"/>
        </w:rPr>
        <w:t>).permitAll()</w:t>
      </w:r>
      <w:r w:rsidRPr="00186BD1">
        <w:rPr>
          <w:rFonts w:ascii="Courier New" w:eastAsia="Times New Roman" w:hAnsi="Courier New" w:cs="Courier New"/>
          <w:noProof/>
          <w:color w:val="A9B7C6"/>
          <w:kern w:val="0"/>
          <w:sz w:val="20"/>
          <w:szCs w:val="20"/>
          <w:lang w:eastAsia="nl-BE"/>
          <w14:ligatures w14:val="none"/>
        </w:rPr>
        <w:br/>
        <w:t xml:space="preserve">                    .requestMatchers(</w:t>
      </w:r>
      <w:r w:rsidRPr="00186BD1">
        <w:rPr>
          <w:rFonts w:ascii="Courier New" w:eastAsia="Times New Roman" w:hAnsi="Courier New" w:cs="Courier New"/>
          <w:noProof/>
          <w:color w:val="6A8759"/>
          <w:kern w:val="0"/>
          <w:sz w:val="20"/>
          <w:szCs w:val="20"/>
          <w:lang w:eastAsia="nl-BE"/>
          <w14:ligatures w14:val="none"/>
        </w:rPr>
        <w:t>"/**"</w:t>
      </w:r>
      <w:r w:rsidRPr="00186BD1">
        <w:rPr>
          <w:rFonts w:ascii="Courier New" w:eastAsia="Times New Roman" w:hAnsi="Courier New" w:cs="Courier New"/>
          <w:noProof/>
          <w:color w:val="A9B7C6"/>
          <w:kern w:val="0"/>
          <w:sz w:val="20"/>
          <w:szCs w:val="20"/>
          <w:lang w:eastAsia="nl-BE"/>
          <w14:ligatures w14:val="none"/>
        </w:rPr>
        <w:t>).authenticated()</w:t>
      </w:r>
      <w:r w:rsidRPr="00186BD1">
        <w:rPr>
          <w:rFonts w:ascii="Courier New" w:eastAsia="Times New Roman" w:hAnsi="Courier New" w:cs="Courier New"/>
          <w:noProof/>
          <w:color w:val="A9B7C6"/>
          <w:kern w:val="0"/>
          <w:sz w:val="20"/>
          <w:szCs w:val="20"/>
          <w:lang w:eastAsia="nl-BE"/>
          <w14:ligatures w14:val="none"/>
        </w:rPr>
        <w:br/>
        <w:t xml:space="preserve">                    .anyRequest().authenticated()</w:t>
      </w:r>
      <w:r w:rsidRPr="00186BD1">
        <w:rPr>
          <w:rFonts w:ascii="Courier New" w:eastAsia="Times New Roman" w:hAnsi="Courier New" w:cs="Courier New"/>
          <w:noProof/>
          <w:color w:val="A9B7C6"/>
          <w:kern w:val="0"/>
          <w:sz w:val="20"/>
          <w:szCs w:val="20"/>
          <w:lang w:eastAsia="nl-BE"/>
          <w14:ligatures w14:val="none"/>
        </w:rPr>
        <w:br/>
        <w:t xml:space="preserve">            )</w:t>
      </w:r>
      <w:r w:rsidRPr="00186BD1">
        <w:rPr>
          <w:rFonts w:ascii="Courier New" w:eastAsia="Times New Roman" w:hAnsi="Courier New" w:cs="Courier New"/>
          <w:noProof/>
          <w:color w:val="A9B7C6"/>
          <w:kern w:val="0"/>
          <w:sz w:val="20"/>
          <w:szCs w:val="20"/>
          <w:lang w:eastAsia="nl-BE"/>
          <w14:ligatures w14:val="none"/>
        </w:rPr>
        <w:br/>
        <w:t xml:space="preserve">            .oauth2ResourceServer(oauth2 -&gt; oauth2</w:t>
      </w:r>
      <w:r w:rsidRPr="00186BD1">
        <w:rPr>
          <w:rFonts w:ascii="Courier New" w:eastAsia="Times New Roman" w:hAnsi="Courier New" w:cs="Courier New"/>
          <w:noProof/>
          <w:color w:val="A9B7C6"/>
          <w:kern w:val="0"/>
          <w:sz w:val="20"/>
          <w:szCs w:val="20"/>
          <w:lang w:eastAsia="nl-BE"/>
          <w14:ligatures w14:val="none"/>
        </w:rPr>
        <w:br/>
        <w:t xml:space="preserve">                    .jwt(jwt -&gt; jwt.jwtAuthenticationConverter(jwtAuthenticationConverter()))</w:t>
      </w:r>
      <w:r w:rsidRPr="00186BD1">
        <w:rPr>
          <w:rFonts w:ascii="Courier New" w:eastAsia="Times New Roman" w:hAnsi="Courier New" w:cs="Courier New"/>
          <w:noProof/>
          <w:color w:val="A9B7C6"/>
          <w:kern w:val="0"/>
          <w:sz w:val="20"/>
          <w:szCs w:val="20"/>
          <w:lang w:eastAsia="nl-BE"/>
          <w14:ligatures w14:val="none"/>
        </w:rPr>
        <w:br/>
        <w:t xml:space="preserve">            )</w:t>
      </w:r>
      <w:r w:rsidRPr="00186BD1">
        <w:rPr>
          <w:rFonts w:ascii="Courier New" w:eastAsia="Times New Roman" w:hAnsi="Courier New" w:cs="Courier New"/>
          <w:noProof/>
          <w:color w:val="A9B7C6"/>
          <w:kern w:val="0"/>
          <w:sz w:val="20"/>
          <w:szCs w:val="20"/>
          <w:lang w:eastAsia="nl-BE"/>
          <w14:ligatures w14:val="none"/>
        </w:rPr>
        <w:br/>
        <w:t xml:space="preserve">            .sessionManagement(session -&gt; session.sessionCreationPolicy(SessionCreationPolicy.</w:t>
      </w:r>
      <w:r w:rsidRPr="00186BD1">
        <w:rPr>
          <w:rFonts w:ascii="Courier New" w:eastAsia="Times New Roman" w:hAnsi="Courier New" w:cs="Courier New"/>
          <w:i/>
          <w:iCs/>
          <w:noProof/>
          <w:color w:val="9876AA"/>
          <w:kern w:val="0"/>
          <w:sz w:val="20"/>
          <w:szCs w:val="20"/>
          <w:lang w:eastAsia="nl-BE"/>
          <w14:ligatures w14:val="none"/>
        </w:rPr>
        <w:t>STATELESS</w:t>
      </w:r>
      <w:r w:rsidRPr="00186BD1">
        <w:rPr>
          <w:rFonts w:ascii="Courier New" w:eastAsia="Times New Roman" w:hAnsi="Courier New" w:cs="Courier New"/>
          <w:noProof/>
          <w:color w:val="A9B7C6"/>
          <w:kern w:val="0"/>
          <w:sz w:val="20"/>
          <w:szCs w:val="20"/>
          <w:lang w:eastAsia="nl-BE"/>
          <w14:ligatures w14:val="none"/>
        </w:rPr>
        <w:t>))</w:t>
      </w:r>
      <w:r w:rsidRPr="00186BD1">
        <w:rPr>
          <w:rFonts w:ascii="Courier New" w:eastAsia="Times New Roman" w:hAnsi="Courier New" w:cs="Courier New"/>
          <w:noProof/>
          <w:color w:val="CC7832"/>
          <w:kern w:val="0"/>
          <w:sz w:val="20"/>
          <w:szCs w:val="20"/>
          <w:lang w:eastAsia="nl-BE"/>
          <w14:ligatures w14:val="none"/>
        </w:rPr>
        <w:t>;</w:t>
      </w:r>
      <w:r w:rsidRPr="00186BD1">
        <w:rPr>
          <w:rFonts w:ascii="Courier New" w:eastAsia="Times New Roman" w:hAnsi="Courier New" w:cs="Courier New"/>
          <w:noProof/>
          <w:color w:val="CC7832"/>
          <w:kern w:val="0"/>
          <w:sz w:val="20"/>
          <w:szCs w:val="20"/>
          <w:lang w:eastAsia="nl-BE"/>
          <w14:ligatures w14:val="none"/>
        </w:rPr>
        <w:br/>
      </w:r>
      <w:r w:rsidRPr="00186BD1">
        <w:rPr>
          <w:rFonts w:ascii="Courier New" w:eastAsia="Times New Roman" w:hAnsi="Courier New" w:cs="Courier New"/>
          <w:noProof/>
          <w:color w:val="CC7832"/>
          <w:kern w:val="0"/>
          <w:sz w:val="20"/>
          <w:szCs w:val="20"/>
          <w:lang w:eastAsia="nl-BE"/>
          <w14:ligatures w14:val="none"/>
        </w:rPr>
        <w:br/>
        <w:t xml:space="preserve">    return </w:t>
      </w:r>
      <w:r w:rsidRPr="00186BD1">
        <w:rPr>
          <w:rFonts w:ascii="Courier New" w:eastAsia="Times New Roman" w:hAnsi="Courier New" w:cs="Courier New"/>
          <w:noProof/>
          <w:color w:val="A9B7C6"/>
          <w:kern w:val="0"/>
          <w:sz w:val="20"/>
          <w:szCs w:val="20"/>
          <w:lang w:eastAsia="nl-BE"/>
          <w14:ligatures w14:val="none"/>
        </w:rPr>
        <w:t>http.build()</w:t>
      </w:r>
      <w:r w:rsidRPr="00186BD1">
        <w:rPr>
          <w:rFonts w:ascii="Courier New" w:eastAsia="Times New Roman" w:hAnsi="Courier New" w:cs="Courier New"/>
          <w:noProof/>
          <w:color w:val="CC7832"/>
          <w:kern w:val="0"/>
          <w:sz w:val="20"/>
          <w:szCs w:val="20"/>
          <w:lang w:eastAsia="nl-BE"/>
          <w14:ligatures w14:val="none"/>
        </w:rPr>
        <w:t>;</w:t>
      </w:r>
      <w:r w:rsidRPr="00186BD1">
        <w:rPr>
          <w:rFonts w:ascii="Courier New" w:eastAsia="Times New Roman" w:hAnsi="Courier New" w:cs="Courier New"/>
          <w:noProof/>
          <w:color w:val="CC7832"/>
          <w:kern w:val="0"/>
          <w:sz w:val="20"/>
          <w:szCs w:val="20"/>
          <w:lang w:eastAsia="nl-BE"/>
          <w14:ligatures w14:val="none"/>
        </w:rPr>
        <w:br/>
      </w:r>
      <w:r w:rsidRPr="00186BD1">
        <w:rPr>
          <w:rFonts w:ascii="Courier New" w:eastAsia="Times New Roman" w:hAnsi="Courier New" w:cs="Courier New"/>
          <w:noProof/>
          <w:color w:val="A9B7C6"/>
          <w:kern w:val="0"/>
          <w:sz w:val="20"/>
          <w:szCs w:val="20"/>
          <w:lang w:eastAsia="nl-BE"/>
          <w14:ligatures w14:val="none"/>
        </w:rPr>
        <w:t>}</w:t>
      </w:r>
    </w:p>
    <w:p w14:paraId="7B76779B" w14:textId="77777777" w:rsidR="00BD27B1" w:rsidRDefault="00BD27B1" w:rsidP="00BD27B1">
      <w:pPr>
        <w:rPr>
          <w:noProof/>
          <w:lang w:eastAsia="nl-BE"/>
        </w:rPr>
      </w:pPr>
    </w:p>
    <w:p w14:paraId="6F371D88" w14:textId="3940868C" w:rsidR="00BD27B1" w:rsidRPr="00BD27B1" w:rsidRDefault="00BD27B1" w:rsidP="00BD27B1">
      <w:pPr>
        <w:rPr>
          <w:noProof/>
          <w:lang w:eastAsia="nl-BE"/>
        </w:rPr>
      </w:pPr>
      <w:r w:rsidRPr="00BD27B1">
        <w:rPr>
          <w:noProof/>
          <w:lang w:eastAsia="nl-BE"/>
        </w:rPr>
        <w:t>Zoals aangetoond, is Spring Security relatief eenvoudig te configureren en biedt het een krachtige en flexibele oplossing om de beveiliging van een applicatie te garanderen. Door gebruik te maken van OAuth2 in combinatie met JWT-tokens, kunnen gebruikers op een veilige en schaalbare manier worden geauthenticeerd en geautoriseerd, zonder dat we zelf gevoelige gegevens, zoals wachtwoorden, hoeven te beheren.</w:t>
      </w:r>
    </w:p>
    <w:p w14:paraId="63ACC70D" w14:textId="77777777" w:rsidR="00186BD1" w:rsidRDefault="00186BD1" w:rsidP="00186BD1">
      <w:pPr>
        <w:rPr>
          <w:noProof/>
          <w:lang w:eastAsia="nl-BE"/>
        </w:rPr>
      </w:pPr>
    </w:p>
    <w:p w14:paraId="2CCAE62C" w14:textId="7EC6EE1B" w:rsidR="00255AA4" w:rsidRDefault="00BD27B1" w:rsidP="00BD27B1">
      <w:pPr>
        <w:jc w:val="center"/>
      </w:pPr>
      <w:r>
        <w:rPr>
          <w:noProof/>
        </w:rPr>
        <w:lastRenderedPageBreak/>
        <w:drawing>
          <wp:inline distT="0" distB="0" distL="0" distR="0" wp14:anchorId="2D4AAECF" wp14:editId="252104EE">
            <wp:extent cx="5084064" cy="3484293"/>
            <wp:effectExtent l="0" t="0" r="2540" b="1905"/>
            <wp:docPr id="56195624" name="Afbeelding 68" descr="Architecture :: Spring Secur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rchitecture :: Spring Security"/>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87984" cy="3486980"/>
                    </a:xfrm>
                    <a:prstGeom prst="rect">
                      <a:avLst/>
                    </a:prstGeom>
                    <a:noFill/>
                    <a:ln>
                      <a:noFill/>
                    </a:ln>
                  </pic:spPr>
                </pic:pic>
              </a:graphicData>
            </a:graphic>
          </wp:inline>
        </w:drawing>
      </w:r>
      <w:r w:rsidRPr="00BD27B1">
        <w:t xml:space="preserve"> </w:t>
      </w:r>
    </w:p>
    <w:p w14:paraId="3FB140E9" w14:textId="13F760D1" w:rsidR="00255AA4" w:rsidRDefault="00255AA4" w:rsidP="00255AA4">
      <w:pPr>
        <w:pStyle w:val="AfbeeldingBijschrift"/>
      </w:pPr>
      <w:r>
        <w:t>Spring Security FilterChain</w:t>
      </w:r>
    </w:p>
    <w:p w14:paraId="63D9B241" w14:textId="77777777" w:rsidR="00BD27B1" w:rsidRDefault="00BD27B1" w:rsidP="00BD27B1"/>
    <w:p w14:paraId="06CEFEAC" w14:textId="29315013" w:rsidR="00BD27B1" w:rsidRDefault="00BD27B1" w:rsidP="00BD27B1">
      <w:r>
        <w:t>Daarnaast biedt Spring Security uitgebreide mogelijkheden om de toegang tot API-endpoints fijnmazig te regelen op basis van gebruikersrollen. Hierdoor wordt gegarandeerd dat alleen geautoriseerde gebruikers toegang hebben tot gevoelige gegevens en functionaliteiten.</w:t>
      </w:r>
    </w:p>
    <w:p w14:paraId="7E978CB3" w14:textId="77777777" w:rsidR="00BD27B1" w:rsidRDefault="00BD27B1" w:rsidP="00BD27B1">
      <w:pPr>
        <w:rPr>
          <w:rFonts w:ascii="Times New Roman" w:hAnsi="Times New Roman" w:cs="Times New Roman"/>
          <w:sz w:val="24"/>
        </w:rPr>
      </w:pPr>
    </w:p>
    <w:p w14:paraId="6B42424D" w14:textId="31986126" w:rsidR="00186BD1" w:rsidRPr="00BD27B1" w:rsidRDefault="00BD27B1" w:rsidP="00186BD1">
      <w:r>
        <w:t>In combinatie met onze frontend, die automatisch tokens toevoegt aan HTTP-verzoeken en beveiligingscontroles uitvoert via guards en interceptors, resulteert dit in een robuust en modern beveiligingssysteem dat klaar is voor productiegebruik. Deze aanpak beschermt niet alleen de data, maar verhoogt ook het vertrouwen van gebruikers in het platform.</w:t>
      </w:r>
    </w:p>
    <w:p w14:paraId="5AEC8423" w14:textId="3588020B" w:rsidR="004A125D" w:rsidRDefault="004A125D" w:rsidP="00255AA4">
      <w:pPr>
        <w:pStyle w:val="Kop1"/>
      </w:pPr>
      <w:bookmarkStart w:id="26" w:name="_Toc199513804"/>
      <w:r w:rsidRPr="005862CD">
        <w:rPr>
          <w:lang w:eastAsia="nl-BE"/>
        </w:rPr>
        <w:t>Database &amp; Data Management</w:t>
      </w:r>
      <w:bookmarkEnd w:id="26"/>
    </w:p>
    <w:p w14:paraId="1BE5EF06" w14:textId="77777777" w:rsidR="00BE5997" w:rsidRDefault="00BE5997" w:rsidP="00BE5997">
      <w:r>
        <w:t xml:space="preserve">Voor de opslag en verwerking van onze data kozen we, zoals eerder besproken, voor </w:t>
      </w:r>
      <w:r>
        <w:rPr>
          <w:rStyle w:val="Zwaar"/>
        </w:rPr>
        <w:t>TimescaleDB</w:t>
      </w:r>
      <w:r>
        <w:t xml:space="preserve"> – een krachtige extensie van PostgreSQL, specifiek geoptimaliseerd voor het verwerken van tijdreeksen (time-series data), zoals sensorwaarden.</w:t>
      </w:r>
    </w:p>
    <w:p w14:paraId="78343993" w14:textId="77777777" w:rsidR="00BE5997" w:rsidRDefault="00BE5997" w:rsidP="00BE5997">
      <w:pPr>
        <w:rPr>
          <w:rFonts w:ascii="Times New Roman" w:hAnsi="Times New Roman" w:cs="Times New Roman"/>
          <w:sz w:val="24"/>
        </w:rPr>
      </w:pPr>
    </w:p>
    <w:p w14:paraId="5F0F7FE9" w14:textId="77777777" w:rsidR="00BE5997" w:rsidRDefault="00BE5997" w:rsidP="00BE5997">
      <w:r>
        <w:t xml:space="preserve">Een van de belangrijkste voordelen van TimescaleDB is het gebruik van </w:t>
      </w:r>
      <w:r>
        <w:rPr>
          <w:rStyle w:val="Zwaar"/>
        </w:rPr>
        <w:t>hypertables</w:t>
      </w:r>
      <w:r>
        <w:t xml:space="preserve">: een abstractielaag bovenop reguliere PostgreSQL-tabellen die geoptimaliseerd zijn voor tijdgebaseerde gegevens. In tegenstelling tot traditionele tabellen met een ID als primaire sleutel, maken hypertables gebruik van een </w:t>
      </w:r>
      <w:r>
        <w:rPr>
          <w:rStyle w:val="Zwaar"/>
        </w:rPr>
        <w:t>timestamp-kolom</w:t>
      </w:r>
      <w:r>
        <w:t xml:space="preserve"> voor indexering en partitionering. Hierdoor wordt de opslag logischer gestructureerd en efficiënter afgestemd op continue datastromen zoals sensorgegevens.</w:t>
      </w:r>
    </w:p>
    <w:p w14:paraId="20C0CF43" w14:textId="77777777" w:rsidR="00BE5997" w:rsidRDefault="00BE5997" w:rsidP="00BE5997"/>
    <w:p w14:paraId="73FABAAE" w14:textId="4F172B89" w:rsidR="00255AA4" w:rsidRDefault="00BE5997" w:rsidP="00A70580">
      <w:r>
        <w:t xml:space="preserve">Een ander belangrijk kenmerk van TimescaleDB is de </w:t>
      </w:r>
      <w:r>
        <w:rPr>
          <w:rStyle w:val="Zwaar"/>
        </w:rPr>
        <w:t>automatische opsplitsing van hypertables in zogenoemde chunks</w:t>
      </w:r>
      <w:r>
        <w:t>, standaard per zeven dagen. Deze chunking voorkomt dat tabellen onbegrensd blijven groeien, wat de prestaties van query’s ten goede komt. Door slechts de relevante chunks te doorzoeken bij het uitvoeren van een query, kan TimescaleDB zelfs bij grote datasets een hoge snelheid behouden</w:t>
      </w:r>
      <w:r>
        <w:t>.</w:t>
      </w:r>
    </w:p>
    <w:p w14:paraId="33B0E377" w14:textId="310EDB7E" w:rsidR="00255AA4" w:rsidRDefault="00255AA4" w:rsidP="00255AA4">
      <w:pPr>
        <w:jc w:val="center"/>
      </w:pPr>
      <w:r>
        <w:rPr>
          <w:noProof/>
        </w:rPr>
        <w:lastRenderedPageBreak/>
        <w:drawing>
          <wp:inline distT="0" distB="0" distL="0" distR="0" wp14:anchorId="7BE8672E" wp14:editId="7116492A">
            <wp:extent cx="4286707" cy="3265365"/>
            <wp:effectExtent l="0" t="0" r="0" b="0"/>
            <wp:docPr id="9961811" name="Afbeelding 69" descr="Timescale Documentation | Hypertab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Timescale Documentation | Hypertables"/>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297842" cy="3273847"/>
                    </a:xfrm>
                    <a:prstGeom prst="rect">
                      <a:avLst/>
                    </a:prstGeom>
                    <a:noFill/>
                    <a:ln>
                      <a:noFill/>
                    </a:ln>
                  </pic:spPr>
                </pic:pic>
              </a:graphicData>
            </a:graphic>
          </wp:inline>
        </w:drawing>
      </w:r>
    </w:p>
    <w:p w14:paraId="0E6D9F6C" w14:textId="457DDA92" w:rsidR="00255AA4" w:rsidRPr="00A70580" w:rsidRDefault="00255AA4" w:rsidP="00255AA4">
      <w:pPr>
        <w:pStyle w:val="AfbeeldingBijschrift"/>
      </w:pPr>
      <w:r>
        <w:t>TimescaleDB chunks</w:t>
      </w:r>
    </w:p>
    <w:p w14:paraId="279501BC" w14:textId="77777777" w:rsidR="00A70580" w:rsidRPr="00A70580" w:rsidRDefault="00A70580" w:rsidP="00A70580"/>
    <w:p w14:paraId="17A051B9" w14:textId="77777777" w:rsidR="00BE5997" w:rsidRDefault="00BE5997" w:rsidP="00BE5997">
      <w:r w:rsidRPr="00BE5997">
        <w:t>Daarnaast biedt TimescaleDB krachtige functionaliteiten voor gegevensaggregatie, zoals het berekenen van gemiddelden over vaste intervallen (bijvoorbeeld per uur of per dag). Dit maakt het mogelijk om data te groeperen, analyseren en visualiseren op een manier die zowel nuttig is voor eindgebruikers als geschikt voor het opsporen van trends en afwijkingen.</w:t>
      </w:r>
    </w:p>
    <w:p w14:paraId="3DD318DC" w14:textId="77777777" w:rsidR="00BE5997" w:rsidRPr="00BE5997" w:rsidRDefault="00BE5997" w:rsidP="00BE5997"/>
    <w:p w14:paraId="2A290F38" w14:textId="4CD84529" w:rsidR="00186BD1" w:rsidRPr="00A70580" w:rsidRDefault="00BE5997" w:rsidP="00186BD1">
      <w:r w:rsidRPr="00BE5997">
        <w:t>Dankzij deze eigenschappen is TimescaleDB uitermate geschikt gebleken voor onze toepassing, waarin we grote hoeveelheden sensorinformatie efficiënt willen opslaan, opvragen en analyseren.</w:t>
      </w:r>
    </w:p>
    <w:p w14:paraId="3845D3E4" w14:textId="49B310A8" w:rsidR="004A125D" w:rsidRDefault="004A125D" w:rsidP="004A125D">
      <w:pPr>
        <w:pStyle w:val="Kop2"/>
      </w:pPr>
      <w:bookmarkStart w:id="27" w:name="_Toc199513805"/>
      <w:r w:rsidRPr="005862CD">
        <w:t>Databasemodel</w:t>
      </w:r>
      <w:bookmarkEnd w:id="27"/>
    </w:p>
    <w:p w14:paraId="1D2E4CE7" w14:textId="77777777" w:rsidR="00BE5997" w:rsidRDefault="00BE5997" w:rsidP="00BE5997">
      <w:r>
        <w:t>Een belangrijk voordeel van TimescaleDB is dat het volledig gebaseerd is op PostgreSQL. Hierdoor behouden we alle mogelijkheden van een krachtig relationeel databasemodel, waaronder ondersteuning voor relaties, constraints, joins en andere klassieke SQL-functionaliteiten. Dit was cruciaal voor ons project, dat verschillende logische verbanden tussen entiteiten vereiste.</w:t>
      </w:r>
    </w:p>
    <w:p w14:paraId="69F31B8E" w14:textId="77777777" w:rsidR="00BE5997" w:rsidRDefault="00BE5997" w:rsidP="00BE5997">
      <w:pPr>
        <w:rPr>
          <w:rFonts w:ascii="Times New Roman" w:hAnsi="Times New Roman" w:cs="Times New Roman"/>
          <w:sz w:val="24"/>
        </w:rPr>
      </w:pPr>
    </w:p>
    <w:p w14:paraId="1448F5F0" w14:textId="77777777" w:rsidR="00BE5997" w:rsidRDefault="00BE5997" w:rsidP="00BE5997">
      <w:r>
        <w:t>Zo waren er enkele functionele vereisten die een relationeel model noodzakelijk maakten. Een persoon moest bijvoorbeeld gekoppeld zijn aan een groep, waarbij een groep op zijn beurt meerdere locaties omvat. Elke locatie bevat verschillende kamers, en in die kamers bevinden zich uiteindelijk de sensoren. Deze hiërarchische structuur laat zich uitstekend modelleren via relationele tabellen en foreign key-relaties.</w:t>
      </w:r>
    </w:p>
    <w:p w14:paraId="599F7B98" w14:textId="77777777" w:rsidR="00BE5997" w:rsidRDefault="00BE5997" w:rsidP="00BE5997"/>
    <w:p w14:paraId="4E0FBE9F" w14:textId="77777777" w:rsidR="00BE5997" w:rsidRDefault="00BE5997" w:rsidP="00BE5997">
      <w:r>
        <w:t>Een ander belangrijk onderdeel was de implementatie van meldingen (alerts). Een alert is gekoppeld aan zowel een persoon als een kamer. Dit betekent dat een gebruiker een persoonlijke melding kan instellen voor een specifieke ruimte — bijvoorbeeld om notificaties te ontvangen wanneer bepaalde drempelwaarden worden overschreden. Dit vereiste een many-to-one-relatie tussen alerts, kamers en personen, die zonder problemen kon worden ondersteund door TimescaleDB/PostgreSQL.</w:t>
      </w:r>
    </w:p>
    <w:p w14:paraId="21ED2120" w14:textId="77777777" w:rsidR="00BE5997" w:rsidRDefault="00BE5997" w:rsidP="00BE5997"/>
    <w:p w14:paraId="4D10A9B6" w14:textId="77777777" w:rsidR="00BE5997" w:rsidRDefault="00BE5997" w:rsidP="00BE5997">
      <w:r>
        <w:t>Dankzij deze relationele structuur konden we niet alleen sensorwaarden efficiënt opslaan via hypertables, maar ook de bredere context en configuratie van het systeem op een overzichtelijke en schaalbare manier modelleren.</w:t>
      </w:r>
    </w:p>
    <w:p w14:paraId="5CC083E4" w14:textId="77777777" w:rsidR="00BE5997" w:rsidRDefault="00BE5997" w:rsidP="00BE5997"/>
    <w:p w14:paraId="134B7DB1" w14:textId="77777777" w:rsidR="00BE5997" w:rsidRDefault="00BE5997" w:rsidP="00BE5997">
      <w:r>
        <w:t>Onderstaand diagram toont het databasemodel dat we ontworpen hebben voor deze applicatie.</w:t>
      </w:r>
    </w:p>
    <w:p w14:paraId="10A74DE8" w14:textId="77777777" w:rsidR="00BE5997" w:rsidRPr="00BE5997" w:rsidRDefault="00BE5997" w:rsidP="00BE5997">
      <w:pPr>
        <w:rPr>
          <w:lang w:val="nl-NL" w:eastAsia="nl-BE"/>
        </w:rPr>
      </w:pPr>
    </w:p>
    <w:p w14:paraId="4C94B8E2" w14:textId="1FE7171A" w:rsidR="000D00AC" w:rsidRDefault="000D00AC" w:rsidP="000D00AC">
      <w:r>
        <w:rPr>
          <w:noProof/>
        </w:rPr>
        <w:lastRenderedPageBreak/>
        <w:drawing>
          <wp:inline distT="0" distB="0" distL="0" distR="0" wp14:anchorId="7F6E10B1" wp14:editId="2AD69E57">
            <wp:extent cx="5759450" cy="5073015"/>
            <wp:effectExtent l="0" t="0" r="0" b="0"/>
            <wp:docPr id="428547090" name="Afbeelding 64" descr="Afbeelding met schermopname, ontwerp&#10;&#10;Door AI gegenereerde inhoud is mogelijk onju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547090" name="Afbeelding 64" descr="Afbeelding met schermopname, ontwerp&#10;&#10;Door AI gegenereerde inhoud is mogelijk onjuis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450" cy="5073015"/>
                    </a:xfrm>
                    <a:prstGeom prst="rect">
                      <a:avLst/>
                    </a:prstGeom>
                  </pic:spPr>
                </pic:pic>
              </a:graphicData>
            </a:graphic>
          </wp:inline>
        </w:drawing>
      </w:r>
    </w:p>
    <w:p w14:paraId="4219F111" w14:textId="22E20365" w:rsidR="001A4EB7" w:rsidRDefault="00293B6A" w:rsidP="001A4EB7">
      <w:pPr>
        <w:pStyle w:val="AfbeeldingBijschrift"/>
      </w:pPr>
      <w:r>
        <w:t>Klassendiagram</w:t>
      </w:r>
    </w:p>
    <w:p w14:paraId="40E1A20C" w14:textId="77777777" w:rsidR="00BE5997" w:rsidRDefault="00BE5997" w:rsidP="00BE5997"/>
    <w:p w14:paraId="2AEC2336" w14:textId="77777777" w:rsidR="00BE5997" w:rsidRDefault="00BE5997" w:rsidP="00BE5997">
      <w:r>
        <w:t>Bij het opstellen van het databasemodel hebben we zoveel mogelijk best practices toegepast om de structuur logisch, schaalbaar en performant te houden. Een van de technieken die we hierbij hebben gebruikt, is het inzetten van enumeraties (enums) voor kolommen met een beperkt en voorspelbaar aantal mogelijke waarden.</w:t>
      </w:r>
    </w:p>
    <w:p w14:paraId="31909396" w14:textId="77777777" w:rsidR="00BE5997" w:rsidRDefault="00BE5997" w:rsidP="00BE5997">
      <w:pPr>
        <w:rPr>
          <w:rFonts w:ascii="Times New Roman" w:hAnsi="Times New Roman" w:cs="Times New Roman"/>
          <w:sz w:val="24"/>
        </w:rPr>
      </w:pPr>
    </w:p>
    <w:p w14:paraId="400F920E" w14:textId="77777777" w:rsidR="00BE5997" w:rsidRDefault="00BE5997" w:rsidP="00BE5997">
      <w:r>
        <w:t>Dergelijke velden komen vaak voor bij bijvoorbeeld statussen, types of rollen. Door deze waarden als enums in de database te definiëren, vermijden we ongewenste variatie, zoals inconsistent gebruik van hoofdletters of typfouten (bijvoorbeeld "Admin" versus "admin" of "Administrator"). Dit bevordert dataconsistentie, vereenvoudigt validatie en verhoogt de betrouwbaarheid van rapportages.</w:t>
      </w:r>
    </w:p>
    <w:p w14:paraId="05556CE3" w14:textId="77777777" w:rsidR="00BE5997" w:rsidRDefault="00BE5997" w:rsidP="00BE5997"/>
    <w:p w14:paraId="3062E8D8" w14:textId="77777777" w:rsidR="00BE5997" w:rsidRDefault="00BE5997" w:rsidP="00BE5997">
      <w:r>
        <w:t>Daarnaast dragen enums bij aan de datakwaliteit en leesbaarheid van het model, doordat de toegestane waarden expliciet zijn vastgelegd. Dit is met name waardevol bij samenwerking in grotere teams of wanneer externe systemen interageren met onze database. Door het gebruik van enums minimaliseren we het risico op fouten en creëren we een stabiele en goed gestructureerde basis voor verdere ontwikkeling van de applicatie.</w:t>
      </w:r>
    </w:p>
    <w:p w14:paraId="48E21FCA" w14:textId="79783C8E" w:rsidR="004A125D" w:rsidRDefault="001A4EB7" w:rsidP="004A125D">
      <w:pPr>
        <w:pStyle w:val="Kop2"/>
      </w:pPr>
      <w:r>
        <w:br w:type="column"/>
      </w:r>
      <w:bookmarkStart w:id="28" w:name="_Toc199513806"/>
      <w:r w:rsidR="004A125D" w:rsidRPr="005862CD">
        <w:lastRenderedPageBreak/>
        <w:t>Spring Data JPA</w:t>
      </w:r>
      <w:bookmarkEnd w:id="28"/>
    </w:p>
    <w:p w14:paraId="7B6F75DF" w14:textId="77777777" w:rsidR="00BE5997" w:rsidRDefault="00BE5997" w:rsidP="00BE5997">
      <w:r>
        <w:t xml:space="preserve">Voor het beheer van data in onze applicatie maakten we gebruik van </w:t>
      </w:r>
      <w:r>
        <w:rPr>
          <w:rStyle w:val="Zwaar"/>
        </w:rPr>
        <w:t>Spring Data JPA</w:t>
      </w:r>
      <w:r>
        <w:t xml:space="preserve">, een krachtige bibliotheek binnen het Spring-ecosysteem die het werken met relationele databases aanzienlijk vereenvoudigt. In plaats van manueel SQL-queries te schrijven, konden we met behulp van JPA repository-interfaces veelvoorkomende database-operaties automatisch beschikbaar maken, zoals </w:t>
      </w:r>
      <w:r>
        <w:rPr>
          <w:rStyle w:val="HTMLCode"/>
          <w:rFonts w:eastAsiaTheme="majorEastAsia"/>
        </w:rPr>
        <w:t>findAll()</w:t>
      </w:r>
      <w:r>
        <w:t xml:space="preserve">, </w:t>
      </w:r>
      <w:r>
        <w:rPr>
          <w:rStyle w:val="HTMLCode"/>
          <w:rFonts w:eastAsiaTheme="majorEastAsia"/>
        </w:rPr>
        <w:t>save()</w:t>
      </w:r>
      <w:r>
        <w:t xml:space="preserve"> en </w:t>
      </w:r>
      <w:r>
        <w:rPr>
          <w:rStyle w:val="HTMLCode"/>
          <w:rFonts w:eastAsiaTheme="majorEastAsia"/>
        </w:rPr>
        <w:t>deleteById()</w:t>
      </w:r>
      <w:r>
        <w:t>.</w:t>
      </w:r>
    </w:p>
    <w:p w14:paraId="2BD4144B" w14:textId="77777777" w:rsidR="00BE5997" w:rsidRDefault="00BE5997" w:rsidP="00BE5997">
      <w:pPr>
        <w:rPr>
          <w:rFonts w:ascii="Times New Roman" w:hAnsi="Times New Roman" w:cs="Times New Roman"/>
          <w:sz w:val="24"/>
        </w:rPr>
      </w:pPr>
    </w:p>
    <w:p w14:paraId="7E09EFF5" w14:textId="77777777" w:rsidR="00BE5997" w:rsidRDefault="00BE5997" w:rsidP="00BE5997">
      <w:r>
        <w:t xml:space="preserve">Elk domeinobject in onze applicatie werd gemapt naar een JPA-entity, die rechtstreeks correspondeert met een tabel in onze TimescaleDB-database. Hiervoor gebruikten we annotaties zoals </w:t>
      </w:r>
      <w:r>
        <w:rPr>
          <w:rStyle w:val="HTMLCode"/>
          <w:rFonts w:eastAsiaTheme="majorEastAsia"/>
        </w:rPr>
        <w:t>@Entity</w:t>
      </w:r>
      <w:r>
        <w:t xml:space="preserve">, </w:t>
      </w:r>
      <w:r>
        <w:rPr>
          <w:rStyle w:val="HTMLCode"/>
          <w:rFonts w:eastAsiaTheme="majorEastAsia"/>
        </w:rPr>
        <w:t>@Table</w:t>
      </w:r>
      <w:r>
        <w:t xml:space="preserve">, </w:t>
      </w:r>
      <w:r>
        <w:rPr>
          <w:rStyle w:val="HTMLCode"/>
          <w:rFonts w:eastAsiaTheme="majorEastAsia"/>
        </w:rPr>
        <w:t>@Id</w:t>
      </w:r>
      <w:r>
        <w:t xml:space="preserve">, </w:t>
      </w:r>
      <w:r>
        <w:rPr>
          <w:rStyle w:val="HTMLCode"/>
          <w:rFonts w:eastAsiaTheme="majorEastAsia"/>
        </w:rPr>
        <w:t>@Column</w:t>
      </w:r>
      <w:r>
        <w:t xml:space="preserve">, enzovoort. Ook relaties tussen tabellen (zoals </w:t>
      </w:r>
      <w:r>
        <w:rPr>
          <w:rStyle w:val="HTMLCode"/>
          <w:rFonts w:eastAsiaTheme="majorEastAsia"/>
        </w:rPr>
        <w:t>@OneToMany</w:t>
      </w:r>
      <w:r>
        <w:t xml:space="preserve"> of </w:t>
      </w:r>
      <w:r>
        <w:rPr>
          <w:rStyle w:val="HTMLCode"/>
          <w:rFonts w:eastAsiaTheme="majorEastAsia"/>
        </w:rPr>
        <w:t>@ManyToOne</w:t>
      </w:r>
      <w:r>
        <w:t>) werden via annotaties vastgelegd. Hieronder volgt een voorbeeld van een entity:</w:t>
      </w:r>
    </w:p>
    <w:p w14:paraId="076F8B15" w14:textId="77777777" w:rsidR="00CE1E29" w:rsidRDefault="00CE1E29" w:rsidP="00D97FD6">
      <w:pPr>
        <w:rPr>
          <w:lang w:eastAsia="nl-BE"/>
        </w:rPr>
      </w:pPr>
    </w:p>
    <w:p w14:paraId="0FE07A15" w14:textId="77777777" w:rsidR="00CE1E29" w:rsidRPr="00CE1E29" w:rsidRDefault="00CE1E29" w:rsidP="00CE1E29">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noProof/>
          <w:color w:val="A9B7C6"/>
          <w:kern w:val="0"/>
          <w:sz w:val="20"/>
          <w:szCs w:val="20"/>
          <w:lang w:eastAsia="nl-BE"/>
          <w14:ligatures w14:val="none"/>
        </w:rPr>
      </w:pPr>
      <w:r w:rsidRPr="00CE1E29">
        <w:rPr>
          <w:rFonts w:ascii="Courier New" w:eastAsia="Times New Roman" w:hAnsi="Courier New" w:cs="Courier New"/>
          <w:noProof/>
          <w:color w:val="BBB529"/>
          <w:kern w:val="0"/>
          <w:sz w:val="20"/>
          <w:szCs w:val="20"/>
          <w:lang w:eastAsia="nl-BE"/>
          <w14:ligatures w14:val="none"/>
        </w:rPr>
        <w:t>@Entity</w:t>
      </w:r>
      <w:r w:rsidRPr="00CE1E29">
        <w:rPr>
          <w:rFonts w:ascii="Courier New" w:eastAsia="Times New Roman" w:hAnsi="Courier New" w:cs="Courier New"/>
          <w:noProof/>
          <w:color w:val="BBB529"/>
          <w:kern w:val="0"/>
          <w:sz w:val="20"/>
          <w:szCs w:val="20"/>
          <w:lang w:eastAsia="nl-BE"/>
          <w14:ligatures w14:val="none"/>
        </w:rPr>
        <w:br/>
        <w:t>@Table</w:t>
      </w:r>
      <w:r w:rsidRPr="00CE1E29">
        <w:rPr>
          <w:rFonts w:ascii="Courier New" w:eastAsia="Times New Roman" w:hAnsi="Courier New" w:cs="Courier New"/>
          <w:noProof/>
          <w:color w:val="A9B7C6"/>
          <w:kern w:val="0"/>
          <w:sz w:val="20"/>
          <w:szCs w:val="20"/>
          <w:lang w:eastAsia="nl-BE"/>
          <w14:ligatures w14:val="none"/>
        </w:rPr>
        <w:t xml:space="preserve">(name = </w:t>
      </w:r>
      <w:r w:rsidRPr="00CE1E29">
        <w:rPr>
          <w:rFonts w:ascii="Courier New" w:eastAsia="Times New Roman" w:hAnsi="Courier New" w:cs="Courier New"/>
          <w:noProof/>
          <w:color w:val="6A8759"/>
          <w:kern w:val="0"/>
          <w:sz w:val="20"/>
          <w:szCs w:val="20"/>
          <w:lang w:eastAsia="nl-BE"/>
          <w14:ligatures w14:val="none"/>
        </w:rPr>
        <w:t>"SENSOR_READING"</w:t>
      </w:r>
      <w:r w:rsidRPr="00CE1E29">
        <w:rPr>
          <w:rFonts w:ascii="Courier New" w:eastAsia="Times New Roman" w:hAnsi="Courier New" w:cs="Courier New"/>
          <w:noProof/>
          <w:color w:val="A9B7C6"/>
          <w:kern w:val="0"/>
          <w:sz w:val="20"/>
          <w:szCs w:val="20"/>
          <w:lang w:eastAsia="nl-BE"/>
          <w14:ligatures w14:val="none"/>
        </w:rPr>
        <w:t>)</w:t>
      </w:r>
      <w:r w:rsidRPr="00CE1E29">
        <w:rPr>
          <w:rFonts w:ascii="Courier New" w:eastAsia="Times New Roman" w:hAnsi="Courier New" w:cs="Courier New"/>
          <w:noProof/>
          <w:color w:val="A9B7C6"/>
          <w:kern w:val="0"/>
          <w:sz w:val="20"/>
          <w:szCs w:val="20"/>
          <w:lang w:eastAsia="nl-BE"/>
          <w14:ligatures w14:val="none"/>
        </w:rPr>
        <w:br/>
      </w:r>
      <w:r w:rsidRPr="00CE1E29">
        <w:rPr>
          <w:rFonts w:ascii="Courier New" w:eastAsia="Times New Roman" w:hAnsi="Courier New" w:cs="Courier New"/>
          <w:noProof/>
          <w:color w:val="BBB529"/>
          <w:kern w:val="0"/>
          <w:sz w:val="20"/>
          <w:szCs w:val="20"/>
          <w:lang w:eastAsia="nl-BE"/>
          <w14:ligatures w14:val="none"/>
        </w:rPr>
        <w:t>@Getter</w:t>
      </w:r>
      <w:r w:rsidRPr="00CE1E29">
        <w:rPr>
          <w:rFonts w:ascii="Courier New" w:eastAsia="Times New Roman" w:hAnsi="Courier New" w:cs="Courier New"/>
          <w:noProof/>
          <w:color w:val="BBB529"/>
          <w:kern w:val="0"/>
          <w:sz w:val="20"/>
          <w:szCs w:val="20"/>
          <w:lang w:eastAsia="nl-BE"/>
          <w14:ligatures w14:val="none"/>
        </w:rPr>
        <w:br/>
        <w:t>@Setter</w:t>
      </w:r>
      <w:r w:rsidRPr="00CE1E29">
        <w:rPr>
          <w:rFonts w:ascii="Courier New" w:eastAsia="Times New Roman" w:hAnsi="Courier New" w:cs="Courier New"/>
          <w:noProof/>
          <w:color w:val="BBB529"/>
          <w:kern w:val="0"/>
          <w:sz w:val="20"/>
          <w:szCs w:val="20"/>
          <w:lang w:eastAsia="nl-BE"/>
          <w14:ligatures w14:val="none"/>
        </w:rPr>
        <w:br/>
        <w:t>@NoArgsConstructor</w:t>
      </w:r>
      <w:r w:rsidRPr="00CE1E29">
        <w:rPr>
          <w:rFonts w:ascii="Courier New" w:eastAsia="Times New Roman" w:hAnsi="Courier New" w:cs="Courier New"/>
          <w:noProof/>
          <w:color w:val="BBB529"/>
          <w:kern w:val="0"/>
          <w:sz w:val="20"/>
          <w:szCs w:val="20"/>
          <w:lang w:eastAsia="nl-BE"/>
          <w14:ligatures w14:val="none"/>
        </w:rPr>
        <w:br/>
        <w:t>@AllArgsConstructor</w:t>
      </w:r>
      <w:r w:rsidRPr="00CE1E29">
        <w:rPr>
          <w:rFonts w:ascii="Courier New" w:eastAsia="Times New Roman" w:hAnsi="Courier New" w:cs="Courier New"/>
          <w:noProof/>
          <w:color w:val="BBB529"/>
          <w:kern w:val="0"/>
          <w:sz w:val="20"/>
          <w:szCs w:val="20"/>
          <w:lang w:eastAsia="nl-BE"/>
          <w14:ligatures w14:val="none"/>
        </w:rPr>
        <w:br/>
      </w:r>
      <w:r w:rsidRPr="00CE1E29">
        <w:rPr>
          <w:rFonts w:ascii="Courier New" w:eastAsia="Times New Roman" w:hAnsi="Courier New" w:cs="Courier New"/>
          <w:noProof/>
          <w:color w:val="CC7832"/>
          <w:kern w:val="0"/>
          <w:sz w:val="20"/>
          <w:szCs w:val="20"/>
          <w:lang w:eastAsia="nl-BE"/>
          <w14:ligatures w14:val="none"/>
        </w:rPr>
        <w:t xml:space="preserve">public class </w:t>
      </w:r>
      <w:r w:rsidRPr="00CE1E29">
        <w:rPr>
          <w:rFonts w:ascii="Courier New" w:eastAsia="Times New Roman" w:hAnsi="Courier New" w:cs="Courier New"/>
          <w:noProof/>
          <w:color w:val="A9B7C6"/>
          <w:kern w:val="0"/>
          <w:sz w:val="20"/>
          <w:szCs w:val="20"/>
          <w:lang w:eastAsia="nl-BE"/>
          <w14:ligatures w14:val="none"/>
        </w:rPr>
        <w:t>SensorReading  {</w:t>
      </w:r>
      <w:r w:rsidRPr="00CE1E29">
        <w:rPr>
          <w:rFonts w:ascii="Courier New" w:eastAsia="Times New Roman" w:hAnsi="Courier New" w:cs="Courier New"/>
          <w:noProof/>
          <w:color w:val="A9B7C6"/>
          <w:kern w:val="0"/>
          <w:sz w:val="20"/>
          <w:szCs w:val="20"/>
          <w:lang w:eastAsia="nl-BE"/>
          <w14:ligatures w14:val="none"/>
        </w:rPr>
        <w:br/>
        <w:t xml:space="preserve">    </w:t>
      </w:r>
      <w:r w:rsidRPr="00CE1E29">
        <w:rPr>
          <w:rFonts w:ascii="Courier New" w:eastAsia="Times New Roman" w:hAnsi="Courier New" w:cs="Courier New"/>
          <w:noProof/>
          <w:color w:val="BBB529"/>
          <w:kern w:val="0"/>
          <w:sz w:val="20"/>
          <w:szCs w:val="20"/>
          <w:lang w:eastAsia="nl-BE"/>
          <w14:ligatures w14:val="none"/>
        </w:rPr>
        <w:t>@EmbeddedId</w:t>
      </w:r>
      <w:r w:rsidRPr="00CE1E29">
        <w:rPr>
          <w:rFonts w:ascii="Courier New" w:eastAsia="Times New Roman" w:hAnsi="Courier New" w:cs="Courier New"/>
          <w:noProof/>
          <w:color w:val="BBB529"/>
          <w:kern w:val="0"/>
          <w:sz w:val="20"/>
          <w:szCs w:val="20"/>
          <w:lang w:eastAsia="nl-BE"/>
          <w14:ligatures w14:val="none"/>
        </w:rPr>
        <w:br/>
        <w:t xml:space="preserve">    @NotNull</w:t>
      </w:r>
      <w:r w:rsidRPr="00CE1E29">
        <w:rPr>
          <w:rFonts w:ascii="Courier New" w:eastAsia="Times New Roman" w:hAnsi="Courier New" w:cs="Courier New"/>
          <w:noProof/>
          <w:color w:val="A9B7C6"/>
          <w:kern w:val="0"/>
          <w:sz w:val="20"/>
          <w:szCs w:val="20"/>
          <w:lang w:eastAsia="nl-BE"/>
          <w14:ligatures w14:val="none"/>
        </w:rPr>
        <w:t xml:space="preserve">(message = </w:t>
      </w:r>
      <w:r w:rsidRPr="00CE1E29">
        <w:rPr>
          <w:rFonts w:ascii="Courier New" w:eastAsia="Times New Roman" w:hAnsi="Courier New" w:cs="Courier New"/>
          <w:noProof/>
          <w:color w:val="6A8759"/>
          <w:kern w:val="0"/>
          <w:sz w:val="20"/>
          <w:szCs w:val="20"/>
          <w:lang w:eastAsia="nl-BE"/>
          <w14:ligatures w14:val="none"/>
        </w:rPr>
        <w:t>"SensorReadingId cannot be null!"</w:t>
      </w:r>
      <w:r w:rsidRPr="00CE1E29">
        <w:rPr>
          <w:rFonts w:ascii="Courier New" w:eastAsia="Times New Roman" w:hAnsi="Courier New" w:cs="Courier New"/>
          <w:noProof/>
          <w:color w:val="A9B7C6"/>
          <w:kern w:val="0"/>
          <w:sz w:val="20"/>
          <w:szCs w:val="20"/>
          <w:lang w:eastAsia="nl-BE"/>
          <w14:ligatures w14:val="none"/>
        </w:rPr>
        <w:t>)</w:t>
      </w:r>
      <w:r w:rsidRPr="00CE1E29">
        <w:rPr>
          <w:rFonts w:ascii="Courier New" w:eastAsia="Times New Roman" w:hAnsi="Courier New" w:cs="Courier New"/>
          <w:noProof/>
          <w:color w:val="A9B7C6"/>
          <w:kern w:val="0"/>
          <w:sz w:val="20"/>
          <w:szCs w:val="20"/>
          <w:lang w:eastAsia="nl-BE"/>
          <w14:ligatures w14:val="none"/>
        </w:rPr>
        <w:br/>
        <w:t xml:space="preserve">    </w:t>
      </w:r>
      <w:r w:rsidRPr="00CE1E29">
        <w:rPr>
          <w:rFonts w:ascii="Courier New" w:eastAsia="Times New Roman" w:hAnsi="Courier New" w:cs="Courier New"/>
          <w:noProof/>
          <w:color w:val="CC7832"/>
          <w:kern w:val="0"/>
          <w:sz w:val="20"/>
          <w:szCs w:val="20"/>
          <w:lang w:eastAsia="nl-BE"/>
          <w14:ligatures w14:val="none"/>
        </w:rPr>
        <w:t xml:space="preserve">private </w:t>
      </w:r>
      <w:r w:rsidRPr="00CE1E29">
        <w:rPr>
          <w:rFonts w:ascii="Courier New" w:eastAsia="Times New Roman" w:hAnsi="Courier New" w:cs="Courier New"/>
          <w:noProof/>
          <w:color w:val="A9B7C6"/>
          <w:kern w:val="0"/>
          <w:sz w:val="20"/>
          <w:szCs w:val="20"/>
          <w:lang w:eastAsia="nl-BE"/>
          <w14:ligatures w14:val="none"/>
        </w:rPr>
        <w:t xml:space="preserve">SensorReadingId </w:t>
      </w:r>
      <w:r w:rsidRPr="00CE1E29">
        <w:rPr>
          <w:rFonts w:ascii="Courier New" w:eastAsia="Times New Roman" w:hAnsi="Courier New" w:cs="Courier New"/>
          <w:noProof/>
          <w:color w:val="9876AA"/>
          <w:kern w:val="0"/>
          <w:sz w:val="20"/>
          <w:szCs w:val="20"/>
          <w:lang w:eastAsia="nl-BE"/>
          <w14:ligatures w14:val="none"/>
        </w:rPr>
        <w:t>id</w:t>
      </w:r>
      <w:r w:rsidRPr="00CE1E29">
        <w:rPr>
          <w:rFonts w:ascii="Courier New" w:eastAsia="Times New Roman" w:hAnsi="Courier New" w:cs="Courier New"/>
          <w:noProof/>
          <w:color w:val="CC7832"/>
          <w:kern w:val="0"/>
          <w:sz w:val="20"/>
          <w:szCs w:val="20"/>
          <w:lang w:eastAsia="nl-BE"/>
          <w14:ligatures w14:val="none"/>
        </w:rPr>
        <w:t>;</w:t>
      </w:r>
      <w:r w:rsidRPr="00CE1E29">
        <w:rPr>
          <w:rFonts w:ascii="Courier New" w:eastAsia="Times New Roman" w:hAnsi="Courier New" w:cs="Courier New"/>
          <w:noProof/>
          <w:color w:val="CC7832"/>
          <w:kern w:val="0"/>
          <w:sz w:val="20"/>
          <w:szCs w:val="20"/>
          <w:lang w:eastAsia="nl-BE"/>
          <w14:ligatures w14:val="none"/>
        </w:rPr>
        <w:br/>
      </w:r>
      <w:r w:rsidRPr="00CE1E29">
        <w:rPr>
          <w:rFonts w:ascii="Courier New" w:eastAsia="Times New Roman" w:hAnsi="Courier New" w:cs="Courier New"/>
          <w:noProof/>
          <w:color w:val="CC7832"/>
          <w:kern w:val="0"/>
          <w:sz w:val="20"/>
          <w:szCs w:val="20"/>
          <w:lang w:eastAsia="nl-BE"/>
          <w14:ligatures w14:val="none"/>
        </w:rPr>
        <w:br/>
        <w:t xml:space="preserve">    </w:t>
      </w:r>
      <w:r w:rsidRPr="00CE1E29">
        <w:rPr>
          <w:rFonts w:ascii="Courier New" w:eastAsia="Times New Roman" w:hAnsi="Courier New" w:cs="Courier New"/>
          <w:noProof/>
          <w:color w:val="BBB529"/>
          <w:kern w:val="0"/>
          <w:sz w:val="20"/>
          <w:szCs w:val="20"/>
          <w:lang w:eastAsia="nl-BE"/>
          <w14:ligatures w14:val="none"/>
        </w:rPr>
        <w:t>@ManyToOne</w:t>
      </w:r>
      <w:r w:rsidRPr="00CE1E29">
        <w:rPr>
          <w:rFonts w:ascii="Courier New" w:eastAsia="Times New Roman" w:hAnsi="Courier New" w:cs="Courier New"/>
          <w:noProof/>
          <w:color w:val="BBB529"/>
          <w:kern w:val="0"/>
          <w:sz w:val="20"/>
          <w:szCs w:val="20"/>
          <w:lang w:eastAsia="nl-BE"/>
          <w14:ligatures w14:val="none"/>
        </w:rPr>
        <w:br/>
        <w:t xml:space="preserve">    @MapsId</w:t>
      </w:r>
      <w:r w:rsidRPr="00CE1E29">
        <w:rPr>
          <w:rFonts w:ascii="Courier New" w:eastAsia="Times New Roman" w:hAnsi="Courier New" w:cs="Courier New"/>
          <w:noProof/>
          <w:color w:val="A9B7C6"/>
          <w:kern w:val="0"/>
          <w:sz w:val="20"/>
          <w:szCs w:val="20"/>
          <w:lang w:eastAsia="nl-BE"/>
          <w14:ligatures w14:val="none"/>
        </w:rPr>
        <w:t>(</w:t>
      </w:r>
      <w:r w:rsidRPr="00CE1E29">
        <w:rPr>
          <w:rFonts w:ascii="Courier New" w:eastAsia="Times New Roman" w:hAnsi="Courier New" w:cs="Courier New"/>
          <w:noProof/>
          <w:color w:val="6A8759"/>
          <w:kern w:val="0"/>
          <w:sz w:val="20"/>
          <w:szCs w:val="20"/>
          <w:lang w:eastAsia="nl-BE"/>
          <w14:ligatures w14:val="none"/>
        </w:rPr>
        <w:t>"sensorId"</w:t>
      </w:r>
      <w:r w:rsidRPr="00CE1E29">
        <w:rPr>
          <w:rFonts w:ascii="Courier New" w:eastAsia="Times New Roman" w:hAnsi="Courier New" w:cs="Courier New"/>
          <w:noProof/>
          <w:color w:val="A9B7C6"/>
          <w:kern w:val="0"/>
          <w:sz w:val="20"/>
          <w:szCs w:val="20"/>
          <w:lang w:eastAsia="nl-BE"/>
          <w14:ligatures w14:val="none"/>
        </w:rPr>
        <w:t>)</w:t>
      </w:r>
      <w:r w:rsidRPr="00CE1E29">
        <w:rPr>
          <w:rFonts w:ascii="Courier New" w:eastAsia="Times New Roman" w:hAnsi="Courier New" w:cs="Courier New"/>
          <w:noProof/>
          <w:color w:val="A9B7C6"/>
          <w:kern w:val="0"/>
          <w:sz w:val="20"/>
          <w:szCs w:val="20"/>
          <w:lang w:eastAsia="nl-BE"/>
          <w14:ligatures w14:val="none"/>
        </w:rPr>
        <w:br/>
        <w:t xml:space="preserve">    </w:t>
      </w:r>
      <w:r w:rsidRPr="00CE1E29">
        <w:rPr>
          <w:rFonts w:ascii="Courier New" w:eastAsia="Times New Roman" w:hAnsi="Courier New" w:cs="Courier New"/>
          <w:noProof/>
          <w:color w:val="BBB529"/>
          <w:kern w:val="0"/>
          <w:sz w:val="20"/>
          <w:szCs w:val="20"/>
          <w:lang w:eastAsia="nl-BE"/>
          <w14:ligatures w14:val="none"/>
        </w:rPr>
        <w:t>@JsonBackReference</w:t>
      </w:r>
      <w:r w:rsidRPr="00CE1E29">
        <w:rPr>
          <w:rFonts w:ascii="Courier New" w:eastAsia="Times New Roman" w:hAnsi="Courier New" w:cs="Courier New"/>
          <w:noProof/>
          <w:color w:val="BBB529"/>
          <w:kern w:val="0"/>
          <w:sz w:val="20"/>
          <w:szCs w:val="20"/>
          <w:lang w:eastAsia="nl-BE"/>
          <w14:ligatures w14:val="none"/>
        </w:rPr>
        <w:br/>
        <w:t xml:space="preserve">    @NotNull</w:t>
      </w:r>
      <w:r w:rsidRPr="00CE1E29">
        <w:rPr>
          <w:rFonts w:ascii="Courier New" w:eastAsia="Times New Roman" w:hAnsi="Courier New" w:cs="Courier New"/>
          <w:noProof/>
          <w:color w:val="A9B7C6"/>
          <w:kern w:val="0"/>
          <w:sz w:val="20"/>
          <w:szCs w:val="20"/>
          <w:lang w:eastAsia="nl-BE"/>
          <w14:ligatures w14:val="none"/>
        </w:rPr>
        <w:t xml:space="preserve">(message = </w:t>
      </w:r>
      <w:r w:rsidRPr="00CE1E29">
        <w:rPr>
          <w:rFonts w:ascii="Courier New" w:eastAsia="Times New Roman" w:hAnsi="Courier New" w:cs="Courier New"/>
          <w:noProof/>
          <w:color w:val="6A8759"/>
          <w:kern w:val="0"/>
          <w:sz w:val="20"/>
          <w:szCs w:val="20"/>
          <w:lang w:eastAsia="nl-BE"/>
          <w14:ligatures w14:val="none"/>
        </w:rPr>
        <w:t>"Sensor cannot be null!"</w:t>
      </w:r>
      <w:r w:rsidRPr="00CE1E29">
        <w:rPr>
          <w:rFonts w:ascii="Courier New" w:eastAsia="Times New Roman" w:hAnsi="Courier New" w:cs="Courier New"/>
          <w:noProof/>
          <w:color w:val="A9B7C6"/>
          <w:kern w:val="0"/>
          <w:sz w:val="20"/>
          <w:szCs w:val="20"/>
          <w:lang w:eastAsia="nl-BE"/>
          <w14:ligatures w14:val="none"/>
        </w:rPr>
        <w:t>)</w:t>
      </w:r>
      <w:r w:rsidRPr="00CE1E29">
        <w:rPr>
          <w:rFonts w:ascii="Courier New" w:eastAsia="Times New Roman" w:hAnsi="Courier New" w:cs="Courier New"/>
          <w:noProof/>
          <w:color w:val="A9B7C6"/>
          <w:kern w:val="0"/>
          <w:sz w:val="20"/>
          <w:szCs w:val="20"/>
          <w:lang w:eastAsia="nl-BE"/>
          <w14:ligatures w14:val="none"/>
        </w:rPr>
        <w:br/>
        <w:t xml:space="preserve">    </w:t>
      </w:r>
      <w:r w:rsidRPr="00CE1E29">
        <w:rPr>
          <w:rFonts w:ascii="Courier New" w:eastAsia="Times New Roman" w:hAnsi="Courier New" w:cs="Courier New"/>
          <w:noProof/>
          <w:color w:val="CC7832"/>
          <w:kern w:val="0"/>
          <w:sz w:val="20"/>
          <w:szCs w:val="20"/>
          <w:lang w:eastAsia="nl-BE"/>
          <w14:ligatures w14:val="none"/>
        </w:rPr>
        <w:t xml:space="preserve">private </w:t>
      </w:r>
      <w:r w:rsidRPr="00CE1E29">
        <w:rPr>
          <w:rFonts w:ascii="Courier New" w:eastAsia="Times New Roman" w:hAnsi="Courier New" w:cs="Courier New"/>
          <w:noProof/>
          <w:color w:val="A9B7C6"/>
          <w:kern w:val="0"/>
          <w:sz w:val="20"/>
          <w:szCs w:val="20"/>
          <w:lang w:eastAsia="nl-BE"/>
          <w14:ligatures w14:val="none"/>
        </w:rPr>
        <w:t xml:space="preserve">Sensor </w:t>
      </w:r>
      <w:r w:rsidRPr="00CE1E29">
        <w:rPr>
          <w:rFonts w:ascii="Courier New" w:eastAsia="Times New Roman" w:hAnsi="Courier New" w:cs="Courier New"/>
          <w:noProof/>
          <w:color w:val="9876AA"/>
          <w:kern w:val="0"/>
          <w:sz w:val="20"/>
          <w:szCs w:val="20"/>
          <w:lang w:eastAsia="nl-BE"/>
          <w14:ligatures w14:val="none"/>
        </w:rPr>
        <w:t>sensor</w:t>
      </w:r>
      <w:r w:rsidRPr="00CE1E29">
        <w:rPr>
          <w:rFonts w:ascii="Courier New" w:eastAsia="Times New Roman" w:hAnsi="Courier New" w:cs="Courier New"/>
          <w:noProof/>
          <w:color w:val="CC7832"/>
          <w:kern w:val="0"/>
          <w:sz w:val="20"/>
          <w:szCs w:val="20"/>
          <w:lang w:eastAsia="nl-BE"/>
          <w14:ligatures w14:val="none"/>
        </w:rPr>
        <w:t>;</w:t>
      </w:r>
      <w:r w:rsidRPr="00CE1E29">
        <w:rPr>
          <w:rFonts w:ascii="Courier New" w:eastAsia="Times New Roman" w:hAnsi="Courier New" w:cs="Courier New"/>
          <w:noProof/>
          <w:color w:val="CC7832"/>
          <w:kern w:val="0"/>
          <w:sz w:val="20"/>
          <w:szCs w:val="20"/>
          <w:lang w:eastAsia="nl-BE"/>
          <w14:ligatures w14:val="none"/>
        </w:rPr>
        <w:br/>
      </w:r>
      <w:r w:rsidRPr="00CE1E29">
        <w:rPr>
          <w:rFonts w:ascii="Courier New" w:eastAsia="Times New Roman" w:hAnsi="Courier New" w:cs="Courier New"/>
          <w:noProof/>
          <w:color w:val="CC7832"/>
          <w:kern w:val="0"/>
          <w:sz w:val="20"/>
          <w:szCs w:val="20"/>
          <w:lang w:eastAsia="nl-BE"/>
          <w14:ligatures w14:val="none"/>
        </w:rPr>
        <w:br/>
        <w:t xml:space="preserve">    </w:t>
      </w:r>
      <w:r w:rsidRPr="00CE1E29">
        <w:rPr>
          <w:rFonts w:ascii="Courier New" w:eastAsia="Times New Roman" w:hAnsi="Courier New" w:cs="Courier New"/>
          <w:noProof/>
          <w:color w:val="BBB529"/>
          <w:kern w:val="0"/>
          <w:sz w:val="20"/>
          <w:szCs w:val="20"/>
          <w:lang w:eastAsia="nl-BE"/>
          <w14:ligatures w14:val="none"/>
        </w:rPr>
        <w:t>@Column</w:t>
      </w:r>
      <w:r w:rsidRPr="00CE1E29">
        <w:rPr>
          <w:rFonts w:ascii="Courier New" w:eastAsia="Times New Roman" w:hAnsi="Courier New" w:cs="Courier New"/>
          <w:noProof/>
          <w:color w:val="A9B7C6"/>
          <w:kern w:val="0"/>
          <w:sz w:val="20"/>
          <w:szCs w:val="20"/>
          <w:lang w:eastAsia="nl-BE"/>
          <w14:ligatures w14:val="none"/>
        </w:rPr>
        <w:t xml:space="preserve">(name = </w:t>
      </w:r>
      <w:r w:rsidRPr="00CE1E29">
        <w:rPr>
          <w:rFonts w:ascii="Courier New" w:eastAsia="Times New Roman" w:hAnsi="Courier New" w:cs="Courier New"/>
          <w:noProof/>
          <w:color w:val="6A8759"/>
          <w:kern w:val="0"/>
          <w:sz w:val="20"/>
          <w:szCs w:val="20"/>
          <w:lang w:eastAsia="nl-BE"/>
          <w14:ligatures w14:val="none"/>
        </w:rPr>
        <w:t>"VALUE"</w:t>
      </w:r>
      <w:r w:rsidRPr="00CE1E29">
        <w:rPr>
          <w:rFonts w:ascii="Courier New" w:eastAsia="Times New Roman" w:hAnsi="Courier New" w:cs="Courier New"/>
          <w:noProof/>
          <w:color w:val="A9B7C6"/>
          <w:kern w:val="0"/>
          <w:sz w:val="20"/>
          <w:szCs w:val="20"/>
          <w:lang w:eastAsia="nl-BE"/>
          <w14:ligatures w14:val="none"/>
        </w:rPr>
        <w:t>)</w:t>
      </w:r>
      <w:r w:rsidRPr="00CE1E29">
        <w:rPr>
          <w:rFonts w:ascii="Courier New" w:eastAsia="Times New Roman" w:hAnsi="Courier New" w:cs="Courier New"/>
          <w:noProof/>
          <w:color w:val="A9B7C6"/>
          <w:kern w:val="0"/>
          <w:sz w:val="20"/>
          <w:szCs w:val="20"/>
          <w:lang w:eastAsia="nl-BE"/>
          <w14:ligatures w14:val="none"/>
        </w:rPr>
        <w:br/>
        <w:t xml:space="preserve">    </w:t>
      </w:r>
      <w:r w:rsidRPr="00CE1E29">
        <w:rPr>
          <w:rFonts w:ascii="Courier New" w:eastAsia="Times New Roman" w:hAnsi="Courier New" w:cs="Courier New"/>
          <w:noProof/>
          <w:color w:val="BBB529"/>
          <w:kern w:val="0"/>
          <w:sz w:val="20"/>
          <w:szCs w:val="20"/>
          <w:lang w:eastAsia="nl-BE"/>
          <w14:ligatures w14:val="none"/>
        </w:rPr>
        <w:t>@NotNull</w:t>
      </w:r>
      <w:r w:rsidRPr="00CE1E29">
        <w:rPr>
          <w:rFonts w:ascii="Courier New" w:eastAsia="Times New Roman" w:hAnsi="Courier New" w:cs="Courier New"/>
          <w:noProof/>
          <w:color w:val="A9B7C6"/>
          <w:kern w:val="0"/>
          <w:sz w:val="20"/>
          <w:szCs w:val="20"/>
          <w:lang w:eastAsia="nl-BE"/>
          <w14:ligatures w14:val="none"/>
        </w:rPr>
        <w:t xml:space="preserve">(message = </w:t>
      </w:r>
      <w:r w:rsidRPr="00CE1E29">
        <w:rPr>
          <w:rFonts w:ascii="Courier New" w:eastAsia="Times New Roman" w:hAnsi="Courier New" w:cs="Courier New"/>
          <w:noProof/>
          <w:color w:val="6A8759"/>
          <w:kern w:val="0"/>
          <w:sz w:val="20"/>
          <w:szCs w:val="20"/>
          <w:lang w:eastAsia="nl-BE"/>
          <w14:ligatures w14:val="none"/>
        </w:rPr>
        <w:t>"Value cannot be null!"</w:t>
      </w:r>
      <w:r w:rsidRPr="00CE1E29">
        <w:rPr>
          <w:rFonts w:ascii="Courier New" w:eastAsia="Times New Roman" w:hAnsi="Courier New" w:cs="Courier New"/>
          <w:noProof/>
          <w:color w:val="A9B7C6"/>
          <w:kern w:val="0"/>
          <w:sz w:val="20"/>
          <w:szCs w:val="20"/>
          <w:lang w:eastAsia="nl-BE"/>
          <w14:ligatures w14:val="none"/>
        </w:rPr>
        <w:t>)</w:t>
      </w:r>
      <w:r w:rsidRPr="00CE1E29">
        <w:rPr>
          <w:rFonts w:ascii="Courier New" w:eastAsia="Times New Roman" w:hAnsi="Courier New" w:cs="Courier New"/>
          <w:noProof/>
          <w:color w:val="A9B7C6"/>
          <w:kern w:val="0"/>
          <w:sz w:val="20"/>
          <w:szCs w:val="20"/>
          <w:lang w:eastAsia="nl-BE"/>
          <w14:ligatures w14:val="none"/>
        </w:rPr>
        <w:br/>
        <w:t xml:space="preserve">    </w:t>
      </w:r>
      <w:r w:rsidRPr="00CE1E29">
        <w:rPr>
          <w:rFonts w:ascii="Courier New" w:eastAsia="Times New Roman" w:hAnsi="Courier New" w:cs="Courier New"/>
          <w:noProof/>
          <w:color w:val="CC7832"/>
          <w:kern w:val="0"/>
          <w:sz w:val="20"/>
          <w:szCs w:val="20"/>
          <w:lang w:eastAsia="nl-BE"/>
          <w14:ligatures w14:val="none"/>
        </w:rPr>
        <w:t xml:space="preserve">private </w:t>
      </w:r>
      <w:r w:rsidRPr="00CE1E29">
        <w:rPr>
          <w:rFonts w:ascii="Courier New" w:eastAsia="Times New Roman" w:hAnsi="Courier New" w:cs="Courier New"/>
          <w:noProof/>
          <w:color w:val="A9B7C6"/>
          <w:kern w:val="0"/>
          <w:sz w:val="20"/>
          <w:szCs w:val="20"/>
          <w:lang w:eastAsia="nl-BE"/>
          <w14:ligatures w14:val="none"/>
        </w:rPr>
        <w:t xml:space="preserve">Double </w:t>
      </w:r>
      <w:r w:rsidRPr="00CE1E29">
        <w:rPr>
          <w:rFonts w:ascii="Courier New" w:eastAsia="Times New Roman" w:hAnsi="Courier New" w:cs="Courier New"/>
          <w:noProof/>
          <w:color w:val="9876AA"/>
          <w:kern w:val="0"/>
          <w:sz w:val="20"/>
          <w:szCs w:val="20"/>
          <w:lang w:eastAsia="nl-BE"/>
          <w14:ligatures w14:val="none"/>
        </w:rPr>
        <w:t>value</w:t>
      </w:r>
      <w:r w:rsidRPr="00CE1E29">
        <w:rPr>
          <w:rFonts w:ascii="Courier New" w:eastAsia="Times New Roman" w:hAnsi="Courier New" w:cs="Courier New"/>
          <w:noProof/>
          <w:color w:val="CC7832"/>
          <w:kern w:val="0"/>
          <w:sz w:val="20"/>
          <w:szCs w:val="20"/>
          <w:lang w:eastAsia="nl-BE"/>
          <w14:ligatures w14:val="none"/>
        </w:rPr>
        <w:t>;</w:t>
      </w:r>
      <w:r w:rsidRPr="00CE1E29">
        <w:rPr>
          <w:rFonts w:ascii="Courier New" w:eastAsia="Times New Roman" w:hAnsi="Courier New" w:cs="Courier New"/>
          <w:noProof/>
          <w:color w:val="CC7832"/>
          <w:kern w:val="0"/>
          <w:sz w:val="20"/>
          <w:szCs w:val="20"/>
          <w:lang w:eastAsia="nl-BE"/>
          <w14:ligatures w14:val="none"/>
        </w:rPr>
        <w:br/>
      </w:r>
      <w:r w:rsidRPr="00CE1E29">
        <w:rPr>
          <w:rFonts w:ascii="Courier New" w:eastAsia="Times New Roman" w:hAnsi="Courier New" w:cs="Courier New"/>
          <w:noProof/>
          <w:color w:val="A9B7C6"/>
          <w:kern w:val="0"/>
          <w:sz w:val="20"/>
          <w:szCs w:val="20"/>
          <w:lang w:eastAsia="nl-BE"/>
          <w14:ligatures w14:val="none"/>
        </w:rPr>
        <w:t>}</w:t>
      </w:r>
    </w:p>
    <w:p w14:paraId="2FB1B02E" w14:textId="77777777" w:rsidR="00CE1E29" w:rsidRDefault="00CE1E29" w:rsidP="00D97FD6">
      <w:pPr>
        <w:rPr>
          <w:lang w:eastAsia="nl-BE"/>
        </w:rPr>
      </w:pPr>
    </w:p>
    <w:p w14:paraId="6EA11A7B" w14:textId="4BF686C0" w:rsidR="00CE1E29" w:rsidRDefault="00BE5997" w:rsidP="00CE1E29">
      <w:pPr>
        <w:rPr>
          <w:lang w:eastAsia="nl-BE"/>
        </w:rPr>
      </w:pPr>
      <w:r w:rsidRPr="00BE5997">
        <w:rPr>
          <w:lang w:eastAsia="nl-BE"/>
        </w:rPr>
        <w:t>Voor elke entiteit definieerden we een bijbehorende JpaRepository. Hierdoor konden we snel gebruikmaken van standaardmethoden voor het opvragen en bewerken van data. Daarnaast was het mogelijk om op basis van naamconventies aangepaste querymethoden te definiëren, zoals:</w:t>
      </w:r>
    </w:p>
    <w:p w14:paraId="47E99FDD" w14:textId="77777777" w:rsidR="00BE5997" w:rsidRDefault="00BE5997" w:rsidP="00CE1E29">
      <w:pPr>
        <w:rPr>
          <w:lang w:eastAsia="nl-BE"/>
        </w:rPr>
      </w:pPr>
    </w:p>
    <w:p w14:paraId="35C39156" w14:textId="77777777" w:rsidR="00CE1E29" w:rsidRPr="00CE1E29" w:rsidRDefault="00CE1E29" w:rsidP="00CE1E29">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noProof/>
          <w:color w:val="A9B7C6"/>
          <w:kern w:val="0"/>
          <w:sz w:val="20"/>
          <w:szCs w:val="20"/>
          <w:lang w:eastAsia="nl-BE"/>
          <w14:ligatures w14:val="none"/>
        </w:rPr>
      </w:pPr>
      <w:r w:rsidRPr="00CE1E29">
        <w:rPr>
          <w:rFonts w:ascii="Courier New" w:eastAsia="Times New Roman" w:hAnsi="Courier New" w:cs="Courier New"/>
          <w:noProof/>
          <w:color w:val="BBB529"/>
          <w:kern w:val="0"/>
          <w:sz w:val="20"/>
          <w:szCs w:val="20"/>
          <w:lang w:eastAsia="nl-BE"/>
          <w14:ligatures w14:val="none"/>
        </w:rPr>
        <w:t>@Repository</w:t>
      </w:r>
      <w:r w:rsidRPr="00CE1E29">
        <w:rPr>
          <w:rFonts w:ascii="Courier New" w:eastAsia="Times New Roman" w:hAnsi="Courier New" w:cs="Courier New"/>
          <w:noProof/>
          <w:color w:val="BBB529"/>
          <w:kern w:val="0"/>
          <w:sz w:val="20"/>
          <w:szCs w:val="20"/>
          <w:lang w:eastAsia="nl-BE"/>
          <w14:ligatures w14:val="none"/>
        </w:rPr>
        <w:br/>
      </w:r>
      <w:r w:rsidRPr="00CE1E29">
        <w:rPr>
          <w:rFonts w:ascii="Courier New" w:eastAsia="Times New Roman" w:hAnsi="Courier New" w:cs="Courier New"/>
          <w:noProof/>
          <w:color w:val="CC7832"/>
          <w:kern w:val="0"/>
          <w:sz w:val="20"/>
          <w:szCs w:val="20"/>
          <w:lang w:eastAsia="nl-BE"/>
          <w14:ligatures w14:val="none"/>
        </w:rPr>
        <w:t xml:space="preserve">public interface </w:t>
      </w:r>
      <w:r w:rsidRPr="00CE1E29">
        <w:rPr>
          <w:rFonts w:ascii="Courier New" w:eastAsia="Times New Roman" w:hAnsi="Courier New" w:cs="Courier New"/>
          <w:noProof/>
          <w:color w:val="A9B7C6"/>
          <w:kern w:val="0"/>
          <w:sz w:val="20"/>
          <w:szCs w:val="20"/>
          <w:lang w:eastAsia="nl-BE"/>
          <w14:ligatures w14:val="none"/>
        </w:rPr>
        <w:t xml:space="preserve">SensorRepository </w:t>
      </w:r>
      <w:r w:rsidRPr="00CE1E29">
        <w:rPr>
          <w:rFonts w:ascii="Courier New" w:eastAsia="Times New Roman" w:hAnsi="Courier New" w:cs="Courier New"/>
          <w:noProof/>
          <w:color w:val="CC7832"/>
          <w:kern w:val="0"/>
          <w:sz w:val="20"/>
          <w:szCs w:val="20"/>
          <w:lang w:eastAsia="nl-BE"/>
          <w14:ligatures w14:val="none"/>
        </w:rPr>
        <w:t xml:space="preserve">extends </w:t>
      </w:r>
      <w:r w:rsidRPr="00CE1E29">
        <w:rPr>
          <w:rFonts w:ascii="Courier New" w:eastAsia="Times New Roman" w:hAnsi="Courier New" w:cs="Courier New"/>
          <w:noProof/>
          <w:color w:val="A9B7C6"/>
          <w:kern w:val="0"/>
          <w:sz w:val="20"/>
          <w:szCs w:val="20"/>
          <w:lang w:eastAsia="nl-BE"/>
          <w14:ligatures w14:val="none"/>
        </w:rPr>
        <w:t>JpaRepository&lt;Sensor</w:t>
      </w:r>
      <w:r w:rsidRPr="00CE1E29">
        <w:rPr>
          <w:rFonts w:ascii="Courier New" w:eastAsia="Times New Roman" w:hAnsi="Courier New" w:cs="Courier New"/>
          <w:noProof/>
          <w:color w:val="CC7832"/>
          <w:kern w:val="0"/>
          <w:sz w:val="20"/>
          <w:szCs w:val="20"/>
          <w:lang w:eastAsia="nl-BE"/>
          <w14:ligatures w14:val="none"/>
        </w:rPr>
        <w:t xml:space="preserve">, </w:t>
      </w:r>
      <w:r w:rsidRPr="00CE1E29">
        <w:rPr>
          <w:rFonts w:ascii="Courier New" w:eastAsia="Times New Roman" w:hAnsi="Courier New" w:cs="Courier New"/>
          <w:noProof/>
          <w:color w:val="A9B7C6"/>
          <w:kern w:val="0"/>
          <w:sz w:val="20"/>
          <w:szCs w:val="20"/>
          <w:lang w:eastAsia="nl-BE"/>
          <w14:ligatures w14:val="none"/>
        </w:rPr>
        <w:t>UUID&gt; {</w:t>
      </w:r>
      <w:r w:rsidRPr="00CE1E29">
        <w:rPr>
          <w:rFonts w:ascii="Courier New" w:eastAsia="Times New Roman" w:hAnsi="Courier New" w:cs="Courier New"/>
          <w:noProof/>
          <w:color w:val="A9B7C6"/>
          <w:kern w:val="0"/>
          <w:sz w:val="20"/>
          <w:szCs w:val="20"/>
          <w:lang w:eastAsia="nl-BE"/>
          <w14:ligatures w14:val="none"/>
        </w:rPr>
        <w:br/>
        <w:t xml:space="preserve">    Optional&lt;List&lt;Sensor&gt;&gt; </w:t>
      </w:r>
      <w:r w:rsidRPr="00CE1E29">
        <w:rPr>
          <w:rFonts w:ascii="Courier New" w:eastAsia="Times New Roman" w:hAnsi="Courier New" w:cs="Courier New"/>
          <w:noProof/>
          <w:color w:val="FFC66D"/>
          <w:kern w:val="0"/>
          <w:sz w:val="20"/>
          <w:szCs w:val="20"/>
          <w:lang w:eastAsia="nl-BE"/>
          <w14:ligatures w14:val="none"/>
        </w:rPr>
        <w:t>findSensorsBySensorType</w:t>
      </w:r>
      <w:r w:rsidRPr="00CE1E29">
        <w:rPr>
          <w:rFonts w:ascii="Courier New" w:eastAsia="Times New Roman" w:hAnsi="Courier New" w:cs="Courier New"/>
          <w:noProof/>
          <w:color w:val="A9B7C6"/>
          <w:kern w:val="0"/>
          <w:sz w:val="20"/>
          <w:szCs w:val="20"/>
          <w:lang w:eastAsia="nl-BE"/>
          <w14:ligatures w14:val="none"/>
        </w:rPr>
        <w:t>(SensorType sensorType)</w:t>
      </w:r>
      <w:r w:rsidRPr="00CE1E29">
        <w:rPr>
          <w:rFonts w:ascii="Courier New" w:eastAsia="Times New Roman" w:hAnsi="Courier New" w:cs="Courier New"/>
          <w:noProof/>
          <w:color w:val="CC7832"/>
          <w:kern w:val="0"/>
          <w:sz w:val="20"/>
          <w:szCs w:val="20"/>
          <w:lang w:eastAsia="nl-BE"/>
          <w14:ligatures w14:val="none"/>
        </w:rPr>
        <w:t>;</w:t>
      </w:r>
      <w:r w:rsidRPr="00CE1E29">
        <w:rPr>
          <w:rFonts w:ascii="Courier New" w:eastAsia="Times New Roman" w:hAnsi="Courier New" w:cs="Courier New"/>
          <w:noProof/>
          <w:color w:val="CC7832"/>
          <w:kern w:val="0"/>
          <w:sz w:val="20"/>
          <w:szCs w:val="20"/>
          <w:lang w:eastAsia="nl-BE"/>
          <w14:ligatures w14:val="none"/>
        </w:rPr>
        <w:br/>
        <w:t xml:space="preserve">    </w:t>
      </w:r>
      <w:r w:rsidRPr="00CE1E29">
        <w:rPr>
          <w:rFonts w:ascii="Courier New" w:eastAsia="Times New Roman" w:hAnsi="Courier New" w:cs="Courier New"/>
          <w:noProof/>
          <w:color w:val="A9B7C6"/>
          <w:kern w:val="0"/>
          <w:sz w:val="20"/>
          <w:szCs w:val="20"/>
          <w:lang w:eastAsia="nl-BE"/>
          <w14:ligatures w14:val="none"/>
        </w:rPr>
        <w:t xml:space="preserve">Optional&lt;List&lt;Sensor&gt;&gt; </w:t>
      </w:r>
      <w:r w:rsidRPr="00CE1E29">
        <w:rPr>
          <w:rFonts w:ascii="Courier New" w:eastAsia="Times New Roman" w:hAnsi="Courier New" w:cs="Courier New"/>
          <w:noProof/>
          <w:color w:val="FFC66D"/>
          <w:kern w:val="0"/>
          <w:sz w:val="20"/>
          <w:szCs w:val="20"/>
          <w:lang w:eastAsia="nl-BE"/>
          <w14:ligatures w14:val="none"/>
        </w:rPr>
        <w:t>findBySensorTypeAndRoomId</w:t>
      </w:r>
      <w:r w:rsidRPr="00CE1E29">
        <w:rPr>
          <w:rFonts w:ascii="Courier New" w:eastAsia="Times New Roman" w:hAnsi="Courier New" w:cs="Courier New"/>
          <w:noProof/>
          <w:color w:val="A9B7C6"/>
          <w:kern w:val="0"/>
          <w:sz w:val="20"/>
          <w:szCs w:val="20"/>
          <w:lang w:eastAsia="nl-BE"/>
          <w14:ligatures w14:val="none"/>
        </w:rPr>
        <w:t>(SensorType sensorType</w:t>
      </w:r>
      <w:r w:rsidRPr="00CE1E29">
        <w:rPr>
          <w:rFonts w:ascii="Courier New" w:eastAsia="Times New Roman" w:hAnsi="Courier New" w:cs="Courier New"/>
          <w:noProof/>
          <w:color w:val="CC7832"/>
          <w:kern w:val="0"/>
          <w:sz w:val="20"/>
          <w:szCs w:val="20"/>
          <w:lang w:eastAsia="nl-BE"/>
          <w14:ligatures w14:val="none"/>
        </w:rPr>
        <w:t xml:space="preserve">, </w:t>
      </w:r>
      <w:r w:rsidRPr="00CE1E29">
        <w:rPr>
          <w:rFonts w:ascii="Courier New" w:eastAsia="Times New Roman" w:hAnsi="Courier New" w:cs="Courier New"/>
          <w:noProof/>
          <w:color w:val="A9B7C6"/>
          <w:kern w:val="0"/>
          <w:sz w:val="20"/>
          <w:szCs w:val="20"/>
          <w:lang w:eastAsia="nl-BE"/>
          <w14:ligatures w14:val="none"/>
        </w:rPr>
        <w:t>UUID roomId)</w:t>
      </w:r>
      <w:r w:rsidRPr="00CE1E29">
        <w:rPr>
          <w:rFonts w:ascii="Courier New" w:eastAsia="Times New Roman" w:hAnsi="Courier New" w:cs="Courier New"/>
          <w:noProof/>
          <w:color w:val="CC7832"/>
          <w:kern w:val="0"/>
          <w:sz w:val="20"/>
          <w:szCs w:val="20"/>
          <w:lang w:eastAsia="nl-BE"/>
          <w14:ligatures w14:val="none"/>
        </w:rPr>
        <w:t>;</w:t>
      </w:r>
      <w:r w:rsidRPr="00CE1E29">
        <w:rPr>
          <w:rFonts w:ascii="Courier New" w:eastAsia="Times New Roman" w:hAnsi="Courier New" w:cs="Courier New"/>
          <w:noProof/>
          <w:color w:val="CC7832"/>
          <w:kern w:val="0"/>
          <w:sz w:val="20"/>
          <w:szCs w:val="20"/>
          <w:lang w:eastAsia="nl-BE"/>
          <w14:ligatures w14:val="none"/>
        </w:rPr>
        <w:br/>
      </w:r>
      <w:r w:rsidRPr="00CE1E29">
        <w:rPr>
          <w:rFonts w:ascii="Courier New" w:eastAsia="Times New Roman" w:hAnsi="Courier New" w:cs="Courier New"/>
          <w:noProof/>
          <w:color w:val="CC7832"/>
          <w:kern w:val="0"/>
          <w:sz w:val="20"/>
          <w:szCs w:val="20"/>
          <w:lang w:eastAsia="nl-BE"/>
          <w14:ligatures w14:val="none"/>
        </w:rPr>
        <w:br/>
        <w:t xml:space="preserve">    </w:t>
      </w:r>
      <w:r w:rsidRPr="00CE1E29">
        <w:rPr>
          <w:rFonts w:ascii="Courier New" w:eastAsia="Times New Roman" w:hAnsi="Courier New" w:cs="Courier New"/>
          <w:noProof/>
          <w:color w:val="BBB529"/>
          <w:kern w:val="0"/>
          <w:sz w:val="20"/>
          <w:szCs w:val="20"/>
          <w:lang w:eastAsia="nl-BE"/>
          <w14:ligatures w14:val="none"/>
        </w:rPr>
        <w:t>@Query</w:t>
      </w:r>
      <w:r w:rsidRPr="00CE1E29">
        <w:rPr>
          <w:rFonts w:ascii="Courier New" w:eastAsia="Times New Roman" w:hAnsi="Courier New" w:cs="Courier New"/>
          <w:noProof/>
          <w:color w:val="A9B7C6"/>
          <w:kern w:val="0"/>
          <w:sz w:val="20"/>
          <w:szCs w:val="20"/>
          <w:lang w:eastAsia="nl-BE"/>
          <w14:ligatures w14:val="none"/>
        </w:rPr>
        <w:t xml:space="preserve">(value = </w:t>
      </w:r>
      <w:r w:rsidRPr="00CE1E29">
        <w:rPr>
          <w:rFonts w:ascii="Courier New" w:eastAsia="Times New Roman" w:hAnsi="Courier New" w:cs="Courier New"/>
          <w:noProof/>
          <w:color w:val="6A8759"/>
          <w:kern w:val="0"/>
          <w:sz w:val="20"/>
          <w:szCs w:val="20"/>
          <w:lang w:eastAsia="nl-BE"/>
          <w14:ligatures w14:val="none"/>
        </w:rPr>
        <w:t>"""</w:t>
      </w:r>
      <w:r w:rsidRPr="00CE1E29">
        <w:rPr>
          <w:rFonts w:ascii="Courier New" w:eastAsia="Times New Roman" w:hAnsi="Courier New" w:cs="Courier New"/>
          <w:noProof/>
          <w:color w:val="6A8759"/>
          <w:kern w:val="0"/>
          <w:sz w:val="20"/>
          <w:szCs w:val="20"/>
          <w:lang w:eastAsia="nl-BE"/>
          <w14:ligatures w14:val="none"/>
        </w:rPr>
        <w:br/>
      </w:r>
      <w:r w:rsidRPr="00CE1E29">
        <w:rPr>
          <w:rFonts w:ascii="Courier New" w:eastAsia="Times New Roman" w:hAnsi="Courier New" w:cs="Courier New"/>
          <w:noProof/>
          <w:color w:val="6A8759"/>
          <w:kern w:val="0"/>
          <w:sz w:val="20"/>
          <w:szCs w:val="20"/>
          <w:shd w:val="clear" w:color="auto" w:fill="364135"/>
          <w:lang w:eastAsia="nl-BE"/>
          <w14:ligatures w14:val="none"/>
        </w:rPr>
        <w:t xml:space="preserve">        SELECT DISTINCT s.sensor_type</w:t>
      </w:r>
      <w:r w:rsidRPr="00CE1E29">
        <w:rPr>
          <w:rFonts w:ascii="Courier New" w:eastAsia="Times New Roman" w:hAnsi="Courier New" w:cs="Courier New"/>
          <w:noProof/>
          <w:color w:val="6A8759"/>
          <w:kern w:val="0"/>
          <w:sz w:val="20"/>
          <w:szCs w:val="20"/>
          <w:shd w:val="clear" w:color="auto" w:fill="364135"/>
          <w:lang w:eastAsia="nl-BE"/>
          <w14:ligatures w14:val="none"/>
        </w:rPr>
        <w:br/>
        <w:t xml:space="preserve">        FROM room r</w:t>
      </w:r>
      <w:r w:rsidRPr="00CE1E29">
        <w:rPr>
          <w:rFonts w:ascii="Courier New" w:eastAsia="Times New Roman" w:hAnsi="Courier New" w:cs="Courier New"/>
          <w:noProof/>
          <w:color w:val="6A8759"/>
          <w:kern w:val="0"/>
          <w:sz w:val="20"/>
          <w:szCs w:val="20"/>
          <w:shd w:val="clear" w:color="auto" w:fill="364135"/>
          <w:lang w:eastAsia="nl-BE"/>
          <w14:ligatures w14:val="none"/>
        </w:rPr>
        <w:br/>
        <w:t xml:space="preserve">        JOIN sensor s ON r.id = s.room_id</w:t>
      </w:r>
      <w:r w:rsidRPr="00CE1E29">
        <w:rPr>
          <w:rFonts w:ascii="Courier New" w:eastAsia="Times New Roman" w:hAnsi="Courier New" w:cs="Courier New"/>
          <w:noProof/>
          <w:color w:val="6A8759"/>
          <w:kern w:val="0"/>
          <w:sz w:val="20"/>
          <w:szCs w:val="20"/>
          <w:shd w:val="clear" w:color="auto" w:fill="364135"/>
          <w:lang w:eastAsia="nl-BE"/>
          <w14:ligatures w14:val="none"/>
        </w:rPr>
        <w:br/>
        <w:t xml:space="preserve">        WHERE r.location_id = ?1</w:t>
      </w:r>
      <w:r w:rsidRPr="00CE1E29">
        <w:rPr>
          <w:rFonts w:ascii="Courier New" w:eastAsia="Times New Roman" w:hAnsi="Courier New" w:cs="Courier New"/>
          <w:noProof/>
          <w:color w:val="6A8759"/>
          <w:kern w:val="0"/>
          <w:sz w:val="20"/>
          <w:szCs w:val="20"/>
          <w:shd w:val="clear" w:color="auto" w:fill="364135"/>
          <w:lang w:eastAsia="nl-BE"/>
          <w14:ligatures w14:val="none"/>
        </w:rPr>
        <w:br/>
        <w:t xml:space="preserve">        ORDER BY 1</w:t>
      </w:r>
      <w:r w:rsidRPr="00CE1E29">
        <w:rPr>
          <w:rFonts w:ascii="Courier New" w:eastAsia="Times New Roman" w:hAnsi="Courier New" w:cs="Courier New"/>
          <w:noProof/>
          <w:color w:val="6A8759"/>
          <w:kern w:val="0"/>
          <w:sz w:val="20"/>
          <w:szCs w:val="20"/>
          <w:shd w:val="clear" w:color="auto" w:fill="364135"/>
          <w:lang w:eastAsia="nl-BE"/>
          <w14:ligatures w14:val="none"/>
        </w:rPr>
        <w:br/>
        <w:t xml:space="preserve">        </w:t>
      </w:r>
      <w:r w:rsidRPr="00CE1E29">
        <w:rPr>
          <w:rFonts w:ascii="Courier New" w:eastAsia="Times New Roman" w:hAnsi="Courier New" w:cs="Courier New"/>
          <w:noProof/>
          <w:color w:val="6A8759"/>
          <w:kern w:val="0"/>
          <w:sz w:val="20"/>
          <w:szCs w:val="20"/>
          <w:lang w:eastAsia="nl-BE"/>
          <w14:ligatures w14:val="none"/>
        </w:rPr>
        <w:t>"""</w:t>
      </w:r>
      <w:r w:rsidRPr="00CE1E29">
        <w:rPr>
          <w:rFonts w:ascii="Courier New" w:eastAsia="Times New Roman" w:hAnsi="Courier New" w:cs="Courier New"/>
          <w:noProof/>
          <w:color w:val="CC7832"/>
          <w:kern w:val="0"/>
          <w:sz w:val="20"/>
          <w:szCs w:val="20"/>
          <w:lang w:eastAsia="nl-BE"/>
          <w14:ligatures w14:val="none"/>
        </w:rPr>
        <w:t xml:space="preserve">, </w:t>
      </w:r>
      <w:r w:rsidRPr="00CE1E29">
        <w:rPr>
          <w:rFonts w:ascii="Courier New" w:eastAsia="Times New Roman" w:hAnsi="Courier New" w:cs="Courier New"/>
          <w:noProof/>
          <w:color w:val="A9B7C6"/>
          <w:kern w:val="0"/>
          <w:sz w:val="20"/>
          <w:szCs w:val="20"/>
          <w:lang w:eastAsia="nl-BE"/>
          <w14:ligatures w14:val="none"/>
        </w:rPr>
        <w:t xml:space="preserve">nativeQuery = </w:t>
      </w:r>
      <w:r w:rsidRPr="00CE1E29">
        <w:rPr>
          <w:rFonts w:ascii="Courier New" w:eastAsia="Times New Roman" w:hAnsi="Courier New" w:cs="Courier New"/>
          <w:noProof/>
          <w:color w:val="CC7832"/>
          <w:kern w:val="0"/>
          <w:sz w:val="20"/>
          <w:szCs w:val="20"/>
          <w:lang w:eastAsia="nl-BE"/>
          <w14:ligatures w14:val="none"/>
        </w:rPr>
        <w:t>true</w:t>
      </w:r>
      <w:r w:rsidRPr="00CE1E29">
        <w:rPr>
          <w:rFonts w:ascii="Courier New" w:eastAsia="Times New Roman" w:hAnsi="Courier New" w:cs="Courier New"/>
          <w:noProof/>
          <w:color w:val="A9B7C6"/>
          <w:kern w:val="0"/>
          <w:sz w:val="20"/>
          <w:szCs w:val="20"/>
          <w:lang w:eastAsia="nl-BE"/>
          <w14:ligatures w14:val="none"/>
        </w:rPr>
        <w:t>)</w:t>
      </w:r>
      <w:r w:rsidRPr="00CE1E29">
        <w:rPr>
          <w:rFonts w:ascii="Courier New" w:eastAsia="Times New Roman" w:hAnsi="Courier New" w:cs="Courier New"/>
          <w:noProof/>
          <w:color w:val="A9B7C6"/>
          <w:kern w:val="0"/>
          <w:sz w:val="20"/>
          <w:szCs w:val="20"/>
          <w:lang w:eastAsia="nl-BE"/>
          <w14:ligatures w14:val="none"/>
        </w:rPr>
        <w:br/>
        <w:t xml:space="preserve">    Optional&lt;List&lt;Integer&gt;&gt; </w:t>
      </w:r>
      <w:r w:rsidRPr="00CE1E29">
        <w:rPr>
          <w:rFonts w:ascii="Courier New" w:eastAsia="Times New Roman" w:hAnsi="Courier New" w:cs="Courier New"/>
          <w:noProof/>
          <w:color w:val="FFC66D"/>
          <w:kern w:val="0"/>
          <w:sz w:val="20"/>
          <w:szCs w:val="20"/>
          <w:lang w:eastAsia="nl-BE"/>
          <w14:ligatures w14:val="none"/>
        </w:rPr>
        <w:t>findSensorTypesByLocationId</w:t>
      </w:r>
      <w:r w:rsidRPr="00CE1E29">
        <w:rPr>
          <w:rFonts w:ascii="Courier New" w:eastAsia="Times New Roman" w:hAnsi="Courier New" w:cs="Courier New"/>
          <w:noProof/>
          <w:color w:val="A9B7C6"/>
          <w:kern w:val="0"/>
          <w:sz w:val="20"/>
          <w:szCs w:val="20"/>
          <w:lang w:eastAsia="nl-BE"/>
          <w14:ligatures w14:val="none"/>
        </w:rPr>
        <w:t>(UUID locationId)</w:t>
      </w:r>
      <w:r w:rsidRPr="00CE1E29">
        <w:rPr>
          <w:rFonts w:ascii="Courier New" w:eastAsia="Times New Roman" w:hAnsi="Courier New" w:cs="Courier New"/>
          <w:noProof/>
          <w:color w:val="CC7832"/>
          <w:kern w:val="0"/>
          <w:sz w:val="20"/>
          <w:szCs w:val="20"/>
          <w:lang w:eastAsia="nl-BE"/>
          <w14:ligatures w14:val="none"/>
        </w:rPr>
        <w:t>;</w:t>
      </w:r>
      <w:r w:rsidRPr="00CE1E29">
        <w:rPr>
          <w:rFonts w:ascii="Courier New" w:eastAsia="Times New Roman" w:hAnsi="Courier New" w:cs="Courier New"/>
          <w:noProof/>
          <w:color w:val="CC7832"/>
          <w:kern w:val="0"/>
          <w:sz w:val="20"/>
          <w:szCs w:val="20"/>
          <w:lang w:eastAsia="nl-BE"/>
          <w14:ligatures w14:val="none"/>
        </w:rPr>
        <w:br/>
      </w:r>
      <w:r w:rsidRPr="00CE1E29">
        <w:rPr>
          <w:rFonts w:ascii="Courier New" w:eastAsia="Times New Roman" w:hAnsi="Courier New" w:cs="Courier New"/>
          <w:noProof/>
          <w:color w:val="A9B7C6"/>
          <w:kern w:val="0"/>
          <w:sz w:val="20"/>
          <w:szCs w:val="20"/>
          <w:lang w:eastAsia="nl-BE"/>
          <w14:ligatures w14:val="none"/>
        </w:rPr>
        <w:t>}</w:t>
      </w:r>
    </w:p>
    <w:p w14:paraId="4F1F3E5B" w14:textId="77777777" w:rsidR="00CE1E29" w:rsidRPr="00D97FD6" w:rsidRDefault="00CE1E29" w:rsidP="00CE1E29">
      <w:pPr>
        <w:rPr>
          <w:lang w:eastAsia="nl-BE"/>
        </w:rPr>
      </w:pPr>
    </w:p>
    <w:p w14:paraId="1CDF8FC2" w14:textId="697EF5AD" w:rsidR="00CE1E29" w:rsidRDefault="00BE5997" w:rsidP="001A4EB7">
      <w:pPr>
        <w:rPr>
          <w:lang w:eastAsia="nl-BE"/>
        </w:rPr>
      </w:pPr>
      <w:r w:rsidRPr="00BE5997">
        <w:rPr>
          <w:lang w:eastAsia="nl-BE"/>
        </w:rPr>
        <w:t>Indien complexere zoekopdrachten vereist waren, konden we gebruikmaken van de @Query-annotatie om aangepaste SQL- of JPQL-query’s te schrijven, bijvoorbeeld voor specifieke filtering of joins.</w:t>
      </w:r>
    </w:p>
    <w:p w14:paraId="114A249A" w14:textId="77777777" w:rsidR="001E2A09" w:rsidRDefault="001E2A09" w:rsidP="001E2A09">
      <w:r>
        <w:lastRenderedPageBreak/>
        <w:t xml:space="preserve">Omdat TimescaleDB gebaseerd is op PostgreSQL, was het volledig compatibel met JPA. Hoewel JPA standaard niet alle Timescale-specifieke functionaliteiten ondersteunt (zoals </w:t>
      </w:r>
      <w:r>
        <w:rPr>
          <w:rStyle w:val="HTMLCode"/>
          <w:rFonts w:eastAsiaTheme="majorEastAsia"/>
        </w:rPr>
        <w:t>time_bucket()</w:t>
      </w:r>
      <w:r>
        <w:t xml:space="preserve"> of hypertable-partitionering), konden we de basisinteracties — CRUD-operaties, joins en filters — probleemloos uitvoeren via Spring Data. Voor specifieke analysequery’s maakten we gebruik van native queries om de volledige kracht van TimescaleDB te benutten.</w:t>
      </w:r>
    </w:p>
    <w:p w14:paraId="45B3DF70" w14:textId="77777777" w:rsidR="001E2A09" w:rsidRDefault="001E2A09" w:rsidP="001E2A09">
      <w:pPr>
        <w:rPr>
          <w:rFonts w:ascii="Times New Roman" w:hAnsi="Times New Roman" w:cs="Times New Roman"/>
          <w:sz w:val="24"/>
        </w:rPr>
      </w:pPr>
    </w:p>
    <w:p w14:paraId="646AD1D4" w14:textId="77777777" w:rsidR="001E2A09" w:rsidRDefault="001E2A09" w:rsidP="001E2A09">
      <w:r>
        <w:t>Deze technologie stelde ons in staat om een schaalbare, onderhoudbare en veilige data access layer op te zetten, zonder onnodige boilerplate-code. Spring Data JPA was een essentieel onderdeel van de backendarchitectuur en droeg bij aan een snellere en consistenter ontwikkelcyclus.</w:t>
      </w:r>
    </w:p>
    <w:p w14:paraId="595E0707" w14:textId="4004214F" w:rsidR="00CE1E29" w:rsidRDefault="004A125D" w:rsidP="00CE1E29">
      <w:pPr>
        <w:pStyle w:val="Kop1"/>
        <w:rPr>
          <w:lang w:eastAsia="nl-BE"/>
        </w:rPr>
      </w:pPr>
      <w:bookmarkStart w:id="29" w:name="_Toc199513807"/>
      <w:r w:rsidRPr="005862CD">
        <w:rPr>
          <w:lang w:eastAsia="nl-BE"/>
        </w:rPr>
        <w:t>Sensorintegratie &amp; Things</w:t>
      </w:r>
      <w:r w:rsidR="00262EDA">
        <w:rPr>
          <w:lang w:eastAsia="nl-BE"/>
        </w:rPr>
        <w:t>B</w:t>
      </w:r>
      <w:r w:rsidRPr="005862CD">
        <w:rPr>
          <w:lang w:eastAsia="nl-BE"/>
        </w:rPr>
        <w:t>oard</w:t>
      </w:r>
      <w:bookmarkEnd w:id="29"/>
    </w:p>
    <w:p w14:paraId="2813963B" w14:textId="77777777" w:rsidR="001E2A09" w:rsidRDefault="001E2A09" w:rsidP="001E2A09">
      <w:r>
        <w:t>In dit hoofdstuk lichten we toe wat ThingsBoard is, waarom het belangrijk was binnen ons project, hoe we het precies hebben ingezet, en welke voordelen en beperkingen we ervaren hebben. We gebruikten ThingsBoard als centraal platform voor het ontvangen, beheren en visualiseren van sensordata. De keuze voor ThingsBoard kwam deels voort uit de projectvereisten — Faros wilde graag ervaring opdoen met dit platform — maar bleek ook technisch gezien een waardevolle keuze.</w:t>
      </w:r>
    </w:p>
    <w:p w14:paraId="6857D6B4" w14:textId="77777777" w:rsidR="001E2A09" w:rsidRDefault="001E2A09" w:rsidP="001E2A09">
      <w:pPr>
        <w:rPr>
          <w:rFonts w:ascii="Times New Roman" w:hAnsi="Times New Roman" w:cs="Times New Roman"/>
          <w:sz w:val="24"/>
        </w:rPr>
      </w:pPr>
    </w:p>
    <w:p w14:paraId="12770DB5" w14:textId="77777777" w:rsidR="001E2A09" w:rsidRDefault="001E2A09" w:rsidP="001E2A09">
      <w:r>
        <w:t>De kracht van ThingsBoard ligt vooral in de brede waaier aan integratiemogelijkheden. Organisaties die reeds bestaande infrastructuur gebruiken (zoals sensoren die via The Things Stack of andere MQTT-brokers communiceren), kunnen dankzij kant-en-klare connectoren eenvoudig integreren met ThingsBoard. Dit maakt het platform bijzonder flexibel en inzetbaar in uiteenlopende contexten.</w:t>
      </w:r>
    </w:p>
    <w:p w14:paraId="75C9E6B9" w14:textId="47D6C85C" w:rsidR="004A125D" w:rsidRDefault="004A125D" w:rsidP="004A125D">
      <w:pPr>
        <w:pStyle w:val="Kop2"/>
      </w:pPr>
      <w:bookmarkStart w:id="30" w:name="_Toc199513808"/>
      <w:r w:rsidRPr="005862CD">
        <w:t>Wat is Things</w:t>
      </w:r>
      <w:r w:rsidR="00262EDA">
        <w:t>B</w:t>
      </w:r>
      <w:r w:rsidRPr="005862CD">
        <w:t>oard</w:t>
      </w:r>
      <w:bookmarkEnd w:id="30"/>
    </w:p>
    <w:p w14:paraId="4EDFD464" w14:textId="77777777" w:rsidR="001E2A09" w:rsidRDefault="001E2A09" w:rsidP="001E2A09">
      <w:pPr>
        <w:rPr>
          <w:lang w:eastAsia="nl-BE"/>
        </w:rPr>
      </w:pPr>
      <w:r w:rsidRPr="001E2A09">
        <w:rPr>
          <w:lang w:eastAsia="nl-BE"/>
        </w:rPr>
        <w:t>ThingsBoard is een open-source IoT-platform dat ontworpen is om op schaal sensorgegevens te verzamelen, apparaten te beheren en inzichten te visualiseren via interactieve dashboards. Het ondersteunt gangbare protocollen zoals MQTT, HTTP en CoAP, waardoor het eenvoudig integreert met diverse hardware-oplossingen.</w:t>
      </w:r>
    </w:p>
    <w:p w14:paraId="03D5F0B8" w14:textId="77777777" w:rsidR="001E2A09" w:rsidRPr="001E2A09" w:rsidRDefault="001E2A09" w:rsidP="001E2A09">
      <w:pPr>
        <w:rPr>
          <w:lang w:eastAsia="nl-BE"/>
        </w:rPr>
      </w:pPr>
    </w:p>
    <w:p w14:paraId="7BE3D9A4" w14:textId="77777777" w:rsidR="001E2A09" w:rsidRPr="001E2A09" w:rsidRDefault="001E2A09" w:rsidP="001E2A09">
      <w:pPr>
        <w:rPr>
          <w:lang w:eastAsia="nl-BE"/>
        </w:rPr>
      </w:pPr>
      <w:r w:rsidRPr="001E2A09">
        <w:rPr>
          <w:lang w:eastAsia="nl-BE"/>
        </w:rPr>
        <w:t>Belangrijke kenmerken van ThingsBoard zijn:</w:t>
      </w:r>
    </w:p>
    <w:p w14:paraId="6F215632" w14:textId="77777777" w:rsidR="001E2A09" w:rsidRPr="001E2A09" w:rsidRDefault="001E2A09" w:rsidP="001E2A09">
      <w:pPr>
        <w:numPr>
          <w:ilvl w:val="0"/>
          <w:numId w:val="78"/>
        </w:numPr>
        <w:rPr>
          <w:lang w:eastAsia="nl-BE"/>
        </w:rPr>
      </w:pPr>
      <w:r w:rsidRPr="001E2A09">
        <w:rPr>
          <w:b/>
          <w:bCs/>
          <w:lang w:eastAsia="nl-BE"/>
        </w:rPr>
        <w:t>Device management</w:t>
      </w:r>
      <w:r w:rsidRPr="001E2A09">
        <w:rPr>
          <w:lang w:eastAsia="nl-BE"/>
        </w:rPr>
        <w:t>: het registreren, groeperen en configureren van apparaten.</w:t>
      </w:r>
    </w:p>
    <w:p w14:paraId="6CF4B279" w14:textId="77777777" w:rsidR="001E2A09" w:rsidRPr="001E2A09" w:rsidRDefault="001E2A09" w:rsidP="001E2A09">
      <w:pPr>
        <w:numPr>
          <w:ilvl w:val="0"/>
          <w:numId w:val="78"/>
        </w:numPr>
        <w:rPr>
          <w:lang w:eastAsia="nl-BE"/>
        </w:rPr>
      </w:pPr>
      <w:r w:rsidRPr="001E2A09">
        <w:rPr>
          <w:b/>
          <w:bCs/>
          <w:lang w:eastAsia="nl-BE"/>
        </w:rPr>
        <w:t>Realtime data</w:t>
      </w:r>
      <w:r w:rsidRPr="001E2A09">
        <w:rPr>
          <w:lang w:eastAsia="nl-BE"/>
        </w:rPr>
        <w:t>: inkomende data worden onmiddellijk verwerkt en getoond op dashboards.</w:t>
      </w:r>
    </w:p>
    <w:p w14:paraId="026FC4F8" w14:textId="77777777" w:rsidR="001E2A09" w:rsidRPr="001E2A09" w:rsidRDefault="001E2A09" w:rsidP="001E2A09">
      <w:pPr>
        <w:numPr>
          <w:ilvl w:val="0"/>
          <w:numId w:val="78"/>
        </w:numPr>
        <w:rPr>
          <w:lang w:eastAsia="nl-BE"/>
        </w:rPr>
      </w:pPr>
      <w:r w:rsidRPr="001E2A09">
        <w:rPr>
          <w:b/>
          <w:bCs/>
          <w:lang w:eastAsia="nl-BE"/>
        </w:rPr>
        <w:t>Rule engine</w:t>
      </w:r>
      <w:r w:rsidRPr="001E2A09">
        <w:rPr>
          <w:lang w:eastAsia="nl-BE"/>
        </w:rPr>
        <w:t>: via regels kunnen acties worden gedefinieerd (bijvoorbeeld een melding sturen bij overschrijding van een drempelwaarde).</w:t>
      </w:r>
    </w:p>
    <w:p w14:paraId="14E41F0F" w14:textId="77777777" w:rsidR="001E2A09" w:rsidRPr="001E2A09" w:rsidRDefault="001E2A09" w:rsidP="001E2A09">
      <w:pPr>
        <w:numPr>
          <w:ilvl w:val="0"/>
          <w:numId w:val="78"/>
        </w:numPr>
        <w:rPr>
          <w:lang w:eastAsia="nl-BE"/>
        </w:rPr>
      </w:pPr>
      <w:r w:rsidRPr="001E2A09">
        <w:rPr>
          <w:b/>
          <w:bCs/>
          <w:lang w:eastAsia="nl-BE"/>
        </w:rPr>
        <w:t>Dashboards</w:t>
      </w:r>
      <w:r w:rsidRPr="001E2A09">
        <w:rPr>
          <w:lang w:eastAsia="nl-BE"/>
        </w:rPr>
        <w:t>: gebruiksvriendelijke dashboards kunnen visueel samengesteld worden voor directe inzichten.</w:t>
      </w:r>
    </w:p>
    <w:p w14:paraId="0E884870" w14:textId="77777777" w:rsidR="001E2A09" w:rsidRDefault="001E2A09" w:rsidP="001E2A09">
      <w:pPr>
        <w:numPr>
          <w:ilvl w:val="0"/>
          <w:numId w:val="78"/>
        </w:numPr>
        <w:rPr>
          <w:lang w:eastAsia="nl-BE"/>
        </w:rPr>
      </w:pPr>
      <w:r w:rsidRPr="001E2A09">
        <w:rPr>
          <w:b/>
          <w:bCs/>
          <w:lang w:eastAsia="nl-BE"/>
        </w:rPr>
        <w:t>API’s</w:t>
      </w:r>
      <w:r w:rsidRPr="001E2A09">
        <w:rPr>
          <w:lang w:eastAsia="nl-BE"/>
        </w:rPr>
        <w:t>: ThingsBoard biedt een uitgebreide REST API waarmee externe systemen gegevens kunnen opvragen of wijzigen.</w:t>
      </w:r>
    </w:p>
    <w:p w14:paraId="7598F85E" w14:textId="77777777" w:rsidR="001E2A09" w:rsidRPr="001E2A09" w:rsidRDefault="001E2A09" w:rsidP="001E2A09">
      <w:pPr>
        <w:rPr>
          <w:lang w:eastAsia="nl-BE"/>
        </w:rPr>
      </w:pPr>
    </w:p>
    <w:p w14:paraId="1D4FADD5" w14:textId="77777777" w:rsidR="001E2A09" w:rsidRDefault="001E2A09" w:rsidP="001E2A09">
      <w:pPr>
        <w:rPr>
          <w:lang w:eastAsia="nl-BE"/>
        </w:rPr>
      </w:pPr>
      <w:r w:rsidRPr="001E2A09">
        <w:rPr>
          <w:lang w:eastAsia="nl-BE"/>
        </w:rPr>
        <w:t>In ons project fungeerde ThingsBoard als een tussenlaag tussen de fysieke sensoren en onze backendapplicatie. De sensoren — geprogrammeerd in C++ — verstuurden gegevens via het MQTT-protocol naar de ThingsBoard MQTT-broker. Daar werd de data opgevangen en opgeslagen. Onze backend maakte op zijn beurt gebruik van de REST API van ThingsBoard om op vaste tijdsintervallen relevante informatie (zoals sensorwaarden, metadata en configuraties) op te halen. Deze aanpak zorgde voor een duidelijke scheiding van verantwoordelijkheden en ontlastte onze backend.</w:t>
      </w:r>
    </w:p>
    <w:p w14:paraId="4376BAE4" w14:textId="77777777" w:rsidR="001E2A09" w:rsidRPr="001E2A09" w:rsidRDefault="001E2A09" w:rsidP="001E2A09">
      <w:pPr>
        <w:rPr>
          <w:lang w:eastAsia="nl-BE"/>
        </w:rPr>
      </w:pPr>
    </w:p>
    <w:p w14:paraId="14CC8040" w14:textId="77777777" w:rsidR="001E2A09" w:rsidRPr="001E2A09" w:rsidRDefault="001E2A09" w:rsidP="001E2A09">
      <w:pPr>
        <w:rPr>
          <w:lang w:eastAsia="nl-BE"/>
        </w:rPr>
      </w:pPr>
      <w:r w:rsidRPr="001E2A09">
        <w:rPr>
          <w:lang w:eastAsia="nl-BE"/>
        </w:rPr>
        <w:t>In de volgende paragraaf gaan we dieper in op de technische koppeling tussen sensoren en ThingsBoard, evenals de gegevensstroom binnen het systeem.</w:t>
      </w:r>
    </w:p>
    <w:p w14:paraId="72DDA47E" w14:textId="77777777" w:rsidR="00262EDA" w:rsidRPr="00262EDA" w:rsidRDefault="00262EDA" w:rsidP="00262EDA">
      <w:pPr>
        <w:rPr>
          <w:lang w:val="nl-NL" w:eastAsia="nl-BE"/>
        </w:rPr>
      </w:pPr>
    </w:p>
    <w:p w14:paraId="2DC49117" w14:textId="12131EAD" w:rsidR="004A125D" w:rsidRDefault="004A125D" w:rsidP="004A125D">
      <w:pPr>
        <w:pStyle w:val="Kop2"/>
      </w:pPr>
      <w:bookmarkStart w:id="31" w:name="_Toc199513809"/>
      <w:r w:rsidRPr="005862CD">
        <w:lastRenderedPageBreak/>
        <w:t>Koppeling met sensoren</w:t>
      </w:r>
      <w:bookmarkEnd w:id="31"/>
    </w:p>
    <w:p w14:paraId="7381DEF1" w14:textId="77777777" w:rsidR="001E2A09" w:rsidRDefault="001E2A09" w:rsidP="001E2A09">
      <w:r>
        <w:t>Voordat we dieper ingaan op de technische koppeling tussen onze sensoren en ThingsBoard, is het zinvol om kort stil te staan bij het type hardware dat we gebruikten en de motivatie achter deze keuze.</w:t>
      </w:r>
    </w:p>
    <w:p w14:paraId="2623C64C" w14:textId="77777777" w:rsidR="001E2A09" w:rsidRDefault="001E2A09" w:rsidP="001E2A09">
      <w:pPr>
        <w:rPr>
          <w:rFonts w:ascii="Times New Roman" w:hAnsi="Times New Roman" w:cs="Times New Roman"/>
          <w:sz w:val="24"/>
        </w:rPr>
      </w:pPr>
    </w:p>
    <w:p w14:paraId="5852BFB5" w14:textId="77777777" w:rsidR="001E2A09" w:rsidRDefault="001E2A09" w:rsidP="001E2A09">
      <w:r>
        <w:t xml:space="preserve">Voor dit project kozen we voor de </w:t>
      </w:r>
      <w:r>
        <w:rPr>
          <w:rStyle w:val="Zwaar"/>
        </w:rPr>
        <w:t>SenseCAP D1 Pro</w:t>
      </w:r>
      <w:r>
        <w:t>, een modulaire sensorhub ontwikkeld door Seeed Studio. Dit toestel is ontworpen met het oog op toegankelijkheid voor zowel beginnende als gevorderde ontwikkelaars en blinkt uit in uitbreidbaarheid en gebruiksgemak.</w:t>
      </w:r>
    </w:p>
    <w:p w14:paraId="20615669" w14:textId="77777777" w:rsidR="001E2A09" w:rsidRDefault="001E2A09" w:rsidP="001E2A09"/>
    <w:p w14:paraId="79915BD7" w14:textId="77777777" w:rsidR="001E2A09" w:rsidRDefault="001E2A09" w:rsidP="001E2A09">
      <w:r>
        <w:t>De SenseCAP D1 Pro is standaard uitgerust met ingebouwde sensoren voor onder meer temperatuur, luchtvochtigheid en lichtintensiteit, en kan eenvoudig worden uitgebreid met een breed scala aan Grove-sensoren. Grove is een plug-and-play ecosysteem van Seeed Studio, waarmee componenten zonder solderen of complexe bedrading aangesloten kunnen worden. Deze flexibiliteit was een belangrijk voordeel, aangezien we tijdens het project met verschillende sensortypes experimenteerden en onze opstellingen regelmatig moesten aanpassen.</w:t>
      </w:r>
    </w:p>
    <w:p w14:paraId="215BCD3C" w14:textId="77777777" w:rsidR="001E2A09" w:rsidRDefault="001E2A09" w:rsidP="001E2A09"/>
    <w:p w14:paraId="587D462F" w14:textId="77777777" w:rsidR="001E2A09" w:rsidRDefault="001E2A09" w:rsidP="001E2A09">
      <w:r>
        <w:t>Daarnaast beschikt de hub over een geïntegreerd display, waarop onder meer de wifi-verbinding geconfigureerd kan worden en waarop in real-time sensorwaarden en tijdsinformatie worden weergegeven. Dit maakte het tijdens de ontwikkelings- en testfase bijzonder eenvoudig om te controleren of de hardware correct functioneerde.</w:t>
      </w:r>
    </w:p>
    <w:p w14:paraId="622BC288" w14:textId="77777777" w:rsidR="00731056" w:rsidRDefault="00731056" w:rsidP="0014371D">
      <w:pPr>
        <w:rPr>
          <w:noProof/>
        </w:rPr>
      </w:pPr>
    </w:p>
    <w:p w14:paraId="04721ED2" w14:textId="29151FEE" w:rsidR="003F7E36" w:rsidRDefault="00731056" w:rsidP="003F7E36">
      <w:pPr>
        <w:jc w:val="center"/>
        <w:rPr>
          <w:lang w:val="nl-NL" w:eastAsia="nl-BE"/>
        </w:rPr>
      </w:pPr>
      <w:r>
        <w:rPr>
          <w:noProof/>
        </w:rPr>
        <w:drawing>
          <wp:inline distT="0" distB="0" distL="0" distR="0" wp14:anchorId="3D76BFE9" wp14:editId="5530D953">
            <wp:extent cx="5017762" cy="3343699"/>
            <wp:effectExtent l="0" t="0" r="0" b="9525"/>
            <wp:docPr id="850708289" name="Afbeelding 63" descr="SenseCAP Indicator D1P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eCAP Indicator D1Pro"/>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28462" cy="3350829"/>
                    </a:xfrm>
                    <a:prstGeom prst="rect">
                      <a:avLst/>
                    </a:prstGeom>
                    <a:noFill/>
                    <a:ln>
                      <a:noFill/>
                    </a:ln>
                  </pic:spPr>
                </pic:pic>
              </a:graphicData>
            </a:graphic>
          </wp:inline>
        </w:drawing>
      </w:r>
    </w:p>
    <w:p w14:paraId="24B5611A" w14:textId="7E8AC5A2" w:rsidR="003F7E36" w:rsidRPr="003F7E36" w:rsidRDefault="003F7E36" w:rsidP="003F7E36">
      <w:pPr>
        <w:pStyle w:val="AfbeeldingBijschrift"/>
      </w:pPr>
      <w:r w:rsidRPr="003F7E36">
        <w:t>SenseCAP D1 Pro</w:t>
      </w:r>
    </w:p>
    <w:p w14:paraId="12F6ADB7" w14:textId="77777777" w:rsidR="0014371D" w:rsidRDefault="0014371D" w:rsidP="0014371D">
      <w:pPr>
        <w:rPr>
          <w:lang w:val="nl-NL" w:eastAsia="nl-BE"/>
        </w:rPr>
      </w:pPr>
    </w:p>
    <w:p w14:paraId="70A4DAE9" w14:textId="77E85286" w:rsidR="001E2A09" w:rsidRDefault="001E2A09" w:rsidP="001E2A09">
      <w:pPr>
        <w:rPr>
          <w:lang w:eastAsia="nl-BE"/>
        </w:rPr>
      </w:pPr>
      <w:r w:rsidRPr="001E2A09">
        <w:rPr>
          <w:lang w:eastAsia="nl-BE"/>
        </w:rPr>
        <w:t>Aangezien onze ervaring met embedded</w:t>
      </w:r>
      <w:r>
        <w:rPr>
          <w:lang w:eastAsia="nl-BE"/>
        </w:rPr>
        <w:t xml:space="preserve"> software</w:t>
      </w:r>
      <w:r w:rsidRPr="001E2A09">
        <w:rPr>
          <w:lang w:eastAsia="nl-BE"/>
        </w:rPr>
        <w:t xml:space="preserve"> development beperkt was, maakten we dankbaar gebruik van de open-source voorbeelden die Seeed Studio beschikbaar stelde. Een concreet voorbeeld hiervan is de </w:t>
      </w:r>
      <w:r w:rsidRPr="001E2A09">
        <w:rPr>
          <w:b/>
          <w:bCs/>
          <w:lang w:eastAsia="nl-BE"/>
        </w:rPr>
        <w:t>SenseCAP Home Assistant-integratie</w:t>
      </w:r>
      <w:r w:rsidRPr="001E2A09">
        <w:rPr>
          <w:lang w:eastAsia="nl-BE"/>
        </w:rPr>
        <w:t>, beschikbaar via GitHub:</w:t>
      </w:r>
    </w:p>
    <w:p w14:paraId="442A5239" w14:textId="77777777" w:rsidR="001E2A09" w:rsidRPr="001E2A09" w:rsidRDefault="001E2A09" w:rsidP="001E2A09">
      <w:pPr>
        <w:rPr>
          <w:lang w:eastAsia="nl-BE"/>
        </w:rPr>
      </w:pPr>
    </w:p>
    <w:p w14:paraId="7F6EFF66" w14:textId="041C7A28" w:rsidR="001E2A09" w:rsidRDefault="001E2A09" w:rsidP="001E2A09">
      <w:pPr>
        <w:rPr>
          <w:lang w:eastAsia="nl-BE"/>
        </w:rPr>
      </w:pPr>
      <w:hyperlink r:id="rId23" w:history="1">
        <w:r w:rsidRPr="001E2A09">
          <w:rPr>
            <w:rStyle w:val="Hyperlink"/>
            <w:noProof w:val="0"/>
            <w:lang w:eastAsia="nl-BE"/>
          </w:rPr>
          <w:t>https://github.com/Seeed-Solution/SenseCAP_Indicator_ESP32</w:t>
        </w:r>
      </w:hyperlink>
    </w:p>
    <w:p w14:paraId="5FDDAF5A" w14:textId="77777777" w:rsidR="001E2A09" w:rsidRPr="001E2A09" w:rsidRDefault="001E2A09" w:rsidP="001E2A09">
      <w:pPr>
        <w:rPr>
          <w:lang w:eastAsia="nl-BE"/>
        </w:rPr>
      </w:pPr>
    </w:p>
    <w:p w14:paraId="5D281965" w14:textId="6663302D" w:rsidR="001E2A09" w:rsidRPr="001E2A09" w:rsidRDefault="001E2A09" w:rsidP="001E2A09">
      <w:pPr>
        <w:rPr>
          <w:lang w:eastAsia="nl-BE"/>
        </w:rPr>
      </w:pPr>
      <w:r w:rsidRPr="001E2A09">
        <w:rPr>
          <w:lang w:eastAsia="nl-BE"/>
        </w:rPr>
        <w:t>Deze voorbeeldcode bood een solide basis om een verbinding op te zetten met een MQTT-broker. Door eenvoudig onze ThingsBoard-configuratiegegevens (zoals broker-URL, gebruikersnaam en toegangstoken) in te vullen in het configuratiebestand, konden we snel starten met het verzenden van gegevens.</w:t>
      </w:r>
    </w:p>
    <w:p w14:paraId="65329909" w14:textId="77777777" w:rsidR="001E2A09" w:rsidRPr="001E2A09" w:rsidRDefault="001E2A09" w:rsidP="001E2A09">
      <w:pPr>
        <w:rPr>
          <w:lang w:eastAsia="nl-BE"/>
        </w:rPr>
      </w:pPr>
      <w:r w:rsidRPr="001E2A09">
        <w:rPr>
          <w:lang w:eastAsia="nl-BE"/>
        </w:rPr>
        <w:lastRenderedPageBreak/>
        <w:t>We breidden deze code vervolgens uit om ook extra aangesloten Grove-sensoren automatisch te detecteren en uit te lezen. Hun waarden werden via het MQTT-protocol naar ThingsBoard verstuurd. Op die manier realiseerden we een robuuste en schaalbare oplossing, waarbij nieuwe sensoren toegevoegd konden worden zonder manuele herconfiguratie van het toestel.</w:t>
      </w:r>
    </w:p>
    <w:p w14:paraId="31A0868B" w14:textId="77777777" w:rsidR="00F70889" w:rsidRDefault="00F70889" w:rsidP="00731056">
      <w:pPr>
        <w:rPr>
          <w:lang w:val="nl-NL" w:eastAsia="nl-BE"/>
        </w:rPr>
      </w:pPr>
    </w:p>
    <w:p w14:paraId="7F73E137" w14:textId="3F22B461" w:rsidR="00F70889" w:rsidRDefault="00F70889" w:rsidP="00F70889">
      <w:pPr>
        <w:rPr>
          <w:lang w:val="nl-NL" w:eastAsia="nl-BE"/>
        </w:rPr>
      </w:pPr>
      <w:r w:rsidRPr="00F70889">
        <w:rPr>
          <w:noProof/>
          <w:lang w:val="nl-NL" w:eastAsia="nl-BE"/>
        </w:rPr>
        <w:drawing>
          <wp:inline distT="0" distB="0" distL="0" distR="0" wp14:anchorId="41BB9645" wp14:editId="0653C5CC">
            <wp:extent cx="5759450" cy="4282440"/>
            <wp:effectExtent l="0" t="0" r="0" b="3810"/>
            <wp:docPr id="999261502" name="Afbeelding 1" descr="Afbeelding met tekst, schermopname, nummer, Lettertype&#10;&#10;Door AI gegenereerde inhoud is mogelijk onju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261502" name="Afbeelding 1" descr="Afbeelding met tekst, schermopname, nummer, Lettertype&#10;&#10;Door AI gegenereerde inhoud is mogelijk onjuist."/>
                    <pic:cNvPicPr/>
                  </pic:nvPicPr>
                  <pic:blipFill>
                    <a:blip r:embed="rId24"/>
                    <a:stretch>
                      <a:fillRect/>
                    </a:stretch>
                  </pic:blipFill>
                  <pic:spPr>
                    <a:xfrm>
                      <a:off x="0" y="0"/>
                      <a:ext cx="5759450" cy="4282440"/>
                    </a:xfrm>
                    <a:prstGeom prst="rect">
                      <a:avLst/>
                    </a:prstGeom>
                  </pic:spPr>
                </pic:pic>
              </a:graphicData>
            </a:graphic>
          </wp:inline>
        </w:drawing>
      </w:r>
    </w:p>
    <w:p w14:paraId="4785EBCB" w14:textId="49F5EEF7" w:rsidR="00F70889" w:rsidRDefault="00F70889" w:rsidP="00F70889">
      <w:pPr>
        <w:pStyle w:val="AfbeeldingBijschrift"/>
        <w:rPr>
          <w:lang w:val="nl-NL" w:eastAsia="nl-BE"/>
        </w:rPr>
      </w:pPr>
      <w:r>
        <w:rPr>
          <w:lang w:val="nl-NL" w:eastAsia="nl-BE"/>
        </w:rPr>
        <w:t>Sensorwaarden op ThingsBoard</w:t>
      </w:r>
    </w:p>
    <w:p w14:paraId="18127742" w14:textId="77777777" w:rsidR="00F70889" w:rsidRPr="000634C0" w:rsidRDefault="00F70889" w:rsidP="00F70889">
      <w:pPr>
        <w:rPr>
          <w:lang w:val="nl-NL" w:eastAsia="nl-BE"/>
        </w:rPr>
      </w:pPr>
    </w:p>
    <w:p w14:paraId="62ACF0E8" w14:textId="77777777" w:rsidR="005C04A1" w:rsidRDefault="005C04A1" w:rsidP="005C04A1">
      <w:pPr>
        <w:rPr>
          <w:lang w:eastAsia="nl-BE"/>
        </w:rPr>
      </w:pPr>
      <w:r w:rsidRPr="005C04A1">
        <w:rPr>
          <w:lang w:eastAsia="nl-BE"/>
        </w:rPr>
        <w:t>Zodra de data op ThingsBoard binnenkwam, moest deze op een gestructureerde manier verwerkt worden. ThingsBoard maakt het mogelijk om telemetriedata in JSON-formaat te definiëren, waardoor de structuur van de inkomende gegevens duidelijk is voor externe applicaties.</w:t>
      </w:r>
    </w:p>
    <w:p w14:paraId="3FE4C1F3" w14:textId="77777777" w:rsidR="005C04A1" w:rsidRPr="005C04A1" w:rsidRDefault="005C04A1" w:rsidP="005C04A1">
      <w:pPr>
        <w:rPr>
          <w:lang w:eastAsia="nl-BE"/>
        </w:rPr>
      </w:pPr>
    </w:p>
    <w:p w14:paraId="1FA2E5F3" w14:textId="77777777" w:rsidR="005C04A1" w:rsidRDefault="005C04A1" w:rsidP="005C04A1">
      <w:pPr>
        <w:rPr>
          <w:lang w:eastAsia="nl-BE"/>
        </w:rPr>
      </w:pPr>
      <w:r w:rsidRPr="005C04A1">
        <w:rPr>
          <w:lang w:eastAsia="nl-BE"/>
        </w:rPr>
        <w:t>Om dit proces gebruiksvriendelijk te maken voor eindgebruikers, ontwikkelden we in ons adminpanel een zogenaamde “JSON-wizard”. Deze wizard begeleidde gebruikers stap voor stap bij het aanmaken van de juiste JSON-structuur voor hun sensoren. Hierbij konden veldnamen, gegevenstypes en de bijbehorende sleutels voor binnenkomende sensordata gedefinieerd worden.</w:t>
      </w:r>
    </w:p>
    <w:p w14:paraId="5619853C" w14:textId="77777777" w:rsidR="005C04A1" w:rsidRPr="005C04A1" w:rsidRDefault="005C04A1" w:rsidP="005C04A1">
      <w:pPr>
        <w:rPr>
          <w:lang w:eastAsia="nl-BE"/>
        </w:rPr>
      </w:pPr>
    </w:p>
    <w:p w14:paraId="475C63CF" w14:textId="77777777" w:rsidR="005C04A1" w:rsidRDefault="005C04A1" w:rsidP="005C04A1">
      <w:pPr>
        <w:rPr>
          <w:lang w:eastAsia="nl-BE"/>
        </w:rPr>
      </w:pPr>
      <w:r w:rsidRPr="005C04A1">
        <w:rPr>
          <w:lang w:eastAsia="nl-BE"/>
        </w:rPr>
        <w:t>Een essentieel onderdeel in dit JSON-bestand was de toevoeging van een roomId. Hiermee kon onze backend bij het ophalen van data via de ThingsBoard API direct bepalen aan welke kamer de gegevens gekoppeld moesten worden. Dit was cruciaal voor een correcte visualisatie en verwerking binnen onze applicatie.</w:t>
      </w:r>
    </w:p>
    <w:p w14:paraId="7BFE79E1" w14:textId="192AC84B" w:rsidR="000634C0" w:rsidRPr="000634C0" w:rsidRDefault="00293B6A" w:rsidP="000634C0">
      <w:pPr>
        <w:rPr>
          <w:lang w:eastAsia="nl-BE"/>
        </w:rPr>
      </w:pPr>
      <w:r>
        <w:rPr>
          <w:noProof/>
          <w:lang w:eastAsia="nl-BE"/>
        </w:rPr>
        <w:lastRenderedPageBreak/>
        <w:drawing>
          <wp:inline distT="0" distB="0" distL="0" distR="0" wp14:anchorId="59D8B6F6" wp14:editId="1E3B8352">
            <wp:extent cx="5749925" cy="3430905"/>
            <wp:effectExtent l="0" t="0" r="3175" b="0"/>
            <wp:docPr id="1858819628" name="Afbeelding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49925" cy="3430905"/>
                    </a:xfrm>
                    <a:prstGeom prst="rect">
                      <a:avLst/>
                    </a:prstGeom>
                    <a:noFill/>
                    <a:ln>
                      <a:noFill/>
                    </a:ln>
                  </pic:spPr>
                </pic:pic>
              </a:graphicData>
            </a:graphic>
          </wp:inline>
        </w:drawing>
      </w:r>
    </w:p>
    <w:p w14:paraId="4AD2755C" w14:textId="2FD115BD" w:rsidR="00F70889" w:rsidRDefault="00F70889" w:rsidP="00F70889">
      <w:pPr>
        <w:jc w:val="center"/>
        <w:rPr>
          <w:lang w:val="nl-NL" w:eastAsia="nl-BE"/>
        </w:rPr>
      </w:pPr>
      <w:r w:rsidRPr="00F70889">
        <w:rPr>
          <w:noProof/>
          <w:lang w:val="nl-NL" w:eastAsia="nl-BE"/>
        </w:rPr>
        <w:drawing>
          <wp:inline distT="0" distB="0" distL="0" distR="0" wp14:anchorId="033BC32A" wp14:editId="2BAE7670">
            <wp:extent cx="3664915" cy="3711072"/>
            <wp:effectExtent l="0" t="0" r="0" b="3810"/>
            <wp:docPr id="1044107101" name="Afbeelding 1" descr="Afbeelding met tekst, schermopname, Lettertype, nummer&#10;&#10;Door AI gegenereerde inhoud is mogelijk onju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107101" name="Afbeelding 1" descr="Afbeelding met tekst, schermopname, Lettertype, nummer&#10;&#10;Door AI gegenereerde inhoud is mogelijk onjuist."/>
                    <pic:cNvPicPr/>
                  </pic:nvPicPr>
                  <pic:blipFill>
                    <a:blip r:embed="rId26"/>
                    <a:stretch>
                      <a:fillRect/>
                    </a:stretch>
                  </pic:blipFill>
                  <pic:spPr>
                    <a:xfrm>
                      <a:off x="0" y="0"/>
                      <a:ext cx="3668247" cy="3714446"/>
                    </a:xfrm>
                    <a:prstGeom prst="rect">
                      <a:avLst/>
                    </a:prstGeom>
                  </pic:spPr>
                </pic:pic>
              </a:graphicData>
            </a:graphic>
          </wp:inline>
        </w:drawing>
      </w:r>
    </w:p>
    <w:p w14:paraId="7F941648" w14:textId="6CB9CAFB" w:rsidR="000634C0" w:rsidRPr="005C04A1" w:rsidRDefault="00255AA4" w:rsidP="005C04A1">
      <w:pPr>
        <w:pStyle w:val="AfbeeldingBijschrift"/>
        <w:rPr>
          <w:lang w:val="nl-NL" w:eastAsia="nl-BE"/>
        </w:rPr>
      </w:pPr>
      <w:r>
        <w:rPr>
          <w:lang w:val="nl-NL" w:eastAsia="nl-BE"/>
        </w:rPr>
        <w:t>JSON Telemetry</w:t>
      </w:r>
    </w:p>
    <w:p w14:paraId="000E87EA" w14:textId="77777777" w:rsidR="005C04A1" w:rsidRPr="005C04A1" w:rsidRDefault="005C04A1" w:rsidP="005C04A1">
      <w:pPr>
        <w:rPr>
          <w:lang w:eastAsia="nl-BE"/>
        </w:rPr>
      </w:pPr>
    </w:p>
    <w:p w14:paraId="4880C9F0" w14:textId="77777777" w:rsidR="005C04A1" w:rsidRPr="005C04A1" w:rsidRDefault="005C04A1" w:rsidP="005C04A1">
      <w:pPr>
        <w:rPr>
          <w:lang w:eastAsia="nl-BE"/>
        </w:rPr>
      </w:pPr>
      <w:r w:rsidRPr="005C04A1">
        <w:rPr>
          <w:lang w:eastAsia="nl-BE"/>
        </w:rPr>
        <w:t>De combinatie van toegankelijke hardware, krachtige MQTT-integratie en flexibele JSON-configuratie stelde ons in staat om snel en betrouwbaar sensordata te integreren in ons systeem. ThingsBoard fungeerde hierbij als een robuuste tussenlaag tussen de fysieke wereld (de sensoren) en onze digitale verwerkingsstructuur (backend en database). Dankzij de uitbreidbaarheid van zowel de hardware als de software is het systeem bovendien schaalbaar en eenvoudig aanpasbaar voor toekomstige toepassingen.</w:t>
      </w:r>
    </w:p>
    <w:p w14:paraId="62438C7C" w14:textId="0E91266F" w:rsidR="000634C0" w:rsidRDefault="004A125D" w:rsidP="000634C0">
      <w:pPr>
        <w:pStyle w:val="Kop1"/>
        <w:rPr>
          <w:lang w:eastAsia="nl-BE"/>
        </w:rPr>
      </w:pPr>
      <w:bookmarkStart w:id="32" w:name="_Toc199513810"/>
      <w:r w:rsidRPr="005862CD">
        <w:rPr>
          <w:lang w:eastAsia="nl-BE"/>
        </w:rPr>
        <w:lastRenderedPageBreak/>
        <w:t>Visualisatie &amp; Gebruikerservaring</w:t>
      </w:r>
      <w:bookmarkEnd w:id="32"/>
    </w:p>
    <w:p w14:paraId="6E1F90CB" w14:textId="77777777" w:rsidR="005C04A1" w:rsidRDefault="005C04A1" w:rsidP="005C04A1">
      <w:r>
        <w:t>Een van de belangrijkste aspecten van onze applicatie is ongetwijfeld de visualisatie van data en de algemene gebruikerservaring. De applicatie moet niet alleen functioneel sterk zijn, maar ook intuïtief en visueel aantrekkelijk, zodat gebruikers snel inzicht krijgen in de verzamelde sensorinformatie. Aangezien we omgevingsfactoren monitoren om daaruit conclusies te trekken, is het belangrijk dat de visualisaties helder en doelgericht zijn opgebouwd.</w:t>
      </w:r>
    </w:p>
    <w:p w14:paraId="163F476F" w14:textId="77777777" w:rsidR="005C04A1" w:rsidRDefault="005C04A1" w:rsidP="005C04A1">
      <w:pPr>
        <w:rPr>
          <w:rFonts w:ascii="Times New Roman" w:hAnsi="Times New Roman" w:cs="Times New Roman"/>
          <w:sz w:val="24"/>
        </w:rPr>
      </w:pPr>
    </w:p>
    <w:p w14:paraId="4C02AADD" w14:textId="77777777" w:rsidR="005C04A1" w:rsidRDefault="005C04A1" w:rsidP="005C04A1">
      <w:r>
        <w:t>We hebben verschillende technieken toegepast om de gebruikerservaring te optimaliseren:</w:t>
      </w:r>
    </w:p>
    <w:p w14:paraId="1D61C883" w14:textId="77777777" w:rsidR="005C04A1" w:rsidRDefault="005C04A1" w:rsidP="005C04A1">
      <w:pPr>
        <w:pStyle w:val="Lijstalinea"/>
        <w:numPr>
          <w:ilvl w:val="0"/>
          <w:numId w:val="80"/>
        </w:numPr>
      </w:pPr>
      <w:r>
        <w:rPr>
          <w:rStyle w:val="Zwaar"/>
        </w:rPr>
        <w:t>Live-updates van sensorwaarden</w:t>
      </w:r>
      <w:r>
        <w:t>: Dankzij Server-Sent Events (SSE) worden sensorwaarden in real-time geüpdatet in de interface. Dit maakt het eenvoudig om te controleren of een sensor actief is en maakt het mogelijk om een permanent dashboard op een groot scherm te tonen zonder handmatige verversing.</w:t>
      </w:r>
    </w:p>
    <w:p w14:paraId="4B561677" w14:textId="77777777" w:rsidR="005C04A1" w:rsidRDefault="005C04A1" w:rsidP="005C04A1">
      <w:pPr>
        <w:pStyle w:val="Lijstalinea"/>
        <w:numPr>
          <w:ilvl w:val="0"/>
          <w:numId w:val="80"/>
        </w:numPr>
      </w:pPr>
      <w:r>
        <w:rPr>
          <w:rStyle w:val="Zwaar"/>
        </w:rPr>
        <w:t>Gebruikersfeedback bij fouten</w:t>
      </w:r>
      <w:r>
        <w:t>: Bij eventuele fouten tonen we steeds een duidelijke melding met uitleg. Dit voorkomt verwarring en verhoogt het gebruiksgemak.</w:t>
      </w:r>
    </w:p>
    <w:p w14:paraId="40A8BB02" w14:textId="77777777" w:rsidR="005C04A1" w:rsidRDefault="005C04A1" w:rsidP="005C04A1">
      <w:pPr>
        <w:pStyle w:val="Lijstalinea"/>
        <w:numPr>
          <w:ilvl w:val="0"/>
          <w:numId w:val="80"/>
        </w:numPr>
      </w:pPr>
      <w:r>
        <w:rPr>
          <w:rStyle w:val="Zwaar"/>
        </w:rPr>
        <w:t>Meertaligheid</w:t>
      </w:r>
      <w:r>
        <w:t>: De applicatie is volledig vertaald naar het Engels, wat de toegankelijkheid voor een internationaal publiek aanzienlijk vergroot.</w:t>
      </w:r>
    </w:p>
    <w:p w14:paraId="717FF1C5" w14:textId="25968845" w:rsidR="003743A7" w:rsidRDefault="004A125D" w:rsidP="003743A7">
      <w:pPr>
        <w:pStyle w:val="Kop2"/>
      </w:pPr>
      <w:bookmarkStart w:id="33" w:name="_Toc199513811"/>
      <w:r w:rsidRPr="005862CD">
        <w:t>Tijdlijnvisualisaties</w:t>
      </w:r>
      <w:bookmarkEnd w:id="33"/>
    </w:p>
    <w:p w14:paraId="1A5A872F" w14:textId="05E9E6B0" w:rsidR="00255AA4" w:rsidRDefault="005C04A1" w:rsidP="000F2F7B">
      <w:r w:rsidRPr="005C04A1">
        <w:t>Om trends in sensorwaarden – zoals temperatuur, luchtvochtigheid of aanwezigheid – inzichtelijk te maken, ontwikkelden we interactieve tijdlijncomponenten. Deze componenten tonen de evolutie van specifieke sensortypes binnen een kamer, met ondersteuning voor verschillende tijdsintervallen: 1 uur, 4 uur, 12 uur en 24 uur.</w:t>
      </w:r>
    </w:p>
    <w:p w14:paraId="217FDE08" w14:textId="07B3359C" w:rsidR="00255AA4" w:rsidRDefault="00255AA4" w:rsidP="00255AA4">
      <w:pPr>
        <w:jc w:val="center"/>
      </w:pPr>
      <w:r w:rsidRPr="00255AA4">
        <w:rPr>
          <w:noProof/>
        </w:rPr>
        <w:drawing>
          <wp:inline distT="0" distB="0" distL="0" distR="0" wp14:anchorId="011C55E7" wp14:editId="3964FE6D">
            <wp:extent cx="4367174" cy="1753611"/>
            <wp:effectExtent l="0" t="0" r="0" b="0"/>
            <wp:docPr id="1545387965" name="Afbeelding 1" descr="Afbeelding met tekst, schermopname, Perceel, Lettertype&#10;&#10;Door AI gegenereerde inhoud is mogelijk onju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387965" name="Afbeelding 1" descr="Afbeelding met tekst, schermopname, Perceel, Lettertype&#10;&#10;Door AI gegenereerde inhoud is mogelijk onjuist."/>
                    <pic:cNvPicPr/>
                  </pic:nvPicPr>
                  <pic:blipFill>
                    <a:blip r:embed="rId27"/>
                    <a:stretch>
                      <a:fillRect/>
                    </a:stretch>
                  </pic:blipFill>
                  <pic:spPr>
                    <a:xfrm>
                      <a:off x="0" y="0"/>
                      <a:ext cx="4380124" cy="1758811"/>
                    </a:xfrm>
                    <a:prstGeom prst="rect">
                      <a:avLst/>
                    </a:prstGeom>
                  </pic:spPr>
                </pic:pic>
              </a:graphicData>
            </a:graphic>
          </wp:inline>
        </w:drawing>
      </w:r>
    </w:p>
    <w:p w14:paraId="6824C228" w14:textId="64D3AB0B" w:rsidR="00255AA4" w:rsidRPr="000F2F7B" w:rsidRDefault="00255AA4" w:rsidP="00255AA4">
      <w:pPr>
        <w:pStyle w:val="AfbeeldingBijschrift"/>
      </w:pPr>
      <w:r>
        <w:t>Grafiek met sensorwaarden</w:t>
      </w:r>
    </w:p>
    <w:p w14:paraId="6E9876F7" w14:textId="77777777" w:rsidR="005C04A1" w:rsidRDefault="005C04A1" w:rsidP="005C04A1"/>
    <w:p w14:paraId="002B5CA9" w14:textId="0D0E09BE" w:rsidR="005C04A1" w:rsidRDefault="005C04A1" w:rsidP="005C04A1">
      <w:r w:rsidRPr="005C04A1">
        <w:t>Dankzij TimescaleDB konden we deze functionaliteit efficiënt implementeren. Deze database maakt het mogelijk om op eenvoudige wijze gemiddelde waarden op te vragen per uur of per ander tijdsvenster – een cruciale eigenschap voor het genereren van overzichtelijke en informatieve grafieken.</w:t>
      </w:r>
    </w:p>
    <w:p w14:paraId="57E55C77" w14:textId="77777777" w:rsidR="005C04A1" w:rsidRPr="005C04A1" w:rsidRDefault="005C04A1" w:rsidP="005C04A1"/>
    <w:p w14:paraId="1A8E6503" w14:textId="77777777" w:rsidR="005C04A1" w:rsidRPr="005C04A1" w:rsidRDefault="005C04A1" w:rsidP="005C04A1">
      <w:r w:rsidRPr="005C04A1">
        <w:rPr>
          <w:b/>
          <w:bCs/>
        </w:rPr>
        <w:t>Voorbeelden van inzichten uit deze visualisaties zijn:</w:t>
      </w:r>
    </w:p>
    <w:p w14:paraId="63C5DE9C" w14:textId="77777777" w:rsidR="005C04A1" w:rsidRPr="005C04A1" w:rsidRDefault="005C04A1" w:rsidP="005C04A1">
      <w:pPr>
        <w:numPr>
          <w:ilvl w:val="0"/>
          <w:numId w:val="81"/>
        </w:numPr>
      </w:pPr>
      <w:r w:rsidRPr="005C04A1">
        <w:t>De evolutie van de temperatuur doorheen de dag (bijvoorbeeld een snelle temperatuurdaling 's avonds).</w:t>
      </w:r>
    </w:p>
    <w:p w14:paraId="38F9E98F" w14:textId="77777777" w:rsidR="005C04A1" w:rsidRPr="005C04A1" w:rsidRDefault="005C04A1" w:rsidP="005C04A1">
      <w:pPr>
        <w:numPr>
          <w:ilvl w:val="0"/>
          <w:numId w:val="81"/>
        </w:numPr>
      </w:pPr>
      <w:r w:rsidRPr="005C04A1">
        <w:t>De aanwezigheid van mensen op kantoor, afgeleid uit CO</w:t>
      </w:r>
      <w:r w:rsidRPr="005C04A1">
        <w:rPr>
          <w:rFonts w:ascii="Cambria Math" w:hAnsi="Cambria Math" w:cs="Cambria Math"/>
        </w:rPr>
        <w:t>₂</w:t>
      </w:r>
      <w:r w:rsidRPr="005C04A1">
        <w:t>- of bewegingssensoren.</w:t>
      </w:r>
    </w:p>
    <w:p w14:paraId="6681EBAA" w14:textId="77777777" w:rsidR="005C04A1" w:rsidRDefault="005C04A1" w:rsidP="005C04A1">
      <w:pPr>
        <w:numPr>
          <w:ilvl w:val="0"/>
          <w:numId w:val="81"/>
        </w:numPr>
      </w:pPr>
      <w:r w:rsidRPr="005C04A1">
        <w:t>Of de verlichting nog actief is buiten de kantooruren.</w:t>
      </w:r>
    </w:p>
    <w:p w14:paraId="02974C07" w14:textId="77777777" w:rsidR="005C04A1" w:rsidRPr="005C04A1" w:rsidRDefault="005C04A1" w:rsidP="005C04A1"/>
    <w:p w14:paraId="213AB4FF" w14:textId="77777777" w:rsidR="005C04A1" w:rsidRPr="005C04A1" w:rsidRDefault="005C04A1" w:rsidP="005C04A1">
      <w:r w:rsidRPr="005C04A1">
        <w:t>Voor de visuele presentatie van deze data gebruikten we onder andere PrimeNG, waarmee we grafieken op een aantrekkelijke en responsieve manier konden weergeven.</w:t>
      </w:r>
    </w:p>
    <w:p w14:paraId="11563070" w14:textId="77777777" w:rsidR="000F2F7B" w:rsidRPr="000F2F7B" w:rsidRDefault="000F2F7B" w:rsidP="000F2F7B"/>
    <w:p w14:paraId="29C1CC7E" w14:textId="44E3BD2E" w:rsidR="003743A7" w:rsidRDefault="004A125D" w:rsidP="003743A7">
      <w:pPr>
        <w:pStyle w:val="Kop2"/>
      </w:pPr>
      <w:bookmarkStart w:id="34" w:name="_Toc199513812"/>
      <w:r w:rsidRPr="005862CD">
        <w:lastRenderedPageBreak/>
        <w:t>Alarmfunctionaliteit</w:t>
      </w:r>
      <w:bookmarkEnd w:id="34"/>
    </w:p>
    <w:p w14:paraId="2414082D" w14:textId="77777777" w:rsidR="005C04A1" w:rsidRPr="005C04A1" w:rsidRDefault="005C04A1" w:rsidP="005C04A1">
      <w:r w:rsidRPr="005C04A1">
        <w:t>Het kunnen instellen van waarschuwingen (alerts) was een belangrijke functionele vereiste binnen het project. We ontwikkelden een flexibele alarmmodule waarmee gebruikers meldingen kunnen configureren op basis van:</w:t>
      </w:r>
    </w:p>
    <w:p w14:paraId="2F8A77A5" w14:textId="77777777" w:rsidR="005C04A1" w:rsidRPr="005C04A1" w:rsidRDefault="005C04A1" w:rsidP="005C04A1">
      <w:pPr>
        <w:numPr>
          <w:ilvl w:val="0"/>
          <w:numId w:val="82"/>
        </w:numPr>
      </w:pPr>
      <w:r w:rsidRPr="005C04A1">
        <w:t>Specifieke kamers</w:t>
      </w:r>
    </w:p>
    <w:p w14:paraId="6E1CD1DA" w14:textId="77777777" w:rsidR="005C04A1" w:rsidRPr="005C04A1" w:rsidRDefault="005C04A1" w:rsidP="005C04A1">
      <w:pPr>
        <w:numPr>
          <w:ilvl w:val="0"/>
          <w:numId w:val="82"/>
        </w:numPr>
      </w:pPr>
      <w:r w:rsidRPr="005C04A1">
        <w:t>Sensorwaarden (zoals CO</w:t>
      </w:r>
      <w:r w:rsidRPr="005C04A1">
        <w:rPr>
          <w:rFonts w:ascii="Cambria Math" w:hAnsi="Cambria Math" w:cs="Cambria Math"/>
        </w:rPr>
        <w:t>₂</w:t>
      </w:r>
      <w:r w:rsidRPr="005C04A1">
        <w:t>, temperatuur of beweging)</w:t>
      </w:r>
    </w:p>
    <w:p w14:paraId="62AB7B06" w14:textId="77777777" w:rsidR="005C04A1" w:rsidRPr="005C04A1" w:rsidRDefault="005C04A1" w:rsidP="005C04A1">
      <w:pPr>
        <w:numPr>
          <w:ilvl w:val="0"/>
          <w:numId w:val="82"/>
        </w:numPr>
      </w:pPr>
      <w:r w:rsidRPr="005C04A1">
        <w:t>Instelbare minimum- en maximumdrempels</w:t>
      </w:r>
    </w:p>
    <w:p w14:paraId="679B857F" w14:textId="77777777" w:rsidR="005C04A1" w:rsidRPr="005C04A1" w:rsidRDefault="005C04A1" w:rsidP="005C04A1">
      <w:pPr>
        <w:numPr>
          <w:ilvl w:val="0"/>
          <w:numId w:val="82"/>
        </w:numPr>
      </w:pPr>
      <w:r w:rsidRPr="005C04A1">
        <w:t>Tijdschema’s (bijvoorbeeld enkel tijdens kantooruren)</w:t>
      </w:r>
    </w:p>
    <w:p w14:paraId="1F899211" w14:textId="77777777" w:rsidR="00255AA4" w:rsidRDefault="00255AA4" w:rsidP="00255AA4"/>
    <w:p w14:paraId="299579CC" w14:textId="25E67570" w:rsidR="00255AA4" w:rsidRDefault="00255AA4" w:rsidP="00255AA4">
      <w:pPr>
        <w:jc w:val="center"/>
      </w:pPr>
      <w:r>
        <w:rPr>
          <w:noProof/>
        </w:rPr>
        <w:drawing>
          <wp:inline distT="0" distB="0" distL="0" distR="0" wp14:anchorId="15341C7C" wp14:editId="0B358FE0">
            <wp:extent cx="4809979" cy="742394"/>
            <wp:effectExtent l="0" t="0" r="0" b="635"/>
            <wp:docPr id="8" name="Afbeelding 7" descr="Afbeelding met tekst, schermopname, Lettertype, ontwerp&#10;&#10;Door AI gegenereerde inhoud is mogelijk onjuist.">
              <a:extLst xmlns:a="http://schemas.openxmlformats.org/drawingml/2006/main">
                <a:ext uri="{FF2B5EF4-FFF2-40B4-BE49-F238E27FC236}">
                  <a16:creationId xmlns:a16="http://schemas.microsoft.com/office/drawing/2014/main" id="{35D5D0E5-1EB0-F8DE-8E2C-0D3E84BE02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fbeelding 7" descr="Afbeelding met tekst, schermopname, Lettertype, ontwerp&#10;&#10;Door AI gegenereerde inhoud is mogelijk onjuist.">
                      <a:extLst>
                        <a:ext uri="{FF2B5EF4-FFF2-40B4-BE49-F238E27FC236}">
                          <a16:creationId xmlns:a16="http://schemas.microsoft.com/office/drawing/2014/main" id="{35D5D0E5-1EB0-F8DE-8E2C-0D3E84BE0226}"/>
                        </a:ext>
                      </a:extLst>
                    </pic:cNvPr>
                    <pic:cNvPicPr>
                      <a:picLocks noChangeAspect="1"/>
                    </pic:cNvPicPr>
                  </pic:nvPicPr>
                  <pic:blipFill>
                    <a:blip r:embed="rId28"/>
                    <a:stretch>
                      <a:fillRect/>
                    </a:stretch>
                  </pic:blipFill>
                  <pic:spPr>
                    <a:xfrm>
                      <a:off x="0" y="0"/>
                      <a:ext cx="4809979" cy="742394"/>
                    </a:xfrm>
                    <a:prstGeom prst="rect">
                      <a:avLst/>
                    </a:prstGeom>
                  </pic:spPr>
                </pic:pic>
              </a:graphicData>
            </a:graphic>
          </wp:inline>
        </w:drawing>
      </w:r>
    </w:p>
    <w:p w14:paraId="4F3D4002" w14:textId="74A3E7B1" w:rsidR="00255AA4" w:rsidRPr="000F2F7B" w:rsidRDefault="00255AA4" w:rsidP="00255AA4">
      <w:pPr>
        <w:pStyle w:val="AfbeeldingBijschrift"/>
      </w:pPr>
      <w:r>
        <w:t>Alarm functionaliteit</w:t>
      </w:r>
    </w:p>
    <w:p w14:paraId="628A9DA6" w14:textId="77777777" w:rsidR="000F2F7B" w:rsidRPr="000F2F7B" w:rsidRDefault="000F2F7B" w:rsidP="000F2F7B"/>
    <w:p w14:paraId="37D158A2" w14:textId="77777777" w:rsidR="005C04A1" w:rsidRDefault="005C04A1" w:rsidP="005C04A1">
      <w:r>
        <w:t>Gebruikers kunnen zelf kiezen hoe ze deze meldingen ontvangen: via pushberichten, e-mails of interne notificaties binnen de applicatie. Dankzij deze functie kunnen gebruikers snel ingrijpen wanneer bepaalde drempelwaarden worden overschreden, zoals bij slechte luchtkwaliteit.</w:t>
      </w:r>
    </w:p>
    <w:p w14:paraId="27CCA771" w14:textId="77777777" w:rsidR="005C04A1" w:rsidRDefault="005C04A1" w:rsidP="005C04A1">
      <w:pPr>
        <w:rPr>
          <w:rFonts w:ascii="Times New Roman" w:hAnsi="Times New Roman" w:cs="Times New Roman"/>
          <w:sz w:val="24"/>
        </w:rPr>
      </w:pPr>
    </w:p>
    <w:p w14:paraId="7542159E" w14:textId="77777777" w:rsidR="005C04A1" w:rsidRDefault="005C04A1" w:rsidP="005C04A1">
      <w:r>
        <w:t>Hiermee gaat de toepassing verder dan enkel het raadplegen van data: het stelt gebruikers in staat om proactief actie te ondernemen.</w:t>
      </w:r>
    </w:p>
    <w:p w14:paraId="6854F572" w14:textId="5DC6057B" w:rsidR="004A125D" w:rsidRDefault="004A125D" w:rsidP="004A125D">
      <w:pPr>
        <w:pStyle w:val="Kop2"/>
      </w:pPr>
      <w:bookmarkStart w:id="35" w:name="_Toc199513813"/>
      <w:r w:rsidRPr="005862CD">
        <w:t>Mobiele toegankelijkheid</w:t>
      </w:r>
      <w:bookmarkEnd w:id="35"/>
    </w:p>
    <w:p w14:paraId="3BD9078A" w14:textId="45F7FABD" w:rsidR="005C04A1" w:rsidRDefault="006D406C" w:rsidP="000F2F7B">
      <w:pPr>
        <w:rPr>
          <w:lang w:eastAsia="nl-BE"/>
        </w:rPr>
      </w:pPr>
      <w:r w:rsidRPr="006D406C">
        <w:rPr>
          <w:lang w:eastAsia="nl-BE"/>
        </w:rPr>
        <w:t>Gebruikers willen ook onderweg snel kunnen nagaan hoeveel mensen er aanwezig zijn op kantoor, en of de temperatuur in een bepaalde ruimte nog binnen de grenzen valt.</w:t>
      </w:r>
    </w:p>
    <w:p w14:paraId="66F4D522" w14:textId="77777777" w:rsidR="006D406C" w:rsidRDefault="006D406C" w:rsidP="000F2F7B">
      <w:pPr>
        <w:rPr>
          <w:lang w:eastAsia="nl-BE"/>
        </w:rPr>
      </w:pPr>
    </w:p>
    <w:p w14:paraId="4BCCB867" w14:textId="15D91D63" w:rsidR="00255AA4" w:rsidRDefault="00255AA4" w:rsidP="00255AA4">
      <w:pPr>
        <w:jc w:val="center"/>
        <w:rPr>
          <w:lang w:eastAsia="nl-BE"/>
        </w:rPr>
      </w:pPr>
      <w:r>
        <w:rPr>
          <w:noProof/>
          <w:lang w:eastAsia="nl-BE"/>
        </w:rPr>
        <w:drawing>
          <wp:inline distT="0" distB="0" distL="0" distR="0" wp14:anchorId="45490EC5" wp14:editId="3DCCB3B0">
            <wp:extent cx="2430542" cy="3240634"/>
            <wp:effectExtent l="0" t="0" r="8255" b="0"/>
            <wp:docPr id="924295376" name="Afbeelding 70" descr="Afbeelding met tekst, overdekt, computer, whiteboard&#10;&#10;Door AI gegenereerde inhoud is mogelijk onju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295376" name="Afbeelding 70" descr="Afbeelding met tekst, overdekt, computer, whiteboard&#10;&#10;Door AI gegenereerde inhoud is mogelijk onjuis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34686" cy="3246159"/>
                    </a:xfrm>
                    <a:prstGeom prst="rect">
                      <a:avLst/>
                    </a:prstGeom>
                  </pic:spPr>
                </pic:pic>
              </a:graphicData>
            </a:graphic>
          </wp:inline>
        </w:drawing>
      </w:r>
    </w:p>
    <w:p w14:paraId="131F2646" w14:textId="6DC23523" w:rsidR="00255AA4" w:rsidRPr="000F2F7B" w:rsidRDefault="00255AA4" w:rsidP="00255AA4">
      <w:pPr>
        <w:pStyle w:val="AfbeeldingBijschrift"/>
        <w:rPr>
          <w:lang w:eastAsia="nl-BE"/>
        </w:rPr>
      </w:pPr>
      <w:r>
        <w:rPr>
          <w:lang w:eastAsia="nl-BE"/>
        </w:rPr>
        <w:t>Applicatie op tablet</w:t>
      </w:r>
    </w:p>
    <w:p w14:paraId="06504CFF" w14:textId="77777777" w:rsidR="000F2F7B" w:rsidRPr="000F2F7B" w:rsidRDefault="000F2F7B" w:rsidP="000F2F7B">
      <w:pPr>
        <w:rPr>
          <w:lang w:eastAsia="nl-BE"/>
        </w:rPr>
      </w:pPr>
    </w:p>
    <w:p w14:paraId="79EB763E" w14:textId="59A17415" w:rsidR="005C04A1" w:rsidRPr="005C04A1" w:rsidRDefault="006D406C" w:rsidP="005C04A1">
      <w:r>
        <w:br w:type="column"/>
      </w:r>
      <w:r w:rsidR="005C04A1">
        <w:lastRenderedPageBreak/>
        <w:t xml:space="preserve">Vanaf de start van het project kozen we daarom bewust voor een </w:t>
      </w:r>
      <w:r w:rsidR="005C04A1">
        <w:rPr>
          <w:rStyle w:val="Zwaar"/>
        </w:rPr>
        <w:t>mobile-first aanpak</w:t>
      </w:r>
      <w:r w:rsidR="005C04A1">
        <w:t>. Enkele concrete toepassingen daarvan zijn:</w:t>
      </w:r>
    </w:p>
    <w:p w14:paraId="17FCB24B" w14:textId="77777777" w:rsidR="005C04A1" w:rsidRDefault="005C04A1" w:rsidP="005C04A1">
      <w:pPr>
        <w:pStyle w:val="Lijstalinea"/>
        <w:numPr>
          <w:ilvl w:val="0"/>
          <w:numId w:val="84"/>
        </w:numPr>
      </w:pPr>
      <w:r>
        <w:rPr>
          <w:rStyle w:val="Zwaar"/>
        </w:rPr>
        <w:t>Capacitor</w:t>
      </w:r>
      <w:r>
        <w:t>: We gebruikten Capacitor om onze Angular-app eenvoudig te kunnen omzetten naar een APK voor Android. Hierdoor kan de applicatie rechtstreeks geïnstalleerd worden op smartphones.</w:t>
      </w:r>
    </w:p>
    <w:p w14:paraId="5450A596" w14:textId="77777777" w:rsidR="005C04A1" w:rsidRDefault="005C04A1" w:rsidP="005C04A1">
      <w:pPr>
        <w:pStyle w:val="Lijstalinea"/>
        <w:numPr>
          <w:ilvl w:val="0"/>
          <w:numId w:val="84"/>
        </w:numPr>
      </w:pPr>
      <w:r>
        <w:rPr>
          <w:rStyle w:val="Zwaar"/>
        </w:rPr>
        <w:t>Progressive Web App (PWA)</w:t>
      </w:r>
      <w:r>
        <w:t>: De app is beschikbaar als PWA, wat betekent dat gebruikers deze aan hun startscherm kunnen toevoegen, zonder tussenkomst van een app store.</w:t>
      </w:r>
    </w:p>
    <w:p w14:paraId="34ED4A21" w14:textId="77777777" w:rsidR="005C04A1" w:rsidRDefault="005C04A1" w:rsidP="005C04A1">
      <w:pPr>
        <w:pStyle w:val="Lijstalinea"/>
        <w:numPr>
          <w:ilvl w:val="0"/>
          <w:numId w:val="84"/>
        </w:numPr>
      </w:pPr>
      <w:r>
        <w:rPr>
          <w:rStyle w:val="Zwaar"/>
        </w:rPr>
        <w:t>Responsief design</w:t>
      </w:r>
      <w:r>
        <w:t>: Dankzij het gebruik van flexibele componenten en lay-outprincipes uit PrimeNG past de interface zich automatisch aan verschillende schermgroottes aan, wat zorgt voor een optimale gebruikerservaring op zowel desktop als mobiel.</w:t>
      </w:r>
    </w:p>
    <w:p w14:paraId="575DD2FD" w14:textId="31393DAC" w:rsidR="004A125D" w:rsidRDefault="004A125D" w:rsidP="004A125D">
      <w:pPr>
        <w:pStyle w:val="Kop1"/>
        <w:rPr>
          <w:lang w:eastAsia="nl-BE"/>
        </w:rPr>
      </w:pPr>
      <w:bookmarkStart w:id="36" w:name="_Toc199513814"/>
      <w:r w:rsidRPr="005862CD">
        <w:rPr>
          <w:lang w:eastAsia="nl-BE"/>
        </w:rPr>
        <w:t>Testing &amp; Kwaliteitsborging</w:t>
      </w:r>
      <w:bookmarkEnd w:id="36"/>
    </w:p>
    <w:p w14:paraId="11FF4693" w14:textId="37CC7224" w:rsidR="006D406C" w:rsidRDefault="006D406C" w:rsidP="006D406C">
      <w:r>
        <w:t xml:space="preserve">Bij Faros hechten </w:t>
      </w:r>
      <w:r>
        <w:t>ze</w:t>
      </w:r>
      <w:r>
        <w:t xml:space="preserve"> veel belang aan het grondig testen van applicaties. Een stabiele en betrouwbare werking is essentieel, vooral in professionele omgevingen waar uitval geen optie is. Java is bijzonder geschikt voor robuuste toepassingen. Hoewel het soms als traag wordt ervaren, is dit vaak het gevolg van de grondige validaties die de JVM bij het opstarten uitvoert. Deze vroege foutdetectie draagt bij aan de stabiliteit en veiligheid van de applicatie.</w:t>
      </w:r>
    </w:p>
    <w:p w14:paraId="52F3F0F1" w14:textId="77777777" w:rsidR="006D406C" w:rsidRDefault="006D406C" w:rsidP="006D406C">
      <w:pPr>
        <w:rPr>
          <w:rFonts w:ascii="Times New Roman" w:hAnsi="Times New Roman" w:cs="Times New Roman"/>
          <w:sz w:val="24"/>
        </w:rPr>
      </w:pPr>
    </w:p>
    <w:p w14:paraId="09432D4D" w14:textId="77777777" w:rsidR="006D406C" w:rsidRDefault="006D406C" w:rsidP="006D406C">
      <w:r>
        <w:t>Binnen dit project kozen we dan ook bewust voor een uitgebreide teststrategie, waarmee we optimaal gebruikmaakten van de kracht van het Java-ecosysteem en tegelijkertijd de kwaliteit van onze code duurzaam konden waarborgen.</w:t>
      </w:r>
    </w:p>
    <w:p w14:paraId="1A5D7A8F" w14:textId="0DA5D947" w:rsidR="004A125D" w:rsidRDefault="004A125D" w:rsidP="004A125D">
      <w:pPr>
        <w:pStyle w:val="Kop2"/>
      </w:pPr>
      <w:bookmarkStart w:id="37" w:name="_Toc199513815"/>
      <w:r w:rsidRPr="005862CD">
        <w:t>Unittests</w:t>
      </w:r>
      <w:bookmarkEnd w:id="37"/>
    </w:p>
    <w:p w14:paraId="692E8A19" w14:textId="77777777" w:rsidR="006D406C" w:rsidRDefault="006D406C" w:rsidP="006D406C">
      <w:pPr>
        <w:rPr>
          <w:lang w:eastAsia="nl-BE"/>
        </w:rPr>
      </w:pPr>
      <w:r w:rsidRPr="006D406C">
        <w:rPr>
          <w:lang w:eastAsia="nl-BE"/>
        </w:rPr>
        <w:t>Unittests zijn gericht op het testen van kleine, afzonderlijke onderdelen van de applicatie – meestal methoden binnen een service of klasse – in volledige isolatie. Er wordt hierbij geen gebruikgemaakt van een echte database of externe services. In plaats daarvan worden afhankelijkheden vaak gemockt, zodat enkel de logica van het te testen onderdeel wordt geëvalueerd.</w:t>
      </w:r>
    </w:p>
    <w:p w14:paraId="006BBBF5" w14:textId="77777777" w:rsidR="006D406C" w:rsidRPr="006D406C" w:rsidRDefault="006D406C" w:rsidP="006D406C">
      <w:pPr>
        <w:rPr>
          <w:lang w:eastAsia="nl-BE"/>
        </w:rPr>
      </w:pPr>
    </w:p>
    <w:p w14:paraId="3974DB37" w14:textId="77777777" w:rsidR="006D406C" w:rsidRPr="006D406C" w:rsidRDefault="006D406C" w:rsidP="006D406C">
      <w:pPr>
        <w:rPr>
          <w:lang w:eastAsia="nl-BE"/>
        </w:rPr>
      </w:pPr>
      <w:r w:rsidRPr="006D406C">
        <w:rPr>
          <w:lang w:eastAsia="nl-BE"/>
        </w:rPr>
        <w:t xml:space="preserve">Onze unittests zijn opgebouwd volgens het </w:t>
      </w:r>
      <w:r w:rsidRPr="006D406C">
        <w:rPr>
          <w:i/>
          <w:iCs/>
          <w:lang w:eastAsia="nl-BE"/>
        </w:rPr>
        <w:t>Given-When-Then</w:t>
      </w:r>
      <w:r w:rsidRPr="006D406C">
        <w:rPr>
          <w:lang w:eastAsia="nl-BE"/>
        </w:rPr>
        <w:t>-principe, een best practice binnen test-driven development:</w:t>
      </w:r>
    </w:p>
    <w:p w14:paraId="530AA9AA" w14:textId="77777777" w:rsidR="006D406C" w:rsidRPr="006D406C" w:rsidRDefault="006D406C" w:rsidP="006D406C">
      <w:pPr>
        <w:numPr>
          <w:ilvl w:val="0"/>
          <w:numId w:val="85"/>
        </w:numPr>
        <w:rPr>
          <w:lang w:eastAsia="nl-BE"/>
        </w:rPr>
      </w:pPr>
      <w:r w:rsidRPr="006D406C">
        <w:rPr>
          <w:b/>
          <w:bCs/>
          <w:lang w:eastAsia="nl-BE"/>
        </w:rPr>
        <w:t>Given:</w:t>
      </w:r>
      <w:r w:rsidRPr="006D406C">
        <w:rPr>
          <w:lang w:eastAsia="nl-BE"/>
        </w:rPr>
        <w:t xml:space="preserve"> Initialisatie van objecten en testdata</w:t>
      </w:r>
    </w:p>
    <w:p w14:paraId="5B1BD30C" w14:textId="77777777" w:rsidR="006D406C" w:rsidRPr="006D406C" w:rsidRDefault="006D406C" w:rsidP="006D406C">
      <w:pPr>
        <w:numPr>
          <w:ilvl w:val="0"/>
          <w:numId w:val="85"/>
        </w:numPr>
        <w:rPr>
          <w:lang w:eastAsia="nl-BE"/>
        </w:rPr>
      </w:pPr>
      <w:r w:rsidRPr="006D406C">
        <w:rPr>
          <w:b/>
          <w:bCs/>
          <w:lang w:eastAsia="nl-BE"/>
        </w:rPr>
        <w:t>When:</w:t>
      </w:r>
      <w:r w:rsidRPr="006D406C">
        <w:rPr>
          <w:lang w:eastAsia="nl-BE"/>
        </w:rPr>
        <w:t xml:space="preserve"> Uitvoeren van de te testen actie</w:t>
      </w:r>
    </w:p>
    <w:p w14:paraId="557C499A" w14:textId="77777777" w:rsidR="006D406C" w:rsidRPr="006D406C" w:rsidRDefault="006D406C" w:rsidP="006D406C">
      <w:pPr>
        <w:numPr>
          <w:ilvl w:val="0"/>
          <w:numId w:val="85"/>
        </w:numPr>
        <w:rPr>
          <w:lang w:eastAsia="nl-BE"/>
        </w:rPr>
      </w:pPr>
      <w:r w:rsidRPr="006D406C">
        <w:rPr>
          <w:b/>
          <w:bCs/>
          <w:lang w:eastAsia="nl-BE"/>
        </w:rPr>
        <w:t>Then:</w:t>
      </w:r>
      <w:r w:rsidRPr="006D406C">
        <w:rPr>
          <w:lang w:eastAsia="nl-BE"/>
        </w:rPr>
        <w:t xml:space="preserve"> Controleren of het verwachte resultaat is behaald</w:t>
      </w:r>
    </w:p>
    <w:p w14:paraId="627951E6" w14:textId="77777777" w:rsidR="00D06AAD" w:rsidRPr="00D06AAD" w:rsidRDefault="00D06AAD" w:rsidP="00D06AAD">
      <w:pPr>
        <w:rPr>
          <w:lang w:eastAsia="nl-BE"/>
        </w:rPr>
      </w:pPr>
    </w:p>
    <w:p w14:paraId="66783CEB" w14:textId="77777777" w:rsidR="00D06AAD" w:rsidRPr="00D06AAD" w:rsidRDefault="00D06AAD" w:rsidP="00D06AAD">
      <w:pPr>
        <w:rPr>
          <w:lang w:eastAsia="nl-BE"/>
        </w:rPr>
      </w:pPr>
      <w:r w:rsidRPr="00D06AAD">
        <w:rPr>
          <w:lang w:eastAsia="nl-BE"/>
        </w:rPr>
        <w:t>Een voorbeeld van zo’n unit test:</w:t>
      </w:r>
    </w:p>
    <w:p w14:paraId="496B1AF4" w14:textId="77777777" w:rsidR="001A793E" w:rsidRDefault="001A793E" w:rsidP="00142A5D">
      <w:pPr>
        <w:rPr>
          <w:lang w:val="nl-NL" w:eastAsia="nl-BE"/>
        </w:rPr>
      </w:pPr>
    </w:p>
    <w:p w14:paraId="38E6DC3C" w14:textId="77777777" w:rsidR="001A793E" w:rsidRPr="001A793E" w:rsidRDefault="001A793E" w:rsidP="001A793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noProof/>
          <w:color w:val="A9B7C6"/>
          <w:kern w:val="0"/>
          <w:sz w:val="20"/>
          <w:szCs w:val="20"/>
          <w:lang w:eastAsia="nl-BE"/>
          <w14:ligatures w14:val="none"/>
        </w:rPr>
      </w:pPr>
      <w:r w:rsidRPr="001A793E">
        <w:rPr>
          <w:rFonts w:ascii="Courier New" w:eastAsia="Times New Roman" w:hAnsi="Courier New" w:cs="Courier New"/>
          <w:noProof/>
          <w:color w:val="BBB529"/>
          <w:kern w:val="0"/>
          <w:sz w:val="20"/>
          <w:szCs w:val="20"/>
          <w:lang w:eastAsia="nl-BE"/>
          <w14:ligatures w14:val="none"/>
        </w:rPr>
        <w:t>@Test</w:t>
      </w:r>
      <w:r w:rsidRPr="001A793E">
        <w:rPr>
          <w:rFonts w:ascii="Courier New" w:eastAsia="Times New Roman" w:hAnsi="Courier New" w:cs="Courier New"/>
          <w:noProof/>
          <w:color w:val="BBB529"/>
          <w:kern w:val="0"/>
          <w:sz w:val="20"/>
          <w:szCs w:val="20"/>
          <w:lang w:eastAsia="nl-BE"/>
          <w14:ligatures w14:val="none"/>
        </w:rPr>
        <w:br/>
      </w:r>
      <w:r w:rsidRPr="001A793E">
        <w:rPr>
          <w:rFonts w:ascii="Courier New" w:eastAsia="Times New Roman" w:hAnsi="Courier New" w:cs="Courier New"/>
          <w:noProof/>
          <w:color w:val="CC7832"/>
          <w:kern w:val="0"/>
          <w:sz w:val="20"/>
          <w:szCs w:val="20"/>
          <w:lang w:eastAsia="nl-BE"/>
          <w14:ligatures w14:val="none"/>
        </w:rPr>
        <w:t xml:space="preserve">public void </w:t>
      </w:r>
      <w:r w:rsidRPr="001A793E">
        <w:rPr>
          <w:rFonts w:ascii="Courier New" w:eastAsia="Times New Roman" w:hAnsi="Courier New" w:cs="Courier New"/>
          <w:noProof/>
          <w:color w:val="FFC66D"/>
          <w:kern w:val="0"/>
          <w:sz w:val="20"/>
          <w:szCs w:val="20"/>
          <w:lang w:eastAsia="nl-BE"/>
          <w14:ligatures w14:val="none"/>
        </w:rPr>
        <w:t>testAssociateUserWithGroup</w:t>
      </w:r>
      <w:r w:rsidRPr="001A793E">
        <w:rPr>
          <w:rFonts w:ascii="Courier New" w:eastAsia="Times New Roman" w:hAnsi="Courier New" w:cs="Courier New"/>
          <w:noProof/>
          <w:color w:val="A9B7C6"/>
          <w:kern w:val="0"/>
          <w:sz w:val="20"/>
          <w:szCs w:val="20"/>
          <w:lang w:eastAsia="nl-BE"/>
          <w14:ligatures w14:val="none"/>
        </w:rPr>
        <w:t>() {</w:t>
      </w:r>
      <w:r w:rsidRPr="001A793E">
        <w:rPr>
          <w:rFonts w:ascii="Courier New" w:eastAsia="Times New Roman" w:hAnsi="Courier New" w:cs="Courier New"/>
          <w:noProof/>
          <w:color w:val="A9B7C6"/>
          <w:kern w:val="0"/>
          <w:sz w:val="20"/>
          <w:szCs w:val="20"/>
          <w:lang w:eastAsia="nl-BE"/>
          <w14:ligatures w14:val="none"/>
        </w:rPr>
        <w:br/>
        <w:t xml:space="preserve">    </w:t>
      </w:r>
      <w:r w:rsidRPr="001A793E">
        <w:rPr>
          <w:rFonts w:ascii="Courier New" w:eastAsia="Times New Roman" w:hAnsi="Courier New" w:cs="Courier New"/>
          <w:noProof/>
          <w:color w:val="808080"/>
          <w:kern w:val="0"/>
          <w:sz w:val="20"/>
          <w:szCs w:val="20"/>
          <w:lang w:eastAsia="nl-BE"/>
          <w14:ligatures w14:val="none"/>
        </w:rPr>
        <w:t>// GIVEN</w:t>
      </w:r>
      <w:r w:rsidRPr="001A793E">
        <w:rPr>
          <w:rFonts w:ascii="Courier New" w:eastAsia="Times New Roman" w:hAnsi="Courier New" w:cs="Courier New"/>
          <w:noProof/>
          <w:color w:val="808080"/>
          <w:kern w:val="0"/>
          <w:sz w:val="20"/>
          <w:szCs w:val="20"/>
          <w:lang w:eastAsia="nl-BE"/>
          <w14:ligatures w14:val="none"/>
        </w:rPr>
        <w:br/>
        <w:t xml:space="preserve">    </w:t>
      </w:r>
      <w:r w:rsidRPr="001A793E">
        <w:rPr>
          <w:rFonts w:ascii="Courier New" w:eastAsia="Times New Roman" w:hAnsi="Courier New" w:cs="Courier New"/>
          <w:noProof/>
          <w:color w:val="A9B7C6"/>
          <w:kern w:val="0"/>
          <w:sz w:val="20"/>
          <w:szCs w:val="20"/>
          <w:lang w:eastAsia="nl-BE"/>
          <w14:ligatures w14:val="none"/>
        </w:rPr>
        <w:t xml:space="preserve">Group group = </w:t>
      </w:r>
      <w:r w:rsidRPr="001A793E">
        <w:rPr>
          <w:rFonts w:ascii="Courier New" w:eastAsia="Times New Roman" w:hAnsi="Courier New" w:cs="Courier New"/>
          <w:noProof/>
          <w:color w:val="CC7832"/>
          <w:kern w:val="0"/>
          <w:sz w:val="20"/>
          <w:szCs w:val="20"/>
          <w:lang w:eastAsia="nl-BE"/>
          <w14:ligatures w14:val="none"/>
        </w:rPr>
        <w:t xml:space="preserve">new </w:t>
      </w:r>
      <w:r w:rsidRPr="001A793E">
        <w:rPr>
          <w:rFonts w:ascii="Courier New" w:eastAsia="Times New Roman" w:hAnsi="Courier New" w:cs="Courier New"/>
          <w:noProof/>
          <w:color w:val="A9B7C6"/>
          <w:kern w:val="0"/>
          <w:sz w:val="20"/>
          <w:szCs w:val="20"/>
          <w:lang w:eastAsia="nl-BE"/>
          <w14:ligatures w14:val="none"/>
        </w:rPr>
        <w:t>Group(UUID.</w:t>
      </w:r>
      <w:r w:rsidRPr="001A793E">
        <w:rPr>
          <w:rFonts w:ascii="Courier New" w:eastAsia="Times New Roman" w:hAnsi="Courier New" w:cs="Courier New"/>
          <w:i/>
          <w:iCs/>
          <w:noProof/>
          <w:color w:val="A9B7C6"/>
          <w:kern w:val="0"/>
          <w:sz w:val="20"/>
          <w:szCs w:val="20"/>
          <w:lang w:eastAsia="nl-BE"/>
          <w14:ligatures w14:val="none"/>
        </w:rPr>
        <w:t>randomUUID</w:t>
      </w:r>
      <w:r w:rsidRPr="001A793E">
        <w:rPr>
          <w:rFonts w:ascii="Courier New" w:eastAsia="Times New Roman" w:hAnsi="Courier New" w:cs="Courier New"/>
          <w:noProof/>
          <w:color w:val="A9B7C6"/>
          <w:kern w:val="0"/>
          <w:sz w:val="20"/>
          <w:szCs w:val="20"/>
          <w:lang w:eastAsia="nl-BE"/>
          <w14:ligatures w14:val="none"/>
        </w:rPr>
        <w:t>()</w:t>
      </w:r>
      <w:r w:rsidRPr="001A793E">
        <w:rPr>
          <w:rFonts w:ascii="Courier New" w:eastAsia="Times New Roman" w:hAnsi="Courier New" w:cs="Courier New"/>
          <w:noProof/>
          <w:color w:val="CC7832"/>
          <w:kern w:val="0"/>
          <w:sz w:val="20"/>
          <w:szCs w:val="20"/>
          <w:lang w:eastAsia="nl-BE"/>
          <w14:ligatures w14:val="none"/>
        </w:rPr>
        <w:t xml:space="preserve">, </w:t>
      </w:r>
      <w:r w:rsidRPr="001A793E">
        <w:rPr>
          <w:rFonts w:ascii="Courier New" w:eastAsia="Times New Roman" w:hAnsi="Courier New" w:cs="Courier New"/>
          <w:noProof/>
          <w:color w:val="6A8759"/>
          <w:kern w:val="0"/>
          <w:sz w:val="20"/>
          <w:szCs w:val="20"/>
          <w:lang w:eastAsia="nl-BE"/>
          <w14:ligatures w14:val="none"/>
        </w:rPr>
        <w:t>"IT Department"</w:t>
      </w:r>
      <w:r w:rsidRPr="001A793E">
        <w:rPr>
          <w:rFonts w:ascii="Courier New" w:eastAsia="Times New Roman" w:hAnsi="Courier New" w:cs="Courier New"/>
          <w:noProof/>
          <w:color w:val="CC7832"/>
          <w:kern w:val="0"/>
          <w:sz w:val="20"/>
          <w:szCs w:val="20"/>
          <w:lang w:eastAsia="nl-BE"/>
          <w14:ligatures w14:val="none"/>
        </w:rPr>
        <w:t xml:space="preserve">, new </w:t>
      </w:r>
      <w:r w:rsidRPr="001A793E">
        <w:rPr>
          <w:rFonts w:ascii="Courier New" w:eastAsia="Times New Roman" w:hAnsi="Courier New" w:cs="Courier New"/>
          <w:noProof/>
          <w:color w:val="A9B7C6"/>
          <w:kern w:val="0"/>
          <w:sz w:val="20"/>
          <w:szCs w:val="20"/>
          <w:lang w:eastAsia="nl-BE"/>
          <w14:ligatures w14:val="none"/>
        </w:rPr>
        <w:t>ArrayList&lt;&gt;()</w:t>
      </w:r>
      <w:r w:rsidRPr="001A793E">
        <w:rPr>
          <w:rFonts w:ascii="Courier New" w:eastAsia="Times New Roman" w:hAnsi="Courier New" w:cs="Courier New"/>
          <w:noProof/>
          <w:color w:val="CC7832"/>
          <w:kern w:val="0"/>
          <w:sz w:val="20"/>
          <w:szCs w:val="20"/>
          <w:lang w:eastAsia="nl-BE"/>
          <w14:ligatures w14:val="none"/>
        </w:rPr>
        <w:t xml:space="preserve">, new </w:t>
      </w:r>
      <w:r w:rsidRPr="001A793E">
        <w:rPr>
          <w:rFonts w:ascii="Courier New" w:eastAsia="Times New Roman" w:hAnsi="Courier New" w:cs="Courier New"/>
          <w:noProof/>
          <w:color w:val="A9B7C6"/>
          <w:kern w:val="0"/>
          <w:sz w:val="20"/>
          <w:szCs w:val="20"/>
          <w:lang w:eastAsia="nl-BE"/>
          <w14:ligatures w14:val="none"/>
        </w:rPr>
        <w:t>ArrayList&lt;&gt;())</w:t>
      </w:r>
      <w:r w:rsidRPr="001A793E">
        <w:rPr>
          <w:rFonts w:ascii="Courier New" w:eastAsia="Times New Roman" w:hAnsi="Courier New" w:cs="Courier New"/>
          <w:noProof/>
          <w:color w:val="CC7832"/>
          <w:kern w:val="0"/>
          <w:sz w:val="20"/>
          <w:szCs w:val="20"/>
          <w:lang w:eastAsia="nl-BE"/>
          <w14:ligatures w14:val="none"/>
        </w:rPr>
        <w:t>;</w:t>
      </w:r>
      <w:r w:rsidRPr="001A793E">
        <w:rPr>
          <w:rFonts w:ascii="Courier New" w:eastAsia="Times New Roman" w:hAnsi="Courier New" w:cs="Courier New"/>
          <w:noProof/>
          <w:color w:val="CC7832"/>
          <w:kern w:val="0"/>
          <w:sz w:val="20"/>
          <w:szCs w:val="20"/>
          <w:lang w:eastAsia="nl-BE"/>
          <w14:ligatures w14:val="none"/>
        </w:rPr>
        <w:br/>
        <w:t xml:space="preserve">    </w:t>
      </w:r>
      <w:r w:rsidRPr="001A793E">
        <w:rPr>
          <w:rFonts w:ascii="Courier New" w:eastAsia="Times New Roman" w:hAnsi="Courier New" w:cs="Courier New"/>
          <w:noProof/>
          <w:color w:val="A9B7C6"/>
          <w:kern w:val="0"/>
          <w:sz w:val="20"/>
          <w:szCs w:val="20"/>
          <w:lang w:eastAsia="nl-BE"/>
          <w14:ligatures w14:val="none"/>
        </w:rPr>
        <w:t xml:space="preserve">User user = </w:t>
      </w:r>
      <w:r w:rsidRPr="001A793E">
        <w:rPr>
          <w:rFonts w:ascii="Courier New" w:eastAsia="Times New Roman" w:hAnsi="Courier New" w:cs="Courier New"/>
          <w:noProof/>
          <w:color w:val="CC7832"/>
          <w:kern w:val="0"/>
          <w:sz w:val="20"/>
          <w:szCs w:val="20"/>
          <w:lang w:eastAsia="nl-BE"/>
          <w14:ligatures w14:val="none"/>
        </w:rPr>
        <w:t xml:space="preserve">new </w:t>
      </w:r>
      <w:r w:rsidRPr="001A793E">
        <w:rPr>
          <w:rFonts w:ascii="Courier New" w:eastAsia="Times New Roman" w:hAnsi="Courier New" w:cs="Courier New"/>
          <w:noProof/>
          <w:color w:val="A9B7C6"/>
          <w:kern w:val="0"/>
          <w:sz w:val="20"/>
          <w:szCs w:val="20"/>
          <w:lang w:eastAsia="nl-BE"/>
          <w14:ligatures w14:val="none"/>
        </w:rPr>
        <w:t>User(UUID.</w:t>
      </w:r>
      <w:r w:rsidRPr="001A793E">
        <w:rPr>
          <w:rFonts w:ascii="Courier New" w:eastAsia="Times New Roman" w:hAnsi="Courier New" w:cs="Courier New"/>
          <w:i/>
          <w:iCs/>
          <w:noProof/>
          <w:color w:val="A9B7C6"/>
          <w:kern w:val="0"/>
          <w:sz w:val="20"/>
          <w:szCs w:val="20"/>
          <w:lang w:eastAsia="nl-BE"/>
          <w14:ligatures w14:val="none"/>
        </w:rPr>
        <w:t>randomUUID</w:t>
      </w:r>
      <w:r w:rsidRPr="001A793E">
        <w:rPr>
          <w:rFonts w:ascii="Courier New" w:eastAsia="Times New Roman" w:hAnsi="Courier New" w:cs="Courier New"/>
          <w:noProof/>
          <w:color w:val="A9B7C6"/>
          <w:kern w:val="0"/>
          <w:sz w:val="20"/>
          <w:szCs w:val="20"/>
          <w:lang w:eastAsia="nl-BE"/>
          <w14:ligatures w14:val="none"/>
        </w:rPr>
        <w:t>()</w:t>
      </w:r>
      <w:r w:rsidRPr="001A793E">
        <w:rPr>
          <w:rFonts w:ascii="Courier New" w:eastAsia="Times New Roman" w:hAnsi="Courier New" w:cs="Courier New"/>
          <w:noProof/>
          <w:color w:val="CC7832"/>
          <w:kern w:val="0"/>
          <w:sz w:val="20"/>
          <w:szCs w:val="20"/>
          <w:lang w:eastAsia="nl-BE"/>
          <w14:ligatures w14:val="none"/>
        </w:rPr>
        <w:t xml:space="preserve">, </w:t>
      </w:r>
      <w:r w:rsidRPr="001A793E">
        <w:rPr>
          <w:rFonts w:ascii="Courier New" w:eastAsia="Times New Roman" w:hAnsi="Courier New" w:cs="Courier New"/>
          <w:noProof/>
          <w:color w:val="6A8759"/>
          <w:kern w:val="0"/>
          <w:sz w:val="20"/>
          <w:szCs w:val="20"/>
          <w:lang w:eastAsia="nl-BE"/>
          <w14:ligatures w14:val="none"/>
        </w:rPr>
        <w:t>"John Doe"</w:t>
      </w:r>
      <w:r w:rsidRPr="001A793E">
        <w:rPr>
          <w:rFonts w:ascii="Courier New" w:eastAsia="Times New Roman" w:hAnsi="Courier New" w:cs="Courier New"/>
          <w:noProof/>
          <w:color w:val="CC7832"/>
          <w:kern w:val="0"/>
          <w:sz w:val="20"/>
          <w:szCs w:val="20"/>
          <w:lang w:eastAsia="nl-BE"/>
          <w14:ligatures w14:val="none"/>
        </w:rPr>
        <w:t xml:space="preserve">, </w:t>
      </w:r>
      <w:r w:rsidRPr="001A793E">
        <w:rPr>
          <w:rFonts w:ascii="Courier New" w:eastAsia="Times New Roman" w:hAnsi="Courier New" w:cs="Courier New"/>
          <w:noProof/>
          <w:color w:val="A9B7C6"/>
          <w:kern w:val="0"/>
          <w:sz w:val="20"/>
          <w:szCs w:val="20"/>
          <w:lang w:eastAsia="nl-BE"/>
          <w14:ligatures w14:val="none"/>
        </w:rPr>
        <w:t>Role.</w:t>
      </w:r>
      <w:r w:rsidRPr="001A793E">
        <w:rPr>
          <w:rFonts w:ascii="Courier New" w:eastAsia="Times New Roman" w:hAnsi="Courier New" w:cs="Courier New"/>
          <w:i/>
          <w:iCs/>
          <w:noProof/>
          <w:color w:val="9876AA"/>
          <w:kern w:val="0"/>
          <w:sz w:val="20"/>
          <w:szCs w:val="20"/>
          <w:lang w:eastAsia="nl-BE"/>
          <w14:ligatures w14:val="none"/>
        </w:rPr>
        <w:t>ADMIN</w:t>
      </w:r>
      <w:r w:rsidRPr="001A793E">
        <w:rPr>
          <w:rFonts w:ascii="Courier New" w:eastAsia="Times New Roman" w:hAnsi="Courier New" w:cs="Courier New"/>
          <w:noProof/>
          <w:color w:val="CC7832"/>
          <w:kern w:val="0"/>
          <w:sz w:val="20"/>
          <w:szCs w:val="20"/>
          <w:lang w:eastAsia="nl-BE"/>
          <w14:ligatures w14:val="none"/>
        </w:rPr>
        <w:t xml:space="preserve">, </w:t>
      </w:r>
      <w:r w:rsidRPr="001A793E">
        <w:rPr>
          <w:rFonts w:ascii="Courier New" w:eastAsia="Times New Roman" w:hAnsi="Courier New" w:cs="Courier New"/>
          <w:noProof/>
          <w:color w:val="6A8759"/>
          <w:kern w:val="0"/>
          <w:sz w:val="20"/>
          <w:szCs w:val="20"/>
          <w:lang w:eastAsia="nl-BE"/>
          <w14:ligatures w14:val="none"/>
        </w:rPr>
        <w:t>"john.doe@example.com"</w:t>
      </w:r>
      <w:r w:rsidRPr="001A793E">
        <w:rPr>
          <w:rFonts w:ascii="Courier New" w:eastAsia="Times New Roman" w:hAnsi="Courier New" w:cs="Courier New"/>
          <w:noProof/>
          <w:color w:val="CC7832"/>
          <w:kern w:val="0"/>
          <w:sz w:val="20"/>
          <w:szCs w:val="20"/>
          <w:lang w:eastAsia="nl-BE"/>
          <w14:ligatures w14:val="none"/>
        </w:rPr>
        <w:t xml:space="preserve">, </w:t>
      </w:r>
      <w:r w:rsidRPr="001A793E">
        <w:rPr>
          <w:rFonts w:ascii="Courier New" w:eastAsia="Times New Roman" w:hAnsi="Courier New" w:cs="Courier New"/>
          <w:noProof/>
          <w:color w:val="A9B7C6"/>
          <w:kern w:val="0"/>
          <w:sz w:val="20"/>
          <w:szCs w:val="20"/>
          <w:lang w:eastAsia="nl-BE"/>
          <w14:ligatures w14:val="none"/>
        </w:rPr>
        <w:t>group</w:t>
      </w:r>
      <w:r w:rsidRPr="001A793E">
        <w:rPr>
          <w:rFonts w:ascii="Courier New" w:eastAsia="Times New Roman" w:hAnsi="Courier New" w:cs="Courier New"/>
          <w:noProof/>
          <w:color w:val="CC7832"/>
          <w:kern w:val="0"/>
          <w:sz w:val="20"/>
          <w:szCs w:val="20"/>
          <w:lang w:eastAsia="nl-BE"/>
          <w14:ligatures w14:val="none"/>
        </w:rPr>
        <w:t xml:space="preserve">, new </w:t>
      </w:r>
      <w:r w:rsidRPr="001A793E">
        <w:rPr>
          <w:rFonts w:ascii="Courier New" w:eastAsia="Times New Roman" w:hAnsi="Courier New" w:cs="Courier New"/>
          <w:noProof/>
          <w:color w:val="A9B7C6"/>
          <w:kern w:val="0"/>
          <w:sz w:val="20"/>
          <w:szCs w:val="20"/>
          <w:lang w:eastAsia="nl-BE"/>
          <w14:ligatures w14:val="none"/>
        </w:rPr>
        <w:t>ArrayList&lt;&gt;())</w:t>
      </w:r>
      <w:r w:rsidRPr="001A793E">
        <w:rPr>
          <w:rFonts w:ascii="Courier New" w:eastAsia="Times New Roman" w:hAnsi="Courier New" w:cs="Courier New"/>
          <w:noProof/>
          <w:color w:val="CC7832"/>
          <w:kern w:val="0"/>
          <w:sz w:val="20"/>
          <w:szCs w:val="20"/>
          <w:lang w:eastAsia="nl-BE"/>
          <w14:ligatures w14:val="none"/>
        </w:rPr>
        <w:t>;</w:t>
      </w:r>
      <w:r w:rsidRPr="001A793E">
        <w:rPr>
          <w:rFonts w:ascii="Courier New" w:eastAsia="Times New Roman" w:hAnsi="Courier New" w:cs="Courier New"/>
          <w:noProof/>
          <w:color w:val="CC7832"/>
          <w:kern w:val="0"/>
          <w:sz w:val="20"/>
          <w:szCs w:val="20"/>
          <w:lang w:eastAsia="nl-BE"/>
          <w14:ligatures w14:val="none"/>
        </w:rPr>
        <w:br/>
      </w:r>
      <w:r w:rsidRPr="001A793E">
        <w:rPr>
          <w:rFonts w:ascii="Courier New" w:eastAsia="Times New Roman" w:hAnsi="Courier New" w:cs="Courier New"/>
          <w:noProof/>
          <w:color w:val="CC7832"/>
          <w:kern w:val="0"/>
          <w:sz w:val="20"/>
          <w:szCs w:val="20"/>
          <w:lang w:eastAsia="nl-BE"/>
          <w14:ligatures w14:val="none"/>
        </w:rPr>
        <w:br/>
        <w:t xml:space="preserve">    </w:t>
      </w:r>
      <w:r w:rsidRPr="001A793E">
        <w:rPr>
          <w:rFonts w:ascii="Courier New" w:eastAsia="Times New Roman" w:hAnsi="Courier New" w:cs="Courier New"/>
          <w:noProof/>
          <w:color w:val="808080"/>
          <w:kern w:val="0"/>
          <w:sz w:val="20"/>
          <w:szCs w:val="20"/>
          <w:lang w:eastAsia="nl-BE"/>
          <w14:ligatures w14:val="none"/>
        </w:rPr>
        <w:t>// THEN</w:t>
      </w:r>
      <w:r w:rsidRPr="001A793E">
        <w:rPr>
          <w:rFonts w:ascii="Courier New" w:eastAsia="Times New Roman" w:hAnsi="Courier New" w:cs="Courier New"/>
          <w:noProof/>
          <w:color w:val="808080"/>
          <w:kern w:val="0"/>
          <w:sz w:val="20"/>
          <w:szCs w:val="20"/>
          <w:lang w:eastAsia="nl-BE"/>
          <w14:ligatures w14:val="none"/>
        </w:rPr>
        <w:br/>
        <w:t xml:space="preserve">    </w:t>
      </w:r>
      <w:r w:rsidRPr="001A793E">
        <w:rPr>
          <w:rFonts w:ascii="Courier New" w:eastAsia="Times New Roman" w:hAnsi="Courier New" w:cs="Courier New"/>
          <w:i/>
          <w:iCs/>
          <w:noProof/>
          <w:color w:val="A9B7C6"/>
          <w:kern w:val="0"/>
          <w:sz w:val="20"/>
          <w:szCs w:val="20"/>
          <w:lang w:eastAsia="nl-BE"/>
          <w14:ligatures w14:val="none"/>
        </w:rPr>
        <w:t>assertNotNull</w:t>
      </w:r>
      <w:r w:rsidRPr="001A793E">
        <w:rPr>
          <w:rFonts w:ascii="Courier New" w:eastAsia="Times New Roman" w:hAnsi="Courier New" w:cs="Courier New"/>
          <w:noProof/>
          <w:color w:val="A9B7C6"/>
          <w:kern w:val="0"/>
          <w:sz w:val="20"/>
          <w:szCs w:val="20"/>
          <w:lang w:eastAsia="nl-BE"/>
          <w14:ligatures w14:val="none"/>
        </w:rPr>
        <w:t>(user.getGroup()</w:t>
      </w:r>
      <w:r w:rsidRPr="001A793E">
        <w:rPr>
          <w:rFonts w:ascii="Courier New" w:eastAsia="Times New Roman" w:hAnsi="Courier New" w:cs="Courier New"/>
          <w:noProof/>
          <w:color w:val="CC7832"/>
          <w:kern w:val="0"/>
          <w:sz w:val="20"/>
          <w:szCs w:val="20"/>
          <w:lang w:eastAsia="nl-BE"/>
          <w14:ligatures w14:val="none"/>
        </w:rPr>
        <w:t xml:space="preserve">, </w:t>
      </w:r>
      <w:r w:rsidRPr="001A793E">
        <w:rPr>
          <w:rFonts w:ascii="Courier New" w:eastAsia="Times New Roman" w:hAnsi="Courier New" w:cs="Courier New"/>
          <w:noProof/>
          <w:color w:val="6A8759"/>
          <w:kern w:val="0"/>
          <w:sz w:val="20"/>
          <w:szCs w:val="20"/>
          <w:lang w:eastAsia="nl-BE"/>
          <w14:ligatures w14:val="none"/>
        </w:rPr>
        <w:t>"User should be associated with a Group"</w:t>
      </w:r>
      <w:r w:rsidRPr="001A793E">
        <w:rPr>
          <w:rFonts w:ascii="Courier New" w:eastAsia="Times New Roman" w:hAnsi="Courier New" w:cs="Courier New"/>
          <w:noProof/>
          <w:color w:val="A9B7C6"/>
          <w:kern w:val="0"/>
          <w:sz w:val="20"/>
          <w:szCs w:val="20"/>
          <w:lang w:eastAsia="nl-BE"/>
          <w14:ligatures w14:val="none"/>
        </w:rPr>
        <w:t>)</w:t>
      </w:r>
      <w:r w:rsidRPr="001A793E">
        <w:rPr>
          <w:rFonts w:ascii="Courier New" w:eastAsia="Times New Roman" w:hAnsi="Courier New" w:cs="Courier New"/>
          <w:noProof/>
          <w:color w:val="CC7832"/>
          <w:kern w:val="0"/>
          <w:sz w:val="20"/>
          <w:szCs w:val="20"/>
          <w:lang w:eastAsia="nl-BE"/>
          <w14:ligatures w14:val="none"/>
        </w:rPr>
        <w:t>;</w:t>
      </w:r>
      <w:r w:rsidRPr="001A793E">
        <w:rPr>
          <w:rFonts w:ascii="Courier New" w:eastAsia="Times New Roman" w:hAnsi="Courier New" w:cs="Courier New"/>
          <w:noProof/>
          <w:color w:val="CC7832"/>
          <w:kern w:val="0"/>
          <w:sz w:val="20"/>
          <w:szCs w:val="20"/>
          <w:lang w:eastAsia="nl-BE"/>
          <w14:ligatures w14:val="none"/>
        </w:rPr>
        <w:br/>
        <w:t xml:space="preserve">    </w:t>
      </w:r>
      <w:r w:rsidRPr="001A793E">
        <w:rPr>
          <w:rFonts w:ascii="Courier New" w:eastAsia="Times New Roman" w:hAnsi="Courier New" w:cs="Courier New"/>
          <w:i/>
          <w:iCs/>
          <w:noProof/>
          <w:color w:val="A9B7C6"/>
          <w:kern w:val="0"/>
          <w:sz w:val="20"/>
          <w:szCs w:val="20"/>
          <w:lang w:eastAsia="nl-BE"/>
          <w14:ligatures w14:val="none"/>
        </w:rPr>
        <w:t>assertEquals</w:t>
      </w:r>
      <w:r w:rsidRPr="001A793E">
        <w:rPr>
          <w:rFonts w:ascii="Courier New" w:eastAsia="Times New Roman" w:hAnsi="Courier New" w:cs="Courier New"/>
          <w:noProof/>
          <w:color w:val="A9B7C6"/>
          <w:kern w:val="0"/>
          <w:sz w:val="20"/>
          <w:szCs w:val="20"/>
          <w:lang w:eastAsia="nl-BE"/>
          <w14:ligatures w14:val="none"/>
        </w:rPr>
        <w:t>(</w:t>
      </w:r>
      <w:r w:rsidRPr="001A793E">
        <w:rPr>
          <w:rFonts w:ascii="Courier New" w:eastAsia="Times New Roman" w:hAnsi="Courier New" w:cs="Courier New"/>
          <w:noProof/>
          <w:color w:val="6A8759"/>
          <w:kern w:val="0"/>
          <w:sz w:val="20"/>
          <w:szCs w:val="20"/>
          <w:lang w:eastAsia="nl-BE"/>
          <w14:ligatures w14:val="none"/>
        </w:rPr>
        <w:t>"IT Department"</w:t>
      </w:r>
      <w:r w:rsidRPr="001A793E">
        <w:rPr>
          <w:rFonts w:ascii="Courier New" w:eastAsia="Times New Roman" w:hAnsi="Courier New" w:cs="Courier New"/>
          <w:noProof/>
          <w:color w:val="CC7832"/>
          <w:kern w:val="0"/>
          <w:sz w:val="20"/>
          <w:szCs w:val="20"/>
          <w:lang w:eastAsia="nl-BE"/>
          <w14:ligatures w14:val="none"/>
        </w:rPr>
        <w:t xml:space="preserve">, </w:t>
      </w:r>
      <w:r w:rsidRPr="001A793E">
        <w:rPr>
          <w:rFonts w:ascii="Courier New" w:eastAsia="Times New Roman" w:hAnsi="Courier New" w:cs="Courier New"/>
          <w:noProof/>
          <w:color w:val="A9B7C6"/>
          <w:kern w:val="0"/>
          <w:sz w:val="20"/>
          <w:szCs w:val="20"/>
          <w:lang w:eastAsia="nl-BE"/>
          <w14:ligatures w14:val="none"/>
        </w:rPr>
        <w:t>user.getGroup().getName()</w:t>
      </w:r>
      <w:r w:rsidRPr="001A793E">
        <w:rPr>
          <w:rFonts w:ascii="Courier New" w:eastAsia="Times New Roman" w:hAnsi="Courier New" w:cs="Courier New"/>
          <w:noProof/>
          <w:color w:val="CC7832"/>
          <w:kern w:val="0"/>
          <w:sz w:val="20"/>
          <w:szCs w:val="20"/>
          <w:lang w:eastAsia="nl-BE"/>
          <w14:ligatures w14:val="none"/>
        </w:rPr>
        <w:t xml:space="preserve">, </w:t>
      </w:r>
      <w:r w:rsidRPr="001A793E">
        <w:rPr>
          <w:rFonts w:ascii="Courier New" w:eastAsia="Times New Roman" w:hAnsi="Courier New" w:cs="Courier New"/>
          <w:noProof/>
          <w:color w:val="6A8759"/>
          <w:kern w:val="0"/>
          <w:sz w:val="20"/>
          <w:szCs w:val="20"/>
          <w:lang w:eastAsia="nl-BE"/>
          <w14:ligatures w14:val="none"/>
        </w:rPr>
        <w:t>"Group name should be 'IT Department'"</w:t>
      </w:r>
      <w:r w:rsidRPr="001A793E">
        <w:rPr>
          <w:rFonts w:ascii="Courier New" w:eastAsia="Times New Roman" w:hAnsi="Courier New" w:cs="Courier New"/>
          <w:noProof/>
          <w:color w:val="A9B7C6"/>
          <w:kern w:val="0"/>
          <w:sz w:val="20"/>
          <w:szCs w:val="20"/>
          <w:lang w:eastAsia="nl-BE"/>
          <w14:ligatures w14:val="none"/>
        </w:rPr>
        <w:t>)</w:t>
      </w:r>
      <w:r w:rsidRPr="001A793E">
        <w:rPr>
          <w:rFonts w:ascii="Courier New" w:eastAsia="Times New Roman" w:hAnsi="Courier New" w:cs="Courier New"/>
          <w:noProof/>
          <w:color w:val="CC7832"/>
          <w:kern w:val="0"/>
          <w:sz w:val="20"/>
          <w:szCs w:val="20"/>
          <w:lang w:eastAsia="nl-BE"/>
          <w14:ligatures w14:val="none"/>
        </w:rPr>
        <w:t>;</w:t>
      </w:r>
      <w:r w:rsidRPr="001A793E">
        <w:rPr>
          <w:rFonts w:ascii="Courier New" w:eastAsia="Times New Roman" w:hAnsi="Courier New" w:cs="Courier New"/>
          <w:noProof/>
          <w:color w:val="CC7832"/>
          <w:kern w:val="0"/>
          <w:sz w:val="20"/>
          <w:szCs w:val="20"/>
          <w:lang w:eastAsia="nl-BE"/>
          <w14:ligatures w14:val="none"/>
        </w:rPr>
        <w:br/>
      </w:r>
      <w:r w:rsidRPr="001A793E">
        <w:rPr>
          <w:rFonts w:ascii="Courier New" w:eastAsia="Times New Roman" w:hAnsi="Courier New" w:cs="Courier New"/>
          <w:noProof/>
          <w:color w:val="A9B7C6"/>
          <w:kern w:val="0"/>
          <w:sz w:val="20"/>
          <w:szCs w:val="20"/>
          <w:lang w:eastAsia="nl-BE"/>
          <w14:ligatures w14:val="none"/>
        </w:rPr>
        <w:t>}</w:t>
      </w:r>
    </w:p>
    <w:p w14:paraId="7D2C4559" w14:textId="77777777" w:rsidR="001A793E" w:rsidRPr="00142A5D" w:rsidRDefault="001A793E" w:rsidP="00142A5D">
      <w:pPr>
        <w:rPr>
          <w:lang w:val="nl-NL" w:eastAsia="nl-BE"/>
        </w:rPr>
      </w:pPr>
    </w:p>
    <w:p w14:paraId="7A8BD1DA" w14:textId="0044F935" w:rsidR="004A125D" w:rsidRDefault="004A125D" w:rsidP="004A125D">
      <w:pPr>
        <w:pStyle w:val="Kop2"/>
      </w:pPr>
      <w:bookmarkStart w:id="38" w:name="_Toc199513816"/>
      <w:r w:rsidRPr="005862CD">
        <w:t>Integratietests</w:t>
      </w:r>
      <w:bookmarkEnd w:id="38"/>
    </w:p>
    <w:p w14:paraId="7110BC7D" w14:textId="77777777" w:rsidR="006D406C" w:rsidRDefault="006D406C" w:rsidP="006D406C">
      <w:pPr>
        <w:rPr>
          <w:lang w:eastAsia="nl-BE"/>
        </w:rPr>
      </w:pPr>
      <w:r w:rsidRPr="006D406C">
        <w:rPr>
          <w:lang w:eastAsia="nl-BE"/>
        </w:rPr>
        <w:t>Waar unittests zich beperken tot individuele methoden, testen integratietests de samenwerking tussen verschillende onderdelen van het systeem. Denk aan scenario’s waarbij interactie plaatsvindt met de database, services en controllers tegelijk.</w:t>
      </w:r>
    </w:p>
    <w:p w14:paraId="54BAFD18" w14:textId="77777777" w:rsidR="006D406C" w:rsidRPr="006D406C" w:rsidRDefault="006D406C" w:rsidP="006D406C">
      <w:pPr>
        <w:rPr>
          <w:lang w:eastAsia="nl-BE"/>
        </w:rPr>
      </w:pPr>
    </w:p>
    <w:p w14:paraId="2A1BEBE4" w14:textId="77777777" w:rsidR="006D406C" w:rsidRDefault="006D406C" w:rsidP="006D406C">
      <w:pPr>
        <w:rPr>
          <w:lang w:eastAsia="nl-BE"/>
        </w:rPr>
      </w:pPr>
      <w:r w:rsidRPr="006D406C">
        <w:rPr>
          <w:lang w:eastAsia="nl-BE"/>
        </w:rPr>
        <w:t xml:space="preserve">Voor onze integratietests maakten we gebruik van </w:t>
      </w:r>
      <w:r w:rsidRPr="006D406C">
        <w:rPr>
          <w:b/>
          <w:bCs/>
          <w:lang w:eastAsia="nl-BE"/>
        </w:rPr>
        <w:t>Testcontainers</w:t>
      </w:r>
      <w:r w:rsidRPr="006D406C">
        <w:rPr>
          <w:lang w:eastAsia="nl-BE"/>
        </w:rPr>
        <w:t xml:space="preserve"> – een moderne technologie gebaseerd op Docker, waarmee we tijdelijke, geïsoleerde databases konden opzetten tijdens het uitvoeren van tests. Hierdoor is elke testomgeving voorspelbaar en volledig onafhankelijk van de ontwikkelomgeving.</w:t>
      </w:r>
    </w:p>
    <w:p w14:paraId="2B2AF20F" w14:textId="77777777" w:rsidR="006D406C" w:rsidRPr="006D406C" w:rsidRDefault="006D406C" w:rsidP="006D406C">
      <w:pPr>
        <w:rPr>
          <w:lang w:eastAsia="nl-BE"/>
        </w:rPr>
      </w:pPr>
    </w:p>
    <w:p w14:paraId="0C3553A3" w14:textId="77777777" w:rsidR="006D406C" w:rsidRPr="006D406C" w:rsidRDefault="006D406C" w:rsidP="006D406C">
      <w:pPr>
        <w:rPr>
          <w:lang w:eastAsia="nl-BE"/>
        </w:rPr>
      </w:pPr>
      <w:r w:rsidRPr="006D406C">
        <w:rPr>
          <w:b/>
          <w:bCs/>
          <w:lang w:eastAsia="nl-BE"/>
        </w:rPr>
        <w:t>Voordelen hiervan:</w:t>
      </w:r>
    </w:p>
    <w:p w14:paraId="74D64477" w14:textId="77777777" w:rsidR="006D406C" w:rsidRPr="006D406C" w:rsidRDefault="006D406C" w:rsidP="006D406C">
      <w:pPr>
        <w:numPr>
          <w:ilvl w:val="0"/>
          <w:numId w:val="86"/>
        </w:numPr>
        <w:rPr>
          <w:lang w:eastAsia="nl-BE"/>
        </w:rPr>
      </w:pPr>
      <w:r w:rsidRPr="006D406C">
        <w:rPr>
          <w:lang w:eastAsia="nl-BE"/>
        </w:rPr>
        <w:t>Volledige controle over testdata</w:t>
      </w:r>
    </w:p>
    <w:p w14:paraId="5B0D8888" w14:textId="77777777" w:rsidR="006D406C" w:rsidRPr="006D406C" w:rsidRDefault="006D406C" w:rsidP="006D406C">
      <w:pPr>
        <w:numPr>
          <w:ilvl w:val="0"/>
          <w:numId w:val="86"/>
        </w:numPr>
        <w:rPr>
          <w:lang w:eastAsia="nl-BE"/>
        </w:rPr>
      </w:pPr>
      <w:r w:rsidRPr="006D406C">
        <w:rPr>
          <w:lang w:eastAsia="nl-BE"/>
        </w:rPr>
        <w:t>Vermijden van conflicten met bestaande databases</w:t>
      </w:r>
    </w:p>
    <w:p w14:paraId="313BBAA0" w14:textId="77777777" w:rsidR="006D406C" w:rsidRDefault="006D406C" w:rsidP="006D406C">
      <w:pPr>
        <w:numPr>
          <w:ilvl w:val="0"/>
          <w:numId w:val="86"/>
        </w:numPr>
        <w:rPr>
          <w:lang w:eastAsia="nl-BE"/>
        </w:rPr>
      </w:pPr>
      <w:r w:rsidRPr="006D406C">
        <w:rPr>
          <w:lang w:eastAsia="nl-BE"/>
        </w:rPr>
        <w:t>Herhaalbare, consistente resultaten</w:t>
      </w:r>
    </w:p>
    <w:p w14:paraId="37E36BA6" w14:textId="77777777" w:rsidR="006D406C" w:rsidRPr="006D406C" w:rsidRDefault="006D406C" w:rsidP="006D406C">
      <w:pPr>
        <w:rPr>
          <w:lang w:eastAsia="nl-BE"/>
        </w:rPr>
      </w:pPr>
    </w:p>
    <w:p w14:paraId="2F897154" w14:textId="5B571E36" w:rsidR="006D406C" w:rsidRPr="006D406C" w:rsidRDefault="006D406C" w:rsidP="006D406C">
      <w:pPr>
        <w:rPr>
          <w:lang w:eastAsia="nl-BE"/>
        </w:rPr>
      </w:pPr>
      <w:r w:rsidRPr="006D406C">
        <w:rPr>
          <w:lang w:eastAsia="nl-BE"/>
        </w:rPr>
        <w:t xml:space="preserve">Een goed voorbeeld: als een test verwacht dat er zeven gebruikers zijn, moeten er ook exact zeven worden aangemaakt binnen de testcontainer. Door dit niet op de ontwikkelomgeving te doen, vermijden we inconsistente resultaten of </w:t>
      </w:r>
      <w:r w:rsidRPr="006D406C">
        <w:rPr>
          <w:i/>
          <w:iCs/>
          <w:lang w:eastAsia="nl-BE"/>
        </w:rPr>
        <w:t>false positives</w:t>
      </w:r>
      <w:r w:rsidRPr="006D406C">
        <w:rPr>
          <w:lang w:eastAsia="nl-BE"/>
        </w:rPr>
        <w:t>.</w:t>
      </w:r>
    </w:p>
    <w:p w14:paraId="41490E61" w14:textId="79674BDB" w:rsidR="004A125D" w:rsidRDefault="004A125D" w:rsidP="004A125D">
      <w:pPr>
        <w:pStyle w:val="Kop2"/>
      </w:pPr>
      <w:bookmarkStart w:id="39" w:name="_Toc199513817"/>
      <w:r w:rsidRPr="005862CD">
        <w:t>Handmatige testen &amp; tools</w:t>
      </w:r>
      <w:bookmarkEnd w:id="39"/>
    </w:p>
    <w:p w14:paraId="28C05047" w14:textId="77777777" w:rsidR="006D406C" w:rsidRDefault="006D406C" w:rsidP="006D406C">
      <w:pPr>
        <w:rPr>
          <w:rFonts w:ascii="Times New Roman" w:hAnsi="Times New Roman" w:cs="Times New Roman"/>
          <w:sz w:val="24"/>
        </w:rPr>
      </w:pPr>
      <w:r>
        <w:t>Naast geautomatiseerde tests voerden we ook regelmatig handmatige controles uit. Hiervoor maakten we gebruik van verschillende tools om de kwaliteit van onze code te waarborgen:</w:t>
      </w:r>
    </w:p>
    <w:p w14:paraId="74D482B1" w14:textId="77777777" w:rsidR="006D406C" w:rsidRDefault="006D406C" w:rsidP="006D406C">
      <w:pPr>
        <w:pStyle w:val="Lijstalinea"/>
        <w:numPr>
          <w:ilvl w:val="0"/>
          <w:numId w:val="88"/>
        </w:numPr>
      </w:pPr>
      <w:r>
        <w:rPr>
          <w:rStyle w:val="Zwaar"/>
        </w:rPr>
        <w:t>Linting &amp; PMD:</w:t>
      </w:r>
    </w:p>
    <w:p w14:paraId="17A6A468" w14:textId="77777777" w:rsidR="006D406C" w:rsidRDefault="006D406C" w:rsidP="006D406C">
      <w:pPr>
        <w:pStyle w:val="Lijstalinea"/>
        <w:numPr>
          <w:ilvl w:val="1"/>
          <w:numId w:val="88"/>
        </w:numPr>
      </w:pPr>
      <w:r>
        <w:t>Linting werd toegepast op de frontend om syntaxfouten en inconsistenties op te sporen.</w:t>
      </w:r>
    </w:p>
    <w:p w14:paraId="6EFDF708" w14:textId="77777777" w:rsidR="006D406C" w:rsidRDefault="006D406C" w:rsidP="006D406C">
      <w:pPr>
        <w:pStyle w:val="Lijstalinea"/>
        <w:numPr>
          <w:ilvl w:val="1"/>
          <w:numId w:val="88"/>
        </w:numPr>
      </w:pPr>
      <w:r>
        <w:t>PMD werd ingezet voor de backend om code smells, duplicatie en kwetsbaarheden te detecteren.</w:t>
      </w:r>
    </w:p>
    <w:p w14:paraId="1FFAD22A" w14:textId="77777777" w:rsidR="006D406C" w:rsidRDefault="006D406C" w:rsidP="006D406C">
      <w:pPr>
        <w:pStyle w:val="Lijstalinea"/>
        <w:numPr>
          <w:ilvl w:val="1"/>
          <w:numId w:val="88"/>
        </w:numPr>
      </w:pPr>
      <w:r>
        <w:t>Beide tools werden geconfigureerd met een combinatie van strikte en soepelere regels, afhankelijk van de testfase.</w:t>
      </w:r>
    </w:p>
    <w:p w14:paraId="745D4A3B" w14:textId="77777777" w:rsidR="006D406C" w:rsidRDefault="006D406C" w:rsidP="006D406C">
      <w:pPr>
        <w:pStyle w:val="Lijstalinea"/>
        <w:numPr>
          <w:ilvl w:val="0"/>
          <w:numId w:val="88"/>
        </w:numPr>
      </w:pPr>
      <w:r>
        <w:rPr>
          <w:rStyle w:val="Zwaar"/>
        </w:rPr>
        <w:t>Postman:</w:t>
      </w:r>
      <w:r>
        <w:br/>
        <w:t>Postman was ons voornaamste instrument voor het testen van backend-endpoints. Hiermee konden we HTTP-verzoeken versturen, headers toevoegen, tokens injecteren en responses inspecteren. Postman ondersteunt bovendien het schrijven van testscripts en het automatiseren van scenario’s.</w:t>
      </w:r>
    </w:p>
    <w:p w14:paraId="39F5A362" w14:textId="77777777" w:rsidR="006D406C" w:rsidRDefault="006D406C" w:rsidP="006D406C">
      <w:pPr>
        <w:pStyle w:val="Lijstalinea"/>
        <w:numPr>
          <w:ilvl w:val="0"/>
          <w:numId w:val="88"/>
        </w:numPr>
      </w:pPr>
      <w:r>
        <w:rPr>
          <w:rStyle w:val="Zwaar"/>
        </w:rPr>
        <w:t>IntelliJ IDEA:</w:t>
      </w:r>
      <w:r>
        <w:br/>
        <w:t>IntelliJ bood een krachtige omgeving voor het testen en debuggen van code. Via de geïntegreerde databaseverbinding konden we eenvoudig controleren of data correct werd opgeslagen. De debugger stelde ons in staat stap voor stap door de code te lopen en op elk moment de waarde van variabelen te analyseren.</w:t>
      </w:r>
    </w:p>
    <w:p w14:paraId="0886EC0A" w14:textId="5FE024A9" w:rsidR="004A125D" w:rsidRDefault="004A125D" w:rsidP="004A125D">
      <w:pPr>
        <w:pStyle w:val="Kop2"/>
      </w:pPr>
      <w:bookmarkStart w:id="40" w:name="_Toc199513818"/>
      <w:r w:rsidRPr="005862CD">
        <w:t>CI/CD</w:t>
      </w:r>
      <w:bookmarkEnd w:id="40"/>
    </w:p>
    <w:p w14:paraId="48437087" w14:textId="77777777" w:rsidR="00EC05AB" w:rsidRPr="00EC05AB" w:rsidRDefault="00EC05AB" w:rsidP="00EC05AB">
      <w:pPr>
        <w:rPr>
          <w:lang w:eastAsia="nl-BE"/>
        </w:rPr>
      </w:pPr>
      <w:r w:rsidRPr="00EC05AB">
        <w:rPr>
          <w:lang w:eastAsia="nl-BE"/>
        </w:rPr>
        <w:t>Om te garanderen dat de codebase continu getest en gevalideerd wordt, implementeerden we een CI/CD-pijplijn. Deze pipeline werd automatisch geactiveerd bij elke push naar een branch en voerde onder meer de volgende acties uit:</w:t>
      </w:r>
    </w:p>
    <w:p w14:paraId="5E40CB19" w14:textId="77777777" w:rsidR="00EC05AB" w:rsidRPr="00EC05AB" w:rsidRDefault="00EC05AB" w:rsidP="00EC05AB">
      <w:pPr>
        <w:numPr>
          <w:ilvl w:val="0"/>
          <w:numId w:val="89"/>
        </w:numPr>
        <w:rPr>
          <w:lang w:eastAsia="nl-BE"/>
        </w:rPr>
      </w:pPr>
      <w:r w:rsidRPr="00EC05AB">
        <w:rPr>
          <w:lang w:eastAsia="nl-BE"/>
        </w:rPr>
        <w:t>Uitvoeren van unit- en integratietests</w:t>
      </w:r>
    </w:p>
    <w:p w14:paraId="76BC7909" w14:textId="77777777" w:rsidR="00EC05AB" w:rsidRPr="00EC05AB" w:rsidRDefault="00EC05AB" w:rsidP="00EC05AB">
      <w:pPr>
        <w:numPr>
          <w:ilvl w:val="0"/>
          <w:numId w:val="89"/>
        </w:numPr>
        <w:rPr>
          <w:lang w:eastAsia="nl-BE"/>
        </w:rPr>
      </w:pPr>
      <w:r w:rsidRPr="00EC05AB">
        <w:rPr>
          <w:lang w:eastAsia="nl-BE"/>
        </w:rPr>
        <w:t>Toepassen van linting en code-analyse</w:t>
      </w:r>
    </w:p>
    <w:p w14:paraId="377C513F" w14:textId="77777777" w:rsidR="00EC05AB" w:rsidRDefault="00EC05AB" w:rsidP="00EC05AB">
      <w:pPr>
        <w:numPr>
          <w:ilvl w:val="0"/>
          <w:numId w:val="89"/>
        </w:numPr>
        <w:rPr>
          <w:lang w:eastAsia="nl-BE"/>
        </w:rPr>
      </w:pPr>
      <w:r w:rsidRPr="00EC05AB">
        <w:rPr>
          <w:lang w:eastAsia="nl-BE"/>
        </w:rPr>
        <w:t>Validatie van de buildkwaliteit</w:t>
      </w:r>
    </w:p>
    <w:p w14:paraId="5A0FED20" w14:textId="77777777" w:rsidR="00EC05AB" w:rsidRPr="00EC05AB" w:rsidRDefault="00EC05AB" w:rsidP="00EC05AB">
      <w:pPr>
        <w:rPr>
          <w:lang w:eastAsia="nl-BE"/>
        </w:rPr>
      </w:pPr>
    </w:p>
    <w:p w14:paraId="3745A4D8" w14:textId="77777777" w:rsidR="00EC05AB" w:rsidRPr="00EC05AB" w:rsidRDefault="00EC05AB" w:rsidP="00EC05AB">
      <w:pPr>
        <w:rPr>
          <w:lang w:eastAsia="nl-BE"/>
        </w:rPr>
      </w:pPr>
      <w:r w:rsidRPr="00EC05AB">
        <w:rPr>
          <w:lang w:eastAsia="nl-BE"/>
        </w:rPr>
        <w:t>Dankzij deze aanpak konden we met vertrouwen nieuwe features ontwikkelen en fouten snel detecteren, nog vóór ze in de hoofdbranch terechtkwamen.</w:t>
      </w:r>
    </w:p>
    <w:p w14:paraId="5C6EBA6F" w14:textId="77777777" w:rsidR="00EC05AB" w:rsidRPr="00EC05AB" w:rsidRDefault="00EC05AB" w:rsidP="00EC05AB">
      <w:pPr>
        <w:rPr>
          <w:lang w:val="nl-NL" w:eastAsia="nl-BE"/>
        </w:rPr>
      </w:pPr>
    </w:p>
    <w:p w14:paraId="73489E72" w14:textId="22CD48F2" w:rsidR="00D06AAD" w:rsidRDefault="004A125D" w:rsidP="00255AA4">
      <w:pPr>
        <w:pStyle w:val="Kop1"/>
        <w:rPr>
          <w:lang w:eastAsia="nl-BE"/>
        </w:rPr>
      </w:pPr>
      <w:bookmarkStart w:id="41" w:name="_Toc199513819"/>
      <w:r w:rsidRPr="005862CD">
        <w:rPr>
          <w:lang w:eastAsia="nl-BE"/>
        </w:rPr>
        <w:lastRenderedPageBreak/>
        <w:t>Cloudhosting &amp; Infrastructuur (AWS)</w:t>
      </w:r>
      <w:bookmarkEnd w:id="41"/>
    </w:p>
    <w:p w14:paraId="679AA1EE" w14:textId="77777777" w:rsidR="00EC05AB" w:rsidRDefault="00EC05AB" w:rsidP="00EC05AB">
      <w:r>
        <w:t>Om de applicatie betrouwbaar, schaalbaar en continu beschikbaar te maken, kozen we voor Amazon Web Services (AWS). AWS is een van de meest gebruikte cloudplatformen ter wereld en biedt een uitgebreid scala aan diensten voor infrastructuurbeheer, schaalbare hosting en monitoring. Bij Faros is bovendien reeds veel expertise opgebouwd rond AWS, wat het tot de logische keuze maakte voor dit project.</w:t>
      </w:r>
    </w:p>
    <w:p w14:paraId="0F7E86BE" w14:textId="77777777" w:rsidR="00EC05AB" w:rsidRDefault="00EC05AB" w:rsidP="00EC05AB">
      <w:pPr>
        <w:rPr>
          <w:rFonts w:ascii="Times New Roman" w:hAnsi="Times New Roman" w:cs="Times New Roman"/>
          <w:sz w:val="24"/>
        </w:rPr>
      </w:pPr>
    </w:p>
    <w:p w14:paraId="32431F6C" w14:textId="77777777" w:rsidR="00EC05AB" w:rsidRDefault="00EC05AB" w:rsidP="00EC05AB">
      <w:r>
        <w:t>Dankzij deze cloudoplossing kunnen we onze backend-applicatie ononderbroken laten draaien, realtime sensorwaarden blijven ophalen en gebruikers op elk moment toegang geven tot het dashboard — ongeacht hun locatie of toestel.</w:t>
      </w:r>
    </w:p>
    <w:p w14:paraId="1974247E" w14:textId="77777777" w:rsidR="00EC05AB" w:rsidRDefault="00EC05AB" w:rsidP="00EC05AB"/>
    <w:p w14:paraId="7A772898" w14:textId="7E89511D" w:rsidR="00EC05AB" w:rsidRPr="00EC05AB" w:rsidRDefault="00EC05AB" w:rsidP="00EC05AB">
      <w:pPr>
        <w:rPr>
          <w:lang w:eastAsia="nl-BE"/>
        </w:rPr>
      </w:pPr>
      <w:r>
        <w:t>In dit hoofdstuk bespreken we de belangrijkste AWS-diensten die we hebben ingezet, en hoe we de infrastructuur en deployments georganiseerd hebben.</w:t>
      </w:r>
    </w:p>
    <w:p w14:paraId="3022ABB5" w14:textId="39BD31D5" w:rsidR="004A125D" w:rsidRDefault="004A125D" w:rsidP="004A125D">
      <w:pPr>
        <w:pStyle w:val="Kop2"/>
      </w:pPr>
      <w:bookmarkStart w:id="42" w:name="_Toc199513820"/>
      <w:r w:rsidRPr="005862CD">
        <w:t>Overzicht gebruikte AWS-diensten</w:t>
      </w:r>
      <w:bookmarkEnd w:id="42"/>
    </w:p>
    <w:p w14:paraId="3F4134EE" w14:textId="77777777" w:rsidR="00EC05AB" w:rsidRPr="00EC05AB" w:rsidRDefault="00EC05AB" w:rsidP="00EC05AB">
      <w:r w:rsidRPr="00EC05AB">
        <w:t>Voor dit project maakten we gebruik van diverse AWS-diensten, elk met een specifieke rol in de infrastructuur. Deze combinatie resulteerde in een stabiele, schaalbare en goed beheerbare omgeving:</w:t>
      </w:r>
    </w:p>
    <w:p w14:paraId="439865E7" w14:textId="77777777" w:rsidR="00EC05AB" w:rsidRPr="00EC05AB" w:rsidRDefault="00EC05AB" w:rsidP="00EC05AB">
      <w:pPr>
        <w:numPr>
          <w:ilvl w:val="0"/>
          <w:numId w:val="90"/>
        </w:numPr>
      </w:pPr>
      <w:r w:rsidRPr="00EC05AB">
        <w:rPr>
          <w:b/>
          <w:bCs/>
        </w:rPr>
        <w:t>EC2 (Elastic Compute Cloud)</w:t>
      </w:r>
      <w:r w:rsidRPr="00EC05AB">
        <w:br/>
        <w:t>Onze backend werd gehost op een EC2-instance: een virtuele server waarop we volledige controle hebben over het besturingssysteem, de configuratie en de runtime. De Spring Boot-applicatie is zo geconfigureerd dat ze automatisch opstart bij een reboot van de machine. Ook onze database draaide op een aparte EC2-instance, wat ons maximale flexibiliteit en controle gaf over de configuratie van TimescaleDB.</w:t>
      </w:r>
    </w:p>
    <w:p w14:paraId="488A27C8" w14:textId="77777777" w:rsidR="00EC05AB" w:rsidRPr="00EC05AB" w:rsidRDefault="00EC05AB" w:rsidP="00EC05AB">
      <w:pPr>
        <w:numPr>
          <w:ilvl w:val="0"/>
          <w:numId w:val="90"/>
        </w:numPr>
      </w:pPr>
      <w:r w:rsidRPr="00EC05AB">
        <w:rPr>
          <w:b/>
          <w:bCs/>
        </w:rPr>
        <w:t>S3 (Simple Storage Service)</w:t>
      </w:r>
      <w:r w:rsidRPr="00EC05AB">
        <w:br/>
        <w:t>S3 werd ingezet voor meerdere doeleinden. De backend werd gecompileerd tot een .jar-bestand en in een S3-bucket geplaatst, zodat de EC2-instance steeds de meest recente versie kan ophalen tijdens een deployment. Daarnaast hostten we de frontend (Angular-build) in een aparte S3-bucket.</w:t>
      </w:r>
    </w:p>
    <w:p w14:paraId="77250DD4" w14:textId="77777777" w:rsidR="00EC05AB" w:rsidRPr="00EC05AB" w:rsidRDefault="00EC05AB" w:rsidP="00EC05AB">
      <w:pPr>
        <w:numPr>
          <w:ilvl w:val="0"/>
          <w:numId w:val="90"/>
        </w:numPr>
      </w:pPr>
      <w:r w:rsidRPr="00EC05AB">
        <w:rPr>
          <w:b/>
          <w:bCs/>
        </w:rPr>
        <w:t>CloudFront</w:t>
      </w:r>
      <w:r w:rsidRPr="00EC05AB">
        <w:br/>
        <w:t>De S3-bucket voor de frontend werd gekoppeld aan CloudFront, het Content Delivery Network (CDN) van AWS. CloudFront zorgt ervoor dat de frontend wereldwijd wordt gerepliceerd en geserveerd vanaf de dichtstbijzijnde edge location, wat resulteert in snellere laadtijden. Bovendien biedt CloudFront een eigen domeinnaam, waarmee de frontend toegankelijk wordt gemaakt.</w:t>
      </w:r>
    </w:p>
    <w:p w14:paraId="68EC49A1" w14:textId="6157D151" w:rsidR="001B1838" w:rsidRPr="001B1838" w:rsidRDefault="00EC05AB" w:rsidP="001B1838">
      <w:pPr>
        <w:numPr>
          <w:ilvl w:val="0"/>
          <w:numId w:val="90"/>
        </w:numPr>
      </w:pPr>
      <w:r w:rsidRPr="00EC05AB">
        <w:rPr>
          <w:b/>
          <w:bCs/>
        </w:rPr>
        <w:t>Cognito</w:t>
      </w:r>
      <w:r w:rsidRPr="00EC05AB">
        <w:br/>
        <w:t>Voor authenticatie gebruikten we AWS Cognito als OAuth2-provider. Cognito is volledig configureerbaar via de AWS-console en biedt alle functionaliteiten van een traditionele identity provider: gebruikersbeheer, authenticatieflows, tokenverwerking en meer. Rollen die in Cognito worden gedefinieerd, kunnen worden gekoppeld aan IAM-policies, wat een fijnmazige toegangscontrole binnen de infrastructuur mogelijk maakt.</w:t>
      </w:r>
    </w:p>
    <w:p w14:paraId="3A613F68" w14:textId="7AF65255" w:rsidR="004A125D" w:rsidRPr="00255AA4" w:rsidRDefault="001B1838" w:rsidP="00255AA4">
      <w:pPr>
        <w:pStyle w:val="Kop2"/>
      </w:pPr>
      <w:bookmarkStart w:id="43" w:name="_Toc199513821"/>
      <w:r w:rsidRPr="00255AA4">
        <w:t>Architectuuroverzicht en dataflow</w:t>
      </w:r>
      <w:bookmarkEnd w:id="43"/>
    </w:p>
    <w:p w14:paraId="284604B1" w14:textId="095A4B7B" w:rsidR="00255AA4" w:rsidRDefault="00EC05AB" w:rsidP="001B1838">
      <w:r w:rsidRPr="00EC05AB">
        <w:t>Onderstaand overzicht beschrijft hoe de infrastructuur functioneert en hoe de data binnen onze applicatie stroomt.</w:t>
      </w:r>
    </w:p>
    <w:p w14:paraId="1762F63E" w14:textId="2513A411" w:rsidR="00255AA4" w:rsidRDefault="00255AA4" w:rsidP="00255AA4">
      <w:pPr>
        <w:jc w:val="center"/>
      </w:pPr>
      <w:r>
        <w:rPr>
          <w:noProof/>
        </w:rPr>
        <w:lastRenderedPageBreak/>
        <w:drawing>
          <wp:inline distT="0" distB="0" distL="0" distR="0" wp14:anchorId="7D89DFA3" wp14:editId="395AECA6">
            <wp:extent cx="3196742" cy="2162872"/>
            <wp:effectExtent l="0" t="0" r="3810" b="8890"/>
            <wp:docPr id="735036490" name="Picture 7" descr="A screenshot of a computer&#10;&#10;AI-generated content may be incorrect.">
              <a:extLst xmlns:a="http://schemas.openxmlformats.org/drawingml/2006/main">
                <a:ext uri="{FF2B5EF4-FFF2-40B4-BE49-F238E27FC236}">
                  <a16:creationId xmlns:a16="http://schemas.microsoft.com/office/drawing/2014/main" id="{1259D4B5-6AB5-4FAE-9D8A-957E3A44CE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screenshot of a computer&#10;&#10;AI-generated content may be incorrect.">
                      <a:extLst>
                        <a:ext uri="{FF2B5EF4-FFF2-40B4-BE49-F238E27FC236}">
                          <a16:creationId xmlns:a16="http://schemas.microsoft.com/office/drawing/2014/main" id="{1259D4B5-6AB5-4FAE-9D8A-957E3A44CEC0}"/>
                        </a:ext>
                      </a:extLst>
                    </pic:cNvPr>
                    <pic:cNvPicPr>
                      <a:picLocks noChangeAspect="1"/>
                    </pic:cNvPicPr>
                  </pic:nvPicPr>
                  <pic:blipFill>
                    <a:blip r:embed="rId30"/>
                    <a:stretch>
                      <a:fillRect/>
                    </a:stretch>
                  </pic:blipFill>
                  <pic:spPr>
                    <a:xfrm>
                      <a:off x="0" y="0"/>
                      <a:ext cx="3198973" cy="2164382"/>
                    </a:xfrm>
                    <a:prstGeom prst="rect">
                      <a:avLst/>
                    </a:prstGeom>
                  </pic:spPr>
                </pic:pic>
              </a:graphicData>
            </a:graphic>
          </wp:inline>
        </w:drawing>
      </w:r>
    </w:p>
    <w:p w14:paraId="4E91F4A5" w14:textId="0916555F" w:rsidR="00255AA4" w:rsidRPr="001B1838" w:rsidRDefault="00255AA4" w:rsidP="00255AA4">
      <w:pPr>
        <w:pStyle w:val="AfbeeldingBijschrift"/>
      </w:pPr>
      <w:r>
        <w:t>Architectuur AWS</w:t>
      </w:r>
    </w:p>
    <w:p w14:paraId="3EC3DE72" w14:textId="77777777" w:rsidR="001B1838" w:rsidRPr="001B1838" w:rsidRDefault="001B1838" w:rsidP="001B1838">
      <w:pPr>
        <w:rPr>
          <w:rFonts w:ascii="Times New Roman" w:hAnsi="Times New Roman" w:cs="Times New Roman"/>
          <w:sz w:val="24"/>
        </w:rPr>
      </w:pPr>
    </w:p>
    <w:p w14:paraId="4DE8E546" w14:textId="77777777" w:rsidR="00EC05AB" w:rsidRDefault="00EC05AB" w:rsidP="00EC05AB">
      <w:r>
        <w:t>Wanneer een gebruiker de website bezoekt, wordt er een verbinding gemaakt via onze CloudFront-distributie. CloudFront fungeert als wereldwijd verspreid CDN en haalt de frontendbestanden (de Angular-applicatie) op uit de gekoppelde S3-bucket. Deze bestanden worden vervolgens lokaal geserveerd aan de gebruiker, wat zorgt voor snelle laadtijden.</w:t>
      </w:r>
    </w:p>
    <w:p w14:paraId="7F8E3C41" w14:textId="77777777" w:rsidR="00EC05AB" w:rsidRDefault="00EC05AB" w:rsidP="00EC05AB">
      <w:pPr>
        <w:rPr>
          <w:rFonts w:ascii="Times New Roman" w:hAnsi="Times New Roman" w:cs="Times New Roman"/>
          <w:sz w:val="24"/>
        </w:rPr>
      </w:pPr>
    </w:p>
    <w:p w14:paraId="7AB0983A" w14:textId="3CCF8732" w:rsidR="00EC05AB" w:rsidRDefault="00EC05AB" w:rsidP="00EC05AB">
      <w:r>
        <w:t>Na het laden van de frontend en het aangaan van interactie door de gebruiker, worden HTTP-verzoeken verstuurd naar onze backend, die draait op een EC2-instance. De backend verwerkt deze verzoeken, voert indien nodig databasequeries uit en stuurt de resultaten terug naar de frontend.</w:t>
      </w:r>
    </w:p>
    <w:p w14:paraId="225CAEB9" w14:textId="77777777" w:rsidR="00EC05AB" w:rsidRDefault="00EC05AB" w:rsidP="00EC05AB"/>
    <w:p w14:paraId="63CCD531" w14:textId="77777777" w:rsidR="00EC05AB" w:rsidRDefault="00EC05AB" w:rsidP="00EC05AB">
      <w:r>
        <w:t>De database draait op een afzonderlijke EC2-instance, zodat prestaties en beveiliging apart beheerd kunnen worden. Dit biedt een duidelijke scheiding van verantwoordelijkheden binnen de infrastructuur.</w:t>
      </w:r>
    </w:p>
    <w:p w14:paraId="441B96D6" w14:textId="77777777" w:rsidR="00EC05AB" w:rsidRDefault="00EC05AB" w:rsidP="00EC05AB">
      <w:r>
        <w:t>Alle communicatie tussen frontend, backend en database is beveiligd. We maken gebruik van CORS-beleid (Cross-Origin Resource Sharing) om uitsluitend toegestane oorsprongen toe te laten, wat voorkomt dat onbevoegde frontends verbinding maken met onze backend.</w:t>
      </w:r>
    </w:p>
    <w:p w14:paraId="33DC3C72" w14:textId="77777777" w:rsidR="00EC05AB" w:rsidRDefault="00EC05AB" w:rsidP="00EC05AB"/>
    <w:p w14:paraId="71766801" w14:textId="77777777" w:rsidR="00EC05AB" w:rsidRDefault="00EC05AB" w:rsidP="00EC05AB">
      <w:r>
        <w:t>Tot slot wordt de volledige infrastructuur gehost binnen een VPC (Virtual Private Cloud). Dit is een virtueel, geïsoleerd netwerk binnen AWS waarin al onze services zich bevinden. Hierdoor is het systeem volledig afgeschermd van de buitenwereld, tenzij expliciet anders geconfigureerd. De VPC biedt zowel beveiliging als controle over netwerksegmentatie, firewallregels en toegangsbeheer.</w:t>
      </w:r>
    </w:p>
    <w:p w14:paraId="4A70B033" w14:textId="38D5C706" w:rsidR="00121284" w:rsidRPr="00255AA4" w:rsidRDefault="00121284" w:rsidP="00255AA4">
      <w:pPr>
        <w:pStyle w:val="Kop1"/>
      </w:pPr>
      <w:bookmarkStart w:id="44" w:name="_Toc199513822"/>
      <w:r w:rsidRPr="00255AA4">
        <w:t>Besluit</w:t>
      </w:r>
      <w:bookmarkEnd w:id="44"/>
    </w:p>
    <w:p w14:paraId="433AC826" w14:textId="6DDB3CB8" w:rsidR="006506BC" w:rsidRDefault="00EC05AB" w:rsidP="006506BC">
      <w:pPr>
        <w:rPr>
          <w:lang w:eastAsia="nl-BE"/>
        </w:rPr>
      </w:pPr>
      <w:r w:rsidRPr="00EC05AB">
        <w:rPr>
          <w:lang w:eastAsia="nl-BE"/>
        </w:rPr>
        <w:t>In dit project ontwikkelden we een volledig functioneel sensorplatform waarmee omgevingsdata efficiënt kan worden verzameld, verwerkt, gevisualiseerd en geïnterpreteerd. Door gebruik te maken van moderne technologieën zoals Spring Boot, Angular, TimescaleDB en AWS, slaagden we erin een schaalbare, performante en gebruiksvriendelijke applicatie op te bouwen.</w:t>
      </w:r>
    </w:p>
    <w:p w14:paraId="318F73D9" w14:textId="77777777" w:rsidR="00EC05AB" w:rsidRPr="006506BC" w:rsidRDefault="00EC05AB" w:rsidP="006506BC">
      <w:pPr>
        <w:rPr>
          <w:lang w:eastAsia="nl-BE"/>
        </w:rPr>
      </w:pPr>
    </w:p>
    <w:p w14:paraId="17533E20" w14:textId="0F00CF2D" w:rsidR="006506BC" w:rsidRDefault="00EC05AB" w:rsidP="006506BC">
      <w:pPr>
        <w:rPr>
          <w:lang w:eastAsia="nl-BE"/>
        </w:rPr>
      </w:pPr>
      <w:r w:rsidRPr="00EC05AB">
        <w:rPr>
          <w:lang w:eastAsia="nl-BE"/>
        </w:rPr>
        <w:t>We kozen bewust voor een modulaire architectuur en pasten best practices toe op het vlak van databankmodellering, gebruikerservaring en softwaretesting. Zo konden we zowel aan de technische als de functionele vereisten van het projectplan voldoen. Dankzij het gebruik van onder meer unit- en integratietests en een goed uitgeruste CI/CD-pijplijn, konden we de codekwaliteit voortdurend bewaken en optimaliseren.</w:t>
      </w:r>
    </w:p>
    <w:p w14:paraId="2743EFA2" w14:textId="77777777" w:rsidR="00EC05AB" w:rsidRPr="006506BC" w:rsidRDefault="00EC05AB" w:rsidP="006506BC">
      <w:pPr>
        <w:rPr>
          <w:lang w:eastAsia="nl-BE"/>
        </w:rPr>
      </w:pPr>
    </w:p>
    <w:p w14:paraId="138F43C8" w14:textId="6EF21D15" w:rsidR="006506BC" w:rsidRDefault="00EC05AB" w:rsidP="006506BC">
      <w:pPr>
        <w:rPr>
          <w:lang w:eastAsia="nl-BE"/>
        </w:rPr>
      </w:pPr>
      <w:r>
        <w:rPr>
          <w:lang w:eastAsia="nl-BE"/>
        </w:rPr>
        <w:br w:type="column"/>
      </w:r>
      <w:r w:rsidRPr="00EC05AB">
        <w:rPr>
          <w:lang w:eastAsia="nl-BE"/>
        </w:rPr>
        <w:lastRenderedPageBreak/>
        <w:t>Een belangrijk doel binnen dit project was het verkennen van ThingsBoard en het integreren van sensoren via MQTT. Ondanks onze beperkte voorkennis op het gebied van embedded systemen en IoT-integraties, slaagden we erin om betrouwbare communicatie tussen de sensoren en de backend tot stand te brengen. We ontwikkelden zelfs een eigen JSON-wizard, waarmee eindgebruikers op een intuïtieve manier sensorconfiguraties kunnen aanmaken.</w:t>
      </w:r>
    </w:p>
    <w:p w14:paraId="5A64FAB0" w14:textId="77777777" w:rsidR="00EC05AB" w:rsidRPr="006506BC" w:rsidRDefault="00EC05AB" w:rsidP="006506BC">
      <w:pPr>
        <w:rPr>
          <w:lang w:eastAsia="nl-BE"/>
        </w:rPr>
      </w:pPr>
    </w:p>
    <w:p w14:paraId="33FADB3E" w14:textId="77777777" w:rsidR="00EC05AB" w:rsidRDefault="00EC05AB" w:rsidP="00EC05AB">
      <w:pPr>
        <w:rPr>
          <w:lang w:eastAsia="nl-BE"/>
        </w:rPr>
      </w:pPr>
      <w:r w:rsidRPr="00EC05AB">
        <w:rPr>
          <w:lang w:eastAsia="nl-BE"/>
        </w:rPr>
        <w:t>We kijken met trots terug op de realisatie van dit platform. Niet alleen functioneert het technisch zoals verwacht, maar het biedt ook een duidelijke en toegankelijke gebruikersinterface waarmee snel inzichten kunnen worden verkregen in omgevingsdata. Dankzij de flexibiliteit van het systeem is het bovendien klaar voor uitbreiding of integratie met andere sensortechnologieën.</w:t>
      </w:r>
    </w:p>
    <w:p w14:paraId="46D0EA35" w14:textId="77777777" w:rsidR="00EC05AB" w:rsidRPr="00EC05AB" w:rsidRDefault="00EC05AB" w:rsidP="00EC05AB">
      <w:pPr>
        <w:rPr>
          <w:lang w:eastAsia="nl-BE"/>
        </w:rPr>
      </w:pPr>
    </w:p>
    <w:p w14:paraId="39B9A8E0" w14:textId="77777777" w:rsidR="00EC05AB" w:rsidRPr="00EC05AB" w:rsidRDefault="00EC05AB" w:rsidP="00EC05AB">
      <w:pPr>
        <w:rPr>
          <w:lang w:eastAsia="nl-BE"/>
        </w:rPr>
      </w:pPr>
      <w:r w:rsidRPr="00EC05AB">
        <w:rPr>
          <w:lang w:eastAsia="nl-BE"/>
        </w:rPr>
        <w:t>Voor de toekomst bevelen we aan om:</w:t>
      </w:r>
    </w:p>
    <w:p w14:paraId="22905A91" w14:textId="66B087BE" w:rsidR="00EC05AB" w:rsidRPr="00EC05AB" w:rsidRDefault="00EC05AB" w:rsidP="00EC05AB">
      <w:pPr>
        <w:numPr>
          <w:ilvl w:val="0"/>
          <w:numId w:val="91"/>
        </w:numPr>
        <w:rPr>
          <w:lang w:eastAsia="nl-BE"/>
        </w:rPr>
      </w:pPr>
      <w:r w:rsidRPr="00EC05AB">
        <w:rPr>
          <w:lang w:eastAsia="nl-BE"/>
        </w:rPr>
        <w:t>het platform verder te testen in reële omstandigheden</w:t>
      </w:r>
    </w:p>
    <w:p w14:paraId="16EF2134" w14:textId="477821AB" w:rsidR="00EC05AB" w:rsidRPr="00EC05AB" w:rsidRDefault="00EC05AB" w:rsidP="00EC05AB">
      <w:pPr>
        <w:numPr>
          <w:ilvl w:val="0"/>
          <w:numId w:val="91"/>
        </w:numPr>
        <w:rPr>
          <w:lang w:eastAsia="nl-BE"/>
        </w:rPr>
      </w:pPr>
      <w:r w:rsidRPr="00EC05AB">
        <w:rPr>
          <w:lang w:eastAsia="nl-BE"/>
        </w:rPr>
        <w:t>het aantal ondersteunde sensortypes uit te breiden</w:t>
      </w:r>
    </w:p>
    <w:p w14:paraId="6ED98807" w14:textId="2CBEDA31" w:rsidR="00EC05AB" w:rsidRDefault="00EC05AB" w:rsidP="00EC05AB">
      <w:pPr>
        <w:numPr>
          <w:ilvl w:val="0"/>
          <w:numId w:val="91"/>
        </w:numPr>
        <w:rPr>
          <w:lang w:eastAsia="nl-BE"/>
        </w:rPr>
      </w:pPr>
      <w:r w:rsidRPr="00EC05AB">
        <w:rPr>
          <w:lang w:eastAsia="nl-BE"/>
        </w:rPr>
        <w:t>gebruikersfeedback actief te verzamelen om de gebruikerservaring verder te verfijnen</w:t>
      </w:r>
    </w:p>
    <w:p w14:paraId="743C46E1" w14:textId="77777777" w:rsidR="00EC05AB" w:rsidRPr="00EC05AB" w:rsidRDefault="00EC05AB" w:rsidP="00EC05AB">
      <w:pPr>
        <w:rPr>
          <w:lang w:eastAsia="nl-BE"/>
        </w:rPr>
      </w:pPr>
    </w:p>
    <w:p w14:paraId="2A4460F7" w14:textId="77777777" w:rsidR="00EC05AB" w:rsidRPr="00EC05AB" w:rsidRDefault="00EC05AB" w:rsidP="00EC05AB">
      <w:pPr>
        <w:rPr>
          <w:lang w:eastAsia="nl-BE"/>
        </w:rPr>
      </w:pPr>
      <w:r w:rsidRPr="00EC05AB">
        <w:rPr>
          <w:lang w:eastAsia="nl-BE"/>
        </w:rPr>
        <w:t>Tot slot kunnen we besluiten dat de vooropgestelde doelstellingen werden behaald. We hebben niet alleen een technische oplossing gerealiseerd, maar ook waardevolle inzichten verworven in het opzetten van een professioneel softwareproject — van concept tot productie.</w:t>
      </w:r>
    </w:p>
    <w:p w14:paraId="21910BC8" w14:textId="42CECB4B" w:rsidR="00FD74E1" w:rsidRDefault="00FD74E1" w:rsidP="007A7FCE">
      <w:pPr>
        <w:pStyle w:val="Kopzondernummer"/>
      </w:pPr>
      <w:bookmarkStart w:id="45" w:name="_Toc199513823"/>
      <w:r w:rsidRPr="005862CD">
        <w:lastRenderedPageBreak/>
        <w:t>Literatuurlijst</w:t>
      </w:r>
      <w:bookmarkEnd w:id="45"/>
    </w:p>
    <w:p w14:paraId="4122E1B5" w14:textId="77777777" w:rsidR="004A3BEE" w:rsidRPr="004A3BEE" w:rsidRDefault="004A3BEE" w:rsidP="004A3BEE">
      <w:pPr>
        <w:pStyle w:val="Bibliografie"/>
      </w:pPr>
      <w:r>
        <w:fldChar w:fldCharType="begin"/>
      </w:r>
      <w:r>
        <w:instrText xml:space="preserve"> ADDIN ZOTERO_BIBL {"uncited":[],"omitted":[],"custom":[]} CSL_BIBLIOGRAPHY </w:instrText>
      </w:r>
      <w:r>
        <w:fldChar w:fldCharType="separate"/>
      </w:r>
      <w:r w:rsidRPr="004A3BEE">
        <w:t xml:space="preserve">Timon. (2020, July 9). Wat is nu precies het verschil tussen Scrum en Agile? - Geweldige service, blije klanten - TOPdesk. </w:t>
      </w:r>
      <w:r w:rsidRPr="004A3BEE">
        <w:rPr>
          <w:i/>
          <w:iCs/>
        </w:rPr>
        <w:t>TOPdesk - NL</w:t>
      </w:r>
      <w:r w:rsidRPr="004A3BEE">
        <w:t>. https://www.topdesk.com/nl/blog/verschil-scrum-agile/</w:t>
      </w:r>
    </w:p>
    <w:p w14:paraId="04DFC106" w14:textId="495AEFC2" w:rsidR="00255AA4" w:rsidRPr="004A3BEE" w:rsidRDefault="004A3BEE" w:rsidP="004A3BEE">
      <w:r>
        <w:fldChar w:fldCharType="end"/>
      </w:r>
    </w:p>
    <w:p w14:paraId="361E1BE7" w14:textId="0877FC2A" w:rsidR="00255AA4" w:rsidRDefault="00255AA4" w:rsidP="00255AA4">
      <w:pPr>
        <w:pStyle w:val="Kopzondernummer"/>
      </w:pPr>
      <w:bookmarkStart w:id="46" w:name="_Toc199513824"/>
      <w:r>
        <w:lastRenderedPageBreak/>
        <w:t>AI</w:t>
      </w:r>
      <w:r w:rsidR="006275EF">
        <w:t>-</w:t>
      </w:r>
      <w:r>
        <w:t>gebruik in dit document</w:t>
      </w:r>
      <w:bookmarkEnd w:id="46"/>
    </w:p>
    <w:p w14:paraId="2785CA7B" w14:textId="41F5F736" w:rsidR="006275EF" w:rsidRDefault="006275EF" w:rsidP="006275EF">
      <w:r w:rsidRPr="006275EF">
        <w:t>Artificiële intelligentie (AI) wordt steeds populairder, en terecht: het verhoogt de productiviteit en kan bijdragen aan een vlottere, beter afgewerkte tekst. Toch is transparantie over het gebruik ervan belangrijk, zeker binnen een academische of professionele context. Daarom geef ik graag mee op welke manier AI werd ingezet bij het opstellen van dit document.</w:t>
      </w:r>
    </w:p>
    <w:p w14:paraId="35D1EF02" w14:textId="77777777" w:rsidR="006275EF" w:rsidRPr="006275EF" w:rsidRDefault="006275EF" w:rsidP="006275EF"/>
    <w:p w14:paraId="52B59FF5" w14:textId="77777777" w:rsidR="006275EF" w:rsidRDefault="006275EF" w:rsidP="006275EF">
      <w:r w:rsidRPr="006275EF">
        <w:t>Bij het schrijven van dit verslag heb ik AI gebruikt als hulpmiddel bij het verbeteren van de leesbaarheid van mijn teksten. Voor elk hoofdstuk schreef ik eerst een eigen, ruwe versie waarin ik alle inhoudelijke elementen verwerkte die ik belangrijk vond. Deze tekst plakte ik vervolgens in ChatGPT met de volgende opdracht:</w:t>
      </w:r>
    </w:p>
    <w:p w14:paraId="709BDAF4" w14:textId="77777777" w:rsidR="006275EF" w:rsidRPr="006275EF" w:rsidRDefault="006275EF" w:rsidP="006275EF"/>
    <w:p w14:paraId="1CC65A97" w14:textId="72276080" w:rsidR="006275EF" w:rsidRPr="006275EF" w:rsidRDefault="006275EF" w:rsidP="006275EF">
      <w:pPr>
        <w:rPr>
          <w:b/>
          <w:bCs/>
        </w:rPr>
      </w:pPr>
      <w:r w:rsidRPr="006275EF">
        <w:rPr>
          <w:b/>
          <w:bCs/>
        </w:rPr>
        <w:t>“Verbeter deze tekst, maak het vlotter leesbaar</w:t>
      </w:r>
      <w:r w:rsidR="003F7E36">
        <w:rPr>
          <w:b/>
          <w:bCs/>
        </w:rPr>
        <w:t xml:space="preserve"> en professioneler</w:t>
      </w:r>
      <w:r w:rsidRPr="006275EF">
        <w:rPr>
          <w:b/>
          <w:bCs/>
        </w:rPr>
        <w:t>, groepeer logische stukken, en corrigeer taalfouten. Wijzig de inhoud niet.”</w:t>
      </w:r>
    </w:p>
    <w:p w14:paraId="739A5B5B" w14:textId="77777777" w:rsidR="006275EF" w:rsidRPr="006275EF" w:rsidRDefault="006275EF" w:rsidP="006275EF"/>
    <w:p w14:paraId="008E0B81" w14:textId="77777777" w:rsidR="006275EF" w:rsidRPr="006275EF" w:rsidRDefault="006275EF" w:rsidP="006275EF">
      <w:r w:rsidRPr="006275EF">
        <w:t>Door deze aanpak kon ik mijn eigen inhoudelijke input behouden, terwijl de taal, structuur en stijl werden verfijnd. Alle gegenereerde resultaten werden uiteraard steeds kritisch nagelezen en waar nodig handmatig aangepast.</w:t>
      </w:r>
    </w:p>
    <w:p w14:paraId="4D6A2597" w14:textId="77777777" w:rsidR="005834EA" w:rsidRPr="005862CD" w:rsidRDefault="005834EA">
      <w:pPr>
        <w:rPr>
          <w:color w:val="EE0000"/>
        </w:rPr>
      </w:pPr>
      <w:r w:rsidRPr="005862CD">
        <w:rPr>
          <w:color w:val="EE0000"/>
        </w:rPr>
        <w:br w:type="page"/>
      </w:r>
    </w:p>
    <w:p w14:paraId="44693344" w14:textId="0FCC7DFA" w:rsidR="000612E8" w:rsidRDefault="00CA5451" w:rsidP="00DD1556">
      <w:pPr>
        <w:pStyle w:val="Kopzondernummer"/>
      </w:pPr>
      <w:bookmarkStart w:id="47" w:name="_Toc199513825"/>
      <w:r w:rsidRPr="005862CD">
        <w:lastRenderedPageBreak/>
        <w:t>Bijlagen</w:t>
      </w:r>
      <w:bookmarkEnd w:id="47"/>
    </w:p>
    <w:p w14:paraId="4DBF1106" w14:textId="4D7E86AA" w:rsidR="004A3BEE" w:rsidRDefault="000F0870" w:rsidP="004A3BEE">
      <w:r w:rsidRPr="000F0870">
        <w:rPr>
          <w:b/>
          <w:bCs/>
        </w:rPr>
        <w:t>Bijlage A</w:t>
      </w:r>
      <w:r w:rsidRPr="000F0870">
        <w:t xml:space="preserve"> – Stagevoorstel Faros 2025 – </w:t>
      </w:r>
      <w:r w:rsidRPr="000F0870">
        <w:rPr>
          <w:i/>
          <w:iCs/>
        </w:rPr>
        <w:t>Meten is weten</w:t>
      </w:r>
      <w:r w:rsidRPr="000F0870">
        <w:br/>
        <w:t>Bestand: Stagevoorstel Faros 2025 - Meten is weten.docx</w:t>
      </w:r>
    </w:p>
    <w:p w14:paraId="15BC3D32" w14:textId="77777777" w:rsidR="000F0870" w:rsidRDefault="000F0870" w:rsidP="004A3BEE"/>
    <w:p w14:paraId="73F6093E" w14:textId="10080A92" w:rsidR="00CA5451" w:rsidRPr="005862CD" w:rsidRDefault="000F0870" w:rsidP="005F5E67">
      <w:r w:rsidRPr="000F0870">
        <w:rPr>
          <w:b/>
          <w:bCs/>
        </w:rPr>
        <w:t xml:space="preserve">Bijlage </w:t>
      </w:r>
      <w:r>
        <w:rPr>
          <w:b/>
          <w:bCs/>
        </w:rPr>
        <w:t>B</w:t>
      </w:r>
      <w:r w:rsidRPr="000F0870">
        <w:t xml:space="preserve"> – Projectplan Faros 2025</w:t>
      </w:r>
      <w:r w:rsidRPr="000F0870">
        <w:br/>
        <w:t>Bestand: Projectplan Faros 2025.docx</w:t>
      </w:r>
      <w:r w:rsidR="00C23BF3" w:rsidRPr="005862CD">
        <w:t xml:space="preserve"> </w:t>
      </w:r>
    </w:p>
    <w:sectPr w:rsidR="00CA5451" w:rsidRPr="005862CD" w:rsidSect="00A64DBD">
      <w:footerReference w:type="default" r:id="rId31"/>
      <w:pgSz w:w="11906" w:h="16838" w:code="9"/>
      <w:pgMar w:top="1418" w:right="1418" w:bottom="1304" w:left="1418" w:header="680" w:footer="284"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1C9">
      <wne:fci wne:fciName="ContentControlPicture"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7F957F" w14:textId="77777777" w:rsidR="008432CD" w:rsidRPr="000171B6" w:rsidRDefault="008432CD" w:rsidP="00B4263D">
      <w:r w:rsidRPr="000171B6">
        <w:separator/>
      </w:r>
    </w:p>
    <w:p w14:paraId="4997139C" w14:textId="77777777" w:rsidR="008432CD" w:rsidRPr="000171B6" w:rsidRDefault="008432CD" w:rsidP="00B4263D"/>
    <w:p w14:paraId="43D825C8" w14:textId="77777777" w:rsidR="008432CD" w:rsidRPr="000171B6" w:rsidRDefault="008432CD" w:rsidP="00B4263D"/>
  </w:endnote>
  <w:endnote w:type="continuationSeparator" w:id="0">
    <w:p w14:paraId="48AF277F" w14:textId="77777777" w:rsidR="008432CD" w:rsidRPr="000171B6" w:rsidRDefault="008432CD" w:rsidP="00B4263D">
      <w:r w:rsidRPr="000171B6">
        <w:continuationSeparator/>
      </w:r>
    </w:p>
    <w:p w14:paraId="028B16B8" w14:textId="77777777" w:rsidR="008432CD" w:rsidRPr="000171B6" w:rsidRDefault="008432CD" w:rsidP="00B4263D"/>
    <w:p w14:paraId="2CF353AE" w14:textId="77777777" w:rsidR="008432CD" w:rsidRPr="000171B6" w:rsidRDefault="008432CD" w:rsidP="00B4263D"/>
  </w:endnote>
  <w:endnote w:type="continuationNotice" w:id="1">
    <w:p w14:paraId="1BD69DD9" w14:textId="77777777" w:rsidR="008432CD" w:rsidRPr="000171B6" w:rsidRDefault="008432C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imes New Roman (Koppen CS)">
    <w:altName w:val="Times New Roman"/>
    <w:panose1 w:val="00000000000000000000"/>
    <w:charset w:val="00"/>
    <w:family w:val="roman"/>
    <w:notTrueType/>
    <w:pitch w:val="default"/>
  </w:font>
  <w:font w:name="Times New Roman (Body CS)">
    <w:altName w:val="Times New Roman"/>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pPr w:vertAnchor="page" w:horzAnchor="page" w:tblpY="16841"/>
      <w:tblOverlap w:val="never"/>
      <w:tblW w:w="11907" w:type="dxa"/>
      <w:tblBorders>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0003"/>
      <w:gridCol w:w="1904"/>
    </w:tblGrid>
    <w:tr w:rsidR="007E6F06" w:rsidRPr="000171B6" w14:paraId="1B9FF917" w14:textId="77777777" w:rsidTr="00624789">
      <w:trPr>
        <w:trHeight w:hRule="exact" w:val="851"/>
      </w:trPr>
      <w:tc>
        <w:tcPr>
          <w:tcW w:w="10490" w:type="dxa"/>
          <w:tcBorders>
            <w:right w:val="single" w:sz="4" w:space="0" w:color="FA6432" w:themeColor="background2"/>
          </w:tcBorders>
          <w:tcMar>
            <w:top w:w="57" w:type="dxa"/>
            <w:left w:w="1418" w:type="dxa"/>
            <w:right w:w="425" w:type="dxa"/>
          </w:tcMar>
        </w:tcPr>
        <w:p w14:paraId="04F13AB4" w14:textId="6CBD854E" w:rsidR="00377C02" w:rsidRPr="000171B6" w:rsidRDefault="00AC77EF" w:rsidP="007742C8">
          <w:pPr>
            <w:pStyle w:val="Voettekst"/>
            <w:framePr w:wrap="auto" w:vAnchor="margin" w:hAnchor="text" w:yAlign="inline"/>
            <w:suppressOverlap w:val="0"/>
          </w:pPr>
          <w:r w:rsidRPr="000171B6">
            <w:t>Stage</w:t>
          </w:r>
          <w:r w:rsidR="000433C6" w:rsidRPr="000171B6">
            <w:t xml:space="preserve"> – </w:t>
          </w:r>
          <w:r w:rsidRPr="000171B6">
            <w:t>Realisatiedocument</w:t>
          </w:r>
        </w:p>
      </w:tc>
      <w:tc>
        <w:tcPr>
          <w:tcW w:w="1985" w:type="dxa"/>
          <w:tcBorders>
            <w:top w:val="nil"/>
            <w:left w:val="single" w:sz="4" w:space="0" w:color="FA6432" w:themeColor="background2"/>
          </w:tcBorders>
          <w:tcMar>
            <w:top w:w="57" w:type="dxa"/>
            <w:left w:w="0" w:type="dxa"/>
            <w:right w:w="709" w:type="dxa"/>
          </w:tcMar>
        </w:tcPr>
        <w:p w14:paraId="3565C0BE" w14:textId="77777777" w:rsidR="00377C02" w:rsidRPr="000171B6" w:rsidRDefault="00377C02" w:rsidP="00624789">
          <w:pPr>
            <w:pStyle w:val="Voettekst"/>
            <w:framePr w:wrap="auto" w:vAnchor="margin" w:hAnchor="text" w:yAlign="inline"/>
            <w:suppressOverlap w:val="0"/>
            <w:jc w:val="center"/>
          </w:pPr>
          <w:r w:rsidRPr="000171B6">
            <w:fldChar w:fldCharType="begin"/>
          </w:r>
          <w:r w:rsidRPr="000171B6">
            <w:instrText>PAGE   \* MERGEFORMAT</w:instrText>
          </w:r>
          <w:r w:rsidRPr="000171B6">
            <w:fldChar w:fldCharType="separate"/>
          </w:r>
          <w:r w:rsidRPr="000171B6">
            <w:t>5</w:t>
          </w:r>
          <w:r w:rsidRPr="000171B6">
            <w:fldChar w:fldCharType="end"/>
          </w:r>
        </w:p>
      </w:tc>
    </w:tr>
  </w:tbl>
  <w:p w14:paraId="11FAFE86" w14:textId="77777777" w:rsidR="008A6979" w:rsidRPr="000171B6" w:rsidRDefault="008A6979" w:rsidP="00B4263D"/>
  <w:p w14:paraId="0E8E3778" w14:textId="77777777" w:rsidR="009C396D" w:rsidRPr="000171B6" w:rsidRDefault="009C396D" w:rsidP="00B4263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DA4022" w14:textId="77777777" w:rsidR="008432CD" w:rsidRPr="000171B6" w:rsidRDefault="008432CD" w:rsidP="00A20B5F">
      <w:pPr>
        <w:spacing w:after="120"/>
      </w:pPr>
      <w:r w:rsidRPr="000171B6">
        <w:t>___________________</w:t>
      </w:r>
    </w:p>
  </w:footnote>
  <w:footnote w:type="continuationSeparator" w:id="0">
    <w:p w14:paraId="3138A976" w14:textId="77777777" w:rsidR="008432CD" w:rsidRPr="000171B6" w:rsidRDefault="008432CD" w:rsidP="00B4263D">
      <w:r w:rsidRPr="000171B6">
        <w:continuationSeparator/>
      </w:r>
    </w:p>
    <w:p w14:paraId="65C9D0EF" w14:textId="77777777" w:rsidR="008432CD" w:rsidRPr="000171B6" w:rsidRDefault="008432CD" w:rsidP="00B4263D"/>
    <w:p w14:paraId="0A613C17" w14:textId="77777777" w:rsidR="008432CD" w:rsidRPr="000171B6" w:rsidRDefault="008432CD" w:rsidP="00B4263D"/>
  </w:footnote>
  <w:footnote w:type="continuationNotice" w:id="1">
    <w:p w14:paraId="0A8AFA47" w14:textId="77777777" w:rsidR="008432CD" w:rsidRPr="000171B6" w:rsidRDefault="008432CD">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63DEC246"/>
    <w:lvl w:ilvl="0">
      <w:start w:val="1"/>
      <w:numFmt w:val="decimal"/>
      <w:pStyle w:val="Lijstnummering"/>
      <w:lvlText w:val="%1."/>
      <w:lvlJc w:val="left"/>
      <w:pPr>
        <w:tabs>
          <w:tab w:val="num" w:pos="360"/>
        </w:tabs>
        <w:ind w:left="360" w:hanging="360"/>
      </w:pPr>
    </w:lvl>
  </w:abstractNum>
  <w:abstractNum w:abstractNumId="1" w15:restartNumberingAfterBreak="0">
    <w:nsid w:val="014E29DE"/>
    <w:multiLevelType w:val="multilevel"/>
    <w:tmpl w:val="C4FED9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6C09E8"/>
    <w:multiLevelType w:val="hybridMultilevel"/>
    <w:tmpl w:val="57D6048C"/>
    <w:lvl w:ilvl="0" w:tplc="04090011">
      <w:start w:val="1"/>
      <w:numFmt w:val="decimal"/>
      <w:lvlText w:val="%1)"/>
      <w:lvlJc w:val="left"/>
      <w:pPr>
        <w:ind w:left="720" w:hanging="360"/>
      </w:pPr>
      <w:rPr>
        <w:rFonts w:hint="default"/>
      </w:rPr>
    </w:lvl>
    <w:lvl w:ilvl="1" w:tplc="04130003">
      <w:start w:val="1"/>
      <w:numFmt w:val="bullet"/>
      <w:lvlText w:val="o"/>
      <w:lvlJc w:val="left"/>
      <w:pPr>
        <w:tabs>
          <w:tab w:val="num" w:pos="1440"/>
        </w:tabs>
        <w:ind w:left="1440" w:hanging="360"/>
      </w:pPr>
      <w:rPr>
        <w:rFonts w:ascii="Courier New" w:hAnsi="Courier New" w:cs="Courier New" w:hint="default"/>
      </w:rPr>
    </w:lvl>
    <w:lvl w:ilvl="2" w:tplc="04130005">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cs="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cs="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2BA5B1A"/>
    <w:multiLevelType w:val="multilevel"/>
    <w:tmpl w:val="92CAB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62538C"/>
    <w:multiLevelType w:val="hybridMultilevel"/>
    <w:tmpl w:val="F328CAF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15:restartNumberingAfterBreak="0">
    <w:nsid w:val="05E55A76"/>
    <w:multiLevelType w:val="multilevel"/>
    <w:tmpl w:val="39504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FA6741"/>
    <w:multiLevelType w:val="multilevel"/>
    <w:tmpl w:val="CB066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6482DEE"/>
    <w:multiLevelType w:val="hybridMultilevel"/>
    <w:tmpl w:val="769CCDA2"/>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8" w15:restartNumberingAfterBreak="0">
    <w:nsid w:val="088D4171"/>
    <w:multiLevelType w:val="multilevel"/>
    <w:tmpl w:val="9FA4F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8D62FEC"/>
    <w:multiLevelType w:val="hybridMultilevel"/>
    <w:tmpl w:val="5C941E58"/>
    <w:lvl w:ilvl="0" w:tplc="42589D96">
      <w:start w:val="1"/>
      <w:numFmt w:val="decimal"/>
      <w:pStyle w:val="AfbeeldingBijschrift"/>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0" w15:restartNumberingAfterBreak="0">
    <w:nsid w:val="0E157337"/>
    <w:multiLevelType w:val="hybridMultilevel"/>
    <w:tmpl w:val="99DC3208"/>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1" w15:restartNumberingAfterBreak="0">
    <w:nsid w:val="0F6D079C"/>
    <w:multiLevelType w:val="multilevel"/>
    <w:tmpl w:val="53601CFA"/>
    <w:lvl w:ilvl="0">
      <w:start w:val="1"/>
      <w:numFmt w:val="bullet"/>
      <w:pStyle w:val="Lijstalinea"/>
      <w:lvlText w:val=""/>
      <w:lvlJc w:val="left"/>
      <w:pPr>
        <w:ind w:left="284" w:hanging="284"/>
      </w:pPr>
      <w:rPr>
        <w:rFonts w:ascii="Symbol" w:hAnsi="Symbol" w:hint="default"/>
        <w:color w:val="FA6432" w:themeColor="background2"/>
        <w:sz w:val="16"/>
      </w:rPr>
    </w:lvl>
    <w:lvl w:ilvl="1">
      <w:start w:val="1"/>
      <w:numFmt w:val="bullet"/>
      <w:lvlText w:val=""/>
      <w:lvlJc w:val="left"/>
      <w:pPr>
        <w:ind w:left="568" w:hanging="284"/>
      </w:pPr>
      <w:rPr>
        <w:rFonts w:ascii="Symbol" w:hAnsi="Symbol" w:hint="default"/>
        <w:sz w:val="16"/>
      </w:rPr>
    </w:lvl>
    <w:lvl w:ilvl="2">
      <w:start w:val="1"/>
      <w:numFmt w:val="bullet"/>
      <w:lvlText w:val="−"/>
      <w:lvlJc w:val="left"/>
      <w:pPr>
        <w:ind w:left="851" w:hanging="283"/>
      </w:pPr>
      <w:rPr>
        <w:rFonts w:ascii="Arial" w:hAnsi="Arial" w:hint="default"/>
      </w:rPr>
    </w:lvl>
    <w:lvl w:ilvl="3">
      <w:start w:val="1"/>
      <w:numFmt w:val="bullet"/>
      <w:lvlText w:val="o"/>
      <w:lvlJc w:val="left"/>
      <w:pPr>
        <w:ind w:left="1134" w:hanging="282"/>
      </w:pPr>
      <w:rPr>
        <w:rFonts w:ascii="Courier New" w:hAnsi="Courier New" w:hint="default"/>
        <w:color w:val="auto"/>
        <w:sz w:val="16"/>
      </w:rPr>
    </w:lvl>
    <w:lvl w:ilvl="4">
      <w:start w:val="1"/>
      <w:numFmt w:val="bullet"/>
      <w:lvlText w:val="o"/>
      <w:lvlJc w:val="left"/>
      <w:pPr>
        <w:ind w:left="1420" w:hanging="284"/>
      </w:pPr>
      <w:rPr>
        <w:rFonts w:ascii="Courier New" w:hAnsi="Courier New" w:cs="Courier New" w:hint="default"/>
      </w:rPr>
    </w:lvl>
    <w:lvl w:ilvl="5">
      <w:start w:val="1"/>
      <w:numFmt w:val="bullet"/>
      <w:lvlText w:val=""/>
      <w:lvlJc w:val="left"/>
      <w:pPr>
        <w:ind w:left="1704" w:hanging="284"/>
      </w:pPr>
      <w:rPr>
        <w:rFonts w:ascii="Wingdings" w:hAnsi="Wingdings" w:hint="default"/>
      </w:rPr>
    </w:lvl>
    <w:lvl w:ilvl="6">
      <w:start w:val="1"/>
      <w:numFmt w:val="bullet"/>
      <w:lvlText w:val=""/>
      <w:lvlJc w:val="left"/>
      <w:pPr>
        <w:ind w:left="1988" w:hanging="284"/>
      </w:pPr>
      <w:rPr>
        <w:rFonts w:ascii="Symbol" w:hAnsi="Symbol" w:hint="default"/>
      </w:rPr>
    </w:lvl>
    <w:lvl w:ilvl="7">
      <w:start w:val="1"/>
      <w:numFmt w:val="bullet"/>
      <w:lvlText w:val="o"/>
      <w:lvlJc w:val="left"/>
      <w:pPr>
        <w:ind w:left="2272" w:hanging="284"/>
      </w:pPr>
      <w:rPr>
        <w:rFonts w:ascii="Courier New" w:hAnsi="Courier New" w:cs="Courier New" w:hint="default"/>
      </w:rPr>
    </w:lvl>
    <w:lvl w:ilvl="8">
      <w:start w:val="1"/>
      <w:numFmt w:val="bullet"/>
      <w:lvlText w:val=""/>
      <w:lvlJc w:val="left"/>
      <w:pPr>
        <w:ind w:left="2556" w:hanging="284"/>
      </w:pPr>
      <w:rPr>
        <w:rFonts w:ascii="Wingdings" w:hAnsi="Wingdings" w:hint="default"/>
      </w:rPr>
    </w:lvl>
  </w:abstractNum>
  <w:abstractNum w:abstractNumId="12" w15:restartNumberingAfterBreak="0">
    <w:nsid w:val="0FB428E1"/>
    <w:multiLevelType w:val="hybridMultilevel"/>
    <w:tmpl w:val="D8084FB2"/>
    <w:lvl w:ilvl="0" w:tplc="08130003">
      <w:start w:val="1"/>
      <w:numFmt w:val="bullet"/>
      <w:lvlText w:val="o"/>
      <w:lvlJc w:val="left"/>
      <w:pPr>
        <w:tabs>
          <w:tab w:val="num" w:pos="1496"/>
        </w:tabs>
        <w:ind w:left="1496" w:hanging="360"/>
      </w:pPr>
      <w:rPr>
        <w:rFonts w:ascii="Courier New" w:hAnsi="Courier New" w:cs="Courier New" w:hint="default"/>
      </w:rPr>
    </w:lvl>
    <w:lvl w:ilvl="1" w:tplc="04130003">
      <w:start w:val="1"/>
      <w:numFmt w:val="bullet"/>
      <w:lvlText w:val="o"/>
      <w:lvlJc w:val="left"/>
      <w:pPr>
        <w:tabs>
          <w:tab w:val="num" w:pos="2216"/>
        </w:tabs>
        <w:ind w:left="2216" w:hanging="360"/>
      </w:pPr>
      <w:rPr>
        <w:rFonts w:ascii="Courier New" w:hAnsi="Courier New" w:cs="Courier New" w:hint="default"/>
      </w:rPr>
    </w:lvl>
    <w:lvl w:ilvl="2" w:tplc="04130005">
      <w:start w:val="1"/>
      <w:numFmt w:val="bullet"/>
      <w:lvlText w:val=""/>
      <w:lvlJc w:val="left"/>
      <w:pPr>
        <w:tabs>
          <w:tab w:val="num" w:pos="2936"/>
        </w:tabs>
        <w:ind w:left="2936" w:hanging="360"/>
      </w:pPr>
      <w:rPr>
        <w:rFonts w:ascii="Wingdings" w:hAnsi="Wingdings" w:hint="default"/>
      </w:rPr>
    </w:lvl>
    <w:lvl w:ilvl="3" w:tplc="04130001" w:tentative="1">
      <w:start w:val="1"/>
      <w:numFmt w:val="bullet"/>
      <w:lvlText w:val=""/>
      <w:lvlJc w:val="left"/>
      <w:pPr>
        <w:tabs>
          <w:tab w:val="num" w:pos="3656"/>
        </w:tabs>
        <w:ind w:left="3656" w:hanging="360"/>
      </w:pPr>
      <w:rPr>
        <w:rFonts w:ascii="Symbol" w:hAnsi="Symbol" w:hint="default"/>
      </w:rPr>
    </w:lvl>
    <w:lvl w:ilvl="4" w:tplc="04130003" w:tentative="1">
      <w:start w:val="1"/>
      <w:numFmt w:val="bullet"/>
      <w:lvlText w:val="o"/>
      <w:lvlJc w:val="left"/>
      <w:pPr>
        <w:tabs>
          <w:tab w:val="num" w:pos="4376"/>
        </w:tabs>
        <w:ind w:left="4376" w:hanging="360"/>
      </w:pPr>
      <w:rPr>
        <w:rFonts w:ascii="Courier New" w:hAnsi="Courier New" w:cs="Courier New" w:hint="default"/>
      </w:rPr>
    </w:lvl>
    <w:lvl w:ilvl="5" w:tplc="04130005" w:tentative="1">
      <w:start w:val="1"/>
      <w:numFmt w:val="bullet"/>
      <w:lvlText w:val=""/>
      <w:lvlJc w:val="left"/>
      <w:pPr>
        <w:tabs>
          <w:tab w:val="num" w:pos="5096"/>
        </w:tabs>
        <w:ind w:left="5096" w:hanging="360"/>
      </w:pPr>
      <w:rPr>
        <w:rFonts w:ascii="Wingdings" w:hAnsi="Wingdings" w:hint="default"/>
      </w:rPr>
    </w:lvl>
    <w:lvl w:ilvl="6" w:tplc="04130001" w:tentative="1">
      <w:start w:val="1"/>
      <w:numFmt w:val="bullet"/>
      <w:lvlText w:val=""/>
      <w:lvlJc w:val="left"/>
      <w:pPr>
        <w:tabs>
          <w:tab w:val="num" w:pos="5816"/>
        </w:tabs>
        <w:ind w:left="5816" w:hanging="360"/>
      </w:pPr>
      <w:rPr>
        <w:rFonts w:ascii="Symbol" w:hAnsi="Symbol" w:hint="default"/>
      </w:rPr>
    </w:lvl>
    <w:lvl w:ilvl="7" w:tplc="04130003" w:tentative="1">
      <w:start w:val="1"/>
      <w:numFmt w:val="bullet"/>
      <w:lvlText w:val="o"/>
      <w:lvlJc w:val="left"/>
      <w:pPr>
        <w:tabs>
          <w:tab w:val="num" w:pos="6536"/>
        </w:tabs>
        <w:ind w:left="6536" w:hanging="360"/>
      </w:pPr>
      <w:rPr>
        <w:rFonts w:ascii="Courier New" w:hAnsi="Courier New" w:cs="Courier New" w:hint="default"/>
      </w:rPr>
    </w:lvl>
    <w:lvl w:ilvl="8" w:tplc="04130005" w:tentative="1">
      <w:start w:val="1"/>
      <w:numFmt w:val="bullet"/>
      <w:lvlText w:val=""/>
      <w:lvlJc w:val="left"/>
      <w:pPr>
        <w:tabs>
          <w:tab w:val="num" w:pos="7256"/>
        </w:tabs>
        <w:ind w:left="7256" w:hanging="360"/>
      </w:pPr>
      <w:rPr>
        <w:rFonts w:ascii="Wingdings" w:hAnsi="Wingdings" w:hint="default"/>
      </w:rPr>
    </w:lvl>
  </w:abstractNum>
  <w:abstractNum w:abstractNumId="13" w15:restartNumberingAfterBreak="0">
    <w:nsid w:val="10647290"/>
    <w:multiLevelType w:val="hybridMultilevel"/>
    <w:tmpl w:val="7C16B948"/>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4" w15:restartNumberingAfterBreak="0">
    <w:nsid w:val="12557147"/>
    <w:multiLevelType w:val="multilevel"/>
    <w:tmpl w:val="9E827CB2"/>
    <w:styleLink w:val="Huidigelij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29E6841"/>
    <w:multiLevelType w:val="hybridMultilevel"/>
    <w:tmpl w:val="C0E24FE8"/>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6" w15:restartNumberingAfterBreak="0">
    <w:nsid w:val="12A20988"/>
    <w:multiLevelType w:val="hybridMultilevel"/>
    <w:tmpl w:val="D4045C66"/>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7" w15:restartNumberingAfterBreak="0">
    <w:nsid w:val="147B740E"/>
    <w:multiLevelType w:val="hybridMultilevel"/>
    <w:tmpl w:val="3FA4D2EE"/>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8" w15:restartNumberingAfterBreak="0">
    <w:nsid w:val="15FA40EC"/>
    <w:multiLevelType w:val="multilevel"/>
    <w:tmpl w:val="BC767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8FD4D72"/>
    <w:multiLevelType w:val="multilevel"/>
    <w:tmpl w:val="34561822"/>
    <w:styleLink w:val="Huidigelij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1A804A90"/>
    <w:multiLevelType w:val="multilevel"/>
    <w:tmpl w:val="6AD83C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A9F0195"/>
    <w:multiLevelType w:val="multilevel"/>
    <w:tmpl w:val="CF0EC1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D3F1FE8"/>
    <w:multiLevelType w:val="multilevel"/>
    <w:tmpl w:val="6EBEC7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1CB0F72"/>
    <w:multiLevelType w:val="multilevel"/>
    <w:tmpl w:val="63587E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2D75C0E"/>
    <w:multiLevelType w:val="hybridMultilevel"/>
    <w:tmpl w:val="9FEEF30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5" w15:restartNumberingAfterBreak="0">
    <w:nsid w:val="238729F3"/>
    <w:multiLevelType w:val="multilevel"/>
    <w:tmpl w:val="03508E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4A5742B"/>
    <w:multiLevelType w:val="hybridMultilevel"/>
    <w:tmpl w:val="000E6B5C"/>
    <w:lvl w:ilvl="0" w:tplc="08130001">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7" w15:restartNumberingAfterBreak="0">
    <w:nsid w:val="24F338A0"/>
    <w:multiLevelType w:val="multilevel"/>
    <w:tmpl w:val="025CD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54F04CF"/>
    <w:multiLevelType w:val="multilevel"/>
    <w:tmpl w:val="316449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59A3765"/>
    <w:multiLevelType w:val="hybridMultilevel"/>
    <w:tmpl w:val="D89C74E2"/>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0" w15:restartNumberingAfterBreak="0">
    <w:nsid w:val="25F26E04"/>
    <w:multiLevelType w:val="hybridMultilevel"/>
    <w:tmpl w:val="C46C03AE"/>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1" w15:restartNumberingAfterBreak="0">
    <w:nsid w:val="28C668BB"/>
    <w:multiLevelType w:val="multilevel"/>
    <w:tmpl w:val="35F8CF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2B245047"/>
    <w:multiLevelType w:val="hybridMultilevel"/>
    <w:tmpl w:val="46BC18BE"/>
    <w:lvl w:ilvl="0" w:tplc="A09E4E84">
      <w:start w:val="1"/>
      <w:numFmt w:val="bullet"/>
      <w:pStyle w:val="Lijstopsomteken4"/>
      <w:lvlText w:val="o"/>
      <w:lvlJc w:val="left"/>
      <w:pPr>
        <w:tabs>
          <w:tab w:val="num" w:pos="1211"/>
        </w:tabs>
        <w:ind w:left="1211" w:hanging="360"/>
      </w:pPr>
      <w:rPr>
        <w:rFonts w:ascii="Courier New" w:hAnsi="Courier New" w:hint="default"/>
        <w:color w:val="auto"/>
        <w:sz w:val="16"/>
      </w:rPr>
    </w:lvl>
    <w:lvl w:ilvl="1" w:tplc="FFFFFFFF">
      <w:start w:val="1"/>
      <w:numFmt w:val="bullet"/>
      <w:lvlText w:val="o"/>
      <w:lvlJc w:val="left"/>
      <w:pPr>
        <w:ind w:left="2291" w:hanging="360"/>
      </w:pPr>
      <w:rPr>
        <w:rFonts w:ascii="Courier New" w:hAnsi="Courier New" w:cs="Courier New" w:hint="default"/>
      </w:rPr>
    </w:lvl>
    <w:lvl w:ilvl="2" w:tplc="FFFFFFFF" w:tentative="1">
      <w:start w:val="1"/>
      <w:numFmt w:val="bullet"/>
      <w:lvlText w:val=""/>
      <w:lvlJc w:val="left"/>
      <w:pPr>
        <w:ind w:left="3011" w:hanging="360"/>
      </w:pPr>
      <w:rPr>
        <w:rFonts w:ascii="Wingdings" w:hAnsi="Wingdings" w:hint="default"/>
      </w:rPr>
    </w:lvl>
    <w:lvl w:ilvl="3" w:tplc="FFFFFFFF" w:tentative="1">
      <w:start w:val="1"/>
      <w:numFmt w:val="bullet"/>
      <w:lvlText w:val=""/>
      <w:lvlJc w:val="left"/>
      <w:pPr>
        <w:ind w:left="3731" w:hanging="360"/>
      </w:pPr>
      <w:rPr>
        <w:rFonts w:ascii="Symbol" w:hAnsi="Symbol" w:hint="default"/>
      </w:rPr>
    </w:lvl>
    <w:lvl w:ilvl="4" w:tplc="FFFFFFFF" w:tentative="1">
      <w:start w:val="1"/>
      <w:numFmt w:val="bullet"/>
      <w:lvlText w:val="o"/>
      <w:lvlJc w:val="left"/>
      <w:pPr>
        <w:ind w:left="4451" w:hanging="360"/>
      </w:pPr>
      <w:rPr>
        <w:rFonts w:ascii="Courier New" w:hAnsi="Courier New" w:cs="Courier New" w:hint="default"/>
      </w:rPr>
    </w:lvl>
    <w:lvl w:ilvl="5" w:tplc="FFFFFFFF" w:tentative="1">
      <w:start w:val="1"/>
      <w:numFmt w:val="bullet"/>
      <w:lvlText w:val=""/>
      <w:lvlJc w:val="left"/>
      <w:pPr>
        <w:ind w:left="5171" w:hanging="360"/>
      </w:pPr>
      <w:rPr>
        <w:rFonts w:ascii="Wingdings" w:hAnsi="Wingdings" w:hint="default"/>
      </w:rPr>
    </w:lvl>
    <w:lvl w:ilvl="6" w:tplc="FFFFFFFF" w:tentative="1">
      <w:start w:val="1"/>
      <w:numFmt w:val="bullet"/>
      <w:lvlText w:val=""/>
      <w:lvlJc w:val="left"/>
      <w:pPr>
        <w:ind w:left="5891" w:hanging="360"/>
      </w:pPr>
      <w:rPr>
        <w:rFonts w:ascii="Symbol" w:hAnsi="Symbol" w:hint="default"/>
      </w:rPr>
    </w:lvl>
    <w:lvl w:ilvl="7" w:tplc="FFFFFFFF" w:tentative="1">
      <w:start w:val="1"/>
      <w:numFmt w:val="bullet"/>
      <w:lvlText w:val="o"/>
      <w:lvlJc w:val="left"/>
      <w:pPr>
        <w:ind w:left="6611" w:hanging="360"/>
      </w:pPr>
      <w:rPr>
        <w:rFonts w:ascii="Courier New" w:hAnsi="Courier New" w:cs="Courier New" w:hint="default"/>
      </w:rPr>
    </w:lvl>
    <w:lvl w:ilvl="8" w:tplc="FFFFFFFF" w:tentative="1">
      <w:start w:val="1"/>
      <w:numFmt w:val="bullet"/>
      <w:lvlText w:val=""/>
      <w:lvlJc w:val="left"/>
      <w:pPr>
        <w:ind w:left="7331" w:hanging="360"/>
      </w:pPr>
      <w:rPr>
        <w:rFonts w:ascii="Wingdings" w:hAnsi="Wingdings" w:hint="default"/>
      </w:rPr>
    </w:lvl>
  </w:abstractNum>
  <w:abstractNum w:abstractNumId="33" w15:restartNumberingAfterBreak="0">
    <w:nsid w:val="2C93427B"/>
    <w:multiLevelType w:val="multilevel"/>
    <w:tmpl w:val="32C07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19E4423"/>
    <w:multiLevelType w:val="hybridMultilevel"/>
    <w:tmpl w:val="826A9E12"/>
    <w:lvl w:ilvl="0" w:tplc="800A64BE">
      <w:start w:val="1"/>
      <w:numFmt w:val="bullet"/>
      <w:pStyle w:val="Lijstopsomteken3"/>
      <w:lvlText w:val="−"/>
      <w:lvlJc w:val="left"/>
      <w:pPr>
        <w:tabs>
          <w:tab w:val="num" w:pos="6040"/>
        </w:tabs>
        <w:ind w:left="6040" w:hanging="360"/>
      </w:pPr>
      <w:rPr>
        <w:rFonts w:ascii="Arial" w:hAnsi="Arial" w:hint="default"/>
        <w:color w:val="auto"/>
      </w:rPr>
    </w:lvl>
    <w:lvl w:ilvl="1" w:tplc="FFFFFFFF">
      <w:start w:val="1"/>
      <w:numFmt w:val="bullet"/>
      <w:lvlText w:val="o"/>
      <w:lvlJc w:val="left"/>
      <w:pPr>
        <w:ind w:left="7120" w:hanging="360"/>
      </w:pPr>
      <w:rPr>
        <w:rFonts w:ascii="Courier New" w:hAnsi="Courier New" w:cs="Courier New" w:hint="default"/>
      </w:rPr>
    </w:lvl>
    <w:lvl w:ilvl="2" w:tplc="FFFFFFFF" w:tentative="1">
      <w:start w:val="1"/>
      <w:numFmt w:val="bullet"/>
      <w:lvlText w:val=""/>
      <w:lvlJc w:val="left"/>
      <w:pPr>
        <w:ind w:left="7840" w:hanging="360"/>
      </w:pPr>
      <w:rPr>
        <w:rFonts w:ascii="Wingdings" w:hAnsi="Wingdings" w:hint="default"/>
      </w:rPr>
    </w:lvl>
    <w:lvl w:ilvl="3" w:tplc="FFFFFFFF" w:tentative="1">
      <w:start w:val="1"/>
      <w:numFmt w:val="bullet"/>
      <w:lvlText w:val=""/>
      <w:lvlJc w:val="left"/>
      <w:pPr>
        <w:ind w:left="8560" w:hanging="360"/>
      </w:pPr>
      <w:rPr>
        <w:rFonts w:ascii="Symbol" w:hAnsi="Symbol" w:hint="default"/>
      </w:rPr>
    </w:lvl>
    <w:lvl w:ilvl="4" w:tplc="FFFFFFFF" w:tentative="1">
      <w:start w:val="1"/>
      <w:numFmt w:val="bullet"/>
      <w:lvlText w:val="o"/>
      <w:lvlJc w:val="left"/>
      <w:pPr>
        <w:ind w:left="9280" w:hanging="360"/>
      </w:pPr>
      <w:rPr>
        <w:rFonts w:ascii="Courier New" w:hAnsi="Courier New" w:cs="Courier New" w:hint="default"/>
      </w:rPr>
    </w:lvl>
    <w:lvl w:ilvl="5" w:tplc="FFFFFFFF" w:tentative="1">
      <w:start w:val="1"/>
      <w:numFmt w:val="bullet"/>
      <w:lvlText w:val=""/>
      <w:lvlJc w:val="left"/>
      <w:pPr>
        <w:ind w:left="10000" w:hanging="360"/>
      </w:pPr>
      <w:rPr>
        <w:rFonts w:ascii="Wingdings" w:hAnsi="Wingdings" w:hint="default"/>
      </w:rPr>
    </w:lvl>
    <w:lvl w:ilvl="6" w:tplc="FFFFFFFF" w:tentative="1">
      <w:start w:val="1"/>
      <w:numFmt w:val="bullet"/>
      <w:lvlText w:val=""/>
      <w:lvlJc w:val="left"/>
      <w:pPr>
        <w:ind w:left="10720" w:hanging="360"/>
      </w:pPr>
      <w:rPr>
        <w:rFonts w:ascii="Symbol" w:hAnsi="Symbol" w:hint="default"/>
      </w:rPr>
    </w:lvl>
    <w:lvl w:ilvl="7" w:tplc="FFFFFFFF" w:tentative="1">
      <w:start w:val="1"/>
      <w:numFmt w:val="bullet"/>
      <w:lvlText w:val="o"/>
      <w:lvlJc w:val="left"/>
      <w:pPr>
        <w:ind w:left="11440" w:hanging="360"/>
      </w:pPr>
      <w:rPr>
        <w:rFonts w:ascii="Courier New" w:hAnsi="Courier New" w:cs="Courier New" w:hint="default"/>
      </w:rPr>
    </w:lvl>
    <w:lvl w:ilvl="8" w:tplc="FFFFFFFF" w:tentative="1">
      <w:start w:val="1"/>
      <w:numFmt w:val="bullet"/>
      <w:lvlText w:val=""/>
      <w:lvlJc w:val="left"/>
      <w:pPr>
        <w:ind w:left="12160" w:hanging="360"/>
      </w:pPr>
      <w:rPr>
        <w:rFonts w:ascii="Wingdings" w:hAnsi="Wingdings" w:hint="default"/>
      </w:rPr>
    </w:lvl>
  </w:abstractNum>
  <w:abstractNum w:abstractNumId="35" w15:restartNumberingAfterBreak="0">
    <w:nsid w:val="34777FD8"/>
    <w:multiLevelType w:val="multilevel"/>
    <w:tmpl w:val="AEA6B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34A00F40"/>
    <w:multiLevelType w:val="multilevel"/>
    <w:tmpl w:val="8974A7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63667B1"/>
    <w:multiLevelType w:val="multilevel"/>
    <w:tmpl w:val="870E9C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6395484"/>
    <w:multiLevelType w:val="multilevel"/>
    <w:tmpl w:val="4072D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8E15C14"/>
    <w:multiLevelType w:val="multilevel"/>
    <w:tmpl w:val="7F36C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96E669A"/>
    <w:multiLevelType w:val="multilevel"/>
    <w:tmpl w:val="CFF439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39FE133B"/>
    <w:multiLevelType w:val="multilevel"/>
    <w:tmpl w:val="DD606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3C961276"/>
    <w:multiLevelType w:val="hybridMultilevel"/>
    <w:tmpl w:val="F9889D2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3" w15:restartNumberingAfterBreak="0">
    <w:nsid w:val="3CA9527E"/>
    <w:multiLevelType w:val="multilevel"/>
    <w:tmpl w:val="E0F47D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3D134203"/>
    <w:multiLevelType w:val="multilevel"/>
    <w:tmpl w:val="517ED1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3D5A55C5"/>
    <w:multiLevelType w:val="multilevel"/>
    <w:tmpl w:val="52BE9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3DE545F7"/>
    <w:multiLevelType w:val="multilevel"/>
    <w:tmpl w:val="8A4E3D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3E0871C0"/>
    <w:multiLevelType w:val="hybridMultilevel"/>
    <w:tmpl w:val="5C628572"/>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8" w15:restartNumberingAfterBreak="0">
    <w:nsid w:val="3FCC287C"/>
    <w:multiLevelType w:val="multilevel"/>
    <w:tmpl w:val="97FC43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3FED19F5"/>
    <w:multiLevelType w:val="multilevel"/>
    <w:tmpl w:val="17989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40431E30"/>
    <w:multiLevelType w:val="multilevel"/>
    <w:tmpl w:val="B224B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46143E23"/>
    <w:multiLevelType w:val="hybridMultilevel"/>
    <w:tmpl w:val="0D46A430"/>
    <w:lvl w:ilvl="0" w:tplc="0409000F">
      <w:start w:val="1"/>
      <w:numFmt w:val="decimal"/>
      <w:lvlText w:val="%1."/>
      <w:lvlJc w:val="left"/>
      <w:pPr>
        <w:ind w:left="1146" w:hanging="360"/>
      </w:p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2" w15:restartNumberingAfterBreak="0">
    <w:nsid w:val="49382630"/>
    <w:multiLevelType w:val="multilevel"/>
    <w:tmpl w:val="7DBCF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49580BF5"/>
    <w:multiLevelType w:val="multilevel"/>
    <w:tmpl w:val="D2EC2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495D354E"/>
    <w:multiLevelType w:val="multilevel"/>
    <w:tmpl w:val="529822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4C367872"/>
    <w:multiLevelType w:val="hybridMultilevel"/>
    <w:tmpl w:val="5414F13A"/>
    <w:lvl w:ilvl="0" w:tplc="08130001">
      <w:start w:val="1"/>
      <w:numFmt w:val="bullet"/>
      <w:lvlText w:val=""/>
      <w:lvlJc w:val="left"/>
      <w:pPr>
        <w:ind w:left="720" w:hanging="360"/>
      </w:pPr>
      <w:rPr>
        <w:rFonts w:ascii="Symbol" w:hAnsi="Symbol"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6" w15:restartNumberingAfterBreak="0">
    <w:nsid w:val="4D1573A7"/>
    <w:multiLevelType w:val="multilevel"/>
    <w:tmpl w:val="01B85656"/>
    <w:styleLink w:val="Huidigelijst4"/>
    <w:lvl w:ilvl="0">
      <w:start w:val="1"/>
      <w:numFmt w:val="decimal"/>
      <w:suff w:val="space"/>
      <w:lvlText w:val="%1."/>
      <w:lvlJc w:val="left"/>
      <w:pPr>
        <w:ind w:left="-644" w:hanging="360"/>
      </w:pPr>
      <w:rPr>
        <w:rFonts w:hint="default"/>
      </w:rPr>
    </w:lvl>
    <w:lvl w:ilvl="1">
      <w:start w:val="1"/>
      <w:numFmt w:val="decimal"/>
      <w:lvlText w:val="%1.%2."/>
      <w:lvlJc w:val="left"/>
      <w:pPr>
        <w:ind w:left="-212" w:hanging="432"/>
      </w:pPr>
      <w:rPr>
        <w:rFonts w:hint="default"/>
      </w:rPr>
    </w:lvl>
    <w:lvl w:ilvl="2">
      <w:start w:val="1"/>
      <w:numFmt w:val="decimal"/>
      <w:suff w:val="space"/>
      <w:lvlText w:val="%1.%2.%3."/>
      <w:lvlJc w:val="left"/>
      <w:pPr>
        <w:ind w:left="170" w:hanging="454"/>
      </w:pPr>
      <w:rPr>
        <w:rFonts w:hint="default"/>
      </w:rPr>
    </w:lvl>
    <w:lvl w:ilvl="3">
      <w:start w:val="1"/>
      <w:numFmt w:val="decimal"/>
      <w:lvlText w:val="%1.%2.%3.%4."/>
      <w:lvlJc w:val="left"/>
      <w:pPr>
        <w:ind w:left="724" w:hanging="648"/>
      </w:pPr>
      <w:rPr>
        <w:rFonts w:hint="default"/>
      </w:rPr>
    </w:lvl>
    <w:lvl w:ilvl="4">
      <w:start w:val="1"/>
      <w:numFmt w:val="decimal"/>
      <w:lvlText w:val="%1.%2.%3.%4.%5."/>
      <w:lvlJc w:val="left"/>
      <w:pPr>
        <w:ind w:left="1228" w:hanging="792"/>
      </w:pPr>
      <w:rPr>
        <w:rFonts w:hint="default"/>
      </w:rPr>
    </w:lvl>
    <w:lvl w:ilvl="5">
      <w:start w:val="1"/>
      <w:numFmt w:val="decimal"/>
      <w:lvlText w:val="%1.%2.%3.%4.%5.%6."/>
      <w:lvlJc w:val="left"/>
      <w:pPr>
        <w:ind w:left="1732" w:hanging="936"/>
      </w:pPr>
      <w:rPr>
        <w:rFonts w:hint="default"/>
      </w:rPr>
    </w:lvl>
    <w:lvl w:ilvl="6">
      <w:start w:val="1"/>
      <w:numFmt w:val="decimal"/>
      <w:lvlText w:val="%1.%2.%3.%4.%5.%6.%7."/>
      <w:lvlJc w:val="left"/>
      <w:pPr>
        <w:ind w:left="2236" w:hanging="1080"/>
      </w:pPr>
      <w:rPr>
        <w:rFonts w:hint="default"/>
      </w:rPr>
    </w:lvl>
    <w:lvl w:ilvl="7">
      <w:start w:val="1"/>
      <w:numFmt w:val="decimal"/>
      <w:lvlText w:val="%1.%2.%3.%4.%5.%6.%7.%8."/>
      <w:lvlJc w:val="left"/>
      <w:pPr>
        <w:ind w:left="2740" w:hanging="1224"/>
      </w:pPr>
      <w:rPr>
        <w:rFonts w:hint="default"/>
      </w:rPr>
    </w:lvl>
    <w:lvl w:ilvl="8">
      <w:start w:val="1"/>
      <w:numFmt w:val="decimal"/>
      <w:lvlText w:val="%1.%2.%3.%4.%5.%6.%7.%8.%9."/>
      <w:lvlJc w:val="left"/>
      <w:pPr>
        <w:ind w:left="3316" w:hanging="1440"/>
      </w:pPr>
      <w:rPr>
        <w:rFonts w:hint="default"/>
      </w:rPr>
    </w:lvl>
  </w:abstractNum>
  <w:abstractNum w:abstractNumId="57" w15:restartNumberingAfterBreak="0">
    <w:nsid w:val="4F31565B"/>
    <w:multiLevelType w:val="hybridMultilevel"/>
    <w:tmpl w:val="358CA5B0"/>
    <w:lvl w:ilvl="0" w:tplc="04130005">
      <w:start w:val="1"/>
      <w:numFmt w:val="bullet"/>
      <w:lvlText w:val=""/>
      <w:lvlJc w:val="left"/>
      <w:pPr>
        <w:tabs>
          <w:tab w:val="num" w:pos="720"/>
        </w:tabs>
        <w:ind w:left="720" w:hanging="360"/>
      </w:pPr>
      <w:rPr>
        <w:rFonts w:ascii="Wingdings" w:hAnsi="Wingdings" w:hint="default"/>
      </w:rPr>
    </w:lvl>
    <w:lvl w:ilvl="1" w:tplc="04130003" w:tentative="1">
      <w:start w:val="1"/>
      <w:numFmt w:val="bullet"/>
      <w:lvlText w:val="o"/>
      <w:lvlJc w:val="left"/>
      <w:pPr>
        <w:tabs>
          <w:tab w:val="num" w:pos="1440"/>
        </w:tabs>
        <w:ind w:left="1440" w:hanging="360"/>
      </w:pPr>
      <w:rPr>
        <w:rFonts w:ascii="Courier New" w:hAnsi="Courier New" w:hint="default"/>
      </w:rPr>
    </w:lvl>
    <w:lvl w:ilvl="2" w:tplc="04130005" w:tentative="1">
      <w:start w:val="1"/>
      <w:numFmt w:val="bullet"/>
      <w:lvlText w:val=""/>
      <w:lvlJc w:val="left"/>
      <w:pPr>
        <w:tabs>
          <w:tab w:val="num" w:pos="2160"/>
        </w:tabs>
        <w:ind w:left="2160" w:hanging="360"/>
      </w:pPr>
      <w:rPr>
        <w:rFonts w:ascii="Wingdings" w:hAnsi="Wingdings" w:hint="default"/>
      </w:rPr>
    </w:lvl>
    <w:lvl w:ilvl="3" w:tplc="04130001" w:tentative="1">
      <w:start w:val="1"/>
      <w:numFmt w:val="bullet"/>
      <w:lvlText w:val=""/>
      <w:lvlJc w:val="left"/>
      <w:pPr>
        <w:tabs>
          <w:tab w:val="num" w:pos="2880"/>
        </w:tabs>
        <w:ind w:left="2880" w:hanging="360"/>
      </w:pPr>
      <w:rPr>
        <w:rFonts w:ascii="Symbol" w:hAnsi="Symbol" w:hint="default"/>
      </w:rPr>
    </w:lvl>
    <w:lvl w:ilvl="4" w:tplc="04130003" w:tentative="1">
      <w:start w:val="1"/>
      <w:numFmt w:val="bullet"/>
      <w:lvlText w:val="o"/>
      <w:lvlJc w:val="left"/>
      <w:pPr>
        <w:tabs>
          <w:tab w:val="num" w:pos="3600"/>
        </w:tabs>
        <w:ind w:left="3600" w:hanging="360"/>
      </w:pPr>
      <w:rPr>
        <w:rFonts w:ascii="Courier New" w:hAnsi="Courier New" w:hint="default"/>
      </w:rPr>
    </w:lvl>
    <w:lvl w:ilvl="5" w:tplc="04130005" w:tentative="1">
      <w:start w:val="1"/>
      <w:numFmt w:val="bullet"/>
      <w:lvlText w:val=""/>
      <w:lvlJc w:val="left"/>
      <w:pPr>
        <w:tabs>
          <w:tab w:val="num" w:pos="4320"/>
        </w:tabs>
        <w:ind w:left="4320" w:hanging="360"/>
      </w:pPr>
      <w:rPr>
        <w:rFonts w:ascii="Wingdings" w:hAnsi="Wingdings" w:hint="default"/>
      </w:rPr>
    </w:lvl>
    <w:lvl w:ilvl="6" w:tplc="04130001" w:tentative="1">
      <w:start w:val="1"/>
      <w:numFmt w:val="bullet"/>
      <w:lvlText w:val=""/>
      <w:lvlJc w:val="left"/>
      <w:pPr>
        <w:tabs>
          <w:tab w:val="num" w:pos="5040"/>
        </w:tabs>
        <w:ind w:left="5040" w:hanging="360"/>
      </w:pPr>
      <w:rPr>
        <w:rFonts w:ascii="Symbol" w:hAnsi="Symbol" w:hint="default"/>
      </w:rPr>
    </w:lvl>
    <w:lvl w:ilvl="7" w:tplc="04130003" w:tentative="1">
      <w:start w:val="1"/>
      <w:numFmt w:val="bullet"/>
      <w:lvlText w:val="o"/>
      <w:lvlJc w:val="left"/>
      <w:pPr>
        <w:tabs>
          <w:tab w:val="num" w:pos="5760"/>
        </w:tabs>
        <w:ind w:left="5760" w:hanging="360"/>
      </w:pPr>
      <w:rPr>
        <w:rFonts w:ascii="Courier New" w:hAnsi="Courier New" w:hint="default"/>
      </w:rPr>
    </w:lvl>
    <w:lvl w:ilvl="8" w:tplc="04130005" w:tentative="1">
      <w:start w:val="1"/>
      <w:numFmt w:val="bullet"/>
      <w:lvlText w:val=""/>
      <w:lvlJc w:val="left"/>
      <w:pPr>
        <w:tabs>
          <w:tab w:val="num" w:pos="6480"/>
        </w:tabs>
        <w:ind w:left="6480" w:hanging="360"/>
      </w:pPr>
      <w:rPr>
        <w:rFonts w:ascii="Wingdings" w:hAnsi="Wingdings" w:hint="default"/>
      </w:rPr>
    </w:lvl>
  </w:abstractNum>
  <w:abstractNum w:abstractNumId="58" w15:restartNumberingAfterBreak="0">
    <w:nsid w:val="4F6224AA"/>
    <w:multiLevelType w:val="hybridMultilevel"/>
    <w:tmpl w:val="6D749886"/>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9" w15:restartNumberingAfterBreak="0">
    <w:nsid w:val="4FD153BD"/>
    <w:multiLevelType w:val="multilevel"/>
    <w:tmpl w:val="8A0ED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4FF24FD0"/>
    <w:multiLevelType w:val="multilevel"/>
    <w:tmpl w:val="488A6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5A4424F0"/>
    <w:multiLevelType w:val="hybridMultilevel"/>
    <w:tmpl w:val="F3F4756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62" w15:restartNumberingAfterBreak="0">
    <w:nsid w:val="5B300E7B"/>
    <w:multiLevelType w:val="multilevel"/>
    <w:tmpl w:val="917EFE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5B7444E0"/>
    <w:multiLevelType w:val="multilevel"/>
    <w:tmpl w:val="F6ACB9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5C13169D"/>
    <w:multiLevelType w:val="multilevel"/>
    <w:tmpl w:val="5B400E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5D361F78"/>
    <w:multiLevelType w:val="multilevel"/>
    <w:tmpl w:val="D1ECD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5EC61765"/>
    <w:multiLevelType w:val="multilevel"/>
    <w:tmpl w:val="6C28D5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5F6D2F54"/>
    <w:multiLevelType w:val="multilevel"/>
    <w:tmpl w:val="BF3CF7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61123F08"/>
    <w:multiLevelType w:val="hybridMultilevel"/>
    <w:tmpl w:val="BE4AD0D2"/>
    <w:lvl w:ilvl="0" w:tplc="C71E6DBE">
      <w:start w:val="1"/>
      <w:numFmt w:val="bullet"/>
      <w:pStyle w:val="Lijstopsomteken"/>
      <w:lvlText w:val=""/>
      <w:lvlJc w:val="left"/>
      <w:pPr>
        <w:tabs>
          <w:tab w:val="num" w:pos="928"/>
        </w:tabs>
        <w:ind w:left="928" w:hanging="360"/>
      </w:pPr>
      <w:rPr>
        <w:rFonts w:ascii="Symbol" w:hAnsi="Symbol" w:hint="default"/>
        <w:color w:val="FA6432" w:themeColor="background2"/>
        <w:sz w:val="16"/>
      </w:rPr>
    </w:lvl>
    <w:lvl w:ilvl="1" w:tplc="FFFFFFFF">
      <w:start w:val="1"/>
      <w:numFmt w:val="bullet"/>
      <w:lvlText w:val="o"/>
      <w:lvlJc w:val="left"/>
      <w:pPr>
        <w:ind w:left="2008" w:hanging="360"/>
      </w:pPr>
      <w:rPr>
        <w:rFonts w:ascii="Courier New" w:hAnsi="Courier New" w:cs="Courier New" w:hint="default"/>
      </w:rPr>
    </w:lvl>
    <w:lvl w:ilvl="2" w:tplc="FFFFFFFF" w:tentative="1">
      <w:start w:val="1"/>
      <w:numFmt w:val="bullet"/>
      <w:lvlText w:val=""/>
      <w:lvlJc w:val="left"/>
      <w:pPr>
        <w:ind w:left="2728" w:hanging="360"/>
      </w:pPr>
      <w:rPr>
        <w:rFonts w:ascii="Wingdings" w:hAnsi="Wingdings" w:hint="default"/>
      </w:rPr>
    </w:lvl>
    <w:lvl w:ilvl="3" w:tplc="FFFFFFFF" w:tentative="1">
      <w:start w:val="1"/>
      <w:numFmt w:val="bullet"/>
      <w:lvlText w:val=""/>
      <w:lvlJc w:val="left"/>
      <w:pPr>
        <w:ind w:left="3448" w:hanging="360"/>
      </w:pPr>
      <w:rPr>
        <w:rFonts w:ascii="Symbol" w:hAnsi="Symbol" w:hint="default"/>
      </w:rPr>
    </w:lvl>
    <w:lvl w:ilvl="4" w:tplc="FFFFFFFF" w:tentative="1">
      <w:start w:val="1"/>
      <w:numFmt w:val="bullet"/>
      <w:lvlText w:val="o"/>
      <w:lvlJc w:val="left"/>
      <w:pPr>
        <w:ind w:left="4168" w:hanging="360"/>
      </w:pPr>
      <w:rPr>
        <w:rFonts w:ascii="Courier New" w:hAnsi="Courier New" w:cs="Courier New" w:hint="default"/>
      </w:rPr>
    </w:lvl>
    <w:lvl w:ilvl="5" w:tplc="FFFFFFFF" w:tentative="1">
      <w:start w:val="1"/>
      <w:numFmt w:val="bullet"/>
      <w:lvlText w:val=""/>
      <w:lvlJc w:val="left"/>
      <w:pPr>
        <w:ind w:left="4888" w:hanging="360"/>
      </w:pPr>
      <w:rPr>
        <w:rFonts w:ascii="Wingdings" w:hAnsi="Wingdings" w:hint="default"/>
      </w:rPr>
    </w:lvl>
    <w:lvl w:ilvl="6" w:tplc="FFFFFFFF" w:tentative="1">
      <w:start w:val="1"/>
      <w:numFmt w:val="bullet"/>
      <w:lvlText w:val=""/>
      <w:lvlJc w:val="left"/>
      <w:pPr>
        <w:ind w:left="5608" w:hanging="360"/>
      </w:pPr>
      <w:rPr>
        <w:rFonts w:ascii="Symbol" w:hAnsi="Symbol" w:hint="default"/>
      </w:rPr>
    </w:lvl>
    <w:lvl w:ilvl="7" w:tplc="FFFFFFFF" w:tentative="1">
      <w:start w:val="1"/>
      <w:numFmt w:val="bullet"/>
      <w:lvlText w:val="o"/>
      <w:lvlJc w:val="left"/>
      <w:pPr>
        <w:ind w:left="6328" w:hanging="360"/>
      </w:pPr>
      <w:rPr>
        <w:rFonts w:ascii="Courier New" w:hAnsi="Courier New" w:cs="Courier New" w:hint="default"/>
      </w:rPr>
    </w:lvl>
    <w:lvl w:ilvl="8" w:tplc="FFFFFFFF" w:tentative="1">
      <w:start w:val="1"/>
      <w:numFmt w:val="bullet"/>
      <w:lvlText w:val=""/>
      <w:lvlJc w:val="left"/>
      <w:pPr>
        <w:ind w:left="7048" w:hanging="360"/>
      </w:pPr>
      <w:rPr>
        <w:rFonts w:ascii="Wingdings" w:hAnsi="Wingdings" w:hint="default"/>
      </w:rPr>
    </w:lvl>
  </w:abstractNum>
  <w:abstractNum w:abstractNumId="69" w15:restartNumberingAfterBreak="0">
    <w:nsid w:val="64990396"/>
    <w:multiLevelType w:val="multilevel"/>
    <w:tmpl w:val="6ED6A7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652E66B2"/>
    <w:multiLevelType w:val="multilevel"/>
    <w:tmpl w:val="30C66B34"/>
    <w:lvl w:ilvl="0">
      <w:start w:val="1"/>
      <w:numFmt w:val="decimal"/>
      <w:pStyle w:val="Kop1"/>
      <w:lvlText w:val="%1."/>
      <w:lvlJc w:val="left"/>
      <w:pPr>
        <w:ind w:left="0" w:firstLine="0"/>
      </w:pPr>
      <w:rPr>
        <w:rFonts w:hint="default"/>
      </w:rPr>
    </w:lvl>
    <w:lvl w:ilvl="1">
      <w:start w:val="1"/>
      <w:numFmt w:val="decimal"/>
      <w:pStyle w:val="Kop2"/>
      <w:lvlText w:val="%1.%2."/>
      <w:lvlJc w:val="left"/>
      <w:pPr>
        <w:ind w:left="0" w:firstLine="0"/>
      </w:pPr>
      <w:rPr>
        <w:rFonts w:hint="default"/>
      </w:rPr>
    </w:lvl>
    <w:lvl w:ilvl="2">
      <w:start w:val="1"/>
      <w:numFmt w:val="decimal"/>
      <w:pStyle w:val="Kop3"/>
      <w:lvlText w:val="%1.%2.%3."/>
      <w:lvlJc w:val="left"/>
      <w:pPr>
        <w:ind w:left="0" w:firstLine="0"/>
      </w:pPr>
      <w:rPr>
        <w:rFonts w:hint="default"/>
      </w:rPr>
    </w:lvl>
    <w:lvl w:ilvl="3">
      <w:start w:val="1"/>
      <w:numFmt w:val="decimal"/>
      <w:pStyle w:val="Kop4"/>
      <w:lvlText w:val="%1.%2.%3.%4."/>
      <w:lvlJc w:val="left"/>
      <w:pPr>
        <w:ind w:left="0" w:firstLine="0"/>
      </w:pPr>
      <w:rPr>
        <w:rFonts w:hint="default"/>
      </w:rPr>
    </w:lvl>
    <w:lvl w:ilvl="4">
      <w:start w:val="1"/>
      <w:numFmt w:val="decimal"/>
      <w:lvlText w:val="%1.%2.%3.%4.%5."/>
      <w:lvlJc w:val="left"/>
      <w:pPr>
        <w:tabs>
          <w:tab w:val="num" w:pos="-2584"/>
        </w:tabs>
        <w:ind w:left="0" w:firstLine="0"/>
      </w:pPr>
      <w:rPr>
        <w:rFonts w:hint="default"/>
      </w:rPr>
    </w:lvl>
    <w:lvl w:ilvl="5">
      <w:start w:val="1"/>
      <w:numFmt w:val="decimal"/>
      <w:lvlText w:val="%1.%2.%3.%4.%5.%6."/>
      <w:lvlJc w:val="left"/>
      <w:pPr>
        <w:tabs>
          <w:tab w:val="num" w:pos="-3230"/>
        </w:tabs>
        <w:ind w:left="0" w:firstLine="0"/>
      </w:pPr>
      <w:rPr>
        <w:rFonts w:hint="default"/>
      </w:rPr>
    </w:lvl>
    <w:lvl w:ilvl="6">
      <w:start w:val="1"/>
      <w:numFmt w:val="decimal"/>
      <w:lvlText w:val="%1.%2.%3.%4.%5.%6.%7."/>
      <w:lvlJc w:val="left"/>
      <w:pPr>
        <w:tabs>
          <w:tab w:val="num" w:pos="-3876"/>
        </w:tabs>
        <w:ind w:left="0" w:firstLine="0"/>
      </w:pPr>
      <w:rPr>
        <w:rFonts w:hint="default"/>
      </w:rPr>
    </w:lvl>
    <w:lvl w:ilvl="7">
      <w:start w:val="1"/>
      <w:numFmt w:val="decimal"/>
      <w:lvlText w:val="%1.%2.%3.%4.%5.%6.%7.%8."/>
      <w:lvlJc w:val="left"/>
      <w:pPr>
        <w:tabs>
          <w:tab w:val="num" w:pos="-4522"/>
        </w:tabs>
        <w:ind w:left="0" w:firstLine="0"/>
      </w:pPr>
      <w:rPr>
        <w:rFonts w:hint="default"/>
      </w:rPr>
    </w:lvl>
    <w:lvl w:ilvl="8">
      <w:start w:val="1"/>
      <w:numFmt w:val="decimal"/>
      <w:lvlText w:val="%1.%2.%3.%4.%5.%6.%7.%8.%9."/>
      <w:lvlJc w:val="left"/>
      <w:pPr>
        <w:tabs>
          <w:tab w:val="num" w:pos="-5168"/>
        </w:tabs>
        <w:ind w:left="0" w:firstLine="0"/>
      </w:pPr>
      <w:rPr>
        <w:rFonts w:hint="default"/>
      </w:rPr>
    </w:lvl>
  </w:abstractNum>
  <w:abstractNum w:abstractNumId="71" w15:restartNumberingAfterBreak="0">
    <w:nsid w:val="66AF0492"/>
    <w:multiLevelType w:val="multilevel"/>
    <w:tmpl w:val="2A86A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67F57024"/>
    <w:multiLevelType w:val="hybridMultilevel"/>
    <w:tmpl w:val="39C80BC8"/>
    <w:lvl w:ilvl="0" w:tplc="547219D0">
      <w:start w:val="1"/>
      <w:numFmt w:val="bullet"/>
      <w:pStyle w:val="Lijstopsomteken2"/>
      <w:lvlText w:val=""/>
      <w:lvlJc w:val="left"/>
      <w:pPr>
        <w:tabs>
          <w:tab w:val="num" w:pos="644"/>
        </w:tabs>
        <w:ind w:left="644" w:hanging="360"/>
      </w:pPr>
      <w:rPr>
        <w:rFonts w:ascii="Symbol" w:hAnsi="Symbol" w:hint="default"/>
        <w:color w:val="00283C" w:themeColor="text2"/>
        <w:sz w:val="16"/>
      </w:rPr>
    </w:lvl>
    <w:lvl w:ilvl="1" w:tplc="FFFFFFFF">
      <w:start w:val="1"/>
      <w:numFmt w:val="bullet"/>
      <w:lvlText w:val=""/>
      <w:lvlJc w:val="left"/>
      <w:pPr>
        <w:ind w:left="1724" w:hanging="360"/>
      </w:pPr>
      <w:rPr>
        <w:rFonts w:ascii="Symbol" w:hAnsi="Symbol" w:hint="default"/>
        <w:color w:val="FA6432" w:themeColor="background2"/>
      </w:rPr>
    </w:lvl>
    <w:lvl w:ilvl="2" w:tplc="FFFFFFFF" w:tentative="1">
      <w:start w:val="1"/>
      <w:numFmt w:val="bullet"/>
      <w:lvlText w:val=""/>
      <w:lvlJc w:val="left"/>
      <w:pPr>
        <w:ind w:left="2444" w:hanging="360"/>
      </w:pPr>
      <w:rPr>
        <w:rFonts w:ascii="Wingdings" w:hAnsi="Wingdings" w:hint="default"/>
      </w:rPr>
    </w:lvl>
    <w:lvl w:ilvl="3" w:tplc="FFFFFFFF" w:tentative="1">
      <w:start w:val="1"/>
      <w:numFmt w:val="bullet"/>
      <w:lvlText w:val=""/>
      <w:lvlJc w:val="left"/>
      <w:pPr>
        <w:ind w:left="3164" w:hanging="360"/>
      </w:pPr>
      <w:rPr>
        <w:rFonts w:ascii="Symbol" w:hAnsi="Symbol" w:hint="default"/>
      </w:rPr>
    </w:lvl>
    <w:lvl w:ilvl="4" w:tplc="FFFFFFFF" w:tentative="1">
      <w:start w:val="1"/>
      <w:numFmt w:val="bullet"/>
      <w:lvlText w:val="o"/>
      <w:lvlJc w:val="left"/>
      <w:pPr>
        <w:ind w:left="3884" w:hanging="360"/>
      </w:pPr>
      <w:rPr>
        <w:rFonts w:ascii="Courier New" w:hAnsi="Courier New" w:cs="Courier New" w:hint="default"/>
      </w:rPr>
    </w:lvl>
    <w:lvl w:ilvl="5" w:tplc="FFFFFFFF" w:tentative="1">
      <w:start w:val="1"/>
      <w:numFmt w:val="bullet"/>
      <w:lvlText w:val=""/>
      <w:lvlJc w:val="left"/>
      <w:pPr>
        <w:ind w:left="4604" w:hanging="360"/>
      </w:pPr>
      <w:rPr>
        <w:rFonts w:ascii="Wingdings" w:hAnsi="Wingdings" w:hint="default"/>
      </w:rPr>
    </w:lvl>
    <w:lvl w:ilvl="6" w:tplc="FFFFFFFF" w:tentative="1">
      <w:start w:val="1"/>
      <w:numFmt w:val="bullet"/>
      <w:lvlText w:val=""/>
      <w:lvlJc w:val="left"/>
      <w:pPr>
        <w:ind w:left="5324" w:hanging="360"/>
      </w:pPr>
      <w:rPr>
        <w:rFonts w:ascii="Symbol" w:hAnsi="Symbol" w:hint="default"/>
      </w:rPr>
    </w:lvl>
    <w:lvl w:ilvl="7" w:tplc="FFFFFFFF" w:tentative="1">
      <w:start w:val="1"/>
      <w:numFmt w:val="bullet"/>
      <w:lvlText w:val="o"/>
      <w:lvlJc w:val="left"/>
      <w:pPr>
        <w:ind w:left="6044" w:hanging="360"/>
      </w:pPr>
      <w:rPr>
        <w:rFonts w:ascii="Courier New" w:hAnsi="Courier New" w:cs="Courier New" w:hint="default"/>
      </w:rPr>
    </w:lvl>
    <w:lvl w:ilvl="8" w:tplc="FFFFFFFF" w:tentative="1">
      <w:start w:val="1"/>
      <w:numFmt w:val="bullet"/>
      <w:lvlText w:val=""/>
      <w:lvlJc w:val="left"/>
      <w:pPr>
        <w:ind w:left="6764" w:hanging="360"/>
      </w:pPr>
      <w:rPr>
        <w:rFonts w:ascii="Wingdings" w:hAnsi="Wingdings" w:hint="default"/>
      </w:rPr>
    </w:lvl>
  </w:abstractNum>
  <w:abstractNum w:abstractNumId="73" w15:restartNumberingAfterBreak="0">
    <w:nsid w:val="688A4795"/>
    <w:multiLevelType w:val="multilevel"/>
    <w:tmpl w:val="E7044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6AC723F6"/>
    <w:multiLevelType w:val="multilevel"/>
    <w:tmpl w:val="99CCC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6EFD2007"/>
    <w:multiLevelType w:val="hybridMultilevel"/>
    <w:tmpl w:val="86CA8C96"/>
    <w:lvl w:ilvl="0" w:tplc="1C4E3638">
      <w:start w:val="1"/>
      <w:numFmt w:val="decimal"/>
      <w:lvlText w:val="%1"/>
      <w:lvlJc w:val="left"/>
      <w:pPr>
        <w:tabs>
          <w:tab w:val="num" w:pos="570"/>
        </w:tabs>
        <w:ind w:left="570" w:hanging="570"/>
      </w:pPr>
      <w:rPr>
        <w:rFonts w:cs="Times New Roman" w:hint="default"/>
      </w:rPr>
    </w:lvl>
    <w:lvl w:ilvl="1" w:tplc="04130019">
      <w:start w:val="1"/>
      <w:numFmt w:val="lowerLetter"/>
      <w:lvlText w:val="%2."/>
      <w:lvlJc w:val="left"/>
      <w:pPr>
        <w:tabs>
          <w:tab w:val="num" w:pos="1080"/>
        </w:tabs>
        <w:ind w:left="1080" w:hanging="360"/>
      </w:pPr>
      <w:rPr>
        <w:rFonts w:cs="Times New Roman"/>
      </w:rPr>
    </w:lvl>
    <w:lvl w:ilvl="2" w:tplc="0413001B" w:tentative="1">
      <w:start w:val="1"/>
      <w:numFmt w:val="lowerRoman"/>
      <w:lvlText w:val="%3."/>
      <w:lvlJc w:val="right"/>
      <w:pPr>
        <w:tabs>
          <w:tab w:val="num" w:pos="1800"/>
        </w:tabs>
        <w:ind w:left="1800" w:hanging="180"/>
      </w:pPr>
      <w:rPr>
        <w:rFonts w:cs="Times New Roman"/>
      </w:rPr>
    </w:lvl>
    <w:lvl w:ilvl="3" w:tplc="0413000F" w:tentative="1">
      <w:start w:val="1"/>
      <w:numFmt w:val="decimal"/>
      <w:lvlText w:val="%4."/>
      <w:lvlJc w:val="left"/>
      <w:pPr>
        <w:tabs>
          <w:tab w:val="num" w:pos="2520"/>
        </w:tabs>
        <w:ind w:left="2520" w:hanging="360"/>
      </w:pPr>
      <w:rPr>
        <w:rFonts w:cs="Times New Roman"/>
      </w:rPr>
    </w:lvl>
    <w:lvl w:ilvl="4" w:tplc="04130019" w:tentative="1">
      <w:start w:val="1"/>
      <w:numFmt w:val="lowerLetter"/>
      <w:lvlText w:val="%5."/>
      <w:lvlJc w:val="left"/>
      <w:pPr>
        <w:tabs>
          <w:tab w:val="num" w:pos="3240"/>
        </w:tabs>
        <w:ind w:left="3240" w:hanging="360"/>
      </w:pPr>
      <w:rPr>
        <w:rFonts w:cs="Times New Roman"/>
      </w:rPr>
    </w:lvl>
    <w:lvl w:ilvl="5" w:tplc="0413001B" w:tentative="1">
      <w:start w:val="1"/>
      <w:numFmt w:val="lowerRoman"/>
      <w:lvlText w:val="%6."/>
      <w:lvlJc w:val="right"/>
      <w:pPr>
        <w:tabs>
          <w:tab w:val="num" w:pos="3960"/>
        </w:tabs>
        <w:ind w:left="3960" w:hanging="180"/>
      </w:pPr>
      <w:rPr>
        <w:rFonts w:cs="Times New Roman"/>
      </w:rPr>
    </w:lvl>
    <w:lvl w:ilvl="6" w:tplc="0413000F" w:tentative="1">
      <w:start w:val="1"/>
      <w:numFmt w:val="decimal"/>
      <w:lvlText w:val="%7."/>
      <w:lvlJc w:val="left"/>
      <w:pPr>
        <w:tabs>
          <w:tab w:val="num" w:pos="4680"/>
        </w:tabs>
        <w:ind w:left="4680" w:hanging="360"/>
      </w:pPr>
      <w:rPr>
        <w:rFonts w:cs="Times New Roman"/>
      </w:rPr>
    </w:lvl>
    <w:lvl w:ilvl="7" w:tplc="04130019" w:tentative="1">
      <w:start w:val="1"/>
      <w:numFmt w:val="lowerLetter"/>
      <w:lvlText w:val="%8."/>
      <w:lvlJc w:val="left"/>
      <w:pPr>
        <w:tabs>
          <w:tab w:val="num" w:pos="5400"/>
        </w:tabs>
        <w:ind w:left="5400" w:hanging="360"/>
      </w:pPr>
      <w:rPr>
        <w:rFonts w:cs="Times New Roman"/>
      </w:rPr>
    </w:lvl>
    <w:lvl w:ilvl="8" w:tplc="0413001B" w:tentative="1">
      <w:start w:val="1"/>
      <w:numFmt w:val="lowerRoman"/>
      <w:lvlText w:val="%9."/>
      <w:lvlJc w:val="right"/>
      <w:pPr>
        <w:tabs>
          <w:tab w:val="num" w:pos="6120"/>
        </w:tabs>
        <w:ind w:left="6120" w:hanging="180"/>
      </w:pPr>
      <w:rPr>
        <w:rFonts w:cs="Times New Roman"/>
      </w:rPr>
    </w:lvl>
  </w:abstractNum>
  <w:abstractNum w:abstractNumId="76" w15:restartNumberingAfterBreak="0">
    <w:nsid w:val="6F734B85"/>
    <w:multiLevelType w:val="multilevel"/>
    <w:tmpl w:val="EA58BF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6FFE1FE9"/>
    <w:multiLevelType w:val="multilevel"/>
    <w:tmpl w:val="BD6459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73892905"/>
    <w:multiLevelType w:val="hybridMultilevel"/>
    <w:tmpl w:val="A982834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79" w15:restartNumberingAfterBreak="0">
    <w:nsid w:val="74DF69A6"/>
    <w:multiLevelType w:val="hybridMultilevel"/>
    <w:tmpl w:val="B35422D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80" w15:restartNumberingAfterBreak="0">
    <w:nsid w:val="751325D7"/>
    <w:multiLevelType w:val="multilevel"/>
    <w:tmpl w:val="D744F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752F62BD"/>
    <w:multiLevelType w:val="multilevel"/>
    <w:tmpl w:val="8350F7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77BD56EB"/>
    <w:multiLevelType w:val="multilevel"/>
    <w:tmpl w:val="916A27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7BCB5DAB"/>
    <w:multiLevelType w:val="multilevel"/>
    <w:tmpl w:val="5518EB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7CF05446"/>
    <w:multiLevelType w:val="multilevel"/>
    <w:tmpl w:val="9F4492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7E8A5B77"/>
    <w:multiLevelType w:val="multilevel"/>
    <w:tmpl w:val="3C1E93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7F0A6733"/>
    <w:multiLevelType w:val="multilevel"/>
    <w:tmpl w:val="B41C0798"/>
    <w:styleLink w:val="Huidigelijst3"/>
    <w:lvl w:ilvl="0">
      <w:start w:val="1"/>
      <w:numFmt w:val="decimal"/>
      <w:lvlText w:val="%1."/>
      <w:lvlJc w:val="left"/>
      <w:pPr>
        <w:ind w:left="-644" w:hanging="360"/>
      </w:pPr>
      <w:rPr>
        <w:rFonts w:hint="default"/>
      </w:rPr>
    </w:lvl>
    <w:lvl w:ilvl="1">
      <w:start w:val="1"/>
      <w:numFmt w:val="decimal"/>
      <w:lvlText w:val="%1.%2."/>
      <w:lvlJc w:val="left"/>
      <w:pPr>
        <w:ind w:left="-212" w:hanging="432"/>
      </w:pPr>
      <w:rPr>
        <w:rFonts w:hint="default"/>
      </w:rPr>
    </w:lvl>
    <w:lvl w:ilvl="2">
      <w:start w:val="1"/>
      <w:numFmt w:val="decimal"/>
      <w:suff w:val="space"/>
      <w:lvlText w:val="%1.%2.%3."/>
      <w:lvlJc w:val="left"/>
      <w:pPr>
        <w:ind w:left="170" w:hanging="454"/>
      </w:pPr>
      <w:rPr>
        <w:rFonts w:hint="default"/>
      </w:rPr>
    </w:lvl>
    <w:lvl w:ilvl="3">
      <w:start w:val="1"/>
      <w:numFmt w:val="decimal"/>
      <w:lvlText w:val="%1.%2.%3.%4."/>
      <w:lvlJc w:val="left"/>
      <w:pPr>
        <w:ind w:left="724" w:hanging="648"/>
      </w:pPr>
      <w:rPr>
        <w:rFonts w:hint="default"/>
      </w:rPr>
    </w:lvl>
    <w:lvl w:ilvl="4">
      <w:start w:val="1"/>
      <w:numFmt w:val="decimal"/>
      <w:lvlText w:val="%1.%2.%3.%4.%5."/>
      <w:lvlJc w:val="left"/>
      <w:pPr>
        <w:ind w:left="1228" w:hanging="792"/>
      </w:pPr>
      <w:rPr>
        <w:rFonts w:hint="default"/>
      </w:rPr>
    </w:lvl>
    <w:lvl w:ilvl="5">
      <w:start w:val="1"/>
      <w:numFmt w:val="decimal"/>
      <w:lvlText w:val="%1.%2.%3.%4.%5.%6."/>
      <w:lvlJc w:val="left"/>
      <w:pPr>
        <w:ind w:left="1732" w:hanging="936"/>
      </w:pPr>
      <w:rPr>
        <w:rFonts w:hint="default"/>
      </w:rPr>
    </w:lvl>
    <w:lvl w:ilvl="6">
      <w:start w:val="1"/>
      <w:numFmt w:val="decimal"/>
      <w:lvlText w:val="%1.%2.%3.%4.%5.%6.%7."/>
      <w:lvlJc w:val="left"/>
      <w:pPr>
        <w:ind w:left="2236" w:hanging="1080"/>
      </w:pPr>
      <w:rPr>
        <w:rFonts w:hint="default"/>
      </w:rPr>
    </w:lvl>
    <w:lvl w:ilvl="7">
      <w:start w:val="1"/>
      <w:numFmt w:val="decimal"/>
      <w:lvlText w:val="%1.%2.%3.%4.%5.%6.%7.%8."/>
      <w:lvlJc w:val="left"/>
      <w:pPr>
        <w:ind w:left="2740" w:hanging="1224"/>
      </w:pPr>
      <w:rPr>
        <w:rFonts w:hint="default"/>
      </w:rPr>
    </w:lvl>
    <w:lvl w:ilvl="8">
      <w:start w:val="1"/>
      <w:numFmt w:val="decimal"/>
      <w:lvlText w:val="%1.%2.%3.%4.%5.%6.%7.%8.%9."/>
      <w:lvlJc w:val="left"/>
      <w:pPr>
        <w:ind w:left="3316" w:hanging="1440"/>
      </w:pPr>
      <w:rPr>
        <w:rFonts w:hint="default"/>
      </w:rPr>
    </w:lvl>
  </w:abstractNum>
  <w:abstractNum w:abstractNumId="87" w15:restartNumberingAfterBreak="0">
    <w:nsid w:val="7FEE1C8F"/>
    <w:multiLevelType w:val="multilevel"/>
    <w:tmpl w:val="9CB0B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10949831">
    <w:abstractNumId w:val="19"/>
  </w:num>
  <w:num w:numId="2" w16cid:durableId="1706906538">
    <w:abstractNumId w:val="0"/>
  </w:num>
  <w:num w:numId="3" w16cid:durableId="8066455">
    <w:abstractNumId w:val="14"/>
  </w:num>
  <w:num w:numId="4" w16cid:durableId="1487435323">
    <w:abstractNumId w:val="86"/>
  </w:num>
  <w:num w:numId="5" w16cid:durableId="231235052">
    <w:abstractNumId w:val="56"/>
  </w:num>
  <w:num w:numId="6" w16cid:durableId="23095213">
    <w:abstractNumId w:val="70"/>
  </w:num>
  <w:num w:numId="7" w16cid:durableId="268121503">
    <w:abstractNumId w:val="70"/>
    <w:lvlOverride w:ilvl="0">
      <w:lvl w:ilvl="0">
        <w:start w:val="1"/>
        <w:numFmt w:val="decimal"/>
        <w:pStyle w:val="Kop1"/>
        <w:lvlText w:val="%1."/>
        <w:lvlJc w:val="left"/>
        <w:pPr>
          <w:ind w:left="0" w:firstLine="0"/>
        </w:pPr>
        <w:rPr>
          <w:rFonts w:hint="default"/>
        </w:rPr>
      </w:lvl>
    </w:lvlOverride>
    <w:lvlOverride w:ilvl="1">
      <w:lvl w:ilvl="1">
        <w:start w:val="1"/>
        <w:numFmt w:val="decimal"/>
        <w:pStyle w:val="Kop2"/>
        <w:lvlText w:val="%1.%2."/>
        <w:lvlJc w:val="left"/>
        <w:pPr>
          <w:ind w:left="0" w:firstLine="0"/>
        </w:pPr>
        <w:rPr>
          <w:rFonts w:hint="default"/>
        </w:rPr>
      </w:lvl>
    </w:lvlOverride>
    <w:lvlOverride w:ilvl="2">
      <w:lvl w:ilvl="2">
        <w:start w:val="1"/>
        <w:numFmt w:val="decimal"/>
        <w:pStyle w:val="Kop3"/>
        <w:lvlText w:val="%1.%2.%3."/>
        <w:lvlJc w:val="left"/>
        <w:pPr>
          <w:ind w:left="0" w:firstLine="0"/>
        </w:pPr>
        <w:rPr>
          <w:rFonts w:hint="default"/>
        </w:rPr>
      </w:lvl>
    </w:lvlOverride>
    <w:lvlOverride w:ilvl="3">
      <w:lvl w:ilvl="3">
        <w:start w:val="1"/>
        <w:numFmt w:val="decimal"/>
        <w:pStyle w:val="Kop4"/>
        <w:lvlText w:val="%1.%2.%3.%4."/>
        <w:lvlJc w:val="left"/>
        <w:pPr>
          <w:ind w:left="0" w:firstLine="0"/>
        </w:pPr>
        <w:rPr>
          <w:rFonts w:hint="default"/>
        </w:rPr>
      </w:lvl>
    </w:lvlOverride>
    <w:lvlOverride w:ilvl="4">
      <w:lvl w:ilvl="4">
        <w:start w:val="1"/>
        <w:numFmt w:val="decimal"/>
        <w:lvlText w:val="%1.%2.%3.%4.%5."/>
        <w:lvlJc w:val="left"/>
        <w:pPr>
          <w:tabs>
            <w:tab w:val="num" w:pos="-2584"/>
          </w:tabs>
          <w:ind w:left="0" w:firstLine="0"/>
        </w:pPr>
        <w:rPr>
          <w:rFonts w:hint="default"/>
        </w:rPr>
      </w:lvl>
    </w:lvlOverride>
    <w:lvlOverride w:ilvl="5">
      <w:lvl w:ilvl="5">
        <w:start w:val="1"/>
        <w:numFmt w:val="decimal"/>
        <w:lvlText w:val="%1.%2.%3.%4.%5.%6."/>
        <w:lvlJc w:val="left"/>
        <w:pPr>
          <w:tabs>
            <w:tab w:val="num" w:pos="-3230"/>
          </w:tabs>
          <w:ind w:left="0" w:firstLine="0"/>
        </w:pPr>
        <w:rPr>
          <w:rFonts w:hint="default"/>
        </w:rPr>
      </w:lvl>
    </w:lvlOverride>
    <w:lvlOverride w:ilvl="6">
      <w:lvl w:ilvl="6">
        <w:start w:val="1"/>
        <w:numFmt w:val="decimal"/>
        <w:lvlText w:val="%1.%2.%3.%4.%5.%6.%7."/>
        <w:lvlJc w:val="left"/>
        <w:pPr>
          <w:tabs>
            <w:tab w:val="num" w:pos="-3876"/>
          </w:tabs>
          <w:ind w:left="0" w:firstLine="0"/>
        </w:pPr>
        <w:rPr>
          <w:rFonts w:hint="default"/>
        </w:rPr>
      </w:lvl>
    </w:lvlOverride>
    <w:lvlOverride w:ilvl="7">
      <w:lvl w:ilvl="7">
        <w:start w:val="1"/>
        <w:numFmt w:val="decimal"/>
        <w:lvlText w:val="%1.%2.%3.%4.%5.%6.%7.%8."/>
        <w:lvlJc w:val="left"/>
        <w:pPr>
          <w:tabs>
            <w:tab w:val="num" w:pos="-4522"/>
          </w:tabs>
          <w:ind w:left="0" w:firstLine="0"/>
        </w:pPr>
        <w:rPr>
          <w:rFonts w:hint="default"/>
        </w:rPr>
      </w:lvl>
    </w:lvlOverride>
    <w:lvlOverride w:ilvl="8">
      <w:lvl w:ilvl="8">
        <w:start w:val="1"/>
        <w:numFmt w:val="decimal"/>
        <w:lvlText w:val="%1.%2.%3.%4.%5.%6.%7.%8.%9."/>
        <w:lvlJc w:val="left"/>
        <w:pPr>
          <w:tabs>
            <w:tab w:val="num" w:pos="-5168"/>
          </w:tabs>
          <w:ind w:left="0" w:firstLine="0"/>
        </w:pPr>
        <w:rPr>
          <w:rFonts w:hint="default"/>
        </w:rPr>
      </w:lvl>
    </w:lvlOverride>
  </w:num>
  <w:num w:numId="8" w16cid:durableId="1134253655">
    <w:abstractNumId w:val="34"/>
  </w:num>
  <w:num w:numId="9" w16cid:durableId="1998487114">
    <w:abstractNumId w:val="32"/>
  </w:num>
  <w:num w:numId="10" w16cid:durableId="1162501683">
    <w:abstractNumId w:val="68"/>
  </w:num>
  <w:num w:numId="11" w16cid:durableId="1470973211">
    <w:abstractNumId w:val="72"/>
  </w:num>
  <w:num w:numId="12" w16cid:durableId="717051208">
    <w:abstractNumId w:val="11"/>
  </w:num>
  <w:num w:numId="13" w16cid:durableId="502740124">
    <w:abstractNumId w:val="4"/>
  </w:num>
  <w:num w:numId="14" w16cid:durableId="622345318">
    <w:abstractNumId w:val="75"/>
  </w:num>
  <w:num w:numId="15" w16cid:durableId="1424956304">
    <w:abstractNumId w:val="51"/>
  </w:num>
  <w:num w:numId="16" w16cid:durableId="1928807142">
    <w:abstractNumId w:val="12"/>
  </w:num>
  <w:num w:numId="17" w16cid:durableId="34043526">
    <w:abstractNumId w:val="2"/>
  </w:num>
  <w:num w:numId="18" w16cid:durableId="1668627813">
    <w:abstractNumId w:val="57"/>
  </w:num>
  <w:num w:numId="19" w16cid:durableId="1814330049">
    <w:abstractNumId w:val="74"/>
  </w:num>
  <w:num w:numId="20" w16cid:durableId="1866597831">
    <w:abstractNumId w:val="20"/>
  </w:num>
  <w:num w:numId="21" w16cid:durableId="1875192055">
    <w:abstractNumId w:val="62"/>
  </w:num>
  <w:num w:numId="22" w16cid:durableId="790242122">
    <w:abstractNumId w:val="6"/>
  </w:num>
  <w:num w:numId="23" w16cid:durableId="41834331">
    <w:abstractNumId w:val="3"/>
  </w:num>
  <w:num w:numId="24" w16cid:durableId="2009088605">
    <w:abstractNumId w:val="35"/>
  </w:num>
  <w:num w:numId="25" w16cid:durableId="363095843">
    <w:abstractNumId w:val="46"/>
  </w:num>
  <w:num w:numId="26" w16cid:durableId="2078044662">
    <w:abstractNumId w:val="80"/>
  </w:num>
  <w:num w:numId="27" w16cid:durableId="1412850343">
    <w:abstractNumId w:val="48"/>
  </w:num>
  <w:num w:numId="28" w16cid:durableId="969938352">
    <w:abstractNumId w:val="63"/>
  </w:num>
  <w:num w:numId="29" w16cid:durableId="446242346">
    <w:abstractNumId w:val="27"/>
  </w:num>
  <w:num w:numId="30" w16cid:durableId="332879752">
    <w:abstractNumId w:val="76"/>
  </w:num>
  <w:num w:numId="31" w16cid:durableId="434635904">
    <w:abstractNumId w:val="45"/>
  </w:num>
  <w:num w:numId="32" w16cid:durableId="1056971766">
    <w:abstractNumId w:val="53"/>
  </w:num>
  <w:num w:numId="33" w16cid:durableId="1968320187">
    <w:abstractNumId w:val="71"/>
  </w:num>
  <w:num w:numId="34" w16cid:durableId="1407653015">
    <w:abstractNumId w:val="44"/>
  </w:num>
  <w:num w:numId="35" w16cid:durableId="1416438318">
    <w:abstractNumId w:val="49"/>
  </w:num>
  <w:num w:numId="36" w16cid:durableId="1329671284">
    <w:abstractNumId w:val="29"/>
  </w:num>
  <w:num w:numId="37" w16cid:durableId="2110158989">
    <w:abstractNumId w:val="9"/>
  </w:num>
  <w:num w:numId="38" w16cid:durableId="235434490">
    <w:abstractNumId w:val="37"/>
  </w:num>
  <w:num w:numId="39" w16cid:durableId="202443122">
    <w:abstractNumId w:val="7"/>
  </w:num>
  <w:num w:numId="40" w16cid:durableId="480390571">
    <w:abstractNumId w:val="59"/>
  </w:num>
  <w:num w:numId="41" w16cid:durableId="259341634">
    <w:abstractNumId w:val="66"/>
  </w:num>
  <w:num w:numId="42" w16cid:durableId="1470590173">
    <w:abstractNumId w:val="30"/>
  </w:num>
  <w:num w:numId="43" w16cid:durableId="1348487108">
    <w:abstractNumId w:val="79"/>
  </w:num>
  <w:num w:numId="44" w16cid:durableId="1832795840">
    <w:abstractNumId w:val="82"/>
  </w:num>
  <w:num w:numId="45" w16cid:durableId="391469737">
    <w:abstractNumId w:val="36"/>
  </w:num>
  <w:num w:numId="46" w16cid:durableId="661199267">
    <w:abstractNumId w:val="67"/>
  </w:num>
  <w:num w:numId="47" w16cid:durableId="1556283792">
    <w:abstractNumId w:val="16"/>
  </w:num>
  <w:num w:numId="48" w16cid:durableId="641160055">
    <w:abstractNumId w:val="58"/>
  </w:num>
  <w:num w:numId="49" w16cid:durableId="1290546836">
    <w:abstractNumId w:val="9"/>
    <w:lvlOverride w:ilvl="0">
      <w:startOverride w:val="1"/>
    </w:lvlOverride>
  </w:num>
  <w:num w:numId="50" w16cid:durableId="267852756">
    <w:abstractNumId w:val="81"/>
  </w:num>
  <w:num w:numId="51" w16cid:durableId="2085176699">
    <w:abstractNumId w:val="47"/>
  </w:num>
  <w:num w:numId="52" w16cid:durableId="1135099321">
    <w:abstractNumId w:val="38"/>
  </w:num>
  <w:num w:numId="53" w16cid:durableId="1110510274">
    <w:abstractNumId w:val="78"/>
  </w:num>
  <w:num w:numId="54" w16cid:durableId="339699774">
    <w:abstractNumId w:val="23"/>
  </w:num>
  <w:num w:numId="55" w16cid:durableId="596601476">
    <w:abstractNumId w:val="24"/>
  </w:num>
  <w:num w:numId="56" w16cid:durableId="1563059070">
    <w:abstractNumId w:val="21"/>
  </w:num>
  <w:num w:numId="57" w16cid:durableId="1145969813">
    <w:abstractNumId w:val="31"/>
  </w:num>
  <w:num w:numId="58" w16cid:durableId="1714886468">
    <w:abstractNumId w:val="28"/>
  </w:num>
  <w:num w:numId="59" w16cid:durableId="21593868">
    <w:abstractNumId w:val="40"/>
  </w:num>
  <w:num w:numId="60" w16cid:durableId="778985665">
    <w:abstractNumId w:val="26"/>
  </w:num>
  <w:num w:numId="61" w16cid:durableId="845441613">
    <w:abstractNumId w:val="69"/>
  </w:num>
  <w:num w:numId="62" w16cid:durableId="2002850393">
    <w:abstractNumId w:val="17"/>
  </w:num>
  <w:num w:numId="63" w16cid:durableId="1977100752">
    <w:abstractNumId w:val="43"/>
  </w:num>
  <w:num w:numId="64" w16cid:durableId="1010989743">
    <w:abstractNumId w:val="61"/>
  </w:num>
  <w:num w:numId="65" w16cid:durableId="366687334">
    <w:abstractNumId w:val="1"/>
  </w:num>
  <w:num w:numId="66" w16cid:durableId="636494820">
    <w:abstractNumId w:val="10"/>
  </w:num>
  <w:num w:numId="67" w16cid:durableId="413207689">
    <w:abstractNumId w:val="83"/>
  </w:num>
  <w:num w:numId="68" w16cid:durableId="443963653">
    <w:abstractNumId w:val="9"/>
    <w:lvlOverride w:ilvl="0">
      <w:startOverride w:val="1"/>
    </w:lvlOverride>
  </w:num>
  <w:num w:numId="69" w16cid:durableId="545415744">
    <w:abstractNumId w:val="41"/>
  </w:num>
  <w:num w:numId="70" w16cid:durableId="1983655346">
    <w:abstractNumId w:val="52"/>
  </w:num>
  <w:num w:numId="71" w16cid:durableId="656032689">
    <w:abstractNumId w:val="54"/>
  </w:num>
  <w:num w:numId="72" w16cid:durableId="1533615961">
    <w:abstractNumId w:val="33"/>
  </w:num>
  <w:num w:numId="73" w16cid:durableId="87628221">
    <w:abstractNumId w:val="39"/>
  </w:num>
  <w:num w:numId="74" w16cid:durableId="1528251514">
    <w:abstractNumId w:val="87"/>
  </w:num>
  <w:num w:numId="75" w16cid:durableId="1498350508">
    <w:abstractNumId w:val="13"/>
  </w:num>
  <w:num w:numId="76" w16cid:durableId="959066285">
    <w:abstractNumId w:val="60"/>
  </w:num>
  <w:num w:numId="77" w16cid:durableId="1301154579">
    <w:abstractNumId w:val="18"/>
  </w:num>
  <w:num w:numId="78" w16cid:durableId="1997032443">
    <w:abstractNumId w:val="22"/>
  </w:num>
  <w:num w:numId="79" w16cid:durableId="1500971102">
    <w:abstractNumId w:val="84"/>
  </w:num>
  <w:num w:numId="80" w16cid:durableId="1127161225">
    <w:abstractNumId w:val="42"/>
  </w:num>
  <w:num w:numId="81" w16cid:durableId="818035702">
    <w:abstractNumId w:val="50"/>
  </w:num>
  <w:num w:numId="82" w16cid:durableId="303968307">
    <w:abstractNumId w:val="85"/>
  </w:num>
  <w:num w:numId="83" w16cid:durableId="1475416668">
    <w:abstractNumId w:val="25"/>
  </w:num>
  <w:num w:numId="84" w16cid:durableId="818810447">
    <w:abstractNumId w:val="15"/>
  </w:num>
  <w:num w:numId="85" w16cid:durableId="1803648366">
    <w:abstractNumId w:val="65"/>
  </w:num>
  <w:num w:numId="86" w16cid:durableId="1593467494">
    <w:abstractNumId w:val="73"/>
  </w:num>
  <w:num w:numId="87" w16cid:durableId="815949867">
    <w:abstractNumId w:val="64"/>
  </w:num>
  <w:num w:numId="88" w16cid:durableId="440690936">
    <w:abstractNumId w:val="55"/>
  </w:num>
  <w:num w:numId="89" w16cid:durableId="1402556436">
    <w:abstractNumId w:val="5"/>
  </w:num>
  <w:num w:numId="90" w16cid:durableId="1126392656">
    <w:abstractNumId w:val="77"/>
  </w:num>
  <w:num w:numId="91" w16cid:durableId="123276380">
    <w:abstractNumId w:val="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stylePaneFormatFilter w:val="9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284"/>
  <w:hyphenationZone w:val="425"/>
  <w:defaultTableStyle w:val="Tabeloranje"/>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6984"/>
    <w:rsid w:val="000006E5"/>
    <w:rsid w:val="0000128F"/>
    <w:rsid w:val="000035ED"/>
    <w:rsid w:val="0000528B"/>
    <w:rsid w:val="000077FA"/>
    <w:rsid w:val="0001016B"/>
    <w:rsid w:val="000115DE"/>
    <w:rsid w:val="00012759"/>
    <w:rsid w:val="00013A8C"/>
    <w:rsid w:val="00014464"/>
    <w:rsid w:val="00014DA3"/>
    <w:rsid w:val="000164FB"/>
    <w:rsid w:val="000171B6"/>
    <w:rsid w:val="000212D0"/>
    <w:rsid w:val="000214B2"/>
    <w:rsid w:val="000219E1"/>
    <w:rsid w:val="00024E89"/>
    <w:rsid w:val="0002713E"/>
    <w:rsid w:val="000341BC"/>
    <w:rsid w:val="00036FF7"/>
    <w:rsid w:val="00040B65"/>
    <w:rsid w:val="0004117F"/>
    <w:rsid w:val="000413C3"/>
    <w:rsid w:val="000413CD"/>
    <w:rsid w:val="00041810"/>
    <w:rsid w:val="0004247A"/>
    <w:rsid w:val="000430F6"/>
    <w:rsid w:val="000433C6"/>
    <w:rsid w:val="0004437F"/>
    <w:rsid w:val="00045B0F"/>
    <w:rsid w:val="00047478"/>
    <w:rsid w:val="00047F35"/>
    <w:rsid w:val="00047F75"/>
    <w:rsid w:val="000508DC"/>
    <w:rsid w:val="00052B16"/>
    <w:rsid w:val="000531CA"/>
    <w:rsid w:val="00053DCD"/>
    <w:rsid w:val="000568A0"/>
    <w:rsid w:val="00057C91"/>
    <w:rsid w:val="000612E8"/>
    <w:rsid w:val="00062848"/>
    <w:rsid w:val="000634C0"/>
    <w:rsid w:val="00065005"/>
    <w:rsid w:val="00065768"/>
    <w:rsid w:val="000661FF"/>
    <w:rsid w:val="00067ADD"/>
    <w:rsid w:val="000724B6"/>
    <w:rsid w:val="00074C8C"/>
    <w:rsid w:val="00076495"/>
    <w:rsid w:val="00076D94"/>
    <w:rsid w:val="00081899"/>
    <w:rsid w:val="000822CF"/>
    <w:rsid w:val="00082AF5"/>
    <w:rsid w:val="00091E4F"/>
    <w:rsid w:val="0009216F"/>
    <w:rsid w:val="000959F2"/>
    <w:rsid w:val="00096143"/>
    <w:rsid w:val="0009743D"/>
    <w:rsid w:val="00097927"/>
    <w:rsid w:val="000A0EE0"/>
    <w:rsid w:val="000A45F4"/>
    <w:rsid w:val="000A58D7"/>
    <w:rsid w:val="000A5C9F"/>
    <w:rsid w:val="000A66F1"/>
    <w:rsid w:val="000A7F75"/>
    <w:rsid w:val="000B0E09"/>
    <w:rsid w:val="000B143D"/>
    <w:rsid w:val="000B23A5"/>
    <w:rsid w:val="000B46FC"/>
    <w:rsid w:val="000B6C8B"/>
    <w:rsid w:val="000C074D"/>
    <w:rsid w:val="000C093B"/>
    <w:rsid w:val="000C0C84"/>
    <w:rsid w:val="000C0E9E"/>
    <w:rsid w:val="000C2894"/>
    <w:rsid w:val="000C2F3E"/>
    <w:rsid w:val="000C30BB"/>
    <w:rsid w:val="000C796A"/>
    <w:rsid w:val="000D00AC"/>
    <w:rsid w:val="000D00D7"/>
    <w:rsid w:val="000D14B4"/>
    <w:rsid w:val="000D41CA"/>
    <w:rsid w:val="000D7326"/>
    <w:rsid w:val="000E010C"/>
    <w:rsid w:val="000E1233"/>
    <w:rsid w:val="000E161B"/>
    <w:rsid w:val="000E20C9"/>
    <w:rsid w:val="000E2BFD"/>
    <w:rsid w:val="000E39B8"/>
    <w:rsid w:val="000E439D"/>
    <w:rsid w:val="000E64F9"/>
    <w:rsid w:val="000F0870"/>
    <w:rsid w:val="000F1812"/>
    <w:rsid w:val="000F2F7B"/>
    <w:rsid w:val="000F3E59"/>
    <w:rsid w:val="00100FA2"/>
    <w:rsid w:val="001047B3"/>
    <w:rsid w:val="00106A11"/>
    <w:rsid w:val="00110B8B"/>
    <w:rsid w:val="00112786"/>
    <w:rsid w:val="001133B3"/>
    <w:rsid w:val="0011383A"/>
    <w:rsid w:val="00113A89"/>
    <w:rsid w:val="00115CF8"/>
    <w:rsid w:val="001176D6"/>
    <w:rsid w:val="00121284"/>
    <w:rsid w:val="00121A7E"/>
    <w:rsid w:val="001225CB"/>
    <w:rsid w:val="001226C7"/>
    <w:rsid w:val="00123AF4"/>
    <w:rsid w:val="001264F5"/>
    <w:rsid w:val="001269C7"/>
    <w:rsid w:val="001274E4"/>
    <w:rsid w:val="00130CF3"/>
    <w:rsid w:val="00131206"/>
    <w:rsid w:val="00134007"/>
    <w:rsid w:val="00134888"/>
    <w:rsid w:val="001359A1"/>
    <w:rsid w:val="00136649"/>
    <w:rsid w:val="00136BC1"/>
    <w:rsid w:val="00137325"/>
    <w:rsid w:val="00137A54"/>
    <w:rsid w:val="00137D90"/>
    <w:rsid w:val="00142A5D"/>
    <w:rsid w:val="001434FC"/>
    <w:rsid w:val="0014371D"/>
    <w:rsid w:val="0014607D"/>
    <w:rsid w:val="00146926"/>
    <w:rsid w:val="00152109"/>
    <w:rsid w:val="001529F0"/>
    <w:rsid w:val="0015492A"/>
    <w:rsid w:val="00156058"/>
    <w:rsid w:val="001604A3"/>
    <w:rsid w:val="0016374E"/>
    <w:rsid w:val="001657BE"/>
    <w:rsid w:val="001666BC"/>
    <w:rsid w:val="00166CA5"/>
    <w:rsid w:val="00171D58"/>
    <w:rsid w:val="0017227E"/>
    <w:rsid w:val="0017325E"/>
    <w:rsid w:val="00173C3C"/>
    <w:rsid w:val="001750DF"/>
    <w:rsid w:val="00180ECF"/>
    <w:rsid w:val="00182002"/>
    <w:rsid w:val="0018362E"/>
    <w:rsid w:val="00186BD1"/>
    <w:rsid w:val="00191674"/>
    <w:rsid w:val="00192AB5"/>
    <w:rsid w:val="00197292"/>
    <w:rsid w:val="00197AD8"/>
    <w:rsid w:val="001A3D8C"/>
    <w:rsid w:val="001A4EB7"/>
    <w:rsid w:val="001A5602"/>
    <w:rsid w:val="001A57DB"/>
    <w:rsid w:val="001A5C5C"/>
    <w:rsid w:val="001A793E"/>
    <w:rsid w:val="001B0F9A"/>
    <w:rsid w:val="001B1838"/>
    <w:rsid w:val="001B3367"/>
    <w:rsid w:val="001B690C"/>
    <w:rsid w:val="001C4893"/>
    <w:rsid w:val="001C57B6"/>
    <w:rsid w:val="001C5B64"/>
    <w:rsid w:val="001C5B6D"/>
    <w:rsid w:val="001C7538"/>
    <w:rsid w:val="001D093F"/>
    <w:rsid w:val="001D1C1E"/>
    <w:rsid w:val="001D34F4"/>
    <w:rsid w:val="001E154D"/>
    <w:rsid w:val="001E2A09"/>
    <w:rsid w:val="001E3398"/>
    <w:rsid w:val="001E3404"/>
    <w:rsid w:val="001E5022"/>
    <w:rsid w:val="001E579C"/>
    <w:rsid w:val="001F009D"/>
    <w:rsid w:val="001F03CA"/>
    <w:rsid w:val="001F1857"/>
    <w:rsid w:val="001F3B91"/>
    <w:rsid w:val="001F5841"/>
    <w:rsid w:val="001F5DBE"/>
    <w:rsid w:val="0020076F"/>
    <w:rsid w:val="00202604"/>
    <w:rsid w:val="00202D69"/>
    <w:rsid w:val="002032C4"/>
    <w:rsid w:val="0020404C"/>
    <w:rsid w:val="00211DA9"/>
    <w:rsid w:val="00212F6A"/>
    <w:rsid w:val="002151CA"/>
    <w:rsid w:val="00222916"/>
    <w:rsid w:val="00222FF8"/>
    <w:rsid w:val="00224B92"/>
    <w:rsid w:val="002278DE"/>
    <w:rsid w:val="00231560"/>
    <w:rsid w:val="002343B5"/>
    <w:rsid w:val="00241A97"/>
    <w:rsid w:val="0024324B"/>
    <w:rsid w:val="0024348D"/>
    <w:rsid w:val="00243554"/>
    <w:rsid w:val="00250D39"/>
    <w:rsid w:val="002530D0"/>
    <w:rsid w:val="002532CC"/>
    <w:rsid w:val="002541A5"/>
    <w:rsid w:val="00255AA4"/>
    <w:rsid w:val="00260ED0"/>
    <w:rsid w:val="002617F2"/>
    <w:rsid w:val="00262EDA"/>
    <w:rsid w:val="00264DE5"/>
    <w:rsid w:val="002665C7"/>
    <w:rsid w:val="002677C6"/>
    <w:rsid w:val="002741B9"/>
    <w:rsid w:val="00275242"/>
    <w:rsid w:val="00275F20"/>
    <w:rsid w:val="0027781A"/>
    <w:rsid w:val="0028145C"/>
    <w:rsid w:val="00281983"/>
    <w:rsid w:val="00283950"/>
    <w:rsid w:val="00284E09"/>
    <w:rsid w:val="00290C39"/>
    <w:rsid w:val="002910C6"/>
    <w:rsid w:val="002925DE"/>
    <w:rsid w:val="00293B6A"/>
    <w:rsid w:val="00297605"/>
    <w:rsid w:val="002A0924"/>
    <w:rsid w:val="002A17E1"/>
    <w:rsid w:val="002A1AAF"/>
    <w:rsid w:val="002A1D8A"/>
    <w:rsid w:val="002A30A9"/>
    <w:rsid w:val="002A3E86"/>
    <w:rsid w:val="002A4140"/>
    <w:rsid w:val="002A57FB"/>
    <w:rsid w:val="002A5BA4"/>
    <w:rsid w:val="002A7CD7"/>
    <w:rsid w:val="002B36F7"/>
    <w:rsid w:val="002B652F"/>
    <w:rsid w:val="002B65FE"/>
    <w:rsid w:val="002B6E14"/>
    <w:rsid w:val="002C2623"/>
    <w:rsid w:val="002C287D"/>
    <w:rsid w:val="002C345D"/>
    <w:rsid w:val="002C3DE3"/>
    <w:rsid w:val="002C4C99"/>
    <w:rsid w:val="002C6078"/>
    <w:rsid w:val="002D1EA9"/>
    <w:rsid w:val="002D2F73"/>
    <w:rsid w:val="002D6023"/>
    <w:rsid w:val="002D6B4E"/>
    <w:rsid w:val="002E043D"/>
    <w:rsid w:val="002E43DE"/>
    <w:rsid w:val="002E4841"/>
    <w:rsid w:val="002E65BA"/>
    <w:rsid w:val="002E71EA"/>
    <w:rsid w:val="002F0D52"/>
    <w:rsid w:val="002F1DEB"/>
    <w:rsid w:val="002F7595"/>
    <w:rsid w:val="002F79B7"/>
    <w:rsid w:val="00300388"/>
    <w:rsid w:val="003010ED"/>
    <w:rsid w:val="003015A5"/>
    <w:rsid w:val="00302FDE"/>
    <w:rsid w:val="00303B87"/>
    <w:rsid w:val="00304714"/>
    <w:rsid w:val="00304FFA"/>
    <w:rsid w:val="003062F8"/>
    <w:rsid w:val="00306BD8"/>
    <w:rsid w:val="00307688"/>
    <w:rsid w:val="00310A50"/>
    <w:rsid w:val="00316149"/>
    <w:rsid w:val="00322930"/>
    <w:rsid w:val="00323AB2"/>
    <w:rsid w:val="003241B1"/>
    <w:rsid w:val="00325BF5"/>
    <w:rsid w:val="00325D29"/>
    <w:rsid w:val="00327672"/>
    <w:rsid w:val="00330FA7"/>
    <w:rsid w:val="0033203B"/>
    <w:rsid w:val="0033279F"/>
    <w:rsid w:val="003331EC"/>
    <w:rsid w:val="0033378A"/>
    <w:rsid w:val="00334113"/>
    <w:rsid w:val="00340C6A"/>
    <w:rsid w:val="0034761D"/>
    <w:rsid w:val="0035258E"/>
    <w:rsid w:val="00357726"/>
    <w:rsid w:val="003605E6"/>
    <w:rsid w:val="00362DEE"/>
    <w:rsid w:val="0036310D"/>
    <w:rsid w:val="00363345"/>
    <w:rsid w:val="00365C32"/>
    <w:rsid w:val="003671B7"/>
    <w:rsid w:val="00367E02"/>
    <w:rsid w:val="00372503"/>
    <w:rsid w:val="003738CA"/>
    <w:rsid w:val="003743A7"/>
    <w:rsid w:val="0037677F"/>
    <w:rsid w:val="00377C02"/>
    <w:rsid w:val="00385595"/>
    <w:rsid w:val="00385672"/>
    <w:rsid w:val="003869CA"/>
    <w:rsid w:val="00390573"/>
    <w:rsid w:val="00393458"/>
    <w:rsid w:val="0039493A"/>
    <w:rsid w:val="0039663C"/>
    <w:rsid w:val="0039783E"/>
    <w:rsid w:val="003A0D2B"/>
    <w:rsid w:val="003A11C1"/>
    <w:rsid w:val="003A1A47"/>
    <w:rsid w:val="003A29AB"/>
    <w:rsid w:val="003A4DFB"/>
    <w:rsid w:val="003A5612"/>
    <w:rsid w:val="003A7C6D"/>
    <w:rsid w:val="003B196C"/>
    <w:rsid w:val="003B4F5F"/>
    <w:rsid w:val="003B669E"/>
    <w:rsid w:val="003C105D"/>
    <w:rsid w:val="003C1084"/>
    <w:rsid w:val="003C1F92"/>
    <w:rsid w:val="003C22FE"/>
    <w:rsid w:val="003C493F"/>
    <w:rsid w:val="003C62CA"/>
    <w:rsid w:val="003C7511"/>
    <w:rsid w:val="003D0725"/>
    <w:rsid w:val="003D0F01"/>
    <w:rsid w:val="003D38B2"/>
    <w:rsid w:val="003D38C9"/>
    <w:rsid w:val="003D3CEF"/>
    <w:rsid w:val="003D5F04"/>
    <w:rsid w:val="003D6C25"/>
    <w:rsid w:val="003D7385"/>
    <w:rsid w:val="003E0823"/>
    <w:rsid w:val="003E448F"/>
    <w:rsid w:val="003E49CA"/>
    <w:rsid w:val="003E5712"/>
    <w:rsid w:val="003E5736"/>
    <w:rsid w:val="003E62A4"/>
    <w:rsid w:val="003E756B"/>
    <w:rsid w:val="003E7BD4"/>
    <w:rsid w:val="003F1955"/>
    <w:rsid w:val="003F4F27"/>
    <w:rsid w:val="003F5AD0"/>
    <w:rsid w:val="003F61D6"/>
    <w:rsid w:val="003F625F"/>
    <w:rsid w:val="003F7E36"/>
    <w:rsid w:val="0040140E"/>
    <w:rsid w:val="004021A1"/>
    <w:rsid w:val="00402EA0"/>
    <w:rsid w:val="004043D8"/>
    <w:rsid w:val="0040450D"/>
    <w:rsid w:val="00404C07"/>
    <w:rsid w:val="00407CED"/>
    <w:rsid w:val="00415D77"/>
    <w:rsid w:val="00423244"/>
    <w:rsid w:val="004255BE"/>
    <w:rsid w:val="0042710A"/>
    <w:rsid w:val="00427B55"/>
    <w:rsid w:val="00431E1B"/>
    <w:rsid w:val="004323E2"/>
    <w:rsid w:val="00433B03"/>
    <w:rsid w:val="0043657C"/>
    <w:rsid w:val="004367C2"/>
    <w:rsid w:val="004371FC"/>
    <w:rsid w:val="00440146"/>
    <w:rsid w:val="00441E20"/>
    <w:rsid w:val="00443661"/>
    <w:rsid w:val="00444044"/>
    <w:rsid w:val="00444BCF"/>
    <w:rsid w:val="0044508A"/>
    <w:rsid w:val="004451B7"/>
    <w:rsid w:val="00447684"/>
    <w:rsid w:val="00447A35"/>
    <w:rsid w:val="004504C3"/>
    <w:rsid w:val="00452189"/>
    <w:rsid w:val="004550A8"/>
    <w:rsid w:val="00460188"/>
    <w:rsid w:val="004612BC"/>
    <w:rsid w:val="00461592"/>
    <w:rsid w:val="004655BB"/>
    <w:rsid w:val="004720B1"/>
    <w:rsid w:val="00472C67"/>
    <w:rsid w:val="004736EA"/>
    <w:rsid w:val="004740F5"/>
    <w:rsid w:val="00475A35"/>
    <w:rsid w:val="004778CD"/>
    <w:rsid w:val="00477B88"/>
    <w:rsid w:val="00477BEA"/>
    <w:rsid w:val="00481C68"/>
    <w:rsid w:val="00483147"/>
    <w:rsid w:val="0048703B"/>
    <w:rsid w:val="004930A8"/>
    <w:rsid w:val="004946EF"/>
    <w:rsid w:val="004A047B"/>
    <w:rsid w:val="004A0CE7"/>
    <w:rsid w:val="004A11A3"/>
    <w:rsid w:val="004A125D"/>
    <w:rsid w:val="004A3BEE"/>
    <w:rsid w:val="004A5296"/>
    <w:rsid w:val="004A5877"/>
    <w:rsid w:val="004A74AB"/>
    <w:rsid w:val="004A7F73"/>
    <w:rsid w:val="004B004A"/>
    <w:rsid w:val="004B05B3"/>
    <w:rsid w:val="004B193F"/>
    <w:rsid w:val="004B423B"/>
    <w:rsid w:val="004B53C1"/>
    <w:rsid w:val="004C01AA"/>
    <w:rsid w:val="004C1221"/>
    <w:rsid w:val="004C4C36"/>
    <w:rsid w:val="004C50DB"/>
    <w:rsid w:val="004C57E6"/>
    <w:rsid w:val="004C62B7"/>
    <w:rsid w:val="004C6CA4"/>
    <w:rsid w:val="004D1E28"/>
    <w:rsid w:val="004D2E1A"/>
    <w:rsid w:val="004D6574"/>
    <w:rsid w:val="004E1E03"/>
    <w:rsid w:val="004E3886"/>
    <w:rsid w:val="004E6A26"/>
    <w:rsid w:val="004E70F4"/>
    <w:rsid w:val="004F0A11"/>
    <w:rsid w:val="004F6A98"/>
    <w:rsid w:val="004F70E6"/>
    <w:rsid w:val="0050045F"/>
    <w:rsid w:val="00501352"/>
    <w:rsid w:val="00504C50"/>
    <w:rsid w:val="0050595E"/>
    <w:rsid w:val="00506438"/>
    <w:rsid w:val="0050669D"/>
    <w:rsid w:val="00507E68"/>
    <w:rsid w:val="00510797"/>
    <w:rsid w:val="005122FB"/>
    <w:rsid w:val="005124EA"/>
    <w:rsid w:val="0051314E"/>
    <w:rsid w:val="005156E5"/>
    <w:rsid w:val="00522C84"/>
    <w:rsid w:val="00523ACC"/>
    <w:rsid w:val="00530DA8"/>
    <w:rsid w:val="00532846"/>
    <w:rsid w:val="005341EA"/>
    <w:rsid w:val="005347D9"/>
    <w:rsid w:val="005356C5"/>
    <w:rsid w:val="00535B4F"/>
    <w:rsid w:val="00535F4A"/>
    <w:rsid w:val="0054238E"/>
    <w:rsid w:val="0054489C"/>
    <w:rsid w:val="00551412"/>
    <w:rsid w:val="00552F7B"/>
    <w:rsid w:val="00563DAF"/>
    <w:rsid w:val="00567DDA"/>
    <w:rsid w:val="00572291"/>
    <w:rsid w:val="005746C0"/>
    <w:rsid w:val="00576895"/>
    <w:rsid w:val="00577D3E"/>
    <w:rsid w:val="005818A3"/>
    <w:rsid w:val="005822F7"/>
    <w:rsid w:val="005830F7"/>
    <w:rsid w:val="005834EA"/>
    <w:rsid w:val="005862CD"/>
    <w:rsid w:val="00587FA8"/>
    <w:rsid w:val="00592C6C"/>
    <w:rsid w:val="005935D1"/>
    <w:rsid w:val="0059642F"/>
    <w:rsid w:val="0059761D"/>
    <w:rsid w:val="005A06EE"/>
    <w:rsid w:val="005A0FFC"/>
    <w:rsid w:val="005A20DE"/>
    <w:rsid w:val="005A5813"/>
    <w:rsid w:val="005A66B4"/>
    <w:rsid w:val="005A7B1A"/>
    <w:rsid w:val="005B04E6"/>
    <w:rsid w:val="005B0FE4"/>
    <w:rsid w:val="005B14DB"/>
    <w:rsid w:val="005B4BE0"/>
    <w:rsid w:val="005B50F3"/>
    <w:rsid w:val="005B5EB1"/>
    <w:rsid w:val="005B6E38"/>
    <w:rsid w:val="005C04A1"/>
    <w:rsid w:val="005C0F97"/>
    <w:rsid w:val="005C14C9"/>
    <w:rsid w:val="005C1E05"/>
    <w:rsid w:val="005C26AD"/>
    <w:rsid w:val="005C354F"/>
    <w:rsid w:val="005C4B41"/>
    <w:rsid w:val="005C6793"/>
    <w:rsid w:val="005C6BBB"/>
    <w:rsid w:val="005D2AFA"/>
    <w:rsid w:val="005D47D5"/>
    <w:rsid w:val="005D6305"/>
    <w:rsid w:val="005E0971"/>
    <w:rsid w:val="005E1087"/>
    <w:rsid w:val="005E1DD2"/>
    <w:rsid w:val="005E2D47"/>
    <w:rsid w:val="005E585F"/>
    <w:rsid w:val="005E5F85"/>
    <w:rsid w:val="005E736D"/>
    <w:rsid w:val="005E7570"/>
    <w:rsid w:val="005F06AF"/>
    <w:rsid w:val="005F20E6"/>
    <w:rsid w:val="005F2B39"/>
    <w:rsid w:val="005F2BC1"/>
    <w:rsid w:val="005F36CE"/>
    <w:rsid w:val="005F42CC"/>
    <w:rsid w:val="005F5E67"/>
    <w:rsid w:val="005F61C3"/>
    <w:rsid w:val="005F701B"/>
    <w:rsid w:val="006008CA"/>
    <w:rsid w:val="00600FE2"/>
    <w:rsid w:val="0060171A"/>
    <w:rsid w:val="00601DE2"/>
    <w:rsid w:val="006025F8"/>
    <w:rsid w:val="00607CDC"/>
    <w:rsid w:val="00612401"/>
    <w:rsid w:val="00613FBE"/>
    <w:rsid w:val="00615EBC"/>
    <w:rsid w:val="00622159"/>
    <w:rsid w:val="0062308C"/>
    <w:rsid w:val="00623B31"/>
    <w:rsid w:val="00624789"/>
    <w:rsid w:val="00626851"/>
    <w:rsid w:val="006275EF"/>
    <w:rsid w:val="00636CDE"/>
    <w:rsid w:val="00637C5B"/>
    <w:rsid w:val="00642DB7"/>
    <w:rsid w:val="00644429"/>
    <w:rsid w:val="00644533"/>
    <w:rsid w:val="006448DA"/>
    <w:rsid w:val="00645691"/>
    <w:rsid w:val="0064679D"/>
    <w:rsid w:val="006506BC"/>
    <w:rsid w:val="00650860"/>
    <w:rsid w:val="00651736"/>
    <w:rsid w:val="00651B70"/>
    <w:rsid w:val="00653D7C"/>
    <w:rsid w:val="00655C08"/>
    <w:rsid w:val="00655E01"/>
    <w:rsid w:val="00660303"/>
    <w:rsid w:val="0066155F"/>
    <w:rsid w:val="00661D0C"/>
    <w:rsid w:val="006638C0"/>
    <w:rsid w:val="006651D5"/>
    <w:rsid w:val="006664DD"/>
    <w:rsid w:val="00667C34"/>
    <w:rsid w:val="00667E5F"/>
    <w:rsid w:val="006702F9"/>
    <w:rsid w:val="00670BBA"/>
    <w:rsid w:val="00671F2A"/>
    <w:rsid w:val="00673B36"/>
    <w:rsid w:val="006741A7"/>
    <w:rsid w:val="00674B53"/>
    <w:rsid w:val="00676B0E"/>
    <w:rsid w:val="00676BBF"/>
    <w:rsid w:val="00680333"/>
    <w:rsid w:val="00692FD6"/>
    <w:rsid w:val="00695E6B"/>
    <w:rsid w:val="006A04D8"/>
    <w:rsid w:val="006A10C7"/>
    <w:rsid w:val="006A49F3"/>
    <w:rsid w:val="006B01A6"/>
    <w:rsid w:val="006B5212"/>
    <w:rsid w:val="006B55D2"/>
    <w:rsid w:val="006B6BE6"/>
    <w:rsid w:val="006C0937"/>
    <w:rsid w:val="006C16FE"/>
    <w:rsid w:val="006C2C5B"/>
    <w:rsid w:val="006C2D0D"/>
    <w:rsid w:val="006C2FEF"/>
    <w:rsid w:val="006C4865"/>
    <w:rsid w:val="006C4D1A"/>
    <w:rsid w:val="006C522C"/>
    <w:rsid w:val="006C573C"/>
    <w:rsid w:val="006C63EE"/>
    <w:rsid w:val="006C701D"/>
    <w:rsid w:val="006C7153"/>
    <w:rsid w:val="006D0C2E"/>
    <w:rsid w:val="006D16C0"/>
    <w:rsid w:val="006D224C"/>
    <w:rsid w:val="006D2675"/>
    <w:rsid w:val="006D2D9A"/>
    <w:rsid w:val="006D2E33"/>
    <w:rsid w:val="006D406C"/>
    <w:rsid w:val="006D4458"/>
    <w:rsid w:val="006D72A2"/>
    <w:rsid w:val="006E16E4"/>
    <w:rsid w:val="006E17BE"/>
    <w:rsid w:val="006E760C"/>
    <w:rsid w:val="006E7F9D"/>
    <w:rsid w:val="006F40EB"/>
    <w:rsid w:val="006F4FD6"/>
    <w:rsid w:val="006F547C"/>
    <w:rsid w:val="007006D7"/>
    <w:rsid w:val="00702A3E"/>
    <w:rsid w:val="00702AF3"/>
    <w:rsid w:val="00704C5C"/>
    <w:rsid w:val="007068D7"/>
    <w:rsid w:val="0070764D"/>
    <w:rsid w:val="00707D23"/>
    <w:rsid w:val="00710F22"/>
    <w:rsid w:val="00711ADE"/>
    <w:rsid w:val="00711D9A"/>
    <w:rsid w:val="007121E5"/>
    <w:rsid w:val="00712593"/>
    <w:rsid w:val="00712C84"/>
    <w:rsid w:val="007144AF"/>
    <w:rsid w:val="007149D9"/>
    <w:rsid w:val="00715CD0"/>
    <w:rsid w:val="007169B5"/>
    <w:rsid w:val="00717433"/>
    <w:rsid w:val="007175CE"/>
    <w:rsid w:val="00717E28"/>
    <w:rsid w:val="00717EC6"/>
    <w:rsid w:val="007246D0"/>
    <w:rsid w:val="007256C4"/>
    <w:rsid w:val="007267D7"/>
    <w:rsid w:val="00731056"/>
    <w:rsid w:val="00734C94"/>
    <w:rsid w:val="007368F3"/>
    <w:rsid w:val="0073734C"/>
    <w:rsid w:val="00737431"/>
    <w:rsid w:val="00740089"/>
    <w:rsid w:val="00742556"/>
    <w:rsid w:val="00742E2A"/>
    <w:rsid w:val="00742E6D"/>
    <w:rsid w:val="0074647D"/>
    <w:rsid w:val="00751FA2"/>
    <w:rsid w:val="00752229"/>
    <w:rsid w:val="007561F3"/>
    <w:rsid w:val="0076044E"/>
    <w:rsid w:val="00764155"/>
    <w:rsid w:val="007648BC"/>
    <w:rsid w:val="00772C8E"/>
    <w:rsid w:val="00773D11"/>
    <w:rsid w:val="007742C8"/>
    <w:rsid w:val="00775984"/>
    <w:rsid w:val="00775FC4"/>
    <w:rsid w:val="00780F89"/>
    <w:rsid w:val="00781A78"/>
    <w:rsid w:val="00781D1B"/>
    <w:rsid w:val="00782F63"/>
    <w:rsid w:val="00783F2B"/>
    <w:rsid w:val="00784635"/>
    <w:rsid w:val="007906DE"/>
    <w:rsid w:val="007969E2"/>
    <w:rsid w:val="007972A8"/>
    <w:rsid w:val="007A11D7"/>
    <w:rsid w:val="007A3332"/>
    <w:rsid w:val="007A73D8"/>
    <w:rsid w:val="007A7FCE"/>
    <w:rsid w:val="007B28A6"/>
    <w:rsid w:val="007B3CDC"/>
    <w:rsid w:val="007B529B"/>
    <w:rsid w:val="007B5A74"/>
    <w:rsid w:val="007C3162"/>
    <w:rsid w:val="007C51F1"/>
    <w:rsid w:val="007C531C"/>
    <w:rsid w:val="007C5941"/>
    <w:rsid w:val="007C6795"/>
    <w:rsid w:val="007C6C14"/>
    <w:rsid w:val="007C7E4F"/>
    <w:rsid w:val="007D0A26"/>
    <w:rsid w:val="007D2665"/>
    <w:rsid w:val="007D3357"/>
    <w:rsid w:val="007D3851"/>
    <w:rsid w:val="007D3CA1"/>
    <w:rsid w:val="007D58AB"/>
    <w:rsid w:val="007E0176"/>
    <w:rsid w:val="007E1E99"/>
    <w:rsid w:val="007E2159"/>
    <w:rsid w:val="007E4773"/>
    <w:rsid w:val="007E4C37"/>
    <w:rsid w:val="007E4DC6"/>
    <w:rsid w:val="007E4FEA"/>
    <w:rsid w:val="007E5F2E"/>
    <w:rsid w:val="007E6F06"/>
    <w:rsid w:val="007E7657"/>
    <w:rsid w:val="007F0082"/>
    <w:rsid w:val="007F107A"/>
    <w:rsid w:val="007F1185"/>
    <w:rsid w:val="007F14CA"/>
    <w:rsid w:val="007F1A8D"/>
    <w:rsid w:val="007F1FF3"/>
    <w:rsid w:val="007F48FA"/>
    <w:rsid w:val="007F4F92"/>
    <w:rsid w:val="007F4F99"/>
    <w:rsid w:val="007F516E"/>
    <w:rsid w:val="008039D5"/>
    <w:rsid w:val="0080421E"/>
    <w:rsid w:val="0080741A"/>
    <w:rsid w:val="0080757A"/>
    <w:rsid w:val="0080765D"/>
    <w:rsid w:val="00811EDD"/>
    <w:rsid w:val="00816E96"/>
    <w:rsid w:val="008204EC"/>
    <w:rsid w:val="00822657"/>
    <w:rsid w:val="008237B9"/>
    <w:rsid w:val="00823802"/>
    <w:rsid w:val="0082384D"/>
    <w:rsid w:val="00826A05"/>
    <w:rsid w:val="00832C13"/>
    <w:rsid w:val="00833A39"/>
    <w:rsid w:val="0083494E"/>
    <w:rsid w:val="0083578E"/>
    <w:rsid w:val="008359D8"/>
    <w:rsid w:val="00835C69"/>
    <w:rsid w:val="008360F4"/>
    <w:rsid w:val="008419F9"/>
    <w:rsid w:val="008432CD"/>
    <w:rsid w:val="00845F83"/>
    <w:rsid w:val="00853090"/>
    <w:rsid w:val="00856877"/>
    <w:rsid w:val="00857124"/>
    <w:rsid w:val="0085785A"/>
    <w:rsid w:val="00860754"/>
    <w:rsid w:val="00863B1E"/>
    <w:rsid w:val="008729A3"/>
    <w:rsid w:val="00873A77"/>
    <w:rsid w:val="00874D0D"/>
    <w:rsid w:val="00881E22"/>
    <w:rsid w:val="008827E5"/>
    <w:rsid w:val="00883CE8"/>
    <w:rsid w:val="0088471D"/>
    <w:rsid w:val="00885106"/>
    <w:rsid w:val="00891BE2"/>
    <w:rsid w:val="00891DB0"/>
    <w:rsid w:val="008939F3"/>
    <w:rsid w:val="0089572D"/>
    <w:rsid w:val="008A04BE"/>
    <w:rsid w:val="008A3155"/>
    <w:rsid w:val="008A56F1"/>
    <w:rsid w:val="008A6979"/>
    <w:rsid w:val="008B321F"/>
    <w:rsid w:val="008B5267"/>
    <w:rsid w:val="008C2D5F"/>
    <w:rsid w:val="008C3626"/>
    <w:rsid w:val="008C37F1"/>
    <w:rsid w:val="008C3FB7"/>
    <w:rsid w:val="008C47C6"/>
    <w:rsid w:val="008C6340"/>
    <w:rsid w:val="008D25BC"/>
    <w:rsid w:val="008E1A1C"/>
    <w:rsid w:val="008E201E"/>
    <w:rsid w:val="008E4D6F"/>
    <w:rsid w:val="008E4D99"/>
    <w:rsid w:val="008E547C"/>
    <w:rsid w:val="008E690C"/>
    <w:rsid w:val="008F1446"/>
    <w:rsid w:val="008F15D7"/>
    <w:rsid w:val="008F1F5C"/>
    <w:rsid w:val="008F30F3"/>
    <w:rsid w:val="008F4F04"/>
    <w:rsid w:val="008F796A"/>
    <w:rsid w:val="00901AED"/>
    <w:rsid w:val="00902557"/>
    <w:rsid w:val="00902962"/>
    <w:rsid w:val="00903BB7"/>
    <w:rsid w:val="00904448"/>
    <w:rsid w:val="00904CF7"/>
    <w:rsid w:val="00905D3D"/>
    <w:rsid w:val="009061C4"/>
    <w:rsid w:val="0090678C"/>
    <w:rsid w:val="00911448"/>
    <w:rsid w:val="0091317F"/>
    <w:rsid w:val="0091345C"/>
    <w:rsid w:val="0092154E"/>
    <w:rsid w:val="009219F2"/>
    <w:rsid w:val="00921B3D"/>
    <w:rsid w:val="009237FA"/>
    <w:rsid w:val="00924C4D"/>
    <w:rsid w:val="009255CB"/>
    <w:rsid w:val="00926A13"/>
    <w:rsid w:val="00927A22"/>
    <w:rsid w:val="00927F12"/>
    <w:rsid w:val="009306CA"/>
    <w:rsid w:val="00932006"/>
    <w:rsid w:val="00934C38"/>
    <w:rsid w:val="0093635D"/>
    <w:rsid w:val="00940A2F"/>
    <w:rsid w:val="009415E0"/>
    <w:rsid w:val="00942A25"/>
    <w:rsid w:val="00943C67"/>
    <w:rsid w:val="0094569D"/>
    <w:rsid w:val="00946959"/>
    <w:rsid w:val="00947E87"/>
    <w:rsid w:val="00950B8E"/>
    <w:rsid w:val="00950CA1"/>
    <w:rsid w:val="00953B6D"/>
    <w:rsid w:val="00956605"/>
    <w:rsid w:val="00956B3D"/>
    <w:rsid w:val="00964083"/>
    <w:rsid w:val="00964769"/>
    <w:rsid w:val="00966498"/>
    <w:rsid w:val="00966675"/>
    <w:rsid w:val="009757D4"/>
    <w:rsid w:val="009760B9"/>
    <w:rsid w:val="00976F17"/>
    <w:rsid w:val="00981CEF"/>
    <w:rsid w:val="0098615A"/>
    <w:rsid w:val="0099102B"/>
    <w:rsid w:val="0099301A"/>
    <w:rsid w:val="00994896"/>
    <w:rsid w:val="00994E6C"/>
    <w:rsid w:val="009966AE"/>
    <w:rsid w:val="009A0192"/>
    <w:rsid w:val="009A128D"/>
    <w:rsid w:val="009A16D0"/>
    <w:rsid w:val="009A19C8"/>
    <w:rsid w:val="009A2AC0"/>
    <w:rsid w:val="009A2FC4"/>
    <w:rsid w:val="009A3495"/>
    <w:rsid w:val="009A5043"/>
    <w:rsid w:val="009A6CCD"/>
    <w:rsid w:val="009B117D"/>
    <w:rsid w:val="009B2CA7"/>
    <w:rsid w:val="009B588A"/>
    <w:rsid w:val="009B6BEA"/>
    <w:rsid w:val="009C026D"/>
    <w:rsid w:val="009C02FD"/>
    <w:rsid w:val="009C396D"/>
    <w:rsid w:val="009C7628"/>
    <w:rsid w:val="009D093D"/>
    <w:rsid w:val="009D0FF2"/>
    <w:rsid w:val="009D2563"/>
    <w:rsid w:val="009D28DB"/>
    <w:rsid w:val="009E00EE"/>
    <w:rsid w:val="009E014C"/>
    <w:rsid w:val="009E18CC"/>
    <w:rsid w:val="009E1B7C"/>
    <w:rsid w:val="009E21FC"/>
    <w:rsid w:val="009E5731"/>
    <w:rsid w:val="009E6467"/>
    <w:rsid w:val="009F256A"/>
    <w:rsid w:val="009F2876"/>
    <w:rsid w:val="009F2BDF"/>
    <w:rsid w:val="009F4904"/>
    <w:rsid w:val="009F6D82"/>
    <w:rsid w:val="00A01E3D"/>
    <w:rsid w:val="00A03F5E"/>
    <w:rsid w:val="00A0555C"/>
    <w:rsid w:val="00A06EFA"/>
    <w:rsid w:val="00A074AE"/>
    <w:rsid w:val="00A07EB8"/>
    <w:rsid w:val="00A109A4"/>
    <w:rsid w:val="00A12992"/>
    <w:rsid w:val="00A14DA9"/>
    <w:rsid w:val="00A16481"/>
    <w:rsid w:val="00A201E5"/>
    <w:rsid w:val="00A20B5F"/>
    <w:rsid w:val="00A22BCC"/>
    <w:rsid w:val="00A234CB"/>
    <w:rsid w:val="00A23C52"/>
    <w:rsid w:val="00A24417"/>
    <w:rsid w:val="00A260F3"/>
    <w:rsid w:val="00A32725"/>
    <w:rsid w:val="00A4260E"/>
    <w:rsid w:val="00A443A4"/>
    <w:rsid w:val="00A4730D"/>
    <w:rsid w:val="00A532F1"/>
    <w:rsid w:val="00A57C47"/>
    <w:rsid w:val="00A60E50"/>
    <w:rsid w:val="00A63C58"/>
    <w:rsid w:val="00A64DBD"/>
    <w:rsid w:val="00A70580"/>
    <w:rsid w:val="00A71AD0"/>
    <w:rsid w:val="00A75E88"/>
    <w:rsid w:val="00A81F15"/>
    <w:rsid w:val="00A82CFA"/>
    <w:rsid w:val="00A841D7"/>
    <w:rsid w:val="00A853F8"/>
    <w:rsid w:val="00A85645"/>
    <w:rsid w:val="00A90A9A"/>
    <w:rsid w:val="00A91B34"/>
    <w:rsid w:val="00A91CE1"/>
    <w:rsid w:val="00A95916"/>
    <w:rsid w:val="00A9638F"/>
    <w:rsid w:val="00AA0BF2"/>
    <w:rsid w:val="00AA1859"/>
    <w:rsid w:val="00AA2B81"/>
    <w:rsid w:val="00AA2DEE"/>
    <w:rsid w:val="00AA4C2D"/>
    <w:rsid w:val="00AA5977"/>
    <w:rsid w:val="00AA6754"/>
    <w:rsid w:val="00AB0EF0"/>
    <w:rsid w:val="00AB118A"/>
    <w:rsid w:val="00AB29A6"/>
    <w:rsid w:val="00AB29F5"/>
    <w:rsid w:val="00AB342A"/>
    <w:rsid w:val="00AB360A"/>
    <w:rsid w:val="00AB462F"/>
    <w:rsid w:val="00AB58E0"/>
    <w:rsid w:val="00AC5FD5"/>
    <w:rsid w:val="00AC6CE6"/>
    <w:rsid w:val="00AC77EF"/>
    <w:rsid w:val="00AD1729"/>
    <w:rsid w:val="00AD276E"/>
    <w:rsid w:val="00AD7713"/>
    <w:rsid w:val="00AE0531"/>
    <w:rsid w:val="00AE4076"/>
    <w:rsid w:val="00AE7543"/>
    <w:rsid w:val="00AE7E97"/>
    <w:rsid w:val="00AF3A04"/>
    <w:rsid w:val="00AF6385"/>
    <w:rsid w:val="00B02B98"/>
    <w:rsid w:val="00B0405D"/>
    <w:rsid w:val="00B043D7"/>
    <w:rsid w:val="00B1140D"/>
    <w:rsid w:val="00B151E0"/>
    <w:rsid w:val="00B1773B"/>
    <w:rsid w:val="00B219D6"/>
    <w:rsid w:val="00B21B61"/>
    <w:rsid w:val="00B23B04"/>
    <w:rsid w:val="00B25E0E"/>
    <w:rsid w:val="00B26BFD"/>
    <w:rsid w:val="00B3190F"/>
    <w:rsid w:val="00B32434"/>
    <w:rsid w:val="00B33290"/>
    <w:rsid w:val="00B33759"/>
    <w:rsid w:val="00B34FB9"/>
    <w:rsid w:val="00B36CA6"/>
    <w:rsid w:val="00B37C81"/>
    <w:rsid w:val="00B4263D"/>
    <w:rsid w:val="00B438EE"/>
    <w:rsid w:val="00B44A6F"/>
    <w:rsid w:val="00B45511"/>
    <w:rsid w:val="00B4649F"/>
    <w:rsid w:val="00B46EDC"/>
    <w:rsid w:val="00B47D40"/>
    <w:rsid w:val="00B5006C"/>
    <w:rsid w:val="00B51539"/>
    <w:rsid w:val="00B51A6F"/>
    <w:rsid w:val="00B5217C"/>
    <w:rsid w:val="00B571EB"/>
    <w:rsid w:val="00B5733B"/>
    <w:rsid w:val="00B60649"/>
    <w:rsid w:val="00B63A9F"/>
    <w:rsid w:val="00B6412C"/>
    <w:rsid w:val="00B6624A"/>
    <w:rsid w:val="00B66D7A"/>
    <w:rsid w:val="00B70934"/>
    <w:rsid w:val="00B7095D"/>
    <w:rsid w:val="00B71D7D"/>
    <w:rsid w:val="00B74656"/>
    <w:rsid w:val="00B74A3E"/>
    <w:rsid w:val="00B74D1D"/>
    <w:rsid w:val="00B807D5"/>
    <w:rsid w:val="00B80A27"/>
    <w:rsid w:val="00B822AB"/>
    <w:rsid w:val="00B82542"/>
    <w:rsid w:val="00B8520D"/>
    <w:rsid w:val="00B86553"/>
    <w:rsid w:val="00B8715C"/>
    <w:rsid w:val="00B87621"/>
    <w:rsid w:val="00B922D6"/>
    <w:rsid w:val="00B92EA7"/>
    <w:rsid w:val="00B937DB"/>
    <w:rsid w:val="00B93888"/>
    <w:rsid w:val="00B938C1"/>
    <w:rsid w:val="00B94800"/>
    <w:rsid w:val="00B96199"/>
    <w:rsid w:val="00B965FB"/>
    <w:rsid w:val="00BA0930"/>
    <w:rsid w:val="00BA0E2B"/>
    <w:rsid w:val="00BA6984"/>
    <w:rsid w:val="00BA776B"/>
    <w:rsid w:val="00BA7BE2"/>
    <w:rsid w:val="00BB1130"/>
    <w:rsid w:val="00BB144C"/>
    <w:rsid w:val="00BB15F7"/>
    <w:rsid w:val="00BB2A58"/>
    <w:rsid w:val="00BB5FC0"/>
    <w:rsid w:val="00BC0265"/>
    <w:rsid w:val="00BC0F18"/>
    <w:rsid w:val="00BC1CB4"/>
    <w:rsid w:val="00BC4E2E"/>
    <w:rsid w:val="00BC6B5C"/>
    <w:rsid w:val="00BC772C"/>
    <w:rsid w:val="00BD1B8E"/>
    <w:rsid w:val="00BD27B1"/>
    <w:rsid w:val="00BD557F"/>
    <w:rsid w:val="00BD6521"/>
    <w:rsid w:val="00BE1AE7"/>
    <w:rsid w:val="00BE3547"/>
    <w:rsid w:val="00BE5997"/>
    <w:rsid w:val="00BF0A9A"/>
    <w:rsid w:val="00BF4C7D"/>
    <w:rsid w:val="00C02316"/>
    <w:rsid w:val="00C03240"/>
    <w:rsid w:val="00C05A56"/>
    <w:rsid w:val="00C064AB"/>
    <w:rsid w:val="00C06E8B"/>
    <w:rsid w:val="00C0762C"/>
    <w:rsid w:val="00C117A6"/>
    <w:rsid w:val="00C14B17"/>
    <w:rsid w:val="00C15ACC"/>
    <w:rsid w:val="00C16FC0"/>
    <w:rsid w:val="00C17E6E"/>
    <w:rsid w:val="00C20C5C"/>
    <w:rsid w:val="00C20CAF"/>
    <w:rsid w:val="00C21372"/>
    <w:rsid w:val="00C23BF3"/>
    <w:rsid w:val="00C23C0B"/>
    <w:rsid w:val="00C23C65"/>
    <w:rsid w:val="00C251E8"/>
    <w:rsid w:val="00C30580"/>
    <w:rsid w:val="00C316DB"/>
    <w:rsid w:val="00C32A0F"/>
    <w:rsid w:val="00C32C56"/>
    <w:rsid w:val="00C40458"/>
    <w:rsid w:val="00C4099B"/>
    <w:rsid w:val="00C44DFF"/>
    <w:rsid w:val="00C452BD"/>
    <w:rsid w:val="00C4535D"/>
    <w:rsid w:val="00C459BC"/>
    <w:rsid w:val="00C4618E"/>
    <w:rsid w:val="00C471C5"/>
    <w:rsid w:val="00C4786B"/>
    <w:rsid w:val="00C47BE8"/>
    <w:rsid w:val="00C47FC5"/>
    <w:rsid w:val="00C51FC3"/>
    <w:rsid w:val="00C523EA"/>
    <w:rsid w:val="00C53C2C"/>
    <w:rsid w:val="00C554BC"/>
    <w:rsid w:val="00C563A9"/>
    <w:rsid w:val="00C57BC2"/>
    <w:rsid w:val="00C6257C"/>
    <w:rsid w:val="00C62D30"/>
    <w:rsid w:val="00C636B8"/>
    <w:rsid w:val="00C63DE1"/>
    <w:rsid w:val="00C64D61"/>
    <w:rsid w:val="00C666DB"/>
    <w:rsid w:val="00C666EE"/>
    <w:rsid w:val="00C66DC0"/>
    <w:rsid w:val="00C673D6"/>
    <w:rsid w:val="00C67B15"/>
    <w:rsid w:val="00C70A88"/>
    <w:rsid w:val="00C7168A"/>
    <w:rsid w:val="00C73E7D"/>
    <w:rsid w:val="00C744F2"/>
    <w:rsid w:val="00C7481D"/>
    <w:rsid w:val="00C7581E"/>
    <w:rsid w:val="00C75AF2"/>
    <w:rsid w:val="00C77436"/>
    <w:rsid w:val="00C85C09"/>
    <w:rsid w:val="00C90955"/>
    <w:rsid w:val="00C90DCB"/>
    <w:rsid w:val="00C91C90"/>
    <w:rsid w:val="00C92DF3"/>
    <w:rsid w:val="00C93D75"/>
    <w:rsid w:val="00C94064"/>
    <w:rsid w:val="00C94807"/>
    <w:rsid w:val="00C948C8"/>
    <w:rsid w:val="00C957B0"/>
    <w:rsid w:val="00CA231B"/>
    <w:rsid w:val="00CA2BBC"/>
    <w:rsid w:val="00CA3EEB"/>
    <w:rsid w:val="00CA5451"/>
    <w:rsid w:val="00CA5B16"/>
    <w:rsid w:val="00CA716E"/>
    <w:rsid w:val="00CA7260"/>
    <w:rsid w:val="00CA7307"/>
    <w:rsid w:val="00CA77F5"/>
    <w:rsid w:val="00CA7BE4"/>
    <w:rsid w:val="00CB22D2"/>
    <w:rsid w:val="00CB3387"/>
    <w:rsid w:val="00CC056F"/>
    <w:rsid w:val="00CC1316"/>
    <w:rsid w:val="00CC42E2"/>
    <w:rsid w:val="00CC5D29"/>
    <w:rsid w:val="00CC6D01"/>
    <w:rsid w:val="00CD0C08"/>
    <w:rsid w:val="00CD3752"/>
    <w:rsid w:val="00CD3A4C"/>
    <w:rsid w:val="00CD4A6F"/>
    <w:rsid w:val="00CD5ADA"/>
    <w:rsid w:val="00CE015C"/>
    <w:rsid w:val="00CE1E29"/>
    <w:rsid w:val="00CE6F68"/>
    <w:rsid w:val="00CE767D"/>
    <w:rsid w:val="00CE7DD7"/>
    <w:rsid w:val="00CF01E2"/>
    <w:rsid w:val="00CF0FF2"/>
    <w:rsid w:val="00CF2541"/>
    <w:rsid w:val="00CF7E03"/>
    <w:rsid w:val="00D043C6"/>
    <w:rsid w:val="00D05F70"/>
    <w:rsid w:val="00D0602C"/>
    <w:rsid w:val="00D06AAD"/>
    <w:rsid w:val="00D17536"/>
    <w:rsid w:val="00D213FA"/>
    <w:rsid w:val="00D21ABF"/>
    <w:rsid w:val="00D224C0"/>
    <w:rsid w:val="00D22EF1"/>
    <w:rsid w:val="00D23700"/>
    <w:rsid w:val="00D23F98"/>
    <w:rsid w:val="00D2432C"/>
    <w:rsid w:val="00D248CE"/>
    <w:rsid w:val="00D25706"/>
    <w:rsid w:val="00D261A1"/>
    <w:rsid w:val="00D30A8E"/>
    <w:rsid w:val="00D310DA"/>
    <w:rsid w:val="00D31FD9"/>
    <w:rsid w:val="00D36D1C"/>
    <w:rsid w:val="00D427E2"/>
    <w:rsid w:val="00D43379"/>
    <w:rsid w:val="00D447BF"/>
    <w:rsid w:val="00D4515D"/>
    <w:rsid w:val="00D46FE7"/>
    <w:rsid w:val="00D47A1A"/>
    <w:rsid w:val="00D50857"/>
    <w:rsid w:val="00D52D63"/>
    <w:rsid w:val="00D54994"/>
    <w:rsid w:val="00D549D8"/>
    <w:rsid w:val="00D55199"/>
    <w:rsid w:val="00D55A3A"/>
    <w:rsid w:val="00D55FFF"/>
    <w:rsid w:val="00D62CE2"/>
    <w:rsid w:val="00D6473F"/>
    <w:rsid w:val="00D65F37"/>
    <w:rsid w:val="00D66FEA"/>
    <w:rsid w:val="00D67A0F"/>
    <w:rsid w:val="00D722E2"/>
    <w:rsid w:val="00D7286A"/>
    <w:rsid w:val="00D73BBB"/>
    <w:rsid w:val="00D742C2"/>
    <w:rsid w:val="00D75273"/>
    <w:rsid w:val="00D8363C"/>
    <w:rsid w:val="00D83F33"/>
    <w:rsid w:val="00D85779"/>
    <w:rsid w:val="00D859BE"/>
    <w:rsid w:val="00D85B45"/>
    <w:rsid w:val="00D915C6"/>
    <w:rsid w:val="00D92B9C"/>
    <w:rsid w:val="00D93A16"/>
    <w:rsid w:val="00D93BEC"/>
    <w:rsid w:val="00D94DF2"/>
    <w:rsid w:val="00D97FD6"/>
    <w:rsid w:val="00DA176B"/>
    <w:rsid w:val="00DA1E68"/>
    <w:rsid w:val="00DA1F21"/>
    <w:rsid w:val="00DA4A9B"/>
    <w:rsid w:val="00DB057F"/>
    <w:rsid w:val="00DB477D"/>
    <w:rsid w:val="00DB649C"/>
    <w:rsid w:val="00DB653E"/>
    <w:rsid w:val="00DB6933"/>
    <w:rsid w:val="00DC1F58"/>
    <w:rsid w:val="00DC2E41"/>
    <w:rsid w:val="00DC4971"/>
    <w:rsid w:val="00DC53F5"/>
    <w:rsid w:val="00DC597B"/>
    <w:rsid w:val="00DC77A5"/>
    <w:rsid w:val="00DD09E1"/>
    <w:rsid w:val="00DD1556"/>
    <w:rsid w:val="00DD6C0A"/>
    <w:rsid w:val="00DE0192"/>
    <w:rsid w:val="00DE2FB2"/>
    <w:rsid w:val="00DE37C3"/>
    <w:rsid w:val="00DF0B42"/>
    <w:rsid w:val="00DF2AFA"/>
    <w:rsid w:val="00DF3016"/>
    <w:rsid w:val="00DF38B8"/>
    <w:rsid w:val="00DF48A0"/>
    <w:rsid w:val="00DF5DEF"/>
    <w:rsid w:val="00E005DE"/>
    <w:rsid w:val="00E01167"/>
    <w:rsid w:val="00E029FE"/>
    <w:rsid w:val="00E0593E"/>
    <w:rsid w:val="00E059F4"/>
    <w:rsid w:val="00E12213"/>
    <w:rsid w:val="00E12595"/>
    <w:rsid w:val="00E1752C"/>
    <w:rsid w:val="00E22F08"/>
    <w:rsid w:val="00E2305A"/>
    <w:rsid w:val="00E267D7"/>
    <w:rsid w:val="00E35680"/>
    <w:rsid w:val="00E35F03"/>
    <w:rsid w:val="00E36AC6"/>
    <w:rsid w:val="00E41328"/>
    <w:rsid w:val="00E42C1F"/>
    <w:rsid w:val="00E47C8E"/>
    <w:rsid w:val="00E51E66"/>
    <w:rsid w:val="00E54121"/>
    <w:rsid w:val="00E54808"/>
    <w:rsid w:val="00E554B9"/>
    <w:rsid w:val="00E57A00"/>
    <w:rsid w:val="00E60B66"/>
    <w:rsid w:val="00E63177"/>
    <w:rsid w:val="00E66418"/>
    <w:rsid w:val="00E72F33"/>
    <w:rsid w:val="00E74ECF"/>
    <w:rsid w:val="00E770CB"/>
    <w:rsid w:val="00E83E70"/>
    <w:rsid w:val="00E84156"/>
    <w:rsid w:val="00E87CD1"/>
    <w:rsid w:val="00E912AE"/>
    <w:rsid w:val="00E92158"/>
    <w:rsid w:val="00E9671D"/>
    <w:rsid w:val="00EA1481"/>
    <w:rsid w:val="00EA26D3"/>
    <w:rsid w:val="00EA2F65"/>
    <w:rsid w:val="00EA60B3"/>
    <w:rsid w:val="00EA6216"/>
    <w:rsid w:val="00EA66F1"/>
    <w:rsid w:val="00EA737B"/>
    <w:rsid w:val="00EA777F"/>
    <w:rsid w:val="00EB10FD"/>
    <w:rsid w:val="00EB188D"/>
    <w:rsid w:val="00EB5572"/>
    <w:rsid w:val="00EB692A"/>
    <w:rsid w:val="00EB6BF2"/>
    <w:rsid w:val="00EB72CC"/>
    <w:rsid w:val="00EC05AB"/>
    <w:rsid w:val="00EC0886"/>
    <w:rsid w:val="00EC08A5"/>
    <w:rsid w:val="00EC3970"/>
    <w:rsid w:val="00EC3A08"/>
    <w:rsid w:val="00EC5009"/>
    <w:rsid w:val="00EC64D3"/>
    <w:rsid w:val="00EC6E27"/>
    <w:rsid w:val="00ED0F56"/>
    <w:rsid w:val="00EE5074"/>
    <w:rsid w:val="00EE7E6E"/>
    <w:rsid w:val="00EF1874"/>
    <w:rsid w:val="00EF2F74"/>
    <w:rsid w:val="00EF3475"/>
    <w:rsid w:val="00EF5BF6"/>
    <w:rsid w:val="00EF6EFC"/>
    <w:rsid w:val="00EF7520"/>
    <w:rsid w:val="00EF7F6D"/>
    <w:rsid w:val="00F000E6"/>
    <w:rsid w:val="00F01E87"/>
    <w:rsid w:val="00F026B0"/>
    <w:rsid w:val="00F079B4"/>
    <w:rsid w:val="00F11289"/>
    <w:rsid w:val="00F12449"/>
    <w:rsid w:val="00F13A56"/>
    <w:rsid w:val="00F15D4F"/>
    <w:rsid w:val="00F21666"/>
    <w:rsid w:val="00F22236"/>
    <w:rsid w:val="00F228F7"/>
    <w:rsid w:val="00F25203"/>
    <w:rsid w:val="00F2726D"/>
    <w:rsid w:val="00F27342"/>
    <w:rsid w:val="00F27B5A"/>
    <w:rsid w:val="00F320C2"/>
    <w:rsid w:val="00F33746"/>
    <w:rsid w:val="00F34E49"/>
    <w:rsid w:val="00F35B4D"/>
    <w:rsid w:val="00F40E0B"/>
    <w:rsid w:val="00F41CEF"/>
    <w:rsid w:val="00F44975"/>
    <w:rsid w:val="00F45E92"/>
    <w:rsid w:val="00F50513"/>
    <w:rsid w:val="00F535A4"/>
    <w:rsid w:val="00F5525D"/>
    <w:rsid w:val="00F577E1"/>
    <w:rsid w:val="00F653AA"/>
    <w:rsid w:val="00F66793"/>
    <w:rsid w:val="00F67C0E"/>
    <w:rsid w:val="00F70889"/>
    <w:rsid w:val="00F71058"/>
    <w:rsid w:val="00F715E7"/>
    <w:rsid w:val="00F73936"/>
    <w:rsid w:val="00F75452"/>
    <w:rsid w:val="00F75602"/>
    <w:rsid w:val="00F75CD3"/>
    <w:rsid w:val="00F75D13"/>
    <w:rsid w:val="00F812AC"/>
    <w:rsid w:val="00F82FCF"/>
    <w:rsid w:val="00F83D55"/>
    <w:rsid w:val="00F84CDA"/>
    <w:rsid w:val="00F862BF"/>
    <w:rsid w:val="00F91924"/>
    <w:rsid w:val="00F91BD2"/>
    <w:rsid w:val="00F91D84"/>
    <w:rsid w:val="00F94302"/>
    <w:rsid w:val="00F97392"/>
    <w:rsid w:val="00FA2202"/>
    <w:rsid w:val="00FA2386"/>
    <w:rsid w:val="00FA786E"/>
    <w:rsid w:val="00FB3186"/>
    <w:rsid w:val="00FB430D"/>
    <w:rsid w:val="00FB48A6"/>
    <w:rsid w:val="00FB6678"/>
    <w:rsid w:val="00FC1EC5"/>
    <w:rsid w:val="00FC38E3"/>
    <w:rsid w:val="00FD3847"/>
    <w:rsid w:val="00FD6999"/>
    <w:rsid w:val="00FD6E0A"/>
    <w:rsid w:val="00FD738D"/>
    <w:rsid w:val="00FD74E1"/>
    <w:rsid w:val="00FD7F8A"/>
    <w:rsid w:val="00FE2D93"/>
    <w:rsid w:val="00FE68AF"/>
    <w:rsid w:val="00FE698D"/>
    <w:rsid w:val="00FE74B9"/>
    <w:rsid w:val="00FF01F8"/>
    <w:rsid w:val="00FF3ADE"/>
    <w:rsid w:val="00FF3EF7"/>
    <w:rsid w:val="00FF6871"/>
    <w:rsid w:val="00FF7EE0"/>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D78F95"/>
  <w15:chartTrackingRefBased/>
  <w15:docId w15:val="{F54393FF-D147-AA4A-89CE-7959C08389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nl-BE" w:eastAsia="en-US" w:bidi="ar-SA"/>
        <w14:ligatures w14:val="standardContextual"/>
      </w:rPr>
    </w:rPrDefault>
    <w:pPrDefault>
      <w:pPr>
        <w:spacing w:line="264"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8F30F3"/>
    <w:rPr>
      <w:rFonts w:ascii="Arial" w:hAnsi="Arial" w:cs="Arial"/>
      <w:sz w:val="19"/>
    </w:rPr>
  </w:style>
  <w:style w:type="paragraph" w:styleId="Kop1">
    <w:name w:val="heading 1"/>
    <w:basedOn w:val="Standaard"/>
    <w:next w:val="Standaard"/>
    <w:link w:val="Kop1Char"/>
    <w:uiPriority w:val="99"/>
    <w:qFormat/>
    <w:rsid w:val="00CC42E2"/>
    <w:pPr>
      <w:keepNext/>
      <w:numPr>
        <w:numId w:val="6"/>
      </w:numPr>
      <w:tabs>
        <w:tab w:val="left" w:pos="0"/>
        <w:tab w:val="left" w:pos="426"/>
      </w:tabs>
      <w:spacing w:before="720" w:after="480" w:line="240" w:lineRule="auto"/>
      <w:ind w:left="425" w:hanging="425"/>
      <w:outlineLvl w:val="0"/>
    </w:pPr>
    <w:rPr>
      <w:rFonts w:asciiTheme="majorHAnsi" w:eastAsiaTheme="majorEastAsia" w:hAnsiTheme="majorHAnsi" w:cs="Times New Roman (Koppen CS)"/>
      <w:b/>
      <w:color w:val="FA6432" w:themeColor="background2"/>
      <w:sz w:val="42"/>
      <w:szCs w:val="42"/>
      <w:lang w:val="nl-NL"/>
    </w:rPr>
  </w:style>
  <w:style w:type="paragraph" w:styleId="Kop2">
    <w:name w:val="heading 2"/>
    <w:basedOn w:val="Standaard"/>
    <w:next w:val="Standaard"/>
    <w:link w:val="Kop2Char"/>
    <w:uiPriority w:val="99"/>
    <w:unhideWhenUsed/>
    <w:qFormat/>
    <w:rsid w:val="006C4865"/>
    <w:pPr>
      <w:keepNext/>
      <w:numPr>
        <w:ilvl w:val="1"/>
        <w:numId w:val="6"/>
      </w:numPr>
      <w:tabs>
        <w:tab w:val="left" w:pos="567"/>
      </w:tabs>
      <w:spacing w:before="240" w:after="240" w:line="240" w:lineRule="auto"/>
      <w:ind w:left="567" w:hanging="567"/>
      <w:outlineLvl w:val="1"/>
    </w:pPr>
    <w:rPr>
      <w:rFonts w:asciiTheme="majorHAnsi" w:eastAsiaTheme="majorEastAsia" w:hAnsiTheme="majorHAnsi" w:cstheme="majorBidi"/>
      <w:b/>
      <w:bCs/>
      <w:color w:val="00283C" w:themeColor="text2"/>
      <w:sz w:val="28"/>
      <w:szCs w:val="28"/>
      <w:lang w:val="nl-NL" w:eastAsia="nl-BE"/>
    </w:rPr>
  </w:style>
  <w:style w:type="paragraph" w:styleId="Kop3">
    <w:name w:val="heading 3"/>
    <w:basedOn w:val="Standaard"/>
    <w:next w:val="Standaard"/>
    <w:link w:val="Kop3Char"/>
    <w:uiPriority w:val="99"/>
    <w:unhideWhenUsed/>
    <w:qFormat/>
    <w:rsid w:val="00F83D55"/>
    <w:pPr>
      <w:keepNext/>
      <w:numPr>
        <w:ilvl w:val="2"/>
        <w:numId w:val="7"/>
      </w:numPr>
      <w:tabs>
        <w:tab w:val="left" w:pos="624"/>
      </w:tabs>
      <w:spacing w:before="360" w:after="240" w:line="240" w:lineRule="auto"/>
      <w:ind w:left="624" w:hanging="624"/>
      <w:outlineLvl w:val="2"/>
    </w:pPr>
    <w:rPr>
      <w:rFonts w:asciiTheme="majorHAnsi" w:eastAsiaTheme="majorEastAsia" w:hAnsiTheme="majorHAnsi" w:cstheme="majorBidi"/>
      <w:b/>
      <w:bCs/>
      <w:color w:val="FA6432" w:themeColor="background2"/>
      <w:sz w:val="22"/>
      <w:szCs w:val="22"/>
    </w:rPr>
  </w:style>
  <w:style w:type="paragraph" w:styleId="Kop4">
    <w:name w:val="heading 4"/>
    <w:basedOn w:val="Standaard"/>
    <w:next w:val="Standaard"/>
    <w:link w:val="Kop4Char"/>
    <w:uiPriority w:val="99"/>
    <w:unhideWhenUsed/>
    <w:qFormat/>
    <w:rsid w:val="00211DA9"/>
    <w:pPr>
      <w:keepNext/>
      <w:numPr>
        <w:ilvl w:val="3"/>
        <w:numId w:val="6"/>
      </w:numPr>
      <w:tabs>
        <w:tab w:val="left" w:pos="794"/>
      </w:tabs>
      <w:spacing w:before="360" w:after="240" w:line="240" w:lineRule="auto"/>
      <w:ind w:left="794" w:hanging="794"/>
      <w:outlineLvl w:val="3"/>
    </w:pPr>
    <w:rPr>
      <w:rFonts w:asciiTheme="majorHAnsi" w:eastAsiaTheme="majorEastAsia" w:hAnsiTheme="majorHAnsi" w:cstheme="majorBidi"/>
      <w:b/>
      <w:bCs/>
      <w:i/>
      <w:iCs/>
      <w:color w:val="00283C" w:themeColor="text2"/>
      <w:sz w:val="22"/>
      <w:szCs w:val="22"/>
    </w:rPr>
  </w:style>
  <w:style w:type="paragraph" w:styleId="Kop5">
    <w:name w:val="heading 5"/>
    <w:basedOn w:val="Standaard"/>
    <w:next w:val="Standaard"/>
    <w:link w:val="Kop5Char"/>
    <w:uiPriority w:val="9"/>
    <w:unhideWhenUsed/>
    <w:qFormat/>
    <w:rsid w:val="00B21B61"/>
    <w:pPr>
      <w:keepNext/>
      <w:tabs>
        <w:tab w:val="left" w:pos="426"/>
      </w:tabs>
      <w:spacing w:before="360" w:after="240" w:line="240" w:lineRule="auto"/>
      <w:outlineLvl w:val="4"/>
    </w:pPr>
    <w:rPr>
      <w:rFonts w:eastAsiaTheme="majorEastAsia" w:cstheme="majorBidi"/>
      <w:b/>
      <w:bCs/>
      <w:caps/>
      <w:color w:val="FA6432" w:themeColor="background2"/>
      <w:sz w:val="17"/>
      <w:szCs w:val="17"/>
    </w:rPr>
  </w:style>
  <w:style w:type="paragraph" w:styleId="Kop6">
    <w:name w:val="heading 6"/>
    <w:next w:val="Standaard"/>
    <w:link w:val="Kop6Char"/>
    <w:uiPriority w:val="9"/>
    <w:unhideWhenUsed/>
    <w:qFormat/>
    <w:rsid w:val="00B21B61"/>
    <w:pPr>
      <w:tabs>
        <w:tab w:val="left" w:pos="426"/>
      </w:tabs>
      <w:spacing w:before="360" w:after="240"/>
      <w:outlineLvl w:val="5"/>
    </w:pPr>
    <w:rPr>
      <w:rFonts w:ascii="Arial" w:eastAsiaTheme="majorEastAsia" w:hAnsi="Arial" w:cstheme="majorBidi"/>
      <w:b/>
      <w:bCs/>
      <w:caps/>
      <w:color w:val="00283C" w:themeColor="text2"/>
      <w:sz w:val="17"/>
      <w:szCs w:val="17"/>
    </w:rPr>
  </w:style>
  <w:style w:type="paragraph" w:styleId="Kop7">
    <w:name w:val="heading 7"/>
    <w:basedOn w:val="Standaard"/>
    <w:next w:val="Standaard"/>
    <w:link w:val="Kop7Char"/>
    <w:uiPriority w:val="9"/>
    <w:semiHidden/>
    <w:rsid w:val="00306BD8"/>
    <w:pPr>
      <w:keepNext/>
      <w:tabs>
        <w:tab w:val="left" w:pos="426"/>
      </w:tabs>
      <w:outlineLvl w:val="6"/>
    </w:pPr>
    <w:rPr>
      <w:rFonts w:asciiTheme="majorHAnsi" w:eastAsiaTheme="majorEastAsia" w:hAnsiTheme="majorHAnsi" w:cstheme="majorBidi"/>
      <w:bCs/>
      <w:color w:val="00283C" w:themeColor="text2"/>
      <w:szCs w:val="19"/>
    </w:rPr>
  </w:style>
  <w:style w:type="paragraph" w:styleId="Kop8">
    <w:name w:val="heading 8"/>
    <w:basedOn w:val="Kop7"/>
    <w:next w:val="Standaard"/>
    <w:link w:val="Kop8Char"/>
    <w:uiPriority w:val="9"/>
    <w:semiHidden/>
    <w:qFormat/>
    <w:rsid w:val="00306BD8"/>
    <w:pPr>
      <w:outlineLvl w:val="7"/>
    </w:pPr>
  </w:style>
  <w:style w:type="paragraph" w:styleId="Kop9">
    <w:name w:val="heading 9"/>
    <w:basedOn w:val="Kop8"/>
    <w:next w:val="Standaard"/>
    <w:link w:val="Kop9Char"/>
    <w:uiPriority w:val="9"/>
    <w:semiHidden/>
    <w:qFormat/>
    <w:rsid w:val="00306BD8"/>
    <w:pPr>
      <w:outlineLvl w:val="8"/>
    </w:p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9"/>
    <w:rsid w:val="00CC42E2"/>
    <w:rPr>
      <w:rFonts w:asciiTheme="majorHAnsi" w:eastAsiaTheme="majorEastAsia" w:hAnsiTheme="majorHAnsi" w:cs="Times New Roman (Koppen CS)"/>
      <w:b/>
      <w:color w:val="FA6432" w:themeColor="background2"/>
      <w:sz w:val="42"/>
      <w:szCs w:val="42"/>
      <w:lang w:val="nl-NL"/>
    </w:rPr>
  </w:style>
  <w:style w:type="character" w:customStyle="1" w:styleId="Kop2Char">
    <w:name w:val="Kop 2 Char"/>
    <w:basedOn w:val="Standaardalinea-lettertype"/>
    <w:link w:val="Kop2"/>
    <w:uiPriority w:val="99"/>
    <w:rsid w:val="006C4865"/>
    <w:rPr>
      <w:rFonts w:asciiTheme="majorHAnsi" w:eastAsiaTheme="majorEastAsia" w:hAnsiTheme="majorHAnsi" w:cstheme="majorBidi"/>
      <w:b/>
      <w:bCs/>
      <w:color w:val="00283C" w:themeColor="text2"/>
      <w:sz w:val="28"/>
      <w:szCs w:val="28"/>
      <w:lang w:val="nl-NL" w:eastAsia="nl-BE"/>
    </w:rPr>
  </w:style>
  <w:style w:type="character" w:customStyle="1" w:styleId="Kop3Char">
    <w:name w:val="Kop 3 Char"/>
    <w:basedOn w:val="Standaardalinea-lettertype"/>
    <w:link w:val="Kop3"/>
    <w:uiPriority w:val="99"/>
    <w:rsid w:val="00F83D55"/>
    <w:rPr>
      <w:rFonts w:asciiTheme="majorHAnsi" w:eastAsiaTheme="majorEastAsia" w:hAnsiTheme="majorHAnsi" w:cstheme="majorBidi"/>
      <w:b/>
      <w:bCs/>
      <w:color w:val="FA6432" w:themeColor="background2"/>
      <w:sz w:val="22"/>
      <w:szCs w:val="22"/>
    </w:rPr>
  </w:style>
  <w:style w:type="character" w:customStyle="1" w:styleId="Kop4Char">
    <w:name w:val="Kop 4 Char"/>
    <w:basedOn w:val="Standaardalinea-lettertype"/>
    <w:link w:val="Kop4"/>
    <w:uiPriority w:val="99"/>
    <w:rsid w:val="00211DA9"/>
    <w:rPr>
      <w:rFonts w:asciiTheme="majorHAnsi" w:eastAsiaTheme="majorEastAsia" w:hAnsiTheme="majorHAnsi" w:cstheme="majorBidi"/>
      <w:b/>
      <w:bCs/>
      <w:i/>
      <w:iCs/>
      <w:color w:val="00283C" w:themeColor="text2"/>
      <w:sz w:val="22"/>
      <w:szCs w:val="22"/>
      <w:lang w:val="en-US"/>
    </w:rPr>
  </w:style>
  <w:style w:type="character" w:customStyle="1" w:styleId="Kop5Char">
    <w:name w:val="Kop 5 Char"/>
    <w:basedOn w:val="Standaardalinea-lettertype"/>
    <w:link w:val="Kop5"/>
    <w:uiPriority w:val="9"/>
    <w:rsid w:val="00B21B61"/>
    <w:rPr>
      <w:rFonts w:ascii="Arial" w:eastAsiaTheme="majorEastAsia" w:hAnsi="Arial" w:cstheme="majorBidi"/>
      <w:b/>
      <w:bCs/>
      <w:caps/>
      <w:noProof/>
      <w:color w:val="FA6432" w:themeColor="background2"/>
      <w:sz w:val="17"/>
      <w:szCs w:val="17"/>
    </w:rPr>
  </w:style>
  <w:style w:type="paragraph" w:styleId="Voetnoottekst">
    <w:name w:val="footnote text"/>
    <w:basedOn w:val="Standaard"/>
    <w:link w:val="VoetnoottekstChar"/>
    <w:uiPriority w:val="99"/>
    <w:unhideWhenUsed/>
    <w:rsid w:val="00637C5B"/>
    <w:pPr>
      <w:spacing w:before="60" w:after="60" w:line="240" w:lineRule="auto"/>
      <w:ind w:left="113" w:hanging="113"/>
    </w:pPr>
    <w:rPr>
      <w:kern w:val="0"/>
      <w:sz w:val="17"/>
      <w:szCs w:val="17"/>
      <w14:ligatures w14:val="none"/>
    </w:rPr>
  </w:style>
  <w:style w:type="character" w:customStyle="1" w:styleId="VoetnoottekstChar">
    <w:name w:val="Voetnoottekst Char"/>
    <w:basedOn w:val="Standaardalinea-lettertype"/>
    <w:link w:val="Voetnoottekst"/>
    <w:uiPriority w:val="99"/>
    <w:rsid w:val="00637C5B"/>
    <w:rPr>
      <w:rFonts w:ascii="Arial" w:hAnsi="Arial" w:cs="Arial"/>
      <w:noProof/>
      <w:kern w:val="0"/>
      <w:sz w:val="17"/>
      <w:szCs w:val="17"/>
      <w14:ligatures w14:val="none"/>
    </w:rPr>
  </w:style>
  <w:style w:type="character" w:styleId="Voetnootmarkering">
    <w:name w:val="footnote reference"/>
    <w:basedOn w:val="Standaardalinea-lettertype"/>
    <w:uiPriority w:val="99"/>
    <w:semiHidden/>
    <w:unhideWhenUsed/>
    <w:rsid w:val="00C47FC5"/>
    <w:rPr>
      <w:vertAlign w:val="superscript"/>
    </w:rPr>
  </w:style>
  <w:style w:type="character" w:customStyle="1" w:styleId="Kop8Char">
    <w:name w:val="Kop 8 Char"/>
    <w:basedOn w:val="Standaardalinea-lettertype"/>
    <w:link w:val="Kop8"/>
    <w:uiPriority w:val="9"/>
    <w:semiHidden/>
    <w:rsid w:val="00A14DA9"/>
    <w:rPr>
      <w:rFonts w:asciiTheme="majorHAnsi" w:eastAsiaTheme="majorEastAsia" w:hAnsiTheme="majorHAnsi" w:cstheme="majorBidi"/>
      <w:bCs/>
      <w:noProof/>
      <w:color w:val="00283C" w:themeColor="text2"/>
      <w:sz w:val="19"/>
      <w:szCs w:val="19"/>
      <w:lang w:val="en-US"/>
    </w:rPr>
  </w:style>
  <w:style w:type="numbering" w:customStyle="1" w:styleId="Huidigelijst1">
    <w:name w:val="Huidige lijst1"/>
    <w:uiPriority w:val="99"/>
    <w:rsid w:val="00856877"/>
    <w:pPr>
      <w:numPr>
        <w:numId w:val="1"/>
      </w:numPr>
    </w:pPr>
  </w:style>
  <w:style w:type="paragraph" w:styleId="Lijstalinea">
    <w:name w:val="List Paragraph"/>
    <w:basedOn w:val="Standaard"/>
    <w:uiPriority w:val="34"/>
    <w:qFormat/>
    <w:rsid w:val="00860754"/>
    <w:pPr>
      <w:numPr>
        <w:numId w:val="12"/>
      </w:numPr>
      <w:contextualSpacing/>
    </w:pPr>
    <w:rPr>
      <w:szCs w:val="19"/>
    </w:rPr>
  </w:style>
  <w:style w:type="paragraph" w:styleId="Lijstopsomteken">
    <w:name w:val="List Bullet"/>
    <w:basedOn w:val="Standaard"/>
    <w:uiPriority w:val="99"/>
    <w:unhideWhenUsed/>
    <w:rsid w:val="00C70A88"/>
    <w:pPr>
      <w:numPr>
        <w:numId w:val="10"/>
      </w:numPr>
      <w:ind w:left="284" w:hanging="284"/>
      <w:contextualSpacing/>
    </w:pPr>
    <w:rPr>
      <w:szCs w:val="19"/>
    </w:rPr>
  </w:style>
  <w:style w:type="paragraph" w:styleId="Lijstopsomteken2">
    <w:name w:val="List Bullet 2"/>
    <w:basedOn w:val="Lijstopsomteken"/>
    <w:uiPriority w:val="99"/>
    <w:unhideWhenUsed/>
    <w:rsid w:val="0048703B"/>
    <w:pPr>
      <w:numPr>
        <w:numId w:val="11"/>
      </w:numPr>
      <w:ind w:left="568" w:hanging="284"/>
    </w:pPr>
  </w:style>
  <w:style w:type="paragraph" w:styleId="Lijstopsomteken3">
    <w:name w:val="List Bullet 3"/>
    <w:basedOn w:val="Lijstopsomteken"/>
    <w:uiPriority w:val="99"/>
    <w:unhideWhenUsed/>
    <w:rsid w:val="00431E1B"/>
    <w:pPr>
      <w:numPr>
        <w:numId w:val="8"/>
      </w:numPr>
      <w:tabs>
        <w:tab w:val="clear" w:pos="6040"/>
      </w:tabs>
      <w:ind w:left="851" w:hanging="284"/>
    </w:pPr>
  </w:style>
  <w:style w:type="paragraph" w:styleId="Lijstopsomteken4">
    <w:name w:val="List Bullet 4"/>
    <w:basedOn w:val="Lijstopsomteken3"/>
    <w:uiPriority w:val="99"/>
    <w:unhideWhenUsed/>
    <w:rsid w:val="00B043D7"/>
    <w:pPr>
      <w:numPr>
        <w:numId w:val="9"/>
      </w:numPr>
      <w:ind w:left="1135" w:hanging="284"/>
    </w:pPr>
  </w:style>
  <w:style w:type="paragraph" w:styleId="Lijstnummering">
    <w:name w:val="List Number"/>
    <w:basedOn w:val="Standaard"/>
    <w:uiPriority w:val="99"/>
    <w:unhideWhenUsed/>
    <w:rsid w:val="00C459BC"/>
    <w:pPr>
      <w:numPr>
        <w:numId w:val="2"/>
      </w:numPr>
      <w:tabs>
        <w:tab w:val="clear" w:pos="360"/>
      </w:tabs>
      <w:ind w:left="284" w:hanging="284"/>
      <w:contextualSpacing/>
    </w:pPr>
  </w:style>
  <w:style w:type="character" w:styleId="Zwaar">
    <w:name w:val="Strong"/>
    <w:basedOn w:val="Standaardalinea-lettertype"/>
    <w:uiPriority w:val="22"/>
    <w:qFormat/>
    <w:rsid w:val="004C62B7"/>
    <w:rPr>
      <w:b/>
      <w:bCs/>
    </w:rPr>
  </w:style>
  <w:style w:type="character" w:customStyle="1" w:styleId="Kop6Char">
    <w:name w:val="Kop 6 Char"/>
    <w:basedOn w:val="Standaardalinea-lettertype"/>
    <w:link w:val="Kop6"/>
    <w:uiPriority w:val="9"/>
    <w:rsid w:val="00B21B61"/>
    <w:rPr>
      <w:rFonts w:ascii="Arial" w:eastAsiaTheme="majorEastAsia" w:hAnsi="Arial" w:cstheme="majorBidi"/>
      <w:b/>
      <w:bCs/>
      <w:caps/>
      <w:color w:val="00283C" w:themeColor="text2"/>
      <w:sz w:val="17"/>
      <w:szCs w:val="17"/>
    </w:rPr>
  </w:style>
  <w:style w:type="paragraph" w:styleId="Koptekst">
    <w:name w:val="header"/>
    <w:basedOn w:val="Standaard"/>
    <w:link w:val="KoptekstChar"/>
    <w:uiPriority w:val="99"/>
    <w:unhideWhenUsed/>
    <w:rsid w:val="00650860"/>
    <w:pPr>
      <w:tabs>
        <w:tab w:val="center" w:pos="4536"/>
        <w:tab w:val="right" w:pos="9072"/>
      </w:tabs>
      <w:spacing w:line="240" w:lineRule="auto"/>
    </w:pPr>
    <w:rPr>
      <w:color w:val="595959" w:themeColor="text1" w:themeTint="A6"/>
      <w:sz w:val="18"/>
    </w:rPr>
  </w:style>
  <w:style w:type="character" w:customStyle="1" w:styleId="KoptekstChar">
    <w:name w:val="Koptekst Char"/>
    <w:basedOn w:val="Standaardalinea-lettertype"/>
    <w:link w:val="Koptekst"/>
    <w:uiPriority w:val="99"/>
    <w:rsid w:val="00650860"/>
    <w:rPr>
      <w:rFonts w:ascii="Arial" w:hAnsi="Arial" w:cs="Arial"/>
      <w:noProof/>
      <w:color w:val="595959" w:themeColor="text1" w:themeTint="A6"/>
      <w:sz w:val="18"/>
      <w:lang w:val="en-US"/>
    </w:rPr>
  </w:style>
  <w:style w:type="paragraph" w:styleId="Voettekst">
    <w:name w:val="footer"/>
    <w:link w:val="VoettekstChar"/>
    <w:uiPriority w:val="99"/>
    <w:unhideWhenUsed/>
    <w:rsid w:val="00650860"/>
    <w:pPr>
      <w:framePr w:wrap="around" w:vAnchor="page" w:hAnchor="page" w:y="16841"/>
      <w:tabs>
        <w:tab w:val="left" w:pos="897"/>
      </w:tabs>
      <w:suppressOverlap/>
    </w:pPr>
    <w:rPr>
      <w:color w:val="595959" w:themeColor="text1" w:themeTint="A6"/>
      <w:sz w:val="18"/>
    </w:rPr>
  </w:style>
  <w:style w:type="character" w:customStyle="1" w:styleId="VoettekstChar">
    <w:name w:val="Voettekst Char"/>
    <w:basedOn w:val="Standaardalinea-lettertype"/>
    <w:link w:val="Voettekst"/>
    <w:uiPriority w:val="99"/>
    <w:rsid w:val="00650860"/>
    <w:rPr>
      <w:color w:val="595959" w:themeColor="text1" w:themeTint="A6"/>
      <w:sz w:val="18"/>
    </w:rPr>
  </w:style>
  <w:style w:type="character" w:styleId="Paginanummer">
    <w:name w:val="page number"/>
    <w:basedOn w:val="Standaardalinea-lettertype"/>
    <w:uiPriority w:val="99"/>
    <w:semiHidden/>
    <w:unhideWhenUsed/>
    <w:rsid w:val="005F42CC"/>
  </w:style>
  <w:style w:type="character" w:customStyle="1" w:styleId="Kop7Char">
    <w:name w:val="Kop 7 Char"/>
    <w:basedOn w:val="Standaardalinea-lettertype"/>
    <w:link w:val="Kop7"/>
    <w:uiPriority w:val="9"/>
    <w:semiHidden/>
    <w:rsid w:val="00A14DA9"/>
    <w:rPr>
      <w:rFonts w:asciiTheme="majorHAnsi" w:eastAsiaTheme="majorEastAsia" w:hAnsiTheme="majorHAnsi" w:cstheme="majorBidi"/>
      <w:bCs/>
      <w:noProof/>
      <w:color w:val="00283C" w:themeColor="text2"/>
      <w:sz w:val="19"/>
      <w:szCs w:val="19"/>
      <w:lang w:val="en-US"/>
    </w:rPr>
  </w:style>
  <w:style w:type="character" w:customStyle="1" w:styleId="Kop9Char">
    <w:name w:val="Kop 9 Char"/>
    <w:basedOn w:val="Standaardalinea-lettertype"/>
    <w:link w:val="Kop9"/>
    <w:uiPriority w:val="9"/>
    <w:semiHidden/>
    <w:rsid w:val="00A14DA9"/>
    <w:rPr>
      <w:rFonts w:asciiTheme="majorHAnsi" w:eastAsiaTheme="majorEastAsia" w:hAnsiTheme="majorHAnsi" w:cstheme="majorBidi"/>
      <w:bCs/>
      <w:noProof/>
      <w:color w:val="00283C" w:themeColor="text2"/>
      <w:sz w:val="19"/>
      <w:szCs w:val="19"/>
      <w:lang w:val="en-US"/>
    </w:rPr>
  </w:style>
  <w:style w:type="table" w:styleId="Tabelraster">
    <w:name w:val="Table Grid"/>
    <w:basedOn w:val="Standaardtabel"/>
    <w:uiPriority w:val="39"/>
    <w:rsid w:val="00362DE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astertabel4-Accent4">
    <w:name w:val="Grid Table 4 Accent 4"/>
    <w:basedOn w:val="Standaardtabel"/>
    <w:uiPriority w:val="49"/>
    <w:rsid w:val="003869CA"/>
    <w:tblPr>
      <w:tblStyleRowBandSize w:val="1"/>
      <w:tblStyleColBandSize w:val="1"/>
      <w:tblBorders>
        <w:top w:val="single" w:sz="4" w:space="0" w:color="A1DEDE" w:themeColor="accent4" w:themeTint="99"/>
        <w:left w:val="single" w:sz="4" w:space="0" w:color="A1DEDE" w:themeColor="accent4" w:themeTint="99"/>
        <w:bottom w:val="single" w:sz="4" w:space="0" w:color="A1DEDE" w:themeColor="accent4" w:themeTint="99"/>
        <w:right w:val="single" w:sz="4" w:space="0" w:color="A1DEDE" w:themeColor="accent4" w:themeTint="99"/>
        <w:insideH w:val="single" w:sz="4" w:space="0" w:color="A1DEDE" w:themeColor="accent4" w:themeTint="99"/>
        <w:insideV w:val="single" w:sz="4" w:space="0" w:color="A1DEDE" w:themeColor="accent4" w:themeTint="99"/>
      </w:tblBorders>
    </w:tblPr>
    <w:tblStylePr w:type="firstRow">
      <w:rPr>
        <w:b/>
        <w:bCs/>
        <w:color w:val="FFFFFF" w:themeColor="background1"/>
      </w:rPr>
      <w:tblPr/>
      <w:tcPr>
        <w:tcBorders>
          <w:top w:val="single" w:sz="4" w:space="0" w:color="63C8C8" w:themeColor="accent4"/>
          <w:left w:val="single" w:sz="4" w:space="0" w:color="63C8C8" w:themeColor="accent4"/>
          <w:bottom w:val="single" w:sz="4" w:space="0" w:color="63C8C8" w:themeColor="accent4"/>
          <w:right w:val="single" w:sz="4" w:space="0" w:color="63C8C8" w:themeColor="accent4"/>
          <w:insideH w:val="nil"/>
          <w:insideV w:val="nil"/>
        </w:tcBorders>
        <w:shd w:val="clear" w:color="auto" w:fill="63C8C8" w:themeFill="accent4"/>
      </w:tcPr>
    </w:tblStylePr>
    <w:tblStylePr w:type="lastRow">
      <w:rPr>
        <w:b/>
        <w:bCs/>
      </w:rPr>
      <w:tblPr/>
      <w:tcPr>
        <w:tcBorders>
          <w:top w:val="double" w:sz="4" w:space="0" w:color="63C8C8" w:themeColor="accent4"/>
        </w:tcBorders>
      </w:tcPr>
    </w:tblStylePr>
    <w:tblStylePr w:type="firstCol">
      <w:rPr>
        <w:b/>
        <w:bCs/>
      </w:rPr>
    </w:tblStylePr>
    <w:tblStylePr w:type="lastCol">
      <w:rPr>
        <w:b/>
        <w:bCs/>
      </w:rPr>
    </w:tblStylePr>
    <w:tblStylePr w:type="band1Vert">
      <w:tblPr/>
      <w:tcPr>
        <w:shd w:val="clear" w:color="auto" w:fill="DFF4F4" w:themeFill="accent4" w:themeFillTint="33"/>
      </w:tcPr>
    </w:tblStylePr>
    <w:tblStylePr w:type="band1Horz">
      <w:tblPr/>
      <w:tcPr>
        <w:shd w:val="clear" w:color="auto" w:fill="DFF4F4" w:themeFill="accent4" w:themeFillTint="33"/>
      </w:tcPr>
    </w:tblStylePr>
  </w:style>
  <w:style w:type="table" w:styleId="Rastertabel4-Accent1">
    <w:name w:val="Grid Table 4 Accent 1"/>
    <w:basedOn w:val="Standaardtabel"/>
    <w:uiPriority w:val="49"/>
    <w:rsid w:val="003869CA"/>
    <w:tblPr>
      <w:tblStyleRowBandSize w:val="1"/>
      <w:tblStyleColBandSize w:val="1"/>
      <w:tblBorders>
        <w:top w:val="single" w:sz="4" w:space="0" w:color="FCA084" w:themeColor="accent1" w:themeTint="99"/>
        <w:left w:val="single" w:sz="4" w:space="0" w:color="FCA084" w:themeColor="accent1" w:themeTint="99"/>
        <w:bottom w:val="single" w:sz="4" w:space="0" w:color="FCA084" w:themeColor="accent1" w:themeTint="99"/>
        <w:right w:val="single" w:sz="4" w:space="0" w:color="FCA084" w:themeColor="accent1" w:themeTint="99"/>
        <w:insideH w:val="single" w:sz="4" w:space="0" w:color="FCA084" w:themeColor="accent1" w:themeTint="99"/>
        <w:insideV w:val="single" w:sz="4" w:space="0" w:color="FCA084" w:themeColor="accent1" w:themeTint="99"/>
      </w:tblBorders>
    </w:tblPr>
    <w:tblStylePr w:type="firstRow">
      <w:rPr>
        <w:b/>
        <w:bCs/>
        <w:color w:val="FFFFFF" w:themeColor="background1"/>
      </w:rPr>
      <w:tblPr/>
      <w:tcPr>
        <w:tcBorders>
          <w:top w:val="single" w:sz="4" w:space="0" w:color="FA6232" w:themeColor="accent1"/>
          <w:left w:val="single" w:sz="4" w:space="0" w:color="FA6232" w:themeColor="accent1"/>
          <w:bottom w:val="single" w:sz="4" w:space="0" w:color="FA6232" w:themeColor="accent1"/>
          <w:right w:val="single" w:sz="4" w:space="0" w:color="FA6232" w:themeColor="accent1"/>
          <w:insideH w:val="nil"/>
          <w:insideV w:val="nil"/>
        </w:tcBorders>
        <w:shd w:val="clear" w:color="auto" w:fill="FA6232" w:themeFill="accent1"/>
      </w:tcPr>
    </w:tblStylePr>
    <w:tblStylePr w:type="lastRow">
      <w:rPr>
        <w:b/>
        <w:bCs/>
      </w:rPr>
      <w:tblPr/>
      <w:tcPr>
        <w:tcBorders>
          <w:top w:val="double" w:sz="4" w:space="0" w:color="FA6232" w:themeColor="accent1"/>
        </w:tcBorders>
      </w:tcPr>
    </w:tblStylePr>
    <w:tblStylePr w:type="firstCol">
      <w:rPr>
        <w:b/>
        <w:bCs/>
      </w:rPr>
    </w:tblStylePr>
    <w:tblStylePr w:type="lastCol">
      <w:rPr>
        <w:b/>
        <w:bCs/>
      </w:rPr>
    </w:tblStylePr>
    <w:tblStylePr w:type="band1Vert">
      <w:tblPr/>
      <w:tcPr>
        <w:shd w:val="clear" w:color="auto" w:fill="FEDFD6" w:themeFill="accent1" w:themeFillTint="33"/>
      </w:tcPr>
    </w:tblStylePr>
    <w:tblStylePr w:type="band1Horz">
      <w:tblPr/>
      <w:tcPr>
        <w:shd w:val="clear" w:color="auto" w:fill="FEDFD6" w:themeFill="accent1" w:themeFillTint="33"/>
      </w:tcPr>
    </w:tblStylePr>
  </w:style>
  <w:style w:type="table" w:styleId="Rastertabel4-Accent2">
    <w:name w:val="Grid Table 4 Accent 2"/>
    <w:basedOn w:val="Standaardtabel"/>
    <w:uiPriority w:val="49"/>
    <w:rsid w:val="00D93A16"/>
    <w:tblPr>
      <w:tblStyleRowBandSize w:val="1"/>
      <w:tblStyleColBandSize w:val="1"/>
      <w:tblBorders>
        <w:top w:val="single" w:sz="4" w:space="0" w:color="FFDDAF" w:themeColor="accent2" w:themeTint="99"/>
        <w:left w:val="single" w:sz="4" w:space="0" w:color="FFDDAF" w:themeColor="accent2" w:themeTint="99"/>
        <w:bottom w:val="single" w:sz="4" w:space="0" w:color="FFDDAF" w:themeColor="accent2" w:themeTint="99"/>
        <w:right w:val="single" w:sz="4" w:space="0" w:color="FFDDAF" w:themeColor="accent2" w:themeTint="99"/>
        <w:insideH w:val="single" w:sz="4" w:space="0" w:color="FFDDAF" w:themeColor="accent2" w:themeTint="99"/>
        <w:insideV w:val="single" w:sz="4" w:space="0" w:color="FFDDAF" w:themeColor="accent2" w:themeTint="99"/>
      </w:tblBorders>
    </w:tblPr>
    <w:tblStylePr w:type="firstRow">
      <w:rPr>
        <w:b/>
        <w:bCs/>
        <w:color w:val="FFFFFF" w:themeColor="background1"/>
      </w:rPr>
      <w:tblPr/>
      <w:tcPr>
        <w:tcBorders>
          <w:top w:val="single" w:sz="4" w:space="0" w:color="FFC87B" w:themeColor="accent2"/>
          <w:left w:val="single" w:sz="4" w:space="0" w:color="FFC87B" w:themeColor="accent2"/>
          <w:bottom w:val="single" w:sz="4" w:space="0" w:color="FFC87B" w:themeColor="accent2"/>
          <w:right w:val="single" w:sz="4" w:space="0" w:color="FFC87B" w:themeColor="accent2"/>
          <w:insideH w:val="nil"/>
          <w:insideV w:val="nil"/>
        </w:tcBorders>
        <w:shd w:val="clear" w:color="auto" w:fill="FFC87B" w:themeFill="accent2"/>
      </w:tcPr>
    </w:tblStylePr>
    <w:tblStylePr w:type="lastRow">
      <w:rPr>
        <w:b/>
        <w:bCs/>
      </w:rPr>
      <w:tblPr/>
      <w:tcPr>
        <w:tcBorders>
          <w:top w:val="double" w:sz="4" w:space="0" w:color="FFC87B" w:themeColor="accent2"/>
        </w:tcBorders>
      </w:tcPr>
    </w:tblStylePr>
    <w:tblStylePr w:type="firstCol">
      <w:rPr>
        <w:b/>
        <w:bCs/>
      </w:rPr>
    </w:tblStylePr>
    <w:tblStylePr w:type="lastCol">
      <w:rPr>
        <w:b/>
        <w:bCs/>
      </w:rPr>
    </w:tblStylePr>
    <w:tblStylePr w:type="band1Vert">
      <w:tblPr/>
      <w:tcPr>
        <w:shd w:val="clear" w:color="auto" w:fill="FFF3E4" w:themeFill="accent2" w:themeFillTint="33"/>
      </w:tcPr>
    </w:tblStylePr>
    <w:tblStylePr w:type="band1Horz">
      <w:tblPr/>
      <w:tcPr>
        <w:shd w:val="clear" w:color="auto" w:fill="FFF3E4" w:themeFill="accent2" w:themeFillTint="33"/>
      </w:tcPr>
    </w:tblStylePr>
  </w:style>
  <w:style w:type="table" w:styleId="Rastertabel4">
    <w:name w:val="Grid Table 4"/>
    <w:basedOn w:val="Standaardtabel"/>
    <w:uiPriority w:val="49"/>
    <w:rsid w:val="00D93A1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jsttabel3-Accent3">
    <w:name w:val="List Table 3 Accent 3"/>
    <w:basedOn w:val="Standaardtabel"/>
    <w:uiPriority w:val="48"/>
    <w:rsid w:val="00D93A16"/>
    <w:tblPr>
      <w:tblStyleRowBandSize w:val="1"/>
      <w:tblStyleColBandSize w:val="1"/>
      <w:tblBorders>
        <w:top w:val="single" w:sz="4" w:space="0" w:color="00627B" w:themeColor="accent3"/>
        <w:left w:val="single" w:sz="4" w:space="0" w:color="00627B" w:themeColor="accent3"/>
        <w:bottom w:val="single" w:sz="4" w:space="0" w:color="00627B" w:themeColor="accent3"/>
        <w:right w:val="single" w:sz="4" w:space="0" w:color="00627B" w:themeColor="accent3"/>
      </w:tblBorders>
    </w:tblPr>
    <w:tblStylePr w:type="firstRow">
      <w:rPr>
        <w:b/>
        <w:bCs/>
        <w:color w:val="FFFFFF" w:themeColor="background1"/>
      </w:rPr>
      <w:tblPr/>
      <w:tcPr>
        <w:shd w:val="clear" w:color="auto" w:fill="00627B" w:themeFill="accent3"/>
      </w:tcPr>
    </w:tblStylePr>
    <w:tblStylePr w:type="lastRow">
      <w:rPr>
        <w:b/>
        <w:bCs/>
      </w:rPr>
      <w:tblPr/>
      <w:tcPr>
        <w:tcBorders>
          <w:top w:val="double" w:sz="4" w:space="0" w:color="00627B"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627B" w:themeColor="accent3"/>
          <w:right w:val="single" w:sz="4" w:space="0" w:color="00627B" w:themeColor="accent3"/>
        </w:tcBorders>
      </w:tcPr>
    </w:tblStylePr>
    <w:tblStylePr w:type="band1Horz">
      <w:tblPr/>
      <w:tcPr>
        <w:tcBorders>
          <w:top w:val="single" w:sz="4" w:space="0" w:color="00627B" w:themeColor="accent3"/>
          <w:bottom w:val="single" w:sz="4" w:space="0" w:color="00627B"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627B" w:themeColor="accent3"/>
          <w:left w:val="nil"/>
        </w:tcBorders>
      </w:tcPr>
    </w:tblStylePr>
    <w:tblStylePr w:type="swCell">
      <w:tblPr/>
      <w:tcPr>
        <w:tcBorders>
          <w:top w:val="double" w:sz="4" w:space="0" w:color="00627B" w:themeColor="accent3"/>
          <w:right w:val="nil"/>
        </w:tcBorders>
      </w:tcPr>
    </w:tblStylePr>
  </w:style>
  <w:style w:type="table" w:styleId="Lijsttabel4-Accent3">
    <w:name w:val="List Table 4 Accent 3"/>
    <w:basedOn w:val="Standaardtabel"/>
    <w:uiPriority w:val="49"/>
    <w:rsid w:val="00D93A16"/>
    <w:tblPr>
      <w:tblStyleRowBandSize w:val="1"/>
      <w:tblStyleColBandSize w:val="1"/>
      <w:tblBorders>
        <w:top w:val="single" w:sz="4" w:space="0" w:color="16CFFF" w:themeColor="accent3" w:themeTint="99"/>
        <w:left w:val="single" w:sz="4" w:space="0" w:color="16CFFF" w:themeColor="accent3" w:themeTint="99"/>
        <w:bottom w:val="single" w:sz="4" w:space="0" w:color="16CFFF" w:themeColor="accent3" w:themeTint="99"/>
        <w:right w:val="single" w:sz="4" w:space="0" w:color="16CFFF" w:themeColor="accent3" w:themeTint="99"/>
        <w:insideH w:val="single" w:sz="4" w:space="0" w:color="16CFFF" w:themeColor="accent3" w:themeTint="99"/>
      </w:tblBorders>
    </w:tblPr>
    <w:tblStylePr w:type="firstRow">
      <w:rPr>
        <w:b/>
        <w:bCs/>
        <w:color w:val="FFFFFF" w:themeColor="background1"/>
      </w:rPr>
      <w:tblPr/>
      <w:tcPr>
        <w:tcBorders>
          <w:top w:val="single" w:sz="4" w:space="0" w:color="00627B" w:themeColor="accent3"/>
          <w:left w:val="single" w:sz="4" w:space="0" w:color="00627B" w:themeColor="accent3"/>
          <w:bottom w:val="single" w:sz="4" w:space="0" w:color="00627B" w:themeColor="accent3"/>
          <w:right w:val="single" w:sz="4" w:space="0" w:color="00627B" w:themeColor="accent3"/>
          <w:insideH w:val="nil"/>
        </w:tcBorders>
        <w:shd w:val="clear" w:color="auto" w:fill="00627B" w:themeFill="accent3"/>
      </w:tcPr>
    </w:tblStylePr>
    <w:tblStylePr w:type="lastRow">
      <w:rPr>
        <w:b/>
        <w:bCs/>
      </w:rPr>
      <w:tblPr/>
      <w:tcPr>
        <w:tcBorders>
          <w:top w:val="double" w:sz="4" w:space="0" w:color="16CFFF" w:themeColor="accent3" w:themeTint="99"/>
        </w:tcBorders>
      </w:tcPr>
    </w:tblStylePr>
    <w:tblStylePr w:type="firstCol">
      <w:rPr>
        <w:b/>
        <w:bCs/>
      </w:rPr>
    </w:tblStylePr>
    <w:tblStylePr w:type="lastCol">
      <w:rPr>
        <w:b/>
        <w:bCs/>
      </w:rPr>
    </w:tblStylePr>
    <w:tblStylePr w:type="band1Vert">
      <w:tblPr/>
      <w:tcPr>
        <w:shd w:val="clear" w:color="auto" w:fill="B1EFFF" w:themeFill="accent3" w:themeFillTint="33"/>
      </w:tcPr>
    </w:tblStylePr>
    <w:tblStylePr w:type="band1Horz">
      <w:tblPr/>
      <w:tcPr>
        <w:shd w:val="clear" w:color="auto" w:fill="B1EFFF" w:themeFill="accent3" w:themeFillTint="33"/>
      </w:tcPr>
    </w:tblStylePr>
  </w:style>
  <w:style w:type="paragraph" w:styleId="Kopvaninhoudsopgave">
    <w:name w:val="TOC Heading"/>
    <w:basedOn w:val="Standaard"/>
    <w:next w:val="Standaard"/>
    <w:uiPriority w:val="39"/>
    <w:unhideWhenUsed/>
    <w:qFormat/>
    <w:rsid w:val="00E12213"/>
    <w:pPr>
      <w:spacing w:after="480"/>
    </w:pPr>
    <w:rPr>
      <w:rFonts w:asciiTheme="majorHAnsi" w:eastAsiaTheme="majorEastAsia" w:hAnsiTheme="majorHAnsi" w:cs="Times New Roman (Koppen CS)"/>
      <w:b/>
      <w:color w:val="FA6432" w:themeColor="background2"/>
      <w:sz w:val="42"/>
      <w:szCs w:val="42"/>
      <w:lang w:val="nl-NL"/>
    </w:rPr>
  </w:style>
  <w:style w:type="paragraph" w:styleId="Inhopg1">
    <w:name w:val="toc 1"/>
    <w:basedOn w:val="Standaard"/>
    <w:next w:val="Standaard"/>
    <w:autoRedefine/>
    <w:uiPriority w:val="39"/>
    <w:unhideWhenUsed/>
    <w:rsid w:val="00773D11"/>
    <w:pPr>
      <w:tabs>
        <w:tab w:val="left" w:pos="227"/>
        <w:tab w:val="right" w:leader="underscore" w:pos="9060"/>
      </w:tabs>
      <w:spacing w:before="200" w:after="40"/>
      <w:ind w:left="227" w:right="1134" w:hanging="227"/>
    </w:pPr>
    <w:rPr>
      <w:rFonts w:cstheme="minorHAnsi"/>
      <w:b/>
      <w:bCs/>
      <w:caps/>
      <w:color w:val="00283C" w:themeColor="text2"/>
      <w:szCs w:val="19"/>
    </w:rPr>
  </w:style>
  <w:style w:type="paragraph" w:styleId="Inhopg2">
    <w:name w:val="toc 2"/>
    <w:basedOn w:val="Standaard"/>
    <w:next w:val="Standaard"/>
    <w:autoRedefine/>
    <w:uiPriority w:val="39"/>
    <w:unhideWhenUsed/>
    <w:rsid w:val="003A29AB"/>
    <w:pPr>
      <w:tabs>
        <w:tab w:val="left" w:pos="397"/>
        <w:tab w:val="left" w:pos="964"/>
        <w:tab w:val="right" w:leader="underscore" w:pos="9060"/>
      </w:tabs>
      <w:spacing w:before="80" w:after="40"/>
      <w:ind w:left="624" w:right="1134" w:hanging="397"/>
    </w:pPr>
    <w:rPr>
      <w:rFonts w:cstheme="minorHAnsi"/>
      <w:bCs/>
      <w:iCs/>
      <w:szCs w:val="19"/>
    </w:rPr>
  </w:style>
  <w:style w:type="paragraph" w:styleId="Inhopg3">
    <w:name w:val="toc 3"/>
    <w:basedOn w:val="Standaard"/>
    <w:next w:val="Standaard"/>
    <w:autoRedefine/>
    <w:uiPriority w:val="39"/>
    <w:unhideWhenUsed/>
    <w:rsid w:val="007F1FF3"/>
    <w:pPr>
      <w:tabs>
        <w:tab w:val="left" w:pos="964"/>
        <w:tab w:val="left" w:pos="1134"/>
        <w:tab w:val="right" w:leader="underscore" w:pos="9060"/>
      </w:tabs>
      <w:spacing w:before="40"/>
      <w:ind w:left="1021" w:right="1134" w:hanging="567"/>
      <w:jc w:val="right"/>
    </w:pPr>
    <w:rPr>
      <w:rFonts w:cstheme="minorHAnsi"/>
      <w:szCs w:val="19"/>
    </w:rPr>
  </w:style>
  <w:style w:type="character" w:styleId="Hyperlink">
    <w:name w:val="Hyperlink"/>
    <w:basedOn w:val="Standaardalinea-lettertype"/>
    <w:uiPriority w:val="99"/>
    <w:unhideWhenUsed/>
    <w:rsid w:val="002032C4"/>
    <w:rPr>
      <w:rFonts w:ascii="Arial" w:hAnsi="Arial" w:cs="Arial"/>
      <w:noProof/>
      <w:color w:val="00637C" w:themeColor="hyperlink"/>
      <w:u w:val="single"/>
    </w:rPr>
  </w:style>
  <w:style w:type="paragraph" w:styleId="Inhopg4">
    <w:name w:val="toc 4"/>
    <w:basedOn w:val="Standaard"/>
    <w:next w:val="Standaard"/>
    <w:autoRedefine/>
    <w:uiPriority w:val="39"/>
    <w:unhideWhenUsed/>
    <w:rsid w:val="00EA60B3"/>
    <w:pPr>
      <w:tabs>
        <w:tab w:val="left" w:pos="1077"/>
        <w:tab w:val="left" w:pos="1648"/>
        <w:tab w:val="right" w:leader="underscore" w:pos="9060"/>
      </w:tabs>
      <w:spacing w:before="40"/>
      <w:ind w:left="1360" w:right="1134" w:hanging="680"/>
    </w:pPr>
    <w:rPr>
      <w:rFonts w:cstheme="minorHAnsi"/>
      <w:i/>
      <w:iCs/>
      <w:szCs w:val="19"/>
    </w:rPr>
  </w:style>
  <w:style w:type="paragraph" w:styleId="Inhopg5">
    <w:name w:val="toc 5"/>
    <w:basedOn w:val="Standaard"/>
    <w:next w:val="Standaard"/>
    <w:autoRedefine/>
    <w:uiPriority w:val="39"/>
    <w:semiHidden/>
    <w:unhideWhenUsed/>
    <w:rsid w:val="00052B16"/>
    <w:pPr>
      <w:ind w:left="800"/>
    </w:pPr>
    <w:rPr>
      <w:rFonts w:cstheme="minorHAnsi"/>
      <w:szCs w:val="20"/>
    </w:rPr>
  </w:style>
  <w:style w:type="paragraph" w:styleId="Inhopg6">
    <w:name w:val="toc 6"/>
    <w:basedOn w:val="Standaard"/>
    <w:next w:val="Standaard"/>
    <w:autoRedefine/>
    <w:uiPriority w:val="39"/>
    <w:semiHidden/>
    <w:unhideWhenUsed/>
    <w:rsid w:val="00052B16"/>
    <w:pPr>
      <w:ind w:left="1000"/>
    </w:pPr>
    <w:rPr>
      <w:rFonts w:cstheme="minorHAnsi"/>
      <w:szCs w:val="20"/>
    </w:rPr>
  </w:style>
  <w:style w:type="paragraph" w:styleId="Inhopg7">
    <w:name w:val="toc 7"/>
    <w:basedOn w:val="Standaard"/>
    <w:next w:val="Standaard"/>
    <w:autoRedefine/>
    <w:uiPriority w:val="39"/>
    <w:semiHidden/>
    <w:unhideWhenUsed/>
    <w:rsid w:val="00052B16"/>
    <w:pPr>
      <w:ind w:left="1200"/>
    </w:pPr>
    <w:rPr>
      <w:rFonts w:cstheme="minorHAnsi"/>
      <w:szCs w:val="20"/>
    </w:rPr>
  </w:style>
  <w:style w:type="paragraph" w:styleId="Inhopg8">
    <w:name w:val="toc 8"/>
    <w:basedOn w:val="Standaard"/>
    <w:next w:val="Standaard"/>
    <w:autoRedefine/>
    <w:uiPriority w:val="39"/>
    <w:semiHidden/>
    <w:unhideWhenUsed/>
    <w:rsid w:val="00052B16"/>
    <w:pPr>
      <w:ind w:left="1400"/>
    </w:pPr>
    <w:rPr>
      <w:rFonts w:cstheme="minorHAnsi"/>
      <w:szCs w:val="20"/>
    </w:rPr>
  </w:style>
  <w:style w:type="paragraph" w:styleId="Inhopg9">
    <w:name w:val="toc 9"/>
    <w:basedOn w:val="Standaard"/>
    <w:next w:val="Standaard"/>
    <w:autoRedefine/>
    <w:uiPriority w:val="39"/>
    <w:semiHidden/>
    <w:unhideWhenUsed/>
    <w:rsid w:val="00052B16"/>
    <w:pPr>
      <w:ind w:left="1600"/>
    </w:pPr>
    <w:rPr>
      <w:rFonts w:cstheme="minorHAnsi"/>
      <w:szCs w:val="20"/>
    </w:rPr>
  </w:style>
  <w:style w:type="numbering" w:customStyle="1" w:styleId="Huidigelijst2">
    <w:name w:val="Huidige lijst2"/>
    <w:uiPriority w:val="99"/>
    <w:rsid w:val="00BC1CB4"/>
    <w:pPr>
      <w:numPr>
        <w:numId w:val="3"/>
      </w:numPr>
    </w:pPr>
  </w:style>
  <w:style w:type="numbering" w:customStyle="1" w:styleId="Huidigelijst3">
    <w:name w:val="Huidige lijst3"/>
    <w:uiPriority w:val="99"/>
    <w:rsid w:val="00BC1CB4"/>
    <w:pPr>
      <w:numPr>
        <w:numId w:val="4"/>
      </w:numPr>
    </w:pPr>
  </w:style>
  <w:style w:type="numbering" w:customStyle="1" w:styleId="Huidigelijst4">
    <w:name w:val="Huidige lijst4"/>
    <w:uiPriority w:val="99"/>
    <w:rsid w:val="00BC1CB4"/>
    <w:pPr>
      <w:numPr>
        <w:numId w:val="5"/>
      </w:numPr>
    </w:pPr>
  </w:style>
  <w:style w:type="table" w:styleId="Rastertabel4-Accent6">
    <w:name w:val="Grid Table 4 Accent 6"/>
    <w:basedOn w:val="Standaardtabel"/>
    <w:uiPriority w:val="49"/>
    <w:rsid w:val="00FD7F8A"/>
    <w:tblPr>
      <w:tblStyleRowBandSize w:val="1"/>
      <w:tblStyleColBandSize w:val="1"/>
      <w:tblBorders>
        <w:top w:val="single" w:sz="4" w:space="0" w:color="DDEDA1" w:themeColor="accent6" w:themeTint="99"/>
        <w:left w:val="single" w:sz="4" w:space="0" w:color="DDEDA1" w:themeColor="accent6" w:themeTint="99"/>
        <w:bottom w:val="single" w:sz="4" w:space="0" w:color="DDEDA1" w:themeColor="accent6" w:themeTint="99"/>
        <w:right w:val="single" w:sz="4" w:space="0" w:color="DDEDA1" w:themeColor="accent6" w:themeTint="99"/>
        <w:insideH w:val="single" w:sz="4" w:space="0" w:color="DDEDA1" w:themeColor="accent6" w:themeTint="99"/>
        <w:insideV w:val="single" w:sz="4" w:space="0" w:color="DDEDA1" w:themeColor="accent6" w:themeTint="99"/>
      </w:tblBorders>
    </w:tblPr>
    <w:tblStylePr w:type="firstRow">
      <w:rPr>
        <w:b/>
        <w:bCs/>
        <w:color w:val="FFFFFF" w:themeColor="background1"/>
      </w:rPr>
      <w:tblPr/>
      <w:tcPr>
        <w:tcBorders>
          <w:top w:val="single" w:sz="4" w:space="0" w:color="C8E163" w:themeColor="accent6"/>
          <w:left w:val="single" w:sz="4" w:space="0" w:color="C8E163" w:themeColor="accent6"/>
          <w:bottom w:val="single" w:sz="4" w:space="0" w:color="C8E163" w:themeColor="accent6"/>
          <w:right w:val="single" w:sz="4" w:space="0" w:color="C8E163" w:themeColor="accent6"/>
          <w:insideH w:val="nil"/>
          <w:insideV w:val="nil"/>
        </w:tcBorders>
        <w:shd w:val="clear" w:color="auto" w:fill="C8E163" w:themeFill="accent6"/>
      </w:tcPr>
    </w:tblStylePr>
    <w:tblStylePr w:type="lastRow">
      <w:rPr>
        <w:b/>
        <w:bCs/>
      </w:rPr>
      <w:tblPr/>
      <w:tcPr>
        <w:tcBorders>
          <w:top w:val="double" w:sz="4" w:space="0" w:color="C8E163" w:themeColor="accent6"/>
        </w:tcBorders>
      </w:tcPr>
    </w:tblStylePr>
    <w:tblStylePr w:type="firstCol">
      <w:rPr>
        <w:b/>
        <w:bCs/>
      </w:rPr>
    </w:tblStylePr>
    <w:tblStylePr w:type="lastCol">
      <w:rPr>
        <w:b/>
        <w:bCs/>
      </w:rPr>
    </w:tblStylePr>
    <w:tblStylePr w:type="band1Vert">
      <w:tblPr/>
      <w:tcPr>
        <w:shd w:val="clear" w:color="auto" w:fill="F3F9DF" w:themeFill="accent6" w:themeFillTint="33"/>
      </w:tcPr>
    </w:tblStylePr>
    <w:tblStylePr w:type="band1Horz">
      <w:tblPr/>
      <w:tcPr>
        <w:shd w:val="clear" w:color="auto" w:fill="F3F9DF" w:themeFill="accent6" w:themeFillTint="33"/>
      </w:tcPr>
    </w:tblStylePr>
  </w:style>
  <w:style w:type="character" w:styleId="Tekstvantijdelijkeaanduiding">
    <w:name w:val="Placeholder Text"/>
    <w:basedOn w:val="Standaardalinea-lettertype"/>
    <w:uiPriority w:val="99"/>
    <w:semiHidden/>
    <w:rsid w:val="00572291"/>
    <w:rPr>
      <w:color w:val="808080"/>
    </w:rPr>
  </w:style>
  <w:style w:type="paragraph" w:styleId="Titel">
    <w:name w:val="Title"/>
    <w:basedOn w:val="Standaard"/>
    <w:next w:val="Standaard"/>
    <w:link w:val="TitelChar"/>
    <w:uiPriority w:val="10"/>
    <w:qFormat/>
    <w:rsid w:val="00CA7BE4"/>
    <w:pPr>
      <w:spacing w:before="200" w:after="200" w:line="204" w:lineRule="auto"/>
      <w:ind w:right="3969"/>
    </w:pPr>
    <w:rPr>
      <w:rFonts w:asciiTheme="majorHAnsi" w:hAnsiTheme="majorHAnsi"/>
      <w:color w:val="FA6432" w:themeColor="background2"/>
      <w:kern w:val="0"/>
      <w:sz w:val="70"/>
      <w:szCs w:val="20"/>
      <w14:ligatures w14:val="none"/>
    </w:rPr>
  </w:style>
  <w:style w:type="character" w:customStyle="1" w:styleId="TitelChar">
    <w:name w:val="Titel Char"/>
    <w:basedOn w:val="Standaardalinea-lettertype"/>
    <w:link w:val="Titel"/>
    <w:uiPriority w:val="10"/>
    <w:rsid w:val="004B193F"/>
    <w:rPr>
      <w:rFonts w:asciiTheme="majorHAnsi" w:hAnsiTheme="majorHAnsi"/>
      <w:color w:val="FA6432" w:themeColor="background2"/>
      <w:kern w:val="0"/>
      <w:sz w:val="70"/>
      <w:szCs w:val="20"/>
      <w14:ligatures w14:val="none"/>
    </w:rPr>
  </w:style>
  <w:style w:type="paragraph" w:styleId="Ondertitel">
    <w:name w:val="Subtitle"/>
    <w:basedOn w:val="Standaard"/>
    <w:next w:val="Standaard"/>
    <w:link w:val="OndertitelChar"/>
    <w:uiPriority w:val="11"/>
    <w:qFormat/>
    <w:rsid w:val="00CA7BE4"/>
    <w:pPr>
      <w:spacing w:line="360" w:lineRule="auto"/>
    </w:pPr>
    <w:rPr>
      <w:rFonts w:asciiTheme="majorHAnsi" w:hAnsiTheme="majorHAnsi"/>
      <w:b/>
      <w:bCs/>
      <w:caps/>
      <w:color w:val="000A1E"/>
      <w:kern w:val="0"/>
      <w:sz w:val="20"/>
      <w:szCs w:val="20"/>
      <w14:ligatures w14:val="none"/>
    </w:rPr>
  </w:style>
  <w:style w:type="character" w:customStyle="1" w:styleId="OndertitelChar">
    <w:name w:val="Ondertitel Char"/>
    <w:basedOn w:val="Standaardalinea-lettertype"/>
    <w:link w:val="Ondertitel"/>
    <w:uiPriority w:val="11"/>
    <w:rsid w:val="004B193F"/>
    <w:rPr>
      <w:rFonts w:asciiTheme="majorHAnsi" w:hAnsiTheme="majorHAnsi"/>
      <w:b/>
      <w:bCs/>
      <w:caps/>
      <w:color w:val="000A1E"/>
      <w:kern w:val="0"/>
      <w:sz w:val="20"/>
      <w:szCs w:val="20"/>
      <w14:ligatures w14:val="none"/>
    </w:rPr>
  </w:style>
  <w:style w:type="character" w:styleId="Intensievebenadrukking">
    <w:name w:val="Intense Emphasis"/>
    <w:basedOn w:val="Standaardalinea-lettertype"/>
    <w:uiPriority w:val="21"/>
    <w:qFormat/>
    <w:rsid w:val="004B193F"/>
    <w:rPr>
      <w:i/>
      <w:iCs/>
      <w:color w:val="FA6232" w:themeColor="accent1"/>
    </w:rPr>
  </w:style>
  <w:style w:type="character" w:styleId="Subtielebenadrukking">
    <w:name w:val="Subtle Emphasis"/>
    <w:basedOn w:val="Standaardalinea-lettertype"/>
    <w:uiPriority w:val="19"/>
    <w:qFormat/>
    <w:rsid w:val="004B193F"/>
    <w:rPr>
      <w:i/>
      <w:iCs/>
      <w:color w:val="404040" w:themeColor="text1" w:themeTint="BF"/>
    </w:rPr>
  </w:style>
  <w:style w:type="paragraph" w:styleId="Afzender">
    <w:name w:val="envelope return"/>
    <w:basedOn w:val="Standaard"/>
    <w:uiPriority w:val="99"/>
    <w:unhideWhenUsed/>
    <w:rsid w:val="000E1233"/>
    <w:pPr>
      <w:spacing w:line="240" w:lineRule="auto"/>
    </w:pPr>
    <w:rPr>
      <w:rFonts w:asciiTheme="majorHAnsi" w:eastAsiaTheme="majorEastAsia" w:hAnsiTheme="majorHAnsi" w:cstheme="majorBidi"/>
      <w:sz w:val="20"/>
      <w:szCs w:val="20"/>
    </w:rPr>
  </w:style>
  <w:style w:type="character" w:styleId="Onopgelostemelding">
    <w:name w:val="Unresolved Mention"/>
    <w:basedOn w:val="Standaardalinea-lettertype"/>
    <w:uiPriority w:val="99"/>
    <w:semiHidden/>
    <w:unhideWhenUsed/>
    <w:rsid w:val="00447A35"/>
    <w:rPr>
      <w:color w:val="605E5C"/>
      <w:shd w:val="clear" w:color="auto" w:fill="E1DFDD"/>
    </w:rPr>
  </w:style>
  <w:style w:type="paragraph" w:styleId="Lijstmetafbeeldingen">
    <w:name w:val="table of figures"/>
    <w:basedOn w:val="Inhopg1"/>
    <w:next w:val="Standaard"/>
    <w:uiPriority w:val="99"/>
    <w:unhideWhenUsed/>
    <w:qFormat/>
    <w:rsid w:val="003F1955"/>
    <w:pPr>
      <w:spacing w:before="80"/>
    </w:pPr>
    <w:rPr>
      <w:b w:val="0"/>
      <w:bCs w:val="0"/>
      <w:caps w:val="0"/>
    </w:rPr>
  </w:style>
  <w:style w:type="paragraph" w:styleId="Bijschrift">
    <w:name w:val="caption"/>
    <w:basedOn w:val="Standaard"/>
    <w:next w:val="Standaard"/>
    <w:uiPriority w:val="35"/>
    <w:unhideWhenUsed/>
    <w:qFormat/>
    <w:rsid w:val="00F41CEF"/>
    <w:pPr>
      <w:spacing w:before="160" w:after="240" w:line="240" w:lineRule="auto"/>
    </w:pPr>
    <w:rPr>
      <w:i/>
      <w:iCs/>
      <w:color w:val="000000" w:themeColor="text1"/>
      <w:sz w:val="18"/>
      <w:szCs w:val="18"/>
    </w:rPr>
  </w:style>
  <w:style w:type="table" w:customStyle="1" w:styleId="Tabeloranje">
    <w:name w:val="Tabel (oranje)"/>
    <w:basedOn w:val="Professioneletabel"/>
    <w:uiPriority w:val="99"/>
    <w:rsid w:val="00F84CDA"/>
    <w:pPr>
      <w:spacing w:line="240" w:lineRule="auto"/>
    </w:pPr>
    <w:rPr>
      <w:rFonts w:ascii="Arial" w:hAnsi="Arial" w:cs="Times New Roman (Body CS)"/>
      <w:kern w:val="0"/>
      <w:sz w:val="19"/>
      <w:szCs w:val="20"/>
      <w:lang w:eastAsia="en-GB"/>
      <w14:ligatures w14:val="none"/>
    </w:rPr>
    <w:tblPr>
      <w:tblStyleRowBandSize w:val="1"/>
      <w:tblStyleColBandSize w:val="1"/>
      <w:tblBorders>
        <w:top w:val="none" w:sz="0" w:space="0" w:color="auto"/>
        <w:left w:val="none" w:sz="0" w:space="0" w:color="auto"/>
        <w:bottom w:val="none" w:sz="0" w:space="0" w:color="auto"/>
        <w:right w:val="none" w:sz="0" w:space="0" w:color="auto"/>
        <w:insideH w:val="single" w:sz="4" w:space="0" w:color="AABDCA"/>
        <w:insideV w:val="single" w:sz="4" w:space="0" w:color="AABDCA"/>
      </w:tblBorders>
      <w:tblCellMar>
        <w:top w:w="57" w:type="dxa"/>
        <w:left w:w="170" w:type="dxa"/>
        <w:bottom w:w="57" w:type="dxa"/>
        <w:right w:w="170" w:type="dxa"/>
      </w:tblCellMar>
    </w:tblPr>
    <w:trPr>
      <w:cantSplit/>
    </w:trPr>
    <w:tcPr>
      <w:shd w:val="clear" w:color="auto" w:fill="auto"/>
      <w:noWrap/>
      <w:vAlign w:val="center"/>
    </w:tcPr>
    <w:tblStylePr w:type="firstRow">
      <w:rPr>
        <w:b/>
        <w:bCs/>
        <w:color w:val="auto"/>
      </w:rPr>
      <w:tblPr/>
      <w:tcPr>
        <w:tcBorders>
          <w:tl2br w:val="none" w:sz="0" w:space="0" w:color="auto"/>
          <w:tr2bl w:val="none" w:sz="0" w:space="0" w:color="auto"/>
        </w:tcBorders>
        <w:shd w:val="clear" w:color="auto" w:fill="00283C" w:themeFill="text2"/>
      </w:tcPr>
    </w:tblStylePr>
    <w:tblStylePr w:type="lastRow">
      <w:rPr>
        <w:rFonts w:asciiTheme="minorHAnsi" w:hAnsiTheme="minorHAnsi"/>
        <w:b/>
        <w:color w:val="000000" w:themeColor="text1"/>
      </w:rPr>
      <w:tblPr/>
      <w:tcPr>
        <w:shd w:val="clear" w:color="auto" w:fill="D9D9D9" w:themeFill="background1" w:themeFillShade="D9"/>
      </w:tcPr>
    </w:tblStylePr>
    <w:tblStylePr w:type="firstCol">
      <w:rPr>
        <w:rFonts w:asciiTheme="minorHAnsi" w:hAnsiTheme="minorHAnsi"/>
        <w:b/>
        <w:color w:val="00283C" w:themeColor="text2"/>
      </w:rPr>
      <w:tblPr/>
      <w:tcPr>
        <w:shd w:val="clear" w:color="auto" w:fill="E7EDF1"/>
      </w:tcPr>
    </w:tblStylePr>
    <w:tblStylePr w:type="lastCol">
      <w:rPr>
        <w:rFonts w:asciiTheme="minorHAnsi" w:hAnsiTheme="minorHAnsi"/>
        <w:b/>
        <w:color w:val="00283C" w:themeColor="text2"/>
      </w:rPr>
      <w:tblPr/>
      <w:tcPr>
        <w:shd w:val="clear" w:color="auto" w:fill="E7EDF1"/>
      </w:tcPr>
    </w:tblStylePr>
    <w:tblStylePr w:type="band1Vert">
      <w:rPr>
        <w:rFonts w:asciiTheme="minorHAnsi" w:hAnsiTheme="minorHAnsi"/>
        <w:sz w:val="18"/>
      </w:rPr>
    </w:tblStylePr>
    <w:tblStylePr w:type="band2Vert">
      <w:rPr>
        <w:rFonts w:asciiTheme="minorHAnsi" w:hAnsiTheme="minorHAnsi"/>
        <w:sz w:val="18"/>
      </w:rPr>
      <w:tblPr/>
      <w:tcPr>
        <w:shd w:val="clear" w:color="auto" w:fill="F2F2F2" w:themeFill="background1" w:themeFillShade="F2"/>
      </w:tcPr>
    </w:tblStylePr>
    <w:tblStylePr w:type="band1Horz">
      <w:rPr>
        <w:rFonts w:asciiTheme="minorHAnsi" w:hAnsiTheme="minorHAnsi"/>
      </w:rPr>
    </w:tblStylePr>
    <w:tblStylePr w:type="band2Horz">
      <w:rPr>
        <w:rFonts w:asciiTheme="minorHAnsi" w:hAnsiTheme="minorHAnsi"/>
        <w:sz w:val="20"/>
      </w:rPr>
      <w:tblPr/>
      <w:tcPr>
        <w:shd w:val="clear" w:color="auto" w:fill="F2F2F2" w:themeFill="background1" w:themeFillShade="F2"/>
      </w:tcPr>
    </w:tblStylePr>
    <w:tblStylePr w:type="neCell">
      <w:rPr>
        <w:rFonts w:asciiTheme="minorHAnsi" w:hAnsiTheme="minorHAnsi"/>
      </w:rPr>
    </w:tblStylePr>
    <w:tblStylePr w:type="nwCell">
      <w:rPr>
        <w:rFonts w:asciiTheme="minorHAnsi" w:hAnsiTheme="minorHAnsi"/>
      </w:rPr>
    </w:tblStylePr>
    <w:tblStylePr w:type="seCell">
      <w:rPr>
        <w:rFonts w:asciiTheme="minorHAnsi" w:hAnsiTheme="minorHAnsi"/>
      </w:rPr>
    </w:tblStylePr>
    <w:tblStylePr w:type="swCell">
      <w:rPr>
        <w:rFonts w:asciiTheme="minorHAnsi" w:hAnsiTheme="minorHAnsi"/>
      </w:rPr>
    </w:tblStylePr>
  </w:style>
  <w:style w:type="table" w:customStyle="1" w:styleId="Stijl1">
    <w:name w:val="Stijl1"/>
    <w:basedOn w:val="Standaardtabel"/>
    <w:uiPriority w:val="99"/>
    <w:rsid w:val="00CA77F5"/>
    <w:tblPr/>
  </w:style>
  <w:style w:type="paragraph" w:customStyle="1" w:styleId="Kop1nietinTOC">
    <w:name w:val="Kop 1 (niet in TOC)"/>
    <w:basedOn w:val="Standaard"/>
    <w:qFormat/>
    <w:rsid w:val="000E64F9"/>
    <w:pPr>
      <w:spacing w:before="640" w:after="480"/>
      <w:contextualSpacing/>
    </w:pPr>
    <w:rPr>
      <w:rFonts w:asciiTheme="majorHAnsi" w:eastAsiaTheme="majorEastAsia" w:hAnsiTheme="majorHAnsi" w:cs="Times New Roman (Koppen CS)"/>
      <w:b/>
      <w:color w:val="FA6432" w:themeColor="background2"/>
      <w:sz w:val="42"/>
      <w:szCs w:val="42"/>
      <w:lang w:val="nl-NL"/>
    </w:rPr>
  </w:style>
  <w:style w:type="table" w:styleId="Professioneletabel">
    <w:name w:val="Table Professional"/>
    <w:basedOn w:val="Standaardtabel"/>
    <w:uiPriority w:val="99"/>
    <w:semiHidden/>
    <w:unhideWhenUsed/>
    <w:rsid w:val="00110B8B"/>
    <w:pPr>
      <w:keepLines/>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customStyle="1" w:styleId="Tabelraster1">
    <w:name w:val="Tabelraster1"/>
    <w:basedOn w:val="Standaardtabel"/>
    <w:next w:val="Tabelraster"/>
    <w:uiPriority w:val="39"/>
    <w:rsid w:val="001138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rontcover-subtitelblauw">
    <w:name w:val="Frontcover - subtitel (blauw)"/>
    <w:basedOn w:val="Standaard"/>
    <w:qFormat/>
    <w:rsid w:val="00134888"/>
    <w:pPr>
      <w:spacing w:line="288" w:lineRule="auto"/>
    </w:pPr>
    <w:rPr>
      <w:rFonts w:ascii="Century Gothic" w:hAnsi="Century Gothic"/>
      <w:b/>
      <w:bCs/>
      <w:caps/>
      <w:color w:val="00283C"/>
      <w:spacing w:val="6"/>
      <w:kern w:val="0"/>
      <w:sz w:val="26"/>
      <w:szCs w:val="28"/>
      <w14:ligatures w14:val="none"/>
    </w:rPr>
  </w:style>
  <w:style w:type="paragraph" w:customStyle="1" w:styleId="Frontcover-hoofdtiteloranje">
    <w:name w:val="Frontcover - hoofdtitel (oranje)"/>
    <w:basedOn w:val="Standaard"/>
    <w:qFormat/>
    <w:rsid w:val="00134888"/>
    <w:pPr>
      <w:spacing w:line="216" w:lineRule="auto"/>
    </w:pPr>
    <w:rPr>
      <w:rFonts w:ascii="Century Gothic" w:hAnsi="Century Gothic"/>
      <w:b/>
      <w:color w:val="FA6432"/>
      <w:spacing w:val="6"/>
      <w:kern w:val="0"/>
      <w:sz w:val="64"/>
      <w:szCs w:val="64"/>
      <w14:ligatures w14:val="none"/>
    </w:rPr>
  </w:style>
  <w:style w:type="paragraph" w:customStyle="1" w:styleId="Frontcover-extrainfozwart">
    <w:name w:val="Frontcover - extra info (zwart)"/>
    <w:basedOn w:val="Standaard"/>
    <w:qFormat/>
    <w:rsid w:val="00134888"/>
    <w:rPr>
      <w:rFonts w:ascii="Century Gothic" w:hAnsi="Century Gothic"/>
      <w:color w:val="000000" w:themeColor="text1"/>
      <w:sz w:val="24"/>
    </w:rPr>
  </w:style>
  <w:style w:type="paragraph" w:customStyle="1" w:styleId="Frontcover-gemarkeerdetekst">
    <w:name w:val="Frontcover - gemarkeerde tekst"/>
    <w:basedOn w:val="Standaard"/>
    <w:qFormat/>
    <w:rsid w:val="00134888"/>
    <w:rPr>
      <w:rFonts w:ascii="Century Gothic" w:hAnsi="Century Gothic"/>
      <w:color w:val="FFFFFF" w:themeColor="background1"/>
      <w:sz w:val="24"/>
      <w:szCs w:val="26"/>
    </w:rPr>
  </w:style>
  <w:style w:type="paragraph" w:customStyle="1" w:styleId="Backcover-titeloranje">
    <w:name w:val="Backcover - titel (oranje)"/>
    <w:basedOn w:val="Standaard"/>
    <w:qFormat/>
    <w:rsid w:val="00BB1130"/>
    <w:pPr>
      <w:spacing w:before="300" w:after="60"/>
      <w:jc w:val="right"/>
    </w:pPr>
    <w:rPr>
      <w:rFonts w:ascii="Century Gothic" w:hAnsi="Century Gothic"/>
      <w:b/>
      <w:caps/>
      <w:color w:val="FA6432"/>
      <w:spacing w:val="6"/>
      <w:kern w:val="0"/>
      <w:sz w:val="26"/>
      <w:szCs w:val="28"/>
      <w14:ligatures w14:val="none"/>
    </w:rPr>
  </w:style>
  <w:style w:type="paragraph" w:customStyle="1" w:styleId="Backcover-tekstzwart">
    <w:name w:val="Backcover - tekst (zwart)"/>
    <w:basedOn w:val="Standaard"/>
    <w:qFormat/>
    <w:rsid w:val="00BB1130"/>
    <w:pPr>
      <w:jc w:val="right"/>
    </w:pPr>
    <w:rPr>
      <w:color w:val="000000" w:themeColor="text1"/>
      <w:spacing w:val="6"/>
    </w:rPr>
  </w:style>
  <w:style w:type="paragraph" w:styleId="Eindnoottekst">
    <w:name w:val="endnote text"/>
    <w:basedOn w:val="Standaard"/>
    <w:link w:val="EindnoottekstChar"/>
    <w:uiPriority w:val="99"/>
    <w:semiHidden/>
    <w:unhideWhenUsed/>
    <w:rsid w:val="000A5C9F"/>
    <w:pPr>
      <w:spacing w:line="240" w:lineRule="auto"/>
    </w:pPr>
    <w:rPr>
      <w:sz w:val="20"/>
      <w:szCs w:val="20"/>
    </w:rPr>
  </w:style>
  <w:style w:type="character" w:customStyle="1" w:styleId="EindnoottekstChar">
    <w:name w:val="Eindnoottekst Char"/>
    <w:basedOn w:val="Standaardalinea-lettertype"/>
    <w:link w:val="Eindnoottekst"/>
    <w:uiPriority w:val="99"/>
    <w:semiHidden/>
    <w:rsid w:val="000A5C9F"/>
    <w:rPr>
      <w:rFonts w:ascii="Arial" w:hAnsi="Arial" w:cs="Arial"/>
      <w:noProof/>
      <w:sz w:val="20"/>
      <w:szCs w:val="20"/>
      <w:lang w:val="en-US"/>
    </w:rPr>
  </w:style>
  <w:style w:type="character" w:styleId="Eindnootmarkering">
    <w:name w:val="endnote reference"/>
    <w:basedOn w:val="Standaardalinea-lettertype"/>
    <w:uiPriority w:val="99"/>
    <w:semiHidden/>
    <w:unhideWhenUsed/>
    <w:rsid w:val="000A5C9F"/>
    <w:rPr>
      <w:vertAlign w:val="superscript"/>
    </w:rPr>
  </w:style>
  <w:style w:type="table" w:styleId="Tabelrasterlicht">
    <w:name w:val="Grid Table Light"/>
    <w:basedOn w:val="Standaardtabel"/>
    <w:uiPriority w:val="40"/>
    <w:rsid w:val="006E17BE"/>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Geenafstand">
    <w:name w:val="No Spacing"/>
    <w:uiPriority w:val="1"/>
    <w:qFormat/>
    <w:rsid w:val="00284E09"/>
    <w:pPr>
      <w:spacing w:line="240" w:lineRule="auto"/>
    </w:pPr>
    <w:rPr>
      <w:rFonts w:ascii="Arial" w:hAnsi="Arial" w:cs="Arial"/>
      <w:sz w:val="19"/>
      <w:lang w:val="en-US"/>
    </w:rPr>
  </w:style>
  <w:style w:type="paragraph" w:customStyle="1" w:styleId="Kopzondernummer">
    <w:name w:val="Kop zonder nummer"/>
    <w:basedOn w:val="Standaard"/>
    <w:next w:val="Standaard"/>
    <w:autoRedefine/>
    <w:uiPriority w:val="99"/>
    <w:rsid w:val="007A7FCE"/>
    <w:pPr>
      <w:pageBreakBefore/>
      <w:spacing w:after="240" w:line="240" w:lineRule="auto"/>
      <w:outlineLvl w:val="0"/>
    </w:pPr>
    <w:rPr>
      <w:rFonts w:ascii="Verdana" w:eastAsia="Times New Roman" w:hAnsi="Verdana" w:cs="Times New Roman"/>
      <w:b/>
      <w:smallCaps/>
      <w:color w:val="FA6232" w:themeColor="accent1"/>
      <w:kern w:val="0"/>
      <w:sz w:val="32"/>
      <w:szCs w:val="20"/>
      <w14:ligatures w14:val="none"/>
    </w:rPr>
  </w:style>
  <w:style w:type="character" w:styleId="GevolgdeHyperlink">
    <w:name w:val="FollowedHyperlink"/>
    <w:basedOn w:val="Standaardalinea-lettertype"/>
    <w:uiPriority w:val="99"/>
    <w:semiHidden/>
    <w:unhideWhenUsed/>
    <w:rsid w:val="007149D9"/>
    <w:rPr>
      <w:color w:val="00637C" w:themeColor="followedHyperlink"/>
      <w:u w:val="single"/>
    </w:rPr>
  </w:style>
  <w:style w:type="table" w:styleId="Rastertabel5donker-Accent1">
    <w:name w:val="Grid Table 5 Dark Accent 1"/>
    <w:basedOn w:val="Standaardtabel"/>
    <w:uiPriority w:val="50"/>
    <w:rsid w:val="002F1DEB"/>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EDFD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A6232"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A6232"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A6232"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A6232" w:themeFill="accent1"/>
      </w:tcPr>
    </w:tblStylePr>
    <w:tblStylePr w:type="band1Vert">
      <w:tblPr/>
      <w:tcPr>
        <w:shd w:val="clear" w:color="auto" w:fill="FDC0AD" w:themeFill="accent1" w:themeFillTint="66"/>
      </w:tcPr>
    </w:tblStylePr>
    <w:tblStylePr w:type="band1Horz">
      <w:tblPr/>
      <w:tcPr>
        <w:shd w:val="clear" w:color="auto" w:fill="FDC0AD" w:themeFill="accent1" w:themeFillTint="66"/>
      </w:tcPr>
    </w:tblStylePr>
  </w:style>
  <w:style w:type="paragraph" w:customStyle="1" w:styleId="AfbeeldingBijschrift">
    <w:name w:val="Afbeelding Bijschrift"/>
    <w:basedOn w:val="Ondertitel"/>
    <w:link w:val="AfbeeldingBijschriftChar"/>
    <w:qFormat/>
    <w:rsid w:val="00097927"/>
    <w:pPr>
      <w:numPr>
        <w:numId w:val="37"/>
      </w:numPr>
      <w:jc w:val="center"/>
    </w:pPr>
    <w:rPr>
      <w:rFonts w:ascii="Arial" w:hAnsi="Arial"/>
      <w:i/>
      <w:caps w:val="0"/>
      <w:sz w:val="16"/>
    </w:rPr>
  </w:style>
  <w:style w:type="character" w:customStyle="1" w:styleId="AfbeeldingBijschriftChar">
    <w:name w:val="Afbeelding Bijschrift Char"/>
    <w:basedOn w:val="OndertitelChar"/>
    <w:link w:val="AfbeeldingBijschrift"/>
    <w:rsid w:val="00097927"/>
    <w:rPr>
      <w:rFonts w:ascii="Arial" w:hAnsi="Arial" w:cs="Arial"/>
      <w:b/>
      <w:bCs/>
      <w:i/>
      <w:caps w:val="0"/>
      <w:color w:val="000A1E"/>
      <w:kern w:val="0"/>
      <w:sz w:val="16"/>
      <w:szCs w:val="20"/>
      <w14:ligatures w14:val="none"/>
    </w:rPr>
  </w:style>
  <w:style w:type="character" w:styleId="Subtieleverwijzing">
    <w:name w:val="Subtle Reference"/>
    <w:basedOn w:val="Standaardalinea-lettertype"/>
    <w:uiPriority w:val="31"/>
    <w:qFormat/>
    <w:rsid w:val="00097927"/>
    <w:rPr>
      <w:smallCaps/>
      <w:color w:val="5A5A5A" w:themeColor="text1" w:themeTint="A5"/>
    </w:rPr>
  </w:style>
  <w:style w:type="paragraph" w:styleId="Bibliografie">
    <w:name w:val="Bibliography"/>
    <w:basedOn w:val="Standaard"/>
    <w:next w:val="Standaard"/>
    <w:uiPriority w:val="37"/>
    <w:unhideWhenUsed/>
    <w:rsid w:val="004A3BEE"/>
    <w:pPr>
      <w:spacing w:line="480" w:lineRule="auto"/>
      <w:ind w:left="720" w:hanging="720"/>
    </w:pPr>
  </w:style>
  <w:style w:type="paragraph" w:styleId="Normaalweb">
    <w:name w:val="Normal (Web)"/>
    <w:basedOn w:val="Standaard"/>
    <w:uiPriority w:val="99"/>
    <w:unhideWhenUsed/>
    <w:rsid w:val="00921B3D"/>
    <w:pPr>
      <w:spacing w:before="100" w:beforeAutospacing="1" w:after="100" w:afterAutospacing="1" w:line="240" w:lineRule="auto"/>
    </w:pPr>
    <w:rPr>
      <w:rFonts w:ascii="Times New Roman" w:eastAsia="Times New Roman" w:hAnsi="Times New Roman" w:cs="Times New Roman"/>
      <w:kern w:val="0"/>
      <w:sz w:val="24"/>
      <w:lang w:eastAsia="nl-BE"/>
      <w14:ligatures w14:val="none"/>
    </w:rPr>
  </w:style>
  <w:style w:type="character" w:styleId="HTMLCode">
    <w:name w:val="HTML Code"/>
    <w:basedOn w:val="Standaardalinea-lettertype"/>
    <w:uiPriority w:val="99"/>
    <w:semiHidden/>
    <w:unhideWhenUsed/>
    <w:rsid w:val="007256C4"/>
    <w:rPr>
      <w:rFonts w:ascii="Courier New" w:eastAsia="Times New Roman" w:hAnsi="Courier New" w:cs="Courier New"/>
      <w:sz w:val="20"/>
      <w:szCs w:val="20"/>
    </w:rPr>
  </w:style>
  <w:style w:type="character" w:styleId="Nadruk">
    <w:name w:val="Emphasis"/>
    <w:basedOn w:val="Standaardalinea-lettertype"/>
    <w:uiPriority w:val="20"/>
    <w:qFormat/>
    <w:rsid w:val="000D00A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51427">
      <w:bodyDiv w:val="1"/>
      <w:marLeft w:val="0"/>
      <w:marRight w:val="0"/>
      <w:marTop w:val="0"/>
      <w:marBottom w:val="0"/>
      <w:divBdr>
        <w:top w:val="none" w:sz="0" w:space="0" w:color="auto"/>
        <w:left w:val="none" w:sz="0" w:space="0" w:color="auto"/>
        <w:bottom w:val="none" w:sz="0" w:space="0" w:color="auto"/>
        <w:right w:val="none" w:sz="0" w:space="0" w:color="auto"/>
      </w:divBdr>
    </w:div>
    <w:div w:id="3630901">
      <w:bodyDiv w:val="1"/>
      <w:marLeft w:val="0"/>
      <w:marRight w:val="0"/>
      <w:marTop w:val="0"/>
      <w:marBottom w:val="0"/>
      <w:divBdr>
        <w:top w:val="none" w:sz="0" w:space="0" w:color="auto"/>
        <w:left w:val="none" w:sz="0" w:space="0" w:color="auto"/>
        <w:bottom w:val="none" w:sz="0" w:space="0" w:color="auto"/>
        <w:right w:val="none" w:sz="0" w:space="0" w:color="auto"/>
      </w:divBdr>
    </w:div>
    <w:div w:id="9525092">
      <w:bodyDiv w:val="1"/>
      <w:marLeft w:val="0"/>
      <w:marRight w:val="0"/>
      <w:marTop w:val="0"/>
      <w:marBottom w:val="0"/>
      <w:divBdr>
        <w:top w:val="none" w:sz="0" w:space="0" w:color="auto"/>
        <w:left w:val="none" w:sz="0" w:space="0" w:color="auto"/>
        <w:bottom w:val="none" w:sz="0" w:space="0" w:color="auto"/>
        <w:right w:val="none" w:sz="0" w:space="0" w:color="auto"/>
      </w:divBdr>
    </w:div>
    <w:div w:id="17895891">
      <w:bodyDiv w:val="1"/>
      <w:marLeft w:val="0"/>
      <w:marRight w:val="0"/>
      <w:marTop w:val="0"/>
      <w:marBottom w:val="0"/>
      <w:divBdr>
        <w:top w:val="none" w:sz="0" w:space="0" w:color="auto"/>
        <w:left w:val="none" w:sz="0" w:space="0" w:color="auto"/>
        <w:bottom w:val="none" w:sz="0" w:space="0" w:color="auto"/>
        <w:right w:val="none" w:sz="0" w:space="0" w:color="auto"/>
      </w:divBdr>
    </w:div>
    <w:div w:id="20711523">
      <w:bodyDiv w:val="1"/>
      <w:marLeft w:val="0"/>
      <w:marRight w:val="0"/>
      <w:marTop w:val="0"/>
      <w:marBottom w:val="0"/>
      <w:divBdr>
        <w:top w:val="none" w:sz="0" w:space="0" w:color="auto"/>
        <w:left w:val="none" w:sz="0" w:space="0" w:color="auto"/>
        <w:bottom w:val="none" w:sz="0" w:space="0" w:color="auto"/>
        <w:right w:val="none" w:sz="0" w:space="0" w:color="auto"/>
      </w:divBdr>
    </w:div>
    <w:div w:id="28528623">
      <w:bodyDiv w:val="1"/>
      <w:marLeft w:val="0"/>
      <w:marRight w:val="0"/>
      <w:marTop w:val="0"/>
      <w:marBottom w:val="0"/>
      <w:divBdr>
        <w:top w:val="none" w:sz="0" w:space="0" w:color="auto"/>
        <w:left w:val="none" w:sz="0" w:space="0" w:color="auto"/>
        <w:bottom w:val="none" w:sz="0" w:space="0" w:color="auto"/>
        <w:right w:val="none" w:sz="0" w:space="0" w:color="auto"/>
      </w:divBdr>
    </w:div>
    <w:div w:id="31924231">
      <w:bodyDiv w:val="1"/>
      <w:marLeft w:val="0"/>
      <w:marRight w:val="0"/>
      <w:marTop w:val="0"/>
      <w:marBottom w:val="0"/>
      <w:divBdr>
        <w:top w:val="none" w:sz="0" w:space="0" w:color="auto"/>
        <w:left w:val="none" w:sz="0" w:space="0" w:color="auto"/>
        <w:bottom w:val="none" w:sz="0" w:space="0" w:color="auto"/>
        <w:right w:val="none" w:sz="0" w:space="0" w:color="auto"/>
      </w:divBdr>
    </w:div>
    <w:div w:id="32385172">
      <w:bodyDiv w:val="1"/>
      <w:marLeft w:val="0"/>
      <w:marRight w:val="0"/>
      <w:marTop w:val="0"/>
      <w:marBottom w:val="0"/>
      <w:divBdr>
        <w:top w:val="none" w:sz="0" w:space="0" w:color="auto"/>
        <w:left w:val="none" w:sz="0" w:space="0" w:color="auto"/>
        <w:bottom w:val="none" w:sz="0" w:space="0" w:color="auto"/>
        <w:right w:val="none" w:sz="0" w:space="0" w:color="auto"/>
      </w:divBdr>
    </w:div>
    <w:div w:id="37434663">
      <w:bodyDiv w:val="1"/>
      <w:marLeft w:val="0"/>
      <w:marRight w:val="0"/>
      <w:marTop w:val="0"/>
      <w:marBottom w:val="0"/>
      <w:divBdr>
        <w:top w:val="none" w:sz="0" w:space="0" w:color="auto"/>
        <w:left w:val="none" w:sz="0" w:space="0" w:color="auto"/>
        <w:bottom w:val="none" w:sz="0" w:space="0" w:color="auto"/>
        <w:right w:val="none" w:sz="0" w:space="0" w:color="auto"/>
      </w:divBdr>
      <w:divsChild>
        <w:div w:id="1976641286">
          <w:marLeft w:val="0"/>
          <w:marRight w:val="0"/>
          <w:marTop w:val="0"/>
          <w:marBottom w:val="0"/>
          <w:divBdr>
            <w:top w:val="single" w:sz="2" w:space="0" w:color="auto"/>
            <w:left w:val="single" w:sz="2" w:space="0" w:color="auto"/>
            <w:bottom w:val="single" w:sz="2" w:space="0" w:color="auto"/>
            <w:right w:val="single" w:sz="2" w:space="0" w:color="auto"/>
          </w:divBdr>
        </w:div>
        <w:div w:id="707220171">
          <w:marLeft w:val="0"/>
          <w:marRight w:val="0"/>
          <w:marTop w:val="0"/>
          <w:marBottom w:val="0"/>
          <w:divBdr>
            <w:top w:val="single" w:sz="2" w:space="0" w:color="auto"/>
            <w:left w:val="single" w:sz="2" w:space="0" w:color="auto"/>
            <w:bottom w:val="single" w:sz="2" w:space="0" w:color="auto"/>
            <w:right w:val="single" w:sz="2" w:space="0" w:color="auto"/>
          </w:divBdr>
        </w:div>
        <w:div w:id="1684890887">
          <w:marLeft w:val="0"/>
          <w:marRight w:val="0"/>
          <w:marTop w:val="0"/>
          <w:marBottom w:val="0"/>
          <w:divBdr>
            <w:top w:val="single" w:sz="2" w:space="0" w:color="auto"/>
            <w:left w:val="single" w:sz="2" w:space="0" w:color="auto"/>
            <w:bottom w:val="single" w:sz="2" w:space="0" w:color="auto"/>
            <w:right w:val="single" w:sz="2" w:space="0" w:color="auto"/>
          </w:divBdr>
        </w:div>
        <w:div w:id="1987977845">
          <w:marLeft w:val="0"/>
          <w:marRight w:val="0"/>
          <w:marTop w:val="0"/>
          <w:marBottom w:val="0"/>
          <w:divBdr>
            <w:top w:val="single" w:sz="2" w:space="0" w:color="auto"/>
            <w:left w:val="single" w:sz="2" w:space="0" w:color="auto"/>
            <w:bottom w:val="single" w:sz="2" w:space="0" w:color="auto"/>
            <w:right w:val="single" w:sz="2" w:space="0" w:color="auto"/>
          </w:divBdr>
        </w:div>
      </w:divsChild>
    </w:div>
    <w:div w:id="47147077">
      <w:bodyDiv w:val="1"/>
      <w:marLeft w:val="0"/>
      <w:marRight w:val="0"/>
      <w:marTop w:val="0"/>
      <w:marBottom w:val="0"/>
      <w:divBdr>
        <w:top w:val="none" w:sz="0" w:space="0" w:color="auto"/>
        <w:left w:val="none" w:sz="0" w:space="0" w:color="auto"/>
        <w:bottom w:val="none" w:sz="0" w:space="0" w:color="auto"/>
        <w:right w:val="none" w:sz="0" w:space="0" w:color="auto"/>
      </w:divBdr>
    </w:div>
    <w:div w:id="69232754">
      <w:bodyDiv w:val="1"/>
      <w:marLeft w:val="0"/>
      <w:marRight w:val="0"/>
      <w:marTop w:val="0"/>
      <w:marBottom w:val="0"/>
      <w:divBdr>
        <w:top w:val="none" w:sz="0" w:space="0" w:color="auto"/>
        <w:left w:val="none" w:sz="0" w:space="0" w:color="auto"/>
        <w:bottom w:val="none" w:sz="0" w:space="0" w:color="auto"/>
        <w:right w:val="none" w:sz="0" w:space="0" w:color="auto"/>
      </w:divBdr>
    </w:div>
    <w:div w:id="76369919">
      <w:bodyDiv w:val="1"/>
      <w:marLeft w:val="0"/>
      <w:marRight w:val="0"/>
      <w:marTop w:val="0"/>
      <w:marBottom w:val="0"/>
      <w:divBdr>
        <w:top w:val="none" w:sz="0" w:space="0" w:color="auto"/>
        <w:left w:val="none" w:sz="0" w:space="0" w:color="auto"/>
        <w:bottom w:val="none" w:sz="0" w:space="0" w:color="auto"/>
        <w:right w:val="none" w:sz="0" w:space="0" w:color="auto"/>
      </w:divBdr>
    </w:div>
    <w:div w:id="76442322">
      <w:bodyDiv w:val="1"/>
      <w:marLeft w:val="0"/>
      <w:marRight w:val="0"/>
      <w:marTop w:val="0"/>
      <w:marBottom w:val="0"/>
      <w:divBdr>
        <w:top w:val="none" w:sz="0" w:space="0" w:color="auto"/>
        <w:left w:val="none" w:sz="0" w:space="0" w:color="auto"/>
        <w:bottom w:val="none" w:sz="0" w:space="0" w:color="auto"/>
        <w:right w:val="none" w:sz="0" w:space="0" w:color="auto"/>
      </w:divBdr>
    </w:div>
    <w:div w:id="84033460">
      <w:bodyDiv w:val="1"/>
      <w:marLeft w:val="0"/>
      <w:marRight w:val="0"/>
      <w:marTop w:val="0"/>
      <w:marBottom w:val="0"/>
      <w:divBdr>
        <w:top w:val="none" w:sz="0" w:space="0" w:color="auto"/>
        <w:left w:val="none" w:sz="0" w:space="0" w:color="auto"/>
        <w:bottom w:val="none" w:sz="0" w:space="0" w:color="auto"/>
        <w:right w:val="none" w:sz="0" w:space="0" w:color="auto"/>
      </w:divBdr>
    </w:div>
    <w:div w:id="96296877">
      <w:bodyDiv w:val="1"/>
      <w:marLeft w:val="0"/>
      <w:marRight w:val="0"/>
      <w:marTop w:val="0"/>
      <w:marBottom w:val="0"/>
      <w:divBdr>
        <w:top w:val="none" w:sz="0" w:space="0" w:color="auto"/>
        <w:left w:val="none" w:sz="0" w:space="0" w:color="auto"/>
        <w:bottom w:val="none" w:sz="0" w:space="0" w:color="auto"/>
        <w:right w:val="none" w:sz="0" w:space="0" w:color="auto"/>
      </w:divBdr>
    </w:div>
    <w:div w:id="102306672">
      <w:bodyDiv w:val="1"/>
      <w:marLeft w:val="0"/>
      <w:marRight w:val="0"/>
      <w:marTop w:val="0"/>
      <w:marBottom w:val="0"/>
      <w:divBdr>
        <w:top w:val="none" w:sz="0" w:space="0" w:color="auto"/>
        <w:left w:val="none" w:sz="0" w:space="0" w:color="auto"/>
        <w:bottom w:val="none" w:sz="0" w:space="0" w:color="auto"/>
        <w:right w:val="none" w:sz="0" w:space="0" w:color="auto"/>
      </w:divBdr>
    </w:div>
    <w:div w:id="109249479">
      <w:bodyDiv w:val="1"/>
      <w:marLeft w:val="0"/>
      <w:marRight w:val="0"/>
      <w:marTop w:val="0"/>
      <w:marBottom w:val="0"/>
      <w:divBdr>
        <w:top w:val="none" w:sz="0" w:space="0" w:color="auto"/>
        <w:left w:val="none" w:sz="0" w:space="0" w:color="auto"/>
        <w:bottom w:val="none" w:sz="0" w:space="0" w:color="auto"/>
        <w:right w:val="none" w:sz="0" w:space="0" w:color="auto"/>
      </w:divBdr>
    </w:div>
    <w:div w:id="123622647">
      <w:bodyDiv w:val="1"/>
      <w:marLeft w:val="0"/>
      <w:marRight w:val="0"/>
      <w:marTop w:val="0"/>
      <w:marBottom w:val="0"/>
      <w:divBdr>
        <w:top w:val="none" w:sz="0" w:space="0" w:color="auto"/>
        <w:left w:val="none" w:sz="0" w:space="0" w:color="auto"/>
        <w:bottom w:val="none" w:sz="0" w:space="0" w:color="auto"/>
        <w:right w:val="none" w:sz="0" w:space="0" w:color="auto"/>
      </w:divBdr>
    </w:div>
    <w:div w:id="128518690">
      <w:bodyDiv w:val="1"/>
      <w:marLeft w:val="0"/>
      <w:marRight w:val="0"/>
      <w:marTop w:val="0"/>
      <w:marBottom w:val="0"/>
      <w:divBdr>
        <w:top w:val="none" w:sz="0" w:space="0" w:color="auto"/>
        <w:left w:val="none" w:sz="0" w:space="0" w:color="auto"/>
        <w:bottom w:val="none" w:sz="0" w:space="0" w:color="auto"/>
        <w:right w:val="none" w:sz="0" w:space="0" w:color="auto"/>
      </w:divBdr>
    </w:div>
    <w:div w:id="144586988">
      <w:bodyDiv w:val="1"/>
      <w:marLeft w:val="0"/>
      <w:marRight w:val="0"/>
      <w:marTop w:val="0"/>
      <w:marBottom w:val="0"/>
      <w:divBdr>
        <w:top w:val="none" w:sz="0" w:space="0" w:color="auto"/>
        <w:left w:val="none" w:sz="0" w:space="0" w:color="auto"/>
        <w:bottom w:val="none" w:sz="0" w:space="0" w:color="auto"/>
        <w:right w:val="none" w:sz="0" w:space="0" w:color="auto"/>
      </w:divBdr>
    </w:div>
    <w:div w:id="155347823">
      <w:bodyDiv w:val="1"/>
      <w:marLeft w:val="0"/>
      <w:marRight w:val="0"/>
      <w:marTop w:val="0"/>
      <w:marBottom w:val="0"/>
      <w:divBdr>
        <w:top w:val="none" w:sz="0" w:space="0" w:color="auto"/>
        <w:left w:val="none" w:sz="0" w:space="0" w:color="auto"/>
        <w:bottom w:val="none" w:sz="0" w:space="0" w:color="auto"/>
        <w:right w:val="none" w:sz="0" w:space="0" w:color="auto"/>
      </w:divBdr>
    </w:div>
    <w:div w:id="163057663">
      <w:bodyDiv w:val="1"/>
      <w:marLeft w:val="0"/>
      <w:marRight w:val="0"/>
      <w:marTop w:val="0"/>
      <w:marBottom w:val="0"/>
      <w:divBdr>
        <w:top w:val="none" w:sz="0" w:space="0" w:color="auto"/>
        <w:left w:val="none" w:sz="0" w:space="0" w:color="auto"/>
        <w:bottom w:val="none" w:sz="0" w:space="0" w:color="auto"/>
        <w:right w:val="none" w:sz="0" w:space="0" w:color="auto"/>
      </w:divBdr>
    </w:div>
    <w:div w:id="166677117">
      <w:bodyDiv w:val="1"/>
      <w:marLeft w:val="0"/>
      <w:marRight w:val="0"/>
      <w:marTop w:val="0"/>
      <w:marBottom w:val="0"/>
      <w:divBdr>
        <w:top w:val="none" w:sz="0" w:space="0" w:color="auto"/>
        <w:left w:val="none" w:sz="0" w:space="0" w:color="auto"/>
        <w:bottom w:val="none" w:sz="0" w:space="0" w:color="auto"/>
        <w:right w:val="none" w:sz="0" w:space="0" w:color="auto"/>
      </w:divBdr>
      <w:divsChild>
        <w:div w:id="371267349">
          <w:marLeft w:val="0"/>
          <w:marRight w:val="0"/>
          <w:marTop w:val="0"/>
          <w:marBottom w:val="0"/>
          <w:divBdr>
            <w:top w:val="none" w:sz="0" w:space="0" w:color="auto"/>
            <w:left w:val="none" w:sz="0" w:space="0" w:color="auto"/>
            <w:bottom w:val="none" w:sz="0" w:space="0" w:color="auto"/>
            <w:right w:val="none" w:sz="0" w:space="0" w:color="auto"/>
          </w:divBdr>
        </w:div>
      </w:divsChild>
    </w:div>
    <w:div w:id="189153343">
      <w:bodyDiv w:val="1"/>
      <w:marLeft w:val="0"/>
      <w:marRight w:val="0"/>
      <w:marTop w:val="0"/>
      <w:marBottom w:val="0"/>
      <w:divBdr>
        <w:top w:val="none" w:sz="0" w:space="0" w:color="auto"/>
        <w:left w:val="none" w:sz="0" w:space="0" w:color="auto"/>
        <w:bottom w:val="none" w:sz="0" w:space="0" w:color="auto"/>
        <w:right w:val="none" w:sz="0" w:space="0" w:color="auto"/>
      </w:divBdr>
    </w:div>
    <w:div w:id="193352382">
      <w:bodyDiv w:val="1"/>
      <w:marLeft w:val="0"/>
      <w:marRight w:val="0"/>
      <w:marTop w:val="0"/>
      <w:marBottom w:val="0"/>
      <w:divBdr>
        <w:top w:val="none" w:sz="0" w:space="0" w:color="auto"/>
        <w:left w:val="none" w:sz="0" w:space="0" w:color="auto"/>
        <w:bottom w:val="none" w:sz="0" w:space="0" w:color="auto"/>
        <w:right w:val="none" w:sz="0" w:space="0" w:color="auto"/>
      </w:divBdr>
    </w:div>
    <w:div w:id="209342296">
      <w:bodyDiv w:val="1"/>
      <w:marLeft w:val="0"/>
      <w:marRight w:val="0"/>
      <w:marTop w:val="0"/>
      <w:marBottom w:val="0"/>
      <w:divBdr>
        <w:top w:val="none" w:sz="0" w:space="0" w:color="auto"/>
        <w:left w:val="none" w:sz="0" w:space="0" w:color="auto"/>
        <w:bottom w:val="none" w:sz="0" w:space="0" w:color="auto"/>
        <w:right w:val="none" w:sz="0" w:space="0" w:color="auto"/>
      </w:divBdr>
    </w:div>
    <w:div w:id="232587894">
      <w:bodyDiv w:val="1"/>
      <w:marLeft w:val="0"/>
      <w:marRight w:val="0"/>
      <w:marTop w:val="0"/>
      <w:marBottom w:val="0"/>
      <w:divBdr>
        <w:top w:val="none" w:sz="0" w:space="0" w:color="auto"/>
        <w:left w:val="none" w:sz="0" w:space="0" w:color="auto"/>
        <w:bottom w:val="none" w:sz="0" w:space="0" w:color="auto"/>
        <w:right w:val="none" w:sz="0" w:space="0" w:color="auto"/>
      </w:divBdr>
    </w:div>
    <w:div w:id="238104100">
      <w:bodyDiv w:val="1"/>
      <w:marLeft w:val="0"/>
      <w:marRight w:val="0"/>
      <w:marTop w:val="0"/>
      <w:marBottom w:val="0"/>
      <w:divBdr>
        <w:top w:val="none" w:sz="0" w:space="0" w:color="auto"/>
        <w:left w:val="none" w:sz="0" w:space="0" w:color="auto"/>
        <w:bottom w:val="none" w:sz="0" w:space="0" w:color="auto"/>
        <w:right w:val="none" w:sz="0" w:space="0" w:color="auto"/>
      </w:divBdr>
    </w:div>
    <w:div w:id="248541189">
      <w:bodyDiv w:val="1"/>
      <w:marLeft w:val="0"/>
      <w:marRight w:val="0"/>
      <w:marTop w:val="0"/>
      <w:marBottom w:val="0"/>
      <w:divBdr>
        <w:top w:val="none" w:sz="0" w:space="0" w:color="auto"/>
        <w:left w:val="none" w:sz="0" w:space="0" w:color="auto"/>
        <w:bottom w:val="none" w:sz="0" w:space="0" w:color="auto"/>
        <w:right w:val="none" w:sz="0" w:space="0" w:color="auto"/>
      </w:divBdr>
    </w:div>
    <w:div w:id="254365300">
      <w:bodyDiv w:val="1"/>
      <w:marLeft w:val="0"/>
      <w:marRight w:val="0"/>
      <w:marTop w:val="0"/>
      <w:marBottom w:val="0"/>
      <w:divBdr>
        <w:top w:val="none" w:sz="0" w:space="0" w:color="auto"/>
        <w:left w:val="none" w:sz="0" w:space="0" w:color="auto"/>
        <w:bottom w:val="none" w:sz="0" w:space="0" w:color="auto"/>
        <w:right w:val="none" w:sz="0" w:space="0" w:color="auto"/>
      </w:divBdr>
    </w:div>
    <w:div w:id="265230879">
      <w:bodyDiv w:val="1"/>
      <w:marLeft w:val="0"/>
      <w:marRight w:val="0"/>
      <w:marTop w:val="0"/>
      <w:marBottom w:val="0"/>
      <w:divBdr>
        <w:top w:val="none" w:sz="0" w:space="0" w:color="auto"/>
        <w:left w:val="none" w:sz="0" w:space="0" w:color="auto"/>
        <w:bottom w:val="none" w:sz="0" w:space="0" w:color="auto"/>
        <w:right w:val="none" w:sz="0" w:space="0" w:color="auto"/>
      </w:divBdr>
    </w:div>
    <w:div w:id="269902336">
      <w:bodyDiv w:val="1"/>
      <w:marLeft w:val="0"/>
      <w:marRight w:val="0"/>
      <w:marTop w:val="0"/>
      <w:marBottom w:val="0"/>
      <w:divBdr>
        <w:top w:val="none" w:sz="0" w:space="0" w:color="auto"/>
        <w:left w:val="none" w:sz="0" w:space="0" w:color="auto"/>
        <w:bottom w:val="none" w:sz="0" w:space="0" w:color="auto"/>
        <w:right w:val="none" w:sz="0" w:space="0" w:color="auto"/>
      </w:divBdr>
    </w:div>
    <w:div w:id="298196220">
      <w:bodyDiv w:val="1"/>
      <w:marLeft w:val="0"/>
      <w:marRight w:val="0"/>
      <w:marTop w:val="0"/>
      <w:marBottom w:val="0"/>
      <w:divBdr>
        <w:top w:val="none" w:sz="0" w:space="0" w:color="auto"/>
        <w:left w:val="none" w:sz="0" w:space="0" w:color="auto"/>
        <w:bottom w:val="none" w:sz="0" w:space="0" w:color="auto"/>
        <w:right w:val="none" w:sz="0" w:space="0" w:color="auto"/>
      </w:divBdr>
    </w:div>
    <w:div w:id="298726238">
      <w:bodyDiv w:val="1"/>
      <w:marLeft w:val="0"/>
      <w:marRight w:val="0"/>
      <w:marTop w:val="0"/>
      <w:marBottom w:val="0"/>
      <w:divBdr>
        <w:top w:val="none" w:sz="0" w:space="0" w:color="auto"/>
        <w:left w:val="none" w:sz="0" w:space="0" w:color="auto"/>
        <w:bottom w:val="none" w:sz="0" w:space="0" w:color="auto"/>
        <w:right w:val="none" w:sz="0" w:space="0" w:color="auto"/>
      </w:divBdr>
    </w:div>
    <w:div w:id="302007645">
      <w:bodyDiv w:val="1"/>
      <w:marLeft w:val="0"/>
      <w:marRight w:val="0"/>
      <w:marTop w:val="0"/>
      <w:marBottom w:val="0"/>
      <w:divBdr>
        <w:top w:val="none" w:sz="0" w:space="0" w:color="auto"/>
        <w:left w:val="none" w:sz="0" w:space="0" w:color="auto"/>
        <w:bottom w:val="none" w:sz="0" w:space="0" w:color="auto"/>
        <w:right w:val="none" w:sz="0" w:space="0" w:color="auto"/>
      </w:divBdr>
    </w:div>
    <w:div w:id="303628878">
      <w:bodyDiv w:val="1"/>
      <w:marLeft w:val="0"/>
      <w:marRight w:val="0"/>
      <w:marTop w:val="0"/>
      <w:marBottom w:val="0"/>
      <w:divBdr>
        <w:top w:val="none" w:sz="0" w:space="0" w:color="auto"/>
        <w:left w:val="none" w:sz="0" w:space="0" w:color="auto"/>
        <w:bottom w:val="none" w:sz="0" w:space="0" w:color="auto"/>
        <w:right w:val="none" w:sz="0" w:space="0" w:color="auto"/>
      </w:divBdr>
    </w:div>
    <w:div w:id="328607879">
      <w:bodyDiv w:val="1"/>
      <w:marLeft w:val="0"/>
      <w:marRight w:val="0"/>
      <w:marTop w:val="0"/>
      <w:marBottom w:val="0"/>
      <w:divBdr>
        <w:top w:val="none" w:sz="0" w:space="0" w:color="auto"/>
        <w:left w:val="none" w:sz="0" w:space="0" w:color="auto"/>
        <w:bottom w:val="none" w:sz="0" w:space="0" w:color="auto"/>
        <w:right w:val="none" w:sz="0" w:space="0" w:color="auto"/>
      </w:divBdr>
    </w:div>
    <w:div w:id="329597773">
      <w:bodyDiv w:val="1"/>
      <w:marLeft w:val="0"/>
      <w:marRight w:val="0"/>
      <w:marTop w:val="0"/>
      <w:marBottom w:val="0"/>
      <w:divBdr>
        <w:top w:val="none" w:sz="0" w:space="0" w:color="auto"/>
        <w:left w:val="none" w:sz="0" w:space="0" w:color="auto"/>
        <w:bottom w:val="none" w:sz="0" w:space="0" w:color="auto"/>
        <w:right w:val="none" w:sz="0" w:space="0" w:color="auto"/>
      </w:divBdr>
    </w:div>
    <w:div w:id="342634239">
      <w:bodyDiv w:val="1"/>
      <w:marLeft w:val="0"/>
      <w:marRight w:val="0"/>
      <w:marTop w:val="0"/>
      <w:marBottom w:val="0"/>
      <w:divBdr>
        <w:top w:val="none" w:sz="0" w:space="0" w:color="auto"/>
        <w:left w:val="none" w:sz="0" w:space="0" w:color="auto"/>
        <w:bottom w:val="none" w:sz="0" w:space="0" w:color="auto"/>
        <w:right w:val="none" w:sz="0" w:space="0" w:color="auto"/>
      </w:divBdr>
    </w:div>
    <w:div w:id="355271315">
      <w:bodyDiv w:val="1"/>
      <w:marLeft w:val="0"/>
      <w:marRight w:val="0"/>
      <w:marTop w:val="0"/>
      <w:marBottom w:val="0"/>
      <w:divBdr>
        <w:top w:val="none" w:sz="0" w:space="0" w:color="auto"/>
        <w:left w:val="none" w:sz="0" w:space="0" w:color="auto"/>
        <w:bottom w:val="none" w:sz="0" w:space="0" w:color="auto"/>
        <w:right w:val="none" w:sz="0" w:space="0" w:color="auto"/>
      </w:divBdr>
    </w:div>
    <w:div w:id="365521780">
      <w:bodyDiv w:val="1"/>
      <w:marLeft w:val="0"/>
      <w:marRight w:val="0"/>
      <w:marTop w:val="0"/>
      <w:marBottom w:val="0"/>
      <w:divBdr>
        <w:top w:val="none" w:sz="0" w:space="0" w:color="auto"/>
        <w:left w:val="none" w:sz="0" w:space="0" w:color="auto"/>
        <w:bottom w:val="none" w:sz="0" w:space="0" w:color="auto"/>
        <w:right w:val="none" w:sz="0" w:space="0" w:color="auto"/>
      </w:divBdr>
      <w:divsChild>
        <w:div w:id="389965988">
          <w:marLeft w:val="0"/>
          <w:marRight w:val="0"/>
          <w:marTop w:val="0"/>
          <w:marBottom w:val="0"/>
          <w:divBdr>
            <w:top w:val="none" w:sz="0" w:space="0" w:color="auto"/>
            <w:left w:val="none" w:sz="0" w:space="0" w:color="auto"/>
            <w:bottom w:val="none" w:sz="0" w:space="0" w:color="auto"/>
            <w:right w:val="none" w:sz="0" w:space="0" w:color="auto"/>
          </w:divBdr>
        </w:div>
      </w:divsChild>
    </w:div>
    <w:div w:id="366955281">
      <w:bodyDiv w:val="1"/>
      <w:marLeft w:val="0"/>
      <w:marRight w:val="0"/>
      <w:marTop w:val="0"/>
      <w:marBottom w:val="0"/>
      <w:divBdr>
        <w:top w:val="none" w:sz="0" w:space="0" w:color="auto"/>
        <w:left w:val="none" w:sz="0" w:space="0" w:color="auto"/>
        <w:bottom w:val="none" w:sz="0" w:space="0" w:color="auto"/>
        <w:right w:val="none" w:sz="0" w:space="0" w:color="auto"/>
      </w:divBdr>
    </w:div>
    <w:div w:id="379519940">
      <w:bodyDiv w:val="1"/>
      <w:marLeft w:val="0"/>
      <w:marRight w:val="0"/>
      <w:marTop w:val="0"/>
      <w:marBottom w:val="0"/>
      <w:divBdr>
        <w:top w:val="none" w:sz="0" w:space="0" w:color="auto"/>
        <w:left w:val="none" w:sz="0" w:space="0" w:color="auto"/>
        <w:bottom w:val="none" w:sz="0" w:space="0" w:color="auto"/>
        <w:right w:val="none" w:sz="0" w:space="0" w:color="auto"/>
      </w:divBdr>
    </w:div>
    <w:div w:id="391730752">
      <w:bodyDiv w:val="1"/>
      <w:marLeft w:val="0"/>
      <w:marRight w:val="0"/>
      <w:marTop w:val="0"/>
      <w:marBottom w:val="0"/>
      <w:divBdr>
        <w:top w:val="none" w:sz="0" w:space="0" w:color="auto"/>
        <w:left w:val="none" w:sz="0" w:space="0" w:color="auto"/>
        <w:bottom w:val="none" w:sz="0" w:space="0" w:color="auto"/>
        <w:right w:val="none" w:sz="0" w:space="0" w:color="auto"/>
      </w:divBdr>
      <w:divsChild>
        <w:div w:id="1526020688">
          <w:marLeft w:val="0"/>
          <w:marRight w:val="0"/>
          <w:marTop w:val="0"/>
          <w:marBottom w:val="0"/>
          <w:divBdr>
            <w:top w:val="none" w:sz="0" w:space="0" w:color="auto"/>
            <w:left w:val="none" w:sz="0" w:space="0" w:color="auto"/>
            <w:bottom w:val="none" w:sz="0" w:space="0" w:color="auto"/>
            <w:right w:val="none" w:sz="0" w:space="0" w:color="auto"/>
          </w:divBdr>
        </w:div>
      </w:divsChild>
    </w:div>
    <w:div w:id="401760264">
      <w:bodyDiv w:val="1"/>
      <w:marLeft w:val="0"/>
      <w:marRight w:val="0"/>
      <w:marTop w:val="0"/>
      <w:marBottom w:val="0"/>
      <w:divBdr>
        <w:top w:val="none" w:sz="0" w:space="0" w:color="auto"/>
        <w:left w:val="none" w:sz="0" w:space="0" w:color="auto"/>
        <w:bottom w:val="none" w:sz="0" w:space="0" w:color="auto"/>
        <w:right w:val="none" w:sz="0" w:space="0" w:color="auto"/>
      </w:divBdr>
    </w:div>
    <w:div w:id="403645974">
      <w:bodyDiv w:val="1"/>
      <w:marLeft w:val="0"/>
      <w:marRight w:val="0"/>
      <w:marTop w:val="0"/>
      <w:marBottom w:val="0"/>
      <w:divBdr>
        <w:top w:val="none" w:sz="0" w:space="0" w:color="auto"/>
        <w:left w:val="none" w:sz="0" w:space="0" w:color="auto"/>
        <w:bottom w:val="none" w:sz="0" w:space="0" w:color="auto"/>
        <w:right w:val="none" w:sz="0" w:space="0" w:color="auto"/>
      </w:divBdr>
    </w:div>
    <w:div w:id="412820184">
      <w:bodyDiv w:val="1"/>
      <w:marLeft w:val="0"/>
      <w:marRight w:val="0"/>
      <w:marTop w:val="0"/>
      <w:marBottom w:val="0"/>
      <w:divBdr>
        <w:top w:val="none" w:sz="0" w:space="0" w:color="auto"/>
        <w:left w:val="none" w:sz="0" w:space="0" w:color="auto"/>
        <w:bottom w:val="none" w:sz="0" w:space="0" w:color="auto"/>
        <w:right w:val="none" w:sz="0" w:space="0" w:color="auto"/>
      </w:divBdr>
    </w:div>
    <w:div w:id="413085774">
      <w:bodyDiv w:val="1"/>
      <w:marLeft w:val="0"/>
      <w:marRight w:val="0"/>
      <w:marTop w:val="0"/>
      <w:marBottom w:val="0"/>
      <w:divBdr>
        <w:top w:val="none" w:sz="0" w:space="0" w:color="auto"/>
        <w:left w:val="none" w:sz="0" w:space="0" w:color="auto"/>
        <w:bottom w:val="none" w:sz="0" w:space="0" w:color="auto"/>
        <w:right w:val="none" w:sz="0" w:space="0" w:color="auto"/>
      </w:divBdr>
    </w:div>
    <w:div w:id="414253368">
      <w:bodyDiv w:val="1"/>
      <w:marLeft w:val="0"/>
      <w:marRight w:val="0"/>
      <w:marTop w:val="0"/>
      <w:marBottom w:val="0"/>
      <w:divBdr>
        <w:top w:val="none" w:sz="0" w:space="0" w:color="auto"/>
        <w:left w:val="none" w:sz="0" w:space="0" w:color="auto"/>
        <w:bottom w:val="none" w:sz="0" w:space="0" w:color="auto"/>
        <w:right w:val="none" w:sz="0" w:space="0" w:color="auto"/>
      </w:divBdr>
    </w:div>
    <w:div w:id="416288858">
      <w:bodyDiv w:val="1"/>
      <w:marLeft w:val="0"/>
      <w:marRight w:val="0"/>
      <w:marTop w:val="0"/>
      <w:marBottom w:val="0"/>
      <w:divBdr>
        <w:top w:val="none" w:sz="0" w:space="0" w:color="auto"/>
        <w:left w:val="none" w:sz="0" w:space="0" w:color="auto"/>
        <w:bottom w:val="none" w:sz="0" w:space="0" w:color="auto"/>
        <w:right w:val="none" w:sz="0" w:space="0" w:color="auto"/>
      </w:divBdr>
    </w:div>
    <w:div w:id="425151498">
      <w:bodyDiv w:val="1"/>
      <w:marLeft w:val="0"/>
      <w:marRight w:val="0"/>
      <w:marTop w:val="0"/>
      <w:marBottom w:val="0"/>
      <w:divBdr>
        <w:top w:val="none" w:sz="0" w:space="0" w:color="auto"/>
        <w:left w:val="none" w:sz="0" w:space="0" w:color="auto"/>
        <w:bottom w:val="none" w:sz="0" w:space="0" w:color="auto"/>
        <w:right w:val="none" w:sz="0" w:space="0" w:color="auto"/>
      </w:divBdr>
    </w:div>
    <w:div w:id="425343528">
      <w:bodyDiv w:val="1"/>
      <w:marLeft w:val="0"/>
      <w:marRight w:val="0"/>
      <w:marTop w:val="0"/>
      <w:marBottom w:val="0"/>
      <w:divBdr>
        <w:top w:val="none" w:sz="0" w:space="0" w:color="auto"/>
        <w:left w:val="none" w:sz="0" w:space="0" w:color="auto"/>
        <w:bottom w:val="none" w:sz="0" w:space="0" w:color="auto"/>
        <w:right w:val="none" w:sz="0" w:space="0" w:color="auto"/>
      </w:divBdr>
    </w:div>
    <w:div w:id="448429350">
      <w:bodyDiv w:val="1"/>
      <w:marLeft w:val="0"/>
      <w:marRight w:val="0"/>
      <w:marTop w:val="0"/>
      <w:marBottom w:val="0"/>
      <w:divBdr>
        <w:top w:val="none" w:sz="0" w:space="0" w:color="auto"/>
        <w:left w:val="none" w:sz="0" w:space="0" w:color="auto"/>
        <w:bottom w:val="none" w:sz="0" w:space="0" w:color="auto"/>
        <w:right w:val="none" w:sz="0" w:space="0" w:color="auto"/>
      </w:divBdr>
    </w:div>
    <w:div w:id="475948624">
      <w:bodyDiv w:val="1"/>
      <w:marLeft w:val="0"/>
      <w:marRight w:val="0"/>
      <w:marTop w:val="0"/>
      <w:marBottom w:val="0"/>
      <w:divBdr>
        <w:top w:val="none" w:sz="0" w:space="0" w:color="auto"/>
        <w:left w:val="none" w:sz="0" w:space="0" w:color="auto"/>
        <w:bottom w:val="none" w:sz="0" w:space="0" w:color="auto"/>
        <w:right w:val="none" w:sz="0" w:space="0" w:color="auto"/>
      </w:divBdr>
    </w:div>
    <w:div w:id="487093588">
      <w:bodyDiv w:val="1"/>
      <w:marLeft w:val="0"/>
      <w:marRight w:val="0"/>
      <w:marTop w:val="0"/>
      <w:marBottom w:val="0"/>
      <w:divBdr>
        <w:top w:val="none" w:sz="0" w:space="0" w:color="auto"/>
        <w:left w:val="none" w:sz="0" w:space="0" w:color="auto"/>
        <w:bottom w:val="none" w:sz="0" w:space="0" w:color="auto"/>
        <w:right w:val="none" w:sz="0" w:space="0" w:color="auto"/>
      </w:divBdr>
    </w:div>
    <w:div w:id="490608605">
      <w:bodyDiv w:val="1"/>
      <w:marLeft w:val="0"/>
      <w:marRight w:val="0"/>
      <w:marTop w:val="0"/>
      <w:marBottom w:val="0"/>
      <w:divBdr>
        <w:top w:val="none" w:sz="0" w:space="0" w:color="auto"/>
        <w:left w:val="none" w:sz="0" w:space="0" w:color="auto"/>
        <w:bottom w:val="none" w:sz="0" w:space="0" w:color="auto"/>
        <w:right w:val="none" w:sz="0" w:space="0" w:color="auto"/>
      </w:divBdr>
    </w:div>
    <w:div w:id="509485496">
      <w:bodyDiv w:val="1"/>
      <w:marLeft w:val="0"/>
      <w:marRight w:val="0"/>
      <w:marTop w:val="0"/>
      <w:marBottom w:val="0"/>
      <w:divBdr>
        <w:top w:val="none" w:sz="0" w:space="0" w:color="auto"/>
        <w:left w:val="none" w:sz="0" w:space="0" w:color="auto"/>
        <w:bottom w:val="none" w:sz="0" w:space="0" w:color="auto"/>
        <w:right w:val="none" w:sz="0" w:space="0" w:color="auto"/>
      </w:divBdr>
    </w:div>
    <w:div w:id="510218653">
      <w:bodyDiv w:val="1"/>
      <w:marLeft w:val="0"/>
      <w:marRight w:val="0"/>
      <w:marTop w:val="0"/>
      <w:marBottom w:val="0"/>
      <w:divBdr>
        <w:top w:val="none" w:sz="0" w:space="0" w:color="auto"/>
        <w:left w:val="none" w:sz="0" w:space="0" w:color="auto"/>
        <w:bottom w:val="none" w:sz="0" w:space="0" w:color="auto"/>
        <w:right w:val="none" w:sz="0" w:space="0" w:color="auto"/>
      </w:divBdr>
    </w:div>
    <w:div w:id="521477458">
      <w:bodyDiv w:val="1"/>
      <w:marLeft w:val="0"/>
      <w:marRight w:val="0"/>
      <w:marTop w:val="0"/>
      <w:marBottom w:val="0"/>
      <w:divBdr>
        <w:top w:val="none" w:sz="0" w:space="0" w:color="auto"/>
        <w:left w:val="none" w:sz="0" w:space="0" w:color="auto"/>
        <w:bottom w:val="none" w:sz="0" w:space="0" w:color="auto"/>
        <w:right w:val="none" w:sz="0" w:space="0" w:color="auto"/>
      </w:divBdr>
      <w:divsChild>
        <w:div w:id="1201360799">
          <w:marLeft w:val="0"/>
          <w:marRight w:val="0"/>
          <w:marTop w:val="0"/>
          <w:marBottom w:val="0"/>
          <w:divBdr>
            <w:top w:val="none" w:sz="0" w:space="0" w:color="auto"/>
            <w:left w:val="none" w:sz="0" w:space="0" w:color="auto"/>
            <w:bottom w:val="none" w:sz="0" w:space="0" w:color="auto"/>
            <w:right w:val="none" w:sz="0" w:space="0" w:color="auto"/>
          </w:divBdr>
          <w:divsChild>
            <w:div w:id="1619144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6552981">
      <w:bodyDiv w:val="1"/>
      <w:marLeft w:val="0"/>
      <w:marRight w:val="0"/>
      <w:marTop w:val="0"/>
      <w:marBottom w:val="0"/>
      <w:divBdr>
        <w:top w:val="none" w:sz="0" w:space="0" w:color="auto"/>
        <w:left w:val="none" w:sz="0" w:space="0" w:color="auto"/>
        <w:bottom w:val="none" w:sz="0" w:space="0" w:color="auto"/>
        <w:right w:val="none" w:sz="0" w:space="0" w:color="auto"/>
      </w:divBdr>
    </w:div>
    <w:div w:id="565072974">
      <w:bodyDiv w:val="1"/>
      <w:marLeft w:val="0"/>
      <w:marRight w:val="0"/>
      <w:marTop w:val="0"/>
      <w:marBottom w:val="0"/>
      <w:divBdr>
        <w:top w:val="none" w:sz="0" w:space="0" w:color="auto"/>
        <w:left w:val="none" w:sz="0" w:space="0" w:color="auto"/>
        <w:bottom w:val="none" w:sz="0" w:space="0" w:color="auto"/>
        <w:right w:val="none" w:sz="0" w:space="0" w:color="auto"/>
      </w:divBdr>
    </w:div>
    <w:div w:id="569848729">
      <w:bodyDiv w:val="1"/>
      <w:marLeft w:val="0"/>
      <w:marRight w:val="0"/>
      <w:marTop w:val="0"/>
      <w:marBottom w:val="0"/>
      <w:divBdr>
        <w:top w:val="none" w:sz="0" w:space="0" w:color="auto"/>
        <w:left w:val="none" w:sz="0" w:space="0" w:color="auto"/>
        <w:bottom w:val="none" w:sz="0" w:space="0" w:color="auto"/>
        <w:right w:val="none" w:sz="0" w:space="0" w:color="auto"/>
      </w:divBdr>
    </w:div>
    <w:div w:id="572467827">
      <w:bodyDiv w:val="1"/>
      <w:marLeft w:val="0"/>
      <w:marRight w:val="0"/>
      <w:marTop w:val="0"/>
      <w:marBottom w:val="0"/>
      <w:divBdr>
        <w:top w:val="none" w:sz="0" w:space="0" w:color="auto"/>
        <w:left w:val="none" w:sz="0" w:space="0" w:color="auto"/>
        <w:bottom w:val="none" w:sz="0" w:space="0" w:color="auto"/>
        <w:right w:val="none" w:sz="0" w:space="0" w:color="auto"/>
      </w:divBdr>
    </w:div>
    <w:div w:id="574825369">
      <w:bodyDiv w:val="1"/>
      <w:marLeft w:val="0"/>
      <w:marRight w:val="0"/>
      <w:marTop w:val="0"/>
      <w:marBottom w:val="0"/>
      <w:divBdr>
        <w:top w:val="none" w:sz="0" w:space="0" w:color="auto"/>
        <w:left w:val="none" w:sz="0" w:space="0" w:color="auto"/>
        <w:bottom w:val="none" w:sz="0" w:space="0" w:color="auto"/>
        <w:right w:val="none" w:sz="0" w:space="0" w:color="auto"/>
      </w:divBdr>
    </w:div>
    <w:div w:id="575438322">
      <w:bodyDiv w:val="1"/>
      <w:marLeft w:val="0"/>
      <w:marRight w:val="0"/>
      <w:marTop w:val="0"/>
      <w:marBottom w:val="0"/>
      <w:divBdr>
        <w:top w:val="none" w:sz="0" w:space="0" w:color="auto"/>
        <w:left w:val="none" w:sz="0" w:space="0" w:color="auto"/>
        <w:bottom w:val="none" w:sz="0" w:space="0" w:color="auto"/>
        <w:right w:val="none" w:sz="0" w:space="0" w:color="auto"/>
      </w:divBdr>
    </w:div>
    <w:div w:id="589122095">
      <w:bodyDiv w:val="1"/>
      <w:marLeft w:val="0"/>
      <w:marRight w:val="0"/>
      <w:marTop w:val="0"/>
      <w:marBottom w:val="0"/>
      <w:divBdr>
        <w:top w:val="none" w:sz="0" w:space="0" w:color="auto"/>
        <w:left w:val="none" w:sz="0" w:space="0" w:color="auto"/>
        <w:bottom w:val="none" w:sz="0" w:space="0" w:color="auto"/>
        <w:right w:val="none" w:sz="0" w:space="0" w:color="auto"/>
      </w:divBdr>
    </w:div>
    <w:div w:id="590554467">
      <w:bodyDiv w:val="1"/>
      <w:marLeft w:val="0"/>
      <w:marRight w:val="0"/>
      <w:marTop w:val="0"/>
      <w:marBottom w:val="0"/>
      <w:divBdr>
        <w:top w:val="none" w:sz="0" w:space="0" w:color="auto"/>
        <w:left w:val="none" w:sz="0" w:space="0" w:color="auto"/>
        <w:bottom w:val="none" w:sz="0" w:space="0" w:color="auto"/>
        <w:right w:val="none" w:sz="0" w:space="0" w:color="auto"/>
      </w:divBdr>
    </w:div>
    <w:div w:id="595791673">
      <w:bodyDiv w:val="1"/>
      <w:marLeft w:val="0"/>
      <w:marRight w:val="0"/>
      <w:marTop w:val="0"/>
      <w:marBottom w:val="0"/>
      <w:divBdr>
        <w:top w:val="none" w:sz="0" w:space="0" w:color="auto"/>
        <w:left w:val="none" w:sz="0" w:space="0" w:color="auto"/>
        <w:bottom w:val="none" w:sz="0" w:space="0" w:color="auto"/>
        <w:right w:val="none" w:sz="0" w:space="0" w:color="auto"/>
      </w:divBdr>
    </w:div>
    <w:div w:id="606692714">
      <w:bodyDiv w:val="1"/>
      <w:marLeft w:val="0"/>
      <w:marRight w:val="0"/>
      <w:marTop w:val="0"/>
      <w:marBottom w:val="0"/>
      <w:divBdr>
        <w:top w:val="none" w:sz="0" w:space="0" w:color="auto"/>
        <w:left w:val="none" w:sz="0" w:space="0" w:color="auto"/>
        <w:bottom w:val="none" w:sz="0" w:space="0" w:color="auto"/>
        <w:right w:val="none" w:sz="0" w:space="0" w:color="auto"/>
      </w:divBdr>
    </w:div>
    <w:div w:id="609749824">
      <w:bodyDiv w:val="1"/>
      <w:marLeft w:val="0"/>
      <w:marRight w:val="0"/>
      <w:marTop w:val="0"/>
      <w:marBottom w:val="0"/>
      <w:divBdr>
        <w:top w:val="none" w:sz="0" w:space="0" w:color="auto"/>
        <w:left w:val="none" w:sz="0" w:space="0" w:color="auto"/>
        <w:bottom w:val="none" w:sz="0" w:space="0" w:color="auto"/>
        <w:right w:val="none" w:sz="0" w:space="0" w:color="auto"/>
      </w:divBdr>
    </w:div>
    <w:div w:id="639385442">
      <w:bodyDiv w:val="1"/>
      <w:marLeft w:val="0"/>
      <w:marRight w:val="0"/>
      <w:marTop w:val="0"/>
      <w:marBottom w:val="0"/>
      <w:divBdr>
        <w:top w:val="none" w:sz="0" w:space="0" w:color="auto"/>
        <w:left w:val="none" w:sz="0" w:space="0" w:color="auto"/>
        <w:bottom w:val="none" w:sz="0" w:space="0" w:color="auto"/>
        <w:right w:val="none" w:sz="0" w:space="0" w:color="auto"/>
      </w:divBdr>
    </w:div>
    <w:div w:id="640113455">
      <w:bodyDiv w:val="1"/>
      <w:marLeft w:val="0"/>
      <w:marRight w:val="0"/>
      <w:marTop w:val="0"/>
      <w:marBottom w:val="0"/>
      <w:divBdr>
        <w:top w:val="none" w:sz="0" w:space="0" w:color="auto"/>
        <w:left w:val="none" w:sz="0" w:space="0" w:color="auto"/>
        <w:bottom w:val="none" w:sz="0" w:space="0" w:color="auto"/>
        <w:right w:val="none" w:sz="0" w:space="0" w:color="auto"/>
      </w:divBdr>
    </w:div>
    <w:div w:id="647830576">
      <w:bodyDiv w:val="1"/>
      <w:marLeft w:val="0"/>
      <w:marRight w:val="0"/>
      <w:marTop w:val="0"/>
      <w:marBottom w:val="0"/>
      <w:divBdr>
        <w:top w:val="none" w:sz="0" w:space="0" w:color="auto"/>
        <w:left w:val="none" w:sz="0" w:space="0" w:color="auto"/>
        <w:bottom w:val="none" w:sz="0" w:space="0" w:color="auto"/>
        <w:right w:val="none" w:sz="0" w:space="0" w:color="auto"/>
      </w:divBdr>
    </w:div>
    <w:div w:id="648099193">
      <w:bodyDiv w:val="1"/>
      <w:marLeft w:val="0"/>
      <w:marRight w:val="0"/>
      <w:marTop w:val="0"/>
      <w:marBottom w:val="0"/>
      <w:divBdr>
        <w:top w:val="none" w:sz="0" w:space="0" w:color="auto"/>
        <w:left w:val="none" w:sz="0" w:space="0" w:color="auto"/>
        <w:bottom w:val="none" w:sz="0" w:space="0" w:color="auto"/>
        <w:right w:val="none" w:sz="0" w:space="0" w:color="auto"/>
      </w:divBdr>
    </w:div>
    <w:div w:id="669524926">
      <w:bodyDiv w:val="1"/>
      <w:marLeft w:val="0"/>
      <w:marRight w:val="0"/>
      <w:marTop w:val="0"/>
      <w:marBottom w:val="0"/>
      <w:divBdr>
        <w:top w:val="none" w:sz="0" w:space="0" w:color="auto"/>
        <w:left w:val="none" w:sz="0" w:space="0" w:color="auto"/>
        <w:bottom w:val="none" w:sz="0" w:space="0" w:color="auto"/>
        <w:right w:val="none" w:sz="0" w:space="0" w:color="auto"/>
      </w:divBdr>
    </w:div>
    <w:div w:id="675807924">
      <w:bodyDiv w:val="1"/>
      <w:marLeft w:val="0"/>
      <w:marRight w:val="0"/>
      <w:marTop w:val="0"/>
      <w:marBottom w:val="0"/>
      <w:divBdr>
        <w:top w:val="none" w:sz="0" w:space="0" w:color="auto"/>
        <w:left w:val="none" w:sz="0" w:space="0" w:color="auto"/>
        <w:bottom w:val="none" w:sz="0" w:space="0" w:color="auto"/>
        <w:right w:val="none" w:sz="0" w:space="0" w:color="auto"/>
      </w:divBdr>
      <w:divsChild>
        <w:div w:id="206675659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76346416">
      <w:bodyDiv w:val="1"/>
      <w:marLeft w:val="0"/>
      <w:marRight w:val="0"/>
      <w:marTop w:val="0"/>
      <w:marBottom w:val="0"/>
      <w:divBdr>
        <w:top w:val="none" w:sz="0" w:space="0" w:color="auto"/>
        <w:left w:val="none" w:sz="0" w:space="0" w:color="auto"/>
        <w:bottom w:val="none" w:sz="0" w:space="0" w:color="auto"/>
        <w:right w:val="none" w:sz="0" w:space="0" w:color="auto"/>
      </w:divBdr>
    </w:div>
    <w:div w:id="694230560">
      <w:bodyDiv w:val="1"/>
      <w:marLeft w:val="0"/>
      <w:marRight w:val="0"/>
      <w:marTop w:val="0"/>
      <w:marBottom w:val="0"/>
      <w:divBdr>
        <w:top w:val="none" w:sz="0" w:space="0" w:color="auto"/>
        <w:left w:val="none" w:sz="0" w:space="0" w:color="auto"/>
        <w:bottom w:val="none" w:sz="0" w:space="0" w:color="auto"/>
        <w:right w:val="none" w:sz="0" w:space="0" w:color="auto"/>
      </w:divBdr>
      <w:divsChild>
        <w:div w:id="2099208543">
          <w:marLeft w:val="0"/>
          <w:marRight w:val="0"/>
          <w:marTop w:val="0"/>
          <w:marBottom w:val="0"/>
          <w:divBdr>
            <w:top w:val="none" w:sz="0" w:space="0" w:color="auto"/>
            <w:left w:val="none" w:sz="0" w:space="0" w:color="auto"/>
            <w:bottom w:val="none" w:sz="0" w:space="0" w:color="auto"/>
            <w:right w:val="none" w:sz="0" w:space="0" w:color="auto"/>
          </w:divBdr>
        </w:div>
      </w:divsChild>
    </w:div>
    <w:div w:id="703405127">
      <w:bodyDiv w:val="1"/>
      <w:marLeft w:val="0"/>
      <w:marRight w:val="0"/>
      <w:marTop w:val="0"/>
      <w:marBottom w:val="0"/>
      <w:divBdr>
        <w:top w:val="none" w:sz="0" w:space="0" w:color="auto"/>
        <w:left w:val="none" w:sz="0" w:space="0" w:color="auto"/>
        <w:bottom w:val="none" w:sz="0" w:space="0" w:color="auto"/>
        <w:right w:val="none" w:sz="0" w:space="0" w:color="auto"/>
      </w:divBdr>
    </w:div>
    <w:div w:id="712117308">
      <w:bodyDiv w:val="1"/>
      <w:marLeft w:val="0"/>
      <w:marRight w:val="0"/>
      <w:marTop w:val="0"/>
      <w:marBottom w:val="0"/>
      <w:divBdr>
        <w:top w:val="none" w:sz="0" w:space="0" w:color="auto"/>
        <w:left w:val="none" w:sz="0" w:space="0" w:color="auto"/>
        <w:bottom w:val="none" w:sz="0" w:space="0" w:color="auto"/>
        <w:right w:val="none" w:sz="0" w:space="0" w:color="auto"/>
      </w:divBdr>
    </w:div>
    <w:div w:id="718744896">
      <w:bodyDiv w:val="1"/>
      <w:marLeft w:val="0"/>
      <w:marRight w:val="0"/>
      <w:marTop w:val="0"/>
      <w:marBottom w:val="0"/>
      <w:divBdr>
        <w:top w:val="none" w:sz="0" w:space="0" w:color="auto"/>
        <w:left w:val="none" w:sz="0" w:space="0" w:color="auto"/>
        <w:bottom w:val="none" w:sz="0" w:space="0" w:color="auto"/>
        <w:right w:val="none" w:sz="0" w:space="0" w:color="auto"/>
      </w:divBdr>
    </w:div>
    <w:div w:id="738098009">
      <w:bodyDiv w:val="1"/>
      <w:marLeft w:val="0"/>
      <w:marRight w:val="0"/>
      <w:marTop w:val="0"/>
      <w:marBottom w:val="0"/>
      <w:divBdr>
        <w:top w:val="none" w:sz="0" w:space="0" w:color="auto"/>
        <w:left w:val="none" w:sz="0" w:space="0" w:color="auto"/>
        <w:bottom w:val="none" w:sz="0" w:space="0" w:color="auto"/>
        <w:right w:val="none" w:sz="0" w:space="0" w:color="auto"/>
      </w:divBdr>
    </w:div>
    <w:div w:id="739015179">
      <w:bodyDiv w:val="1"/>
      <w:marLeft w:val="0"/>
      <w:marRight w:val="0"/>
      <w:marTop w:val="0"/>
      <w:marBottom w:val="0"/>
      <w:divBdr>
        <w:top w:val="none" w:sz="0" w:space="0" w:color="auto"/>
        <w:left w:val="none" w:sz="0" w:space="0" w:color="auto"/>
        <w:bottom w:val="none" w:sz="0" w:space="0" w:color="auto"/>
        <w:right w:val="none" w:sz="0" w:space="0" w:color="auto"/>
      </w:divBdr>
    </w:div>
    <w:div w:id="755177369">
      <w:bodyDiv w:val="1"/>
      <w:marLeft w:val="0"/>
      <w:marRight w:val="0"/>
      <w:marTop w:val="0"/>
      <w:marBottom w:val="0"/>
      <w:divBdr>
        <w:top w:val="none" w:sz="0" w:space="0" w:color="auto"/>
        <w:left w:val="none" w:sz="0" w:space="0" w:color="auto"/>
        <w:bottom w:val="none" w:sz="0" w:space="0" w:color="auto"/>
        <w:right w:val="none" w:sz="0" w:space="0" w:color="auto"/>
      </w:divBdr>
    </w:div>
    <w:div w:id="762846276">
      <w:bodyDiv w:val="1"/>
      <w:marLeft w:val="0"/>
      <w:marRight w:val="0"/>
      <w:marTop w:val="0"/>
      <w:marBottom w:val="0"/>
      <w:divBdr>
        <w:top w:val="none" w:sz="0" w:space="0" w:color="auto"/>
        <w:left w:val="none" w:sz="0" w:space="0" w:color="auto"/>
        <w:bottom w:val="none" w:sz="0" w:space="0" w:color="auto"/>
        <w:right w:val="none" w:sz="0" w:space="0" w:color="auto"/>
      </w:divBdr>
      <w:divsChild>
        <w:div w:id="1051417728">
          <w:marLeft w:val="0"/>
          <w:marRight w:val="0"/>
          <w:marTop w:val="0"/>
          <w:marBottom w:val="0"/>
          <w:divBdr>
            <w:top w:val="none" w:sz="0" w:space="0" w:color="auto"/>
            <w:left w:val="none" w:sz="0" w:space="0" w:color="auto"/>
            <w:bottom w:val="none" w:sz="0" w:space="0" w:color="auto"/>
            <w:right w:val="none" w:sz="0" w:space="0" w:color="auto"/>
          </w:divBdr>
          <w:divsChild>
            <w:div w:id="78797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513245">
      <w:bodyDiv w:val="1"/>
      <w:marLeft w:val="0"/>
      <w:marRight w:val="0"/>
      <w:marTop w:val="0"/>
      <w:marBottom w:val="0"/>
      <w:divBdr>
        <w:top w:val="none" w:sz="0" w:space="0" w:color="auto"/>
        <w:left w:val="none" w:sz="0" w:space="0" w:color="auto"/>
        <w:bottom w:val="none" w:sz="0" w:space="0" w:color="auto"/>
        <w:right w:val="none" w:sz="0" w:space="0" w:color="auto"/>
      </w:divBdr>
    </w:div>
    <w:div w:id="774331083">
      <w:bodyDiv w:val="1"/>
      <w:marLeft w:val="0"/>
      <w:marRight w:val="0"/>
      <w:marTop w:val="0"/>
      <w:marBottom w:val="0"/>
      <w:divBdr>
        <w:top w:val="none" w:sz="0" w:space="0" w:color="auto"/>
        <w:left w:val="none" w:sz="0" w:space="0" w:color="auto"/>
        <w:bottom w:val="none" w:sz="0" w:space="0" w:color="auto"/>
        <w:right w:val="none" w:sz="0" w:space="0" w:color="auto"/>
      </w:divBdr>
      <w:divsChild>
        <w:div w:id="94604312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76825809">
      <w:bodyDiv w:val="1"/>
      <w:marLeft w:val="0"/>
      <w:marRight w:val="0"/>
      <w:marTop w:val="0"/>
      <w:marBottom w:val="0"/>
      <w:divBdr>
        <w:top w:val="none" w:sz="0" w:space="0" w:color="auto"/>
        <w:left w:val="none" w:sz="0" w:space="0" w:color="auto"/>
        <w:bottom w:val="none" w:sz="0" w:space="0" w:color="auto"/>
        <w:right w:val="none" w:sz="0" w:space="0" w:color="auto"/>
      </w:divBdr>
    </w:div>
    <w:div w:id="782461429">
      <w:bodyDiv w:val="1"/>
      <w:marLeft w:val="0"/>
      <w:marRight w:val="0"/>
      <w:marTop w:val="0"/>
      <w:marBottom w:val="0"/>
      <w:divBdr>
        <w:top w:val="none" w:sz="0" w:space="0" w:color="auto"/>
        <w:left w:val="none" w:sz="0" w:space="0" w:color="auto"/>
        <w:bottom w:val="none" w:sz="0" w:space="0" w:color="auto"/>
        <w:right w:val="none" w:sz="0" w:space="0" w:color="auto"/>
      </w:divBdr>
    </w:div>
    <w:div w:id="785199482">
      <w:bodyDiv w:val="1"/>
      <w:marLeft w:val="0"/>
      <w:marRight w:val="0"/>
      <w:marTop w:val="0"/>
      <w:marBottom w:val="0"/>
      <w:divBdr>
        <w:top w:val="none" w:sz="0" w:space="0" w:color="auto"/>
        <w:left w:val="none" w:sz="0" w:space="0" w:color="auto"/>
        <w:bottom w:val="none" w:sz="0" w:space="0" w:color="auto"/>
        <w:right w:val="none" w:sz="0" w:space="0" w:color="auto"/>
      </w:divBdr>
    </w:div>
    <w:div w:id="786974596">
      <w:bodyDiv w:val="1"/>
      <w:marLeft w:val="0"/>
      <w:marRight w:val="0"/>
      <w:marTop w:val="0"/>
      <w:marBottom w:val="0"/>
      <w:divBdr>
        <w:top w:val="none" w:sz="0" w:space="0" w:color="auto"/>
        <w:left w:val="none" w:sz="0" w:space="0" w:color="auto"/>
        <w:bottom w:val="none" w:sz="0" w:space="0" w:color="auto"/>
        <w:right w:val="none" w:sz="0" w:space="0" w:color="auto"/>
      </w:divBdr>
    </w:div>
    <w:div w:id="788938654">
      <w:bodyDiv w:val="1"/>
      <w:marLeft w:val="0"/>
      <w:marRight w:val="0"/>
      <w:marTop w:val="0"/>
      <w:marBottom w:val="0"/>
      <w:divBdr>
        <w:top w:val="none" w:sz="0" w:space="0" w:color="auto"/>
        <w:left w:val="none" w:sz="0" w:space="0" w:color="auto"/>
        <w:bottom w:val="none" w:sz="0" w:space="0" w:color="auto"/>
        <w:right w:val="none" w:sz="0" w:space="0" w:color="auto"/>
      </w:divBdr>
    </w:div>
    <w:div w:id="793404239">
      <w:bodyDiv w:val="1"/>
      <w:marLeft w:val="0"/>
      <w:marRight w:val="0"/>
      <w:marTop w:val="0"/>
      <w:marBottom w:val="0"/>
      <w:divBdr>
        <w:top w:val="none" w:sz="0" w:space="0" w:color="auto"/>
        <w:left w:val="none" w:sz="0" w:space="0" w:color="auto"/>
        <w:bottom w:val="none" w:sz="0" w:space="0" w:color="auto"/>
        <w:right w:val="none" w:sz="0" w:space="0" w:color="auto"/>
      </w:divBdr>
    </w:div>
    <w:div w:id="798913377">
      <w:bodyDiv w:val="1"/>
      <w:marLeft w:val="0"/>
      <w:marRight w:val="0"/>
      <w:marTop w:val="0"/>
      <w:marBottom w:val="0"/>
      <w:divBdr>
        <w:top w:val="none" w:sz="0" w:space="0" w:color="auto"/>
        <w:left w:val="none" w:sz="0" w:space="0" w:color="auto"/>
        <w:bottom w:val="none" w:sz="0" w:space="0" w:color="auto"/>
        <w:right w:val="none" w:sz="0" w:space="0" w:color="auto"/>
      </w:divBdr>
    </w:div>
    <w:div w:id="806699354">
      <w:bodyDiv w:val="1"/>
      <w:marLeft w:val="0"/>
      <w:marRight w:val="0"/>
      <w:marTop w:val="0"/>
      <w:marBottom w:val="0"/>
      <w:divBdr>
        <w:top w:val="none" w:sz="0" w:space="0" w:color="auto"/>
        <w:left w:val="none" w:sz="0" w:space="0" w:color="auto"/>
        <w:bottom w:val="none" w:sz="0" w:space="0" w:color="auto"/>
        <w:right w:val="none" w:sz="0" w:space="0" w:color="auto"/>
      </w:divBdr>
    </w:div>
    <w:div w:id="807095096">
      <w:bodyDiv w:val="1"/>
      <w:marLeft w:val="0"/>
      <w:marRight w:val="0"/>
      <w:marTop w:val="0"/>
      <w:marBottom w:val="0"/>
      <w:divBdr>
        <w:top w:val="none" w:sz="0" w:space="0" w:color="auto"/>
        <w:left w:val="none" w:sz="0" w:space="0" w:color="auto"/>
        <w:bottom w:val="none" w:sz="0" w:space="0" w:color="auto"/>
        <w:right w:val="none" w:sz="0" w:space="0" w:color="auto"/>
      </w:divBdr>
    </w:div>
    <w:div w:id="808282074">
      <w:bodyDiv w:val="1"/>
      <w:marLeft w:val="0"/>
      <w:marRight w:val="0"/>
      <w:marTop w:val="0"/>
      <w:marBottom w:val="0"/>
      <w:divBdr>
        <w:top w:val="none" w:sz="0" w:space="0" w:color="auto"/>
        <w:left w:val="none" w:sz="0" w:space="0" w:color="auto"/>
        <w:bottom w:val="none" w:sz="0" w:space="0" w:color="auto"/>
        <w:right w:val="none" w:sz="0" w:space="0" w:color="auto"/>
      </w:divBdr>
    </w:div>
    <w:div w:id="816148260">
      <w:bodyDiv w:val="1"/>
      <w:marLeft w:val="0"/>
      <w:marRight w:val="0"/>
      <w:marTop w:val="0"/>
      <w:marBottom w:val="0"/>
      <w:divBdr>
        <w:top w:val="none" w:sz="0" w:space="0" w:color="auto"/>
        <w:left w:val="none" w:sz="0" w:space="0" w:color="auto"/>
        <w:bottom w:val="none" w:sz="0" w:space="0" w:color="auto"/>
        <w:right w:val="none" w:sz="0" w:space="0" w:color="auto"/>
      </w:divBdr>
      <w:divsChild>
        <w:div w:id="6068132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29833372">
      <w:bodyDiv w:val="1"/>
      <w:marLeft w:val="0"/>
      <w:marRight w:val="0"/>
      <w:marTop w:val="0"/>
      <w:marBottom w:val="0"/>
      <w:divBdr>
        <w:top w:val="none" w:sz="0" w:space="0" w:color="auto"/>
        <w:left w:val="none" w:sz="0" w:space="0" w:color="auto"/>
        <w:bottom w:val="none" w:sz="0" w:space="0" w:color="auto"/>
        <w:right w:val="none" w:sz="0" w:space="0" w:color="auto"/>
      </w:divBdr>
    </w:div>
    <w:div w:id="830295600">
      <w:bodyDiv w:val="1"/>
      <w:marLeft w:val="0"/>
      <w:marRight w:val="0"/>
      <w:marTop w:val="0"/>
      <w:marBottom w:val="0"/>
      <w:divBdr>
        <w:top w:val="none" w:sz="0" w:space="0" w:color="auto"/>
        <w:left w:val="none" w:sz="0" w:space="0" w:color="auto"/>
        <w:bottom w:val="none" w:sz="0" w:space="0" w:color="auto"/>
        <w:right w:val="none" w:sz="0" w:space="0" w:color="auto"/>
      </w:divBdr>
    </w:div>
    <w:div w:id="840317172">
      <w:bodyDiv w:val="1"/>
      <w:marLeft w:val="0"/>
      <w:marRight w:val="0"/>
      <w:marTop w:val="0"/>
      <w:marBottom w:val="0"/>
      <w:divBdr>
        <w:top w:val="none" w:sz="0" w:space="0" w:color="auto"/>
        <w:left w:val="none" w:sz="0" w:space="0" w:color="auto"/>
        <w:bottom w:val="none" w:sz="0" w:space="0" w:color="auto"/>
        <w:right w:val="none" w:sz="0" w:space="0" w:color="auto"/>
      </w:divBdr>
    </w:div>
    <w:div w:id="872771869">
      <w:bodyDiv w:val="1"/>
      <w:marLeft w:val="0"/>
      <w:marRight w:val="0"/>
      <w:marTop w:val="0"/>
      <w:marBottom w:val="0"/>
      <w:divBdr>
        <w:top w:val="none" w:sz="0" w:space="0" w:color="auto"/>
        <w:left w:val="none" w:sz="0" w:space="0" w:color="auto"/>
        <w:bottom w:val="none" w:sz="0" w:space="0" w:color="auto"/>
        <w:right w:val="none" w:sz="0" w:space="0" w:color="auto"/>
      </w:divBdr>
    </w:div>
    <w:div w:id="874467150">
      <w:bodyDiv w:val="1"/>
      <w:marLeft w:val="0"/>
      <w:marRight w:val="0"/>
      <w:marTop w:val="0"/>
      <w:marBottom w:val="0"/>
      <w:divBdr>
        <w:top w:val="none" w:sz="0" w:space="0" w:color="auto"/>
        <w:left w:val="none" w:sz="0" w:space="0" w:color="auto"/>
        <w:bottom w:val="none" w:sz="0" w:space="0" w:color="auto"/>
        <w:right w:val="none" w:sz="0" w:space="0" w:color="auto"/>
      </w:divBdr>
    </w:div>
    <w:div w:id="877592937">
      <w:bodyDiv w:val="1"/>
      <w:marLeft w:val="0"/>
      <w:marRight w:val="0"/>
      <w:marTop w:val="0"/>
      <w:marBottom w:val="0"/>
      <w:divBdr>
        <w:top w:val="none" w:sz="0" w:space="0" w:color="auto"/>
        <w:left w:val="none" w:sz="0" w:space="0" w:color="auto"/>
        <w:bottom w:val="none" w:sz="0" w:space="0" w:color="auto"/>
        <w:right w:val="none" w:sz="0" w:space="0" w:color="auto"/>
      </w:divBdr>
    </w:div>
    <w:div w:id="956106934">
      <w:bodyDiv w:val="1"/>
      <w:marLeft w:val="0"/>
      <w:marRight w:val="0"/>
      <w:marTop w:val="0"/>
      <w:marBottom w:val="0"/>
      <w:divBdr>
        <w:top w:val="none" w:sz="0" w:space="0" w:color="auto"/>
        <w:left w:val="none" w:sz="0" w:space="0" w:color="auto"/>
        <w:bottom w:val="none" w:sz="0" w:space="0" w:color="auto"/>
        <w:right w:val="none" w:sz="0" w:space="0" w:color="auto"/>
      </w:divBdr>
    </w:div>
    <w:div w:id="956450383">
      <w:bodyDiv w:val="1"/>
      <w:marLeft w:val="0"/>
      <w:marRight w:val="0"/>
      <w:marTop w:val="0"/>
      <w:marBottom w:val="0"/>
      <w:divBdr>
        <w:top w:val="none" w:sz="0" w:space="0" w:color="auto"/>
        <w:left w:val="none" w:sz="0" w:space="0" w:color="auto"/>
        <w:bottom w:val="none" w:sz="0" w:space="0" w:color="auto"/>
        <w:right w:val="none" w:sz="0" w:space="0" w:color="auto"/>
      </w:divBdr>
    </w:div>
    <w:div w:id="967319612">
      <w:bodyDiv w:val="1"/>
      <w:marLeft w:val="0"/>
      <w:marRight w:val="0"/>
      <w:marTop w:val="0"/>
      <w:marBottom w:val="0"/>
      <w:divBdr>
        <w:top w:val="none" w:sz="0" w:space="0" w:color="auto"/>
        <w:left w:val="none" w:sz="0" w:space="0" w:color="auto"/>
        <w:bottom w:val="none" w:sz="0" w:space="0" w:color="auto"/>
        <w:right w:val="none" w:sz="0" w:space="0" w:color="auto"/>
      </w:divBdr>
    </w:div>
    <w:div w:id="976758960">
      <w:bodyDiv w:val="1"/>
      <w:marLeft w:val="0"/>
      <w:marRight w:val="0"/>
      <w:marTop w:val="0"/>
      <w:marBottom w:val="0"/>
      <w:divBdr>
        <w:top w:val="none" w:sz="0" w:space="0" w:color="auto"/>
        <w:left w:val="none" w:sz="0" w:space="0" w:color="auto"/>
        <w:bottom w:val="none" w:sz="0" w:space="0" w:color="auto"/>
        <w:right w:val="none" w:sz="0" w:space="0" w:color="auto"/>
      </w:divBdr>
    </w:div>
    <w:div w:id="978341126">
      <w:bodyDiv w:val="1"/>
      <w:marLeft w:val="0"/>
      <w:marRight w:val="0"/>
      <w:marTop w:val="0"/>
      <w:marBottom w:val="0"/>
      <w:divBdr>
        <w:top w:val="none" w:sz="0" w:space="0" w:color="auto"/>
        <w:left w:val="none" w:sz="0" w:space="0" w:color="auto"/>
        <w:bottom w:val="none" w:sz="0" w:space="0" w:color="auto"/>
        <w:right w:val="none" w:sz="0" w:space="0" w:color="auto"/>
      </w:divBdr>
    </w:div>
    <w:div w:id="979380246">
      <w:bodyDiv w:val="1"/>
      <w:marLeft w:val="0"/>
      <w:marRight w:val="0"/>
      <w:marTop w:val="0"/>
      <w:marBottom w:val="0"/>
      <w:divBdr>
        <w:top w:val="none" w:sz="0" w:space="0" w:color="auto"/>
        <w:left w:val="none" w:sz="0" w:space="0" w:color="auto"/>
        <w:bottom w:val="none" w:sz="0" w:space="0" w:color="auto"/>
        <w:right w:val="none" w:sz="0" w:space="0" w:color="auto"/>
      </w:divBdr>
    </w:div>
    <w:div w:id="983000035">
      <w:bodyDiv w:val="1"/>
      <w:marLeft w:val="0"/>
      <w:marRight w:val="0"/>
      <w:marTop w:val="0"/>
      <w:marBottom w:val="0"/>
      <w:divBdr>
        <w:top w:val="none" w:sz="0" w:space="0" w:color="auto"/>
        <w:left w:val="none" w:sz="0" w:space="0" w:color="auto"/>
        <w:bottom w:val="none" w:sz="0" w:space="0" w:color="auto"/>
        <w:right w:val="none" w:sz="0" w:space="0" w:color="auto"/>
      </w:divBdr>
    </w:div>
    <w:div w:id="989602287">
      <w:bodyDiv w:val="1"/>
      <w:marLeft w:val="0"/>
      <w:marRight w:val="0"/>
      <w:marTop w:val="0"/>
      <w:marBottom w:val="0"/>
      <w:divBdr>
        <w:top w:val="none" w:sz="0" w:space="0" w:color="auto"/>
        <w:left w:val="none" w:sz="0" w:space="0" w:color="auto"/>
        <w:bottom w:val="none" w:sz="0" w:space="0" w:color="auto"/>
        <w:right w:val="none" w:sz="0" w:space="0" w:color="auto"/>
      </w:divBdr>
    </w:div>
    <w:div w:id="990408552">
      <w:bodyDiv w:val="1"/>
      <w:marLeft w:val="0"/>
      <w:marRight w:val="0"/>
      <w:marTop w:val="0"/>
      <w:marBottom w:val="0"/>
      <w:divBdr>
        <w:top w:val="none" w:sz="0" w:space="0" w:color="auto"/>
        <w:left w:val="none" w:sz="0" w:space="0" w:color="auto"/>
        <w:bottom w:val="none" w:sz="0" w:space="0" w:color="auto"/>
        <w:right w:val="none" w:sz="0" w:space="0" w:color="auto"/>
      </w:divBdr>
    </w:div>
    <w:div w:id="992951795">
      <w:bodyDiv w:val="1"/>
      <w:marLeft w:val="0"/>
      <w:marRight w:val="0"/>
      <w:marTop w:val="0"/>
      <w:marBottom w:val="0"/>
      <w:divBdr>
        <w:top w:val="none" w:sz="0" w:space="0" w:color="auto"/>
        <w:left w:val="none" w:sz="0" w:space="0" w:color="auto"/>
        <w:bottom w:val="none" w:sz="0" w:space="0" w:color="auto"/>
        <w:right w:val="none" w:sz="0" w:space="0" w:color="auto"/>
      </w:divBdr>
    </w:div>
    <w:div w:id="997460073">
      <w:bodyDiv w:val="1"/>
      <w:marLeft w:val="0"/>
      <w:marRight w:val="0"/>
      <w:marTop w:val="0"/>
      <w:marBottom w:val="0"/>
      <w:divBdr>
        <w:top w:val="none" w:sz="0" w:space="0" w:color="auto"/>
        <w:left w:val="none" w:sz="0" w:space="0" w:color="auto"/>
        <w:bottom w:val="none" w:sz="0" w:space="0" w:color="auto"/>
        <w:right w:val="none" w:sz="0" w:space="0" w:color="auto"/>
      </w:divBdr>
    </w:div>
    <w:div w:id="1000154365">
      <w:bodyDiv w:val="1"/>
      <w:marLeft w:val="0"/>
      <w:marRight w:val="0"/>
      <w:marTop w:val="0"/>
      <w:marBottom w:val="0"/>
      <w:divBdr>
        <w:top w:val="none" w:sz="0" w:space="0" w:color="auto"/>
        <w:left w:val="none" w:sz="0" w:space="0" w:color="auto"/>
        <w:bottom w:val="none" w:sz="0" w:space="0" w:color="auto"/>
        <w:right w:val="none" w:sz="0" w:space="0" w:color="auto"/>
      </w:divBdr>
    </w:div>
    <w:div w:id="1022512692">
      <w:bodyDiv w:val="1"/>
      <w:marLeft w:val="0"/>
      <w:marRight w:val="0"/>
      <w:marTop w:val="0"/>
      <w:marBottom w:val="0"/>
      <w:divBdr>
        <w:top w:val="none" w:sz="0" w:space="0" w:color="auto"/>
        <w:left w:val="none" w:sz="0" w:space="0" w:color="auto"/>
        <w:bottom w:val="none" w:sz="0" w:space="0" w:color="auto"/>
        <w:right w:val="none" w:sz="0" w:space="0" w:color="auto"/>
      </w:divBdr>
    </w:div>
    <w:div w:id="1023047614">
      <w:bodyDiv w:val="1"/>
      <w:marLeft w:val="0"/>
      <w:marRight w:val="0"/>
      <w:marTop w:val="0"/>
      <w:marBottom w:val="0"/>
      <w:divBdr>
        <w:top w:val="none" w:sz="0" w:space="0" w:color="auto"/>
        <w:left w:val="none" w:sz="0" w:space="0" w:color="auto"/>
        <w:bottom w:val="none" w:sz="0" w:space="0" w:color="auto"/>
        <w:right w:val="none" w:sz="0" w:space="0" w:color="auto"/>
      </w:divBdr>
    </w:div>
    <w:div w:id="1025056729">
      <w:bodyDiv w:val="1"/>
      <w:marLeft w:val="0"/>
      <w:marRight w:val="0"/>
      <w:marTop w:val="0"/>
      <w:marBottom w:val="0"/>
      <w:divBdr>
        <w:top w:val="none" w:sz="0" w:space="0" w:color="auto"/>
        <w:left w:val="none" w:sz="0" w:space="0" w:color="auto"/>
        <w:bottom w:val="none" w:sz="0" w:space="0" w:color="auto"/>
        <w:right w:val="none" w:sz="0" w:space="0" w:color="auto"/>
      </w:divBdr>
    </w:div>
    <w:div w:id="1027948121">
      <w:bodyDiv w:val="1"/>
      <w:marLeft w:val="0"/>
      <w:marRight w:val="0"/>
      <w:marTop w:val="0"/>
      <w:marBottom w:val="0"/>
      <w:divBdr>
        <w:top w:val="none" w:sz="0" w:space="0" w:color="auto"/>
        <w:left w:val="none" w:sz="0" w:space="0" w:color="auto"/>
        <w:bottom w:val="none" w:sz="0" w:space="0" w:color="auto"/>
        <w:right w:val="none" w:sz="0" w:space="0" w:color="auto"/>
      </w:divBdr>
    </w:div>
    <w:div w:id="1031614874">
      <w:bodyDiv w:val="1"/>
      <w:marLeft w:val="0"/>
      <w:marRight w:val="0"/>
      <w:marTop w:val="0"/>
      <w:marBottom w:val="0"/>
      <w:divBdr>
        <w:top w:val="none" w:sz="0" w:space="0" w:color="auto"/>
        <w:left w:val="none" w:sz="0" w:space="0" w:color="auto"/>
        <w:bottom w:val="none" w:sz="0" w:space="0" w:color="auto"/>
        <w:right w:val="none" w:sz="0" w:space="0" w:color="auto"/>
      </w:divBdr>
    </w:div>
    <w:div w:id="1046105272">
      <w:bodyDiv w:val="1"/>
      <w:marLeft w:val="0"/>
      <w:marRight w:val="0"/>
      <w:marTop w:val="0"/>
      <w:marBottom w:val="0"/>
      <w:divBdr>
        <w:top w:val="none" w:sz="0" w:space="0" w:color="auto"/>
        <w:left w:val="none" w:sz="0" w:space="0" w:color="auto"/>
        <w:bottom w:val="none" w:sz="0" w:space="0" w:color="auto"/>
        <w:right w:val="none" w:sz="0" w:space="0" w:color="auto"/>
      </w:divBdr>
      <w:divsChild>
        <w:div w:id="106236310">
          <w:marLeft w:val="0"/>
          <w:marRight w:val="0"/>
          <w:marTop w:val="0"/>
          <w:marBottom w:val="0"/>
          <w:divBdr>
            <w:top w:val="none" w:sz="0" w:space="0" w:color="auto"/>
            <w:left w:val="none" w:sz="0" w:space="0" w:color="auto"/>
            <w:bottom w:val="none" w:sz="0" w:space="0" w:color="auto"/>
            <w:right w:val="none" w:sz="0" w:space="0" w:color="auto"/>
          </w:divBdr>
        </w:div>
      </w:divsChild>
    </w:div>
    <w:div w:id="1051425080">
      <w:bodyDiv w:val="1"/>
      <w:marLeft w:val="0"/>
      <w:marRight w:val="0"/>
      <w:marTop w:val="0"/>
      <w:marBottom w:val="0"/>
      <w:divBdr>
        <w:top w:val="none" w:sz="0" w:space="0" w:color="auto"/>
        <w:left w:val="none" w:sz="0" w:space="0" w:color="auto"/>
        <w:bottom w:val="none" w:sz="0" w:space="0" w:color="auto"/>
        <w:right w:val="none" w:sz="0" w:space="0" w:color="auto"/>
      </w:divBdr>
      <w:divsChild>
        <w:div w:id="1961498443">
          <w:marLeft w:val="0"/>
          <w:marRight w:val="0"/>
          <w:marTop w:val="0"/>
          <w:marBottom w:val="150"/>
          <w:divBdr>
            <w:top w:val="single" w:sz="2" w:space="0" w:color="auto"/>
            <w:left w:val="single" w:sz="2" w:space="0" w:color="auto"/>
            <w:bottom w:val="single" w:sz="2" w:space="0" w:color="auto"/>
            <w:right w:val="single" w:sz="2" w:space="0" w:color="auto"/>
          </w:divBdr>
        </w:div>
        <w:div w:id="798037382">
          <w:marLeft w:val="0"/>
          <w:marRight w:val="0"/>
          <w:marTop w:val="300"/>
          <w:marBottom w:val="300"/>
          <w:divBdr>
            <w:top w:val="single" w:sz="2" w:space="0" w:color="auto"/>
            <w:left w:val="single" w:sz="2" w:space="0" w:color="auto"/>
            <w:bottom w:val="single" w:sz="2" w:space="0" w:color="auto"/>
            <w:right w:val="single" w:sz="2" w:space="0" w:color="auto"/>
          </w:divBdr>
          <w:divsChild>
            <w:div w:id="1856382283">
              <w:marLeft w:val="0"/>
              <w:marRight w:val="0"/>
              <w:marTop w:val="0"/>
              <w:marBottom w:val="0"/>
              <w:divBdr>
                <w:top w:val="single" w:sz="2" w:space="0" w:color="auto"/>
                <w:left w:val="single" w:sz="2" w:space="0" w:color="auto"/>
                <w:bottom w:val="single" w:sz="2" w:space="0" w:color="auto"/>
                <w:right w:val="single" w:sz="2" w:space="0" w:color="auto"/>
              </w:divBdr>
            </w:div>
            <w:div w:id="1225795833">
              <w:marLeft w:val="0"/>
              <w:marRight w:val="0"/>
              <w:marTop w:val="0"/>
              <w:marBottom w:val="0"/>
              <w:divBdr>
                <w:top w:val="single" w:sz="2" w:space="0" w:color="auto"/>
                <w:left w:val="single" w:sz="2" w:space="0" w:color="auto"/>
                <w:bottom w:val="single" w:sz="2" w:space="0" w:color="auto"/>
                <w:right w:val="single" w:sz="2" w:space="0" w:color="auto"/>
              </w:divBdr>
            </w:div>
            <w:div w:id="1675918816">
              <w:marLeft w:val="0"/>
              <w:marRight w:val="0"/>
              <w:marTop w:val="0"/>
              <w:marBottom w:val="0"/>
              <w:divBdr>
                <w:top w:val="single" w:sz="2" w:space="0" w:color="auto"/>
                <w:left w:val="single" w:sz="2" w:space="0" w:color="auto"/>
                <w:bottom w:val="single" w:sz="2" w:space="0" w:color="auto"/>
                <w:right w:val="single" w:sz="2" w:space="0" w:color="auto"/>
              </w:divBdr>
            </w:div>
            <w:div w:id="982343870">
              <w:marLeft w:val="0"/>
              <w:marRight w:val="0"/>
              <w:marTop w:val="0"/>
              <w:marBottom w:val="0"/>
              <w:divBdr>
                <w:top w:val="single" w:sz="2" w:space="0" w:color="auto"/>
                <w:left w:val="single" w:sz="2" w:space="0" w:color="auto"/>
                <w:bottom w:val="single" w:sz="2" w:space="0" w:color="auto"/>
                <w:right w:val="single" w:sz="2" w:space="0" w:color="auto"/>
              </w:divBdr>
            </w:div>
            <w:div w:id="71971946">
              <w:marLeft w:val="0"/>
              <w:marRight w:val="0"/>
              <w:marTop w:val="0"/>
              <w:marBottom w:val="0"/>
              <w:divBdr>
                <w:top w:val="single" w:sz="2" w:space="0" w:color="auto"/>
                <w:left w:val="single" w:sz="2" w:space="0" w:color="auto"/>
                <w:bottom w:val="single" w:sz="2" w:space="0" w:color="auto"/>
                <w:right w:val="single" w:sz="2" w:space="0" w:color="auto"/>
              </w:divBdr>
            </w:div>
            <w:div w:id="1623727917">
              <w:marLeft w:val="0"/>
              <w:marRight w:val="0"/>
              <w:marTop w:val="0"/>
              <w:marBottom w:val="0"/>
              <w:divBdr>
                <w:top w:val="single" w:sz="2" w:space="0" w:color="auto"/>
                <w:left w:val="single" w:sz="2" w:space="0" w:color="auto"/>
                <w:bottom w:val="single" w:sz="2" w:space="0" w:color="auto"/>
                <w:right w:val="single" w:sz="2" w:space="0" w:color="auto"/>
              </w:divBdr>
            </w:div>
            <w:div w:id="158077637">
              <w:marLeft w:val="0"/>
              <w:marRight w:val="0"/>
              <w:marTop w:val="0"/>
              <w:marBottom w:val="0"/>
              <w:divBdr>
                <w:top w:val="single" w:sz="2" w:space="0" w:color="auto"/>
                <w:left w:val="single" w:sz="2" w:space="0" w:color="auto"/>
                <w:bottom w:val="single" w:sz="2" w:space="0" w:color="auto"/>
                <w:right w:val="single" w:sz="2" w:space="0" w:color="auto"/>
              </w:divBdr>
            </w:div>
            <w:div w:id="371610207">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054617691">
      <w:bodyDiv w:val="1"/>
      <w:marLeft w:val="0"/>
      <w:marRight w:val="0"/>
      <w:marTop w:val="0"/>
      <w:marBottom w:val="0"/>
      <w:divBdr>
        <w:top w:val="none" w:sz="0" w:space="0" w:color="auto"/>
        <w:left w:val="none" w:sz="0" w:space="0" w:color="auto"/>
        <w:bottom w:val="none" w:sz="0" w:space="0" w:color="auto"/>
        <w:right w:val="none" w:sz="0" w:space="0" w:color="auto"/>
      </w:divBdr>
    </w:div>
    <w:div w:id="1056440336">
      <w:bodyDiv w:val="1"/>
      <w:marLeft w:val="0"/>
      <w:marRight w:val="0"/>
      <w:marTop w:val="0"/>
      <w:marBottom w:val="0"/>
      <w:divBdr>
        <w:top w:val="none" w:sz="0" w:space="0" w:color="auto"/>
        <w:left w:val="none" w:sz="0" w:space="0" w:color="auto"/>
        <w:bottom w:val="none" w:sz="0" w:space="0" w:color="auto"/>
        <w:right w:val="none" w:sz="0" w:space="0" w:color="auto"/>
      </w:divBdr>
    </w:div>
    <w:div w:id="1060517875">
      <w:bodyDiv w:val="1"/>
      <w:marLeft w:val="0"/>
      <w:marRight w:val="0"/>
      <w:marTop w:val="0"/>
      <w:marBottom w:val="0"/>
      <w:divBdr>
        <w:top w:val="none" w:sz="0" w:space="0" w:color="auto"/>
        <w:left w:val="none" w:sz="0" w:space="0" w:color="auto"/>
        <w:bottom w:val="none" w:sz="0" w:space="0" w:color="auto"/>
        <w:right w:val="none" w:sz="0" w:space="0" w:color="auto"/>
      </w:divBdr>
    </w:div>
    <w:div w:id="1074931570">
      <w:bodyDiv w:val="1"/>
      <w:marLeft w:val="0"/>
      <w:marRight w:val="0"/>
      <w:marTop w:val="0"/>
      <w:marBottom w:val="0"/>
      <w:divBdr>
        <w:top w:val="none" w:sz="0" w:space="0" w:color="auto"/>
        <w:left w:val="none" w:sz="0" w:space="0" w:color="auto"/>
        <w:bottom w:val="none" w:sz="0" w:space="0" w:color="auto"/>
        <w:right w:val="none" w:sz="0" w:space="0" w:color="auto"/>
      </w:divBdr>
    </w:div>
    <w:div w:id="1076439108">
      <w:bodyDiv w:val="1"/>
      <w:marLeft w:val="0"/>
      <w:marRight w:val="0"/>
      <w:marTop w:val="0"/>
      <w:marBottom w:val="0"/>
      <w:divBdr>
        <w:top w:val="none" w:sz="0" w:space="0" w:color="auto"/>
        <w:left w:val="none" w:sz="0" w:space="0" w:color="auto"/>
        <w:bottom w:val="none" w:sz="0" w:space="0" w:color="auto"/>
        <w:right w:val="none" w:sz="0" w:space="0" w:color="auto"/>
      </w:divBdr>
    </w:div>
    <w:div w:id="1085958883">
      <w:bodyDiv w:val="1"/>
      <w:marLeft w:val="0"/>
      <w:marRight w:val="0"/>
      <w:marTop w:val="0"/>
      <w:marBottom w:val="0"/>
      <w:divBdr>
        <w:top w:val="none" w:sz="0" w:space="0" w:color="auto"/>
        <w:left w:val="none" w:sz="0" w:space="0" w:color="auto"/>
        <w:bottom w:val="none" w:sz="0" w:space="0" w:color="auto"/>
        <w:right w:val="none" w:sz="0" w:space="0" w:color="auto"/>
      </w:divBdr>
    </w:div>
    <w:div w:id="1086195370">
      <w:bodyDiv w:val="1"/>
      <w:marLeft w:val="0"/>
      <w:marRight w:val="0"/>
      <w:marTop w:val="0"/>
      <w:marBottom w:val="0"/>
      <w:divBdr>
        <w:top w:val="none" w:sz="0" w:space="0" w:color="auto"/>
        <w:left w:val="none" w:sz="0" w:space="0" w:color="auto"/>
        <w:bottom w:val="none" w:sz="0" w:space="0" w:color="auto"/>
        <w:right w:val="none" w:sz="0" w:space="0" w:color="auto"/>
      </w:divBdr>
    </w:div>
    <w:div w:id="1105152956">
      <w:bodyDiv w:val="1"/>
      <w:marLeft w:val="0"/>
      <w:marRight w:val="0"/>
      <w:marTop w:val="0"/>
      <w:marBottom w:val="0"/>
      <w:divBdr>
        <w:top w:val="none" w:sz="0" w:space="0" w:color="auto"/>
        <w:left w:val="none" w:sz="0" w:space="0" w:color="auto"/>
        <w:bottom w:val="none" w:sz="0" w:space="0" w:color="auto"/>
        <w:right w:val="none" w:sz="0" w:space="0" w:color="auto"/>
      </w:divBdr>
      <w:divsChild>
        <w:div w:id="793208150">
          <w:marLeft w:val="0"/>
          <w:marRight w:val="0"/>
          <w:marTop w:val="0"/>
          <w:marBottom w:val="0"/>
          <w:divBdr>
            <w:top w:val="none" w:sz="0" w:space="0" w:color="auto"/>
            <w:left w:val="none" w:sz="0" w:space="0" w:color="auto"/>
            <w:bottom w:val="none" w:sz="0" w:space="0" w:color="auto"/>
            <w:right w:val="none" w:sz="0" w:space="0" w:color="auto"/>
          </w:divBdr>
        </w:div>
      </w:divsChild>
    </w:div>
    <w:div w:id="1107314270">
      <w:bodyDiv w:val="1"/>
      <w:marLeft w:val="0"/>
      <w:marRight w:val="0"/>
      <w:marTop w:val="0"/>
      <w:marBottom w:val="0"/>
      <w:divBdr>
        <w:top w:val="none" w:sz="0" w:space="0" w:color="auto"/>
        <w:left w:val="none" w:sz="0" w:space="0" w:color="auto"/>
        <w:bottom w:val="none" w:sz="0" w:space="0" w:color="auto"/>
        <w:right w:val="none" w:sz="0" w:space="0" w:color="auto"/>
      </w:divBdr>
    </w:div>
    <w:div w:id="1121336313">
      <w:bodyDiv w:val="1"/>
      <w:marLeft w:val="0"/>
      <w:marRight w:val="0"/>
      <w:marTop w:val="0"/>
      <w:marBottom w:val="0"/>
      <w:divBdr>
        <w:top w:val="none" w:sz="0" w:space="0" w:color="auto"/>
        <w:left w:val="none" w:sz="0" w:space="0" w:color="auto"/>
        <w:bottom w:val="none" w:sz="0" w:space="0" w:color="auto"/>
        <w:right w:val="none" w:sz="0" w:space="0" w:color="auto"/>
      </w:divBdr>
    </w:div>
    <w:div w:id="1135293032">
      <w:bodyDiv w:val="1"/>
      <w:marLeft w:val="0"/>
      <w:marRight w:val="0"/>
      <w:marTop w:val="0"/>
      <w:marBottom w:val="0"/>
      <w:divBdr>
        <w:top w:val="none" w:sz="0" w:space="0" w:color="auto"/>
        <w:left w:val="none" w:sz="0" w:space="0" w:color="auto"/>
        <w:bottom w:val="none" w:sz="0" w:space="0" w:color="auto"/>
        <w:right w:val="none" w:sz="0" w:space="0" w:color="auto"/>
      </w:divBdr>
    </w:div>
    <w:div w:id="1142231503">
      <w:bodyDiv w:val="1"/>
      <w:marLeft w:val="0"/>
      <w:marRight w:val="0"/>
      <w:marTop w:val="0"/>
      <w:marBottom w:val="0"/>
      <w:divBdr>
        <w:top w:val="none" w:sz="0" w:space="0" w:color="auto"/>
        <w:left w:val="none" w:sz="0" w:space="0" w:color="auto"/>
        <w:bottom w:val="none" w:sz="0" w:space="0" w:color="auto"/>
        <w:right w:val="none" w:sz="0" w:space="0" w:color="auto"/>
      </w:divBdr>
    </w:div>
    <w:div w:id="1143742583">
      <w:bodyDiv w:val="1"/>
      <w:marLeft w:val="0"/>
      <w:marRight w:val="0"/>
      <w:marTop w:val="0"/>
      <w:marBottom w:val="0"/>
      <w:divBdr>
        <w:top w:val="none" w:sz="0" w:space="0" w:color="auto"/>
        <w:left w:val="none" w:sz="0" w:space="0" w:color="auto"/>
        <w:bottom w:val="none" w:sz="0" w:space="0" w:color="auto"/>
        <w:right w:val="none" w:sz="0" w:space="0" w:color="auto"/>
      </w:divBdr>
    </w:div>
    <w:div w:id="1153372026">
      <w:bodyDiv w:val="1"/>
      <w:marLeft w:val="0"/>
      <w:marRight w:val="0"/>
      <w:marTop w:val="0"/>
      <w:marBottom w:val="0"/>
      <w:divBdr>
        <w:top w:val="none" w:sz="0" w:space="0" w:color="auto"/>
        <w:left w:val="none" w:sz="0" w:space="0" w:color="auto"/>
        <w:bottom w:val="none" w:sz="0" w:space="0" w:color="auto"/>
        <w:right w:val="none" w:sz="0" w:space="0" w:color="auto"/>
      </w:divBdr>
    </w:div>
    <w:div w:id="1153571332">
      <w:bodyDiv w:val="1"/>
      <w:marLeft w:val="0"/>
      <w:marRight w:val="0"/>
      <w:marTop w:val="0"/>
      <w:marBottom w:val="0"/>
      <w:divBdr>
        <w:top w:val="none" w:sz="0" w:space="0" w:color="auto"/>
        <w:left w:val="none" w:sz="0" w:space="0" w:color="auto"/>
        <w:bottom w:val="none" w:sz="0" w:space="0" w:color="auto"/>
        <w:right w:val="none" w:sz="0" w:space="0" w:color="auto"/>
      </w:divBdr>
    </w:div>
    <w:div w:id="1168057479">
      <w:bodyDiv w:val="1"/>
      <w:marLeft w:val="0"/>
      <w:marRight w:val="0"/>
      <w:marTop w:val="0"/>
      <w:marBottom w:val="0"/>
      <w:divBdr>
        <w:top w:val="none" w:sz="0" w:space="0" w:color="auto"/>
        <w:left w:val="none" w:sz="0" w:space="0" w:color="auto"/>
        <w:bottom w:val="none" w:sz="0" w:space="0" w:color="auto"/>
        <w:right w:val="none" w:sz="0" w:space="0" w:color="auto"/>
      </w:divBdr>
    </w:div>
    <w:div w:id="1169172794">
      <w:bodyDiv w:val="1"/>
      <w:marLeft w:val="0"/>
      <w:marRight w:val="0"/>
      <w:marTop w:val="0"/>
      <w:marBottom w:val="0"/>
      <w:divBdr>
        <w:top w:val="none" w:sz="0" w:space="0" w:color="auto"/>
        <w:left w:val="none" w:sz="0" w:space="0" w:color="auto"/>
        <w:bottom w:val="none" w:sz="0" w:space="0" w:color="auto"/>
        <w:right w:val="none" w:sz="0" w:space="0" w:color="auto"/>
      </w:divBdr>
    </w:div>
    <w:div w:id="1188985755">
      <w:bodyDiv w:val="1"/>
      <w:marLeft w:val="0"/>
      <w:marRight w:val="0"/>
      <w:marTop w:val="0"/>
      <w:marBottom w:val="0"/>
      <w:divBdr>
        <w:top w:val="none" w:sz="0" w:space="0" w:color="auto"/>
        <w:left w:val="none" w:sz="0" w:space="0" w:color="auto"/>
        <w:bottom w:val="none" w:sz="0" w:space="0" w:color="auto"/>
        <w:right w:val="none" w:sz="0" w:space="0" w:color="auto"/>
      </w:divBdr>
      <w:divsChild>
        <w:div w:id="1389110800">
          <w:marLeft w:val="0"/>
          <w:marRight w:val="0"/>
          <w:marTop w:val="0"/>
          <w:marBottom w:val="0"/>
          <w:divBdr>
            <w:top w:val="none" w:sz="0" w:space="0" w:color="auto"/>
            <w:left w:val="none" w:sz="0" w:space="0" w:color="auto"/>
            <w:bottom w:val="none" w:sz="0" w:space="0" w:color="auto"/>
            <w:right w:val="none" w:sz="0" w:space="0" w:color="auto"/>
          </w:divBdr>
        </w:div>
      </w:divsChild>
    </w:div>
    <w:div w:id="1190680847">
      <w:bodyDiv w:val="1"/>
      <w:marLeft w:val="0"/>
      <w:marRight w:val="0"/>
      <w:marTop w:val="0"/>
      <w:marBottom w:val="0"/>
      <w:divBdr>
        <w:top w:val="none" w:sz="0" w:space="0" w:color="auto"/>
        <w:left w:val="none" w:sz="0" w:space="0" w:color="auto"/>
        <w:bottom w:val="none" w:sz="0" w:space="0" w:color="auto"/>
        <w:right w:val="none" w:sz="0" w:space="0" w:color="auto"/>
      </w:divBdr>
    </w:div>
    <w:div w:id="1191652253">
      <w:bodyDiv w:val="1"/>
      <w:marLeft w:val="0"/>
      <w:marRight w:val="0"/>
      <w:marTop w:val="0"/>
      <w:marBottom w:val="0"/>
      <w:divBdr>
        <w:top w:val="none" w:sz="0" w:space="0" w:color="auto"/>
        <w:left w:val="none" w:sz="0" w:space="0" w:color="auto"/>
        <w:bottom w:val="none" w:sz="0" w:space="0" w:color="auto"/>
        <w:right w:val="none" w:sz="0" w:space="0" w:color="auto"/>
      </w:divBdr>
    </w:div>
    <w:div w:id="1213078642">
      <w:bodyDiv w:val="1"/>
      <w:marLeft w:val="0"/>
      <w:marRight w:val="0"/>
      <w:marTop w:val="0"/>
      <w:marBottom w:val="0"/>
      <w:divBdr>
        <w:top w:val="none" w:sz="0" w:space="0" w:color="auto"/>
        <w:left w:val="none" w:sz="0" w:space="0" w:color="auto"/>
        <w:bottom w:val="none" w:sz="0" w:space="0" w:color="auto"/>
        <w:right w:val="none" w:sz="0" w:space="0" w:color="auto"/>
      </w:divBdr>
    </w:div>
    <w:div w:id="1219710890">
      <w:bodyDiv w:val="1"/>
      <w:marLeft w:val="0"/>
      <w:marRight w:val="0"/>
      <w:marTop w:val="0"/>
      <w:marBottom w:val="0"/>
      <w:divBdr>
        <w:top w:val="none" w:sz="0" w:space="0" w:color="auto"/>
        <w:left w:val="none" w:sz="0" w:space="0" w:color="auto"/>
        <w:bottom w:val="none" w:sz="0" w:space="0" w:color="auto"/>
        <w:right w:val="none" w:sz="0" w:space="0" w:color="auto"/>
      </w:divBdr>
      <w:divsChild>
        <w:div w:id="209088661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23980708">
      <w:bodyDiv w:val="1"/>
      <w:marLeft w:val="0"/>
      <w:marRight w:val="0"/>
      <w:marTop w:val="0"/>
      <w:marBottom w:val="0"/>
      <w:divBdr>
        <w:top w:val="none" w:sz="0" w:space="0" w:color="auto"/>
        <w:left w:val="none" w:sz="0" w:space="0" w:color="auto"/>
        <w:bottom w:val="none" w:sz="0" w:space="0" w:color="auto"/>
        <w:right w:val="none" w:sz="0" w:space="0" w:color="auto"/>
      </w:divBdr>
    </w:div>
    <w:div w:id="1246265080">
      <w:bodyDiv w:val="1"/>
      <w:marLeft w:val="0"/>
      <w:marRight w:val="0"/>
      <w:marTop w:val="0"/>
      <w:marBottom w:val="0"/>
      <w:divBdr>
        <w:top w:val="none" w:sz="0" w:space="0" w:color="auto"/>
        <w:left w:val="none" w:sz="0" w:space="0" w:color="auto"/>
        <w:bottom w:val="none" w:sz="0" w:space="0" w:color="auto"/>
        <w:right w:val="none" w:sz="0" w:space="0" w:color="auto"/>
      </w:divBdr>
    </w:div>
    <w:div w:id="1251160731">
      <w:bodyDiv w:val="1"/>
      <w:marLeft w:val="0"/>
      <w:marRight w:val="0"/>
      <w:marTop w:val="0"/>
      <w:marBottom w:val="0"/>
      <w:divBdr>
        <w:top w:val="none" w:sz="0" w:space="0" w:color="auto"/>
        <w:left w:val="none" w:sz="0" w:space="0" w:color="auto"/>
        <w:bottom w:val="none" w:sz="0" w:space="0" w:color="auto"/>
        <w:right w:val="none" w:sz="0" w:space="0" w:color="auto"/>
      </w:divBdr>
      <w:divsChild>
        <w:div w:id="311299882">
          <w:marLeft w:val="0"/>
          <w:marRight w:val="0"/>
          <w:marTop w:val="0"/>
          <w:marBottom w:val="0"/>
          <w:divBdr>
            <w:top w:val="none" w:sz="0" w:space="0" w:color="auto"/>
            <w:left w:val="none" w:sz="0" w:space="0" w:color="auto"/>
            <w:bottom w:val="none" w:sz="0" w:space="0" w:color="auto"/>
            <w:right w:val="none" w:sz="0" w:space="0" w:color="auto"/>
          </w:divBdr>
        </w:div>
      </w:divsChild>
    </w:div>
    <w:div w:id="1266032584">
      <w:bodyDiv w:val="1"/>
      <w:marLeft w:val="0"/>
      <w:marRight w:val="0"/>
      <w:marTop w:val="0"/>
      <w:marBottom w:val="0"/>
      <w:divBdr>
        <w:top w:val="none" w:sz="0" w:space="0" w:color="auto"/>
        <w:left w:val="none" w:sz="0" w:space="0" w:color="auto"/>
        <w:bottom w:val="none" w:sz="0" w:space="0" w:color="auto"/>
        <w:right w:val="none" w:sz="0" w:space="0" w:color="auto"/>
      </w:divBdr>
    </w:div>
    <w:div w:id="1267269819">
      <w:bodyDiv w:val="1"/>
      <w:marLeft w:val="0"/>
      <w:marRight w:val="0"/>
      <w:marTop w:val="0"/>
      <w:marBottom w:val="0"/>
      <w:divBdr>
        <w:top w:val="none" w:sz="0" w:space="0" w:color="auto"/>
        <w:left w:val="none" w:sz="0" w:space="0" w:color="auto"/>
        <w:bottom w:val="none" w:sz="0" w:space="0" w:color="auto"/>
        <w:right w:val="none" w:sz="0" w:space="0" w:color="auto"/>
      </w:divBdr>
    </w:div>
    <w:div w:id="1269243165">
      <w:bodyDiv w:val="1"/>
      <w:marLeft w:val="0"/>
      <w:marRight w:val="0"/>
      <w:marTop w:val="0"/>
      <w:marBottom w:val="0"/>
      <w:divBdr>
        <w:top w:val="none" w:sz="0" w:space="0" w:color="auto"/>
        <w:left w:val="none" w:sz="0" w:space="0" w:color="auto"/>
        <w:bottom w:val="none" w:sz="0" w:space="0" w:color="auto"/>
        <w:right w:val="none" w:sz="0" w:space="0" w:color="auto"/>
      </w:divBdr>
    </w:div>
    <w:div w:id="1278291227">
      <w:bodyDiv w:val="1"/>
      <w:marLeft w:val="0"/>
      <w:marRight w:val="0"/>
      <w:marTop w:val="0"/>
      <w:marBottom w:val="0"/>
      <w:divBdr>
        <w:top w:val="none" w:sz="0" w:space="0" w:color="auto"/>
        <w:left w:val="none" w:sz="0" w:space="0" w:color="auto"/>
        <w:bottom w:val="none" w:sz="0" w:space="0" w:color="auto"/>
        <w:right w:val="none" w:sz="0" w:space="0" w:color="auto"/>
      </w:divBdr>
    </w:div>
    <w:div w:id="1300109715">
      <w:bodyDiv w:val="1"/>
      <w:marLeft w:val="0"/>
      <w:marRight w:val="0"/>
      <w:marTop w:val="0"/>
      <w:marBottom w:val="0"/>
      <w:divBdr>
        <w:top w:val="none" w:sz="0" w:space="0" w:color="auto"/>
        <w:left w:val="none" w:sz="0" w:space="0" w:color="auto"/>
        <w:bottom w:val="none" w:sz="0" w:space="0" w:color="auto"/>
        <w:right w:val="none" w:sz="0" w:space="0" w:color="auto"/>
      </w:divBdr>
    </w:div>
    <w:div w:id="1314289117">
      <w:bodyDiv w:val="1"/>
      <w:marLeft w:val="0"/>
      <w:marRight w:val="0"/>
      <w:marTop w:val="0"/>
      <w:marBottom w:val="0"/>
      <w:divBdr>
        <w:top w:val="none" w:sz="0" w:space="0" w:color="auto"/>
        <w:left w:val="none" w:sz="0" w:space="0" w:color="auto"/>
        <w:bottom w:val="none" w:sz="0" w:space="0" w:color="auto"/>
        <w:right w:val="none" w:sz="0" w:space="0" w:color="auto"/>
      </w:divBdr>
    </w:div>
    <w:div w:id="1326203771">
      <w:bodyDiv w:val="1"/>
      <w:marLeft w:val="0"/>
      <w:marRight w:val="0"/>
      <w:marTop w:val="0"/>
      <w:marBottom w:val="0"/>
      <w:divBdr>
        <w:top w:val="none" w:sz="0" w:space="0" w:color="auto"/>
        <w:left w:val="none" w:sz="0" w:space="0" w:color="auto"/>
        <w:bottom w:val="none" w:sz="0" w:space="0" w:color="auto"/>
        <w:right w:val="none" w:sz="0" w:space="0" w:color="auto"/>
      </w:divBdr>
    </w:div>
    <w:div w:id="1355612470">
      <w:bodyDiv w:val="1"/>
      <w:marLeft w:val="0"/>
      <w:marRight w:val="0"/>
      <w:marTop w:val="0"/>
      <w:marBottom w:val="0"/>
      <w:divBdr>
        <w:top w:val="none" w:sz="0" w:space="0" w:color="auto"/>
        <w:left w:val="none" w:sz="0" w:space="0" w:color="auto"/>
        <w:bottom w:val="none" w:sz="0" w:space="0" w:color="auto"/>
        <w:right w:val="none" w:sz="0" w:space="0" w:color="auto"/>
      </w:divBdr>
    </w:div>
    <w:div w:id="1365791464">
      <w:bodyDiv w:val="1"/>
      <w:marLeft w:val="0"/>
      <w:marRight w:val="0"/>
      <w:marTop w:val="0"/>
      <w:marBottom w:val="0"/>
      <w:divBdr>
        <w:top w:val="none" w:sz="0" w:space="0" w:color="auto"/>
        <w:left w:val="none" w:sz="0" w:space="0" w:color="auto"/>
        <w:bottom w:val="none" w:sz="0" w:space="0" w:color="auto"/>
        <w:right w:val="none" w:sz="0" w:space="0" w:color="auto"/>
      </w:divBdr>
    </w:div>
    <w:div w:id="1392773588">
      <w:bodyDiv w:val="1"/>
      <w:marLeft w:val="0"/>
      <w:marRight w:val="0"/>
      <w:marTop w:val="0"/>
      <w:marBottom w:val="0"/>
      <w:divBdr>
        <w:top w:val="none" w:sz="0" w:space="0" w:color="auto"/>
        <w:left w:val="none" w:sz="0" w:space="0" w:color="auto"/>
        <w:bottom w:val="none" w:sz="0" w:space="0" w:color="auto"/>
        <w:right w:val="none" w:sz="0" w:space="0" w:color="auto"/>
      </w:divBdr>
    </w:div>
    <w:div w:id="1411855603">
      <w:bodyDiv w:val="1"/>
      <w:marLeft w:val="0"/>
      <w:marRight w:val="0"/>
      <w:marTop w:val="0"/>
      <w:marBottom w:val="0"/>
      <w:divBdr>
        <w:top w:val="none" w:sz="0" w:space="0" w:color="auto"/>
        <w:left w:val="none" w:sz="0" w:space="0" w:color="auto"/>
        <w:bottom w:val="none" w:sz="0" w:space="0" w:color="auto"/>
        <w:right w:val="none" w:sz="0" w:space="0" w:color="auto"/>
      </w:divBdr>
    </w:div>
    <w:div w:id="1417436840">
      <w:bodyDiv w:val="1"/>
      <w:marLeft w:val="0"/>
      <w:marRight w:val="0"/>
      <w:marTop w:val="0"/>
      <w:marBottom w:val="0"/>
      <w:divBdr>
        <w:top w:val="none" w:sz="0" w:space="0" w:color="auto"/>
        <w:left w:val="none" w:sz="0" w:space="0" w:color="auto"/>
        <w:bottom w:val="none" w:sz="0" w:space="0" w:color="auto"/>
        <w:right w:val="none" w:sz="0" w:space="0" w:color="auto"/>
      </w:divBdr>
    </w:div>
    <w:div w:id="1421368370">
      <w:bodyDiv w:val="1"/>
      <w:marLeft w:val="0"/>
      <w:marRight w:val="0"/>
      <w:marTop w:val="0"/>
      <w:marBottom w:val="0"/>
      <w:divBdr>
        <w:top w:val="none" w:sz="0" w:space="0" w:color="auto"/>
        <w:left w:val="none" w:sz="0" w:space="0" w:color="auto"/>
        <w:bottom w:val="none" w:sz="0" w:space="0" w:color="auto"/>
        <w:right w:val="none" w:sz="0" w:space="0" w:color="auto"/>
      </w:divBdr>
      <w:divsChild>
        <w:div w:id="552539903">
          <w:marLeft w:val="0"/>
          <w:marRight w:val="0"/>
          <w:marTop w:val="0"/>
          <w:marBottom w:val="0"/>
          <w:divBdr>
            <w:top w:val="none" w:sz="0" w:space="0" w:color="auto"/>
            <w:left w:val="none" w:sz="0" w:space="0" w:color="auto"/>
            <w:bottom w:val="none" w:sz="0" w:space="0" w:color="auto"/>
            <w:right w:val="none" w:sz="0" w:space="0" w:color="auto"/>
          </w:divBdr>
        </w:div>
      </w:divsChild>
    </w:div>
    <w:div w:id="1423991981">
      <w:bodyDiv w:val="1"/>
      <w:marLeft w:val="0"/>
      <w:marRight w:val="0"/>
      <w:marTop w:val="0"/>
      <w:marBottom w:val="0"/>
      <w:divBdr>
        <w:top w:val="none" w:sz="0" w:space="0" w:color="auto"/>
        <w:left w:val="none" w:sz="0" w:space="0" w:color="auto"/>
        <w:bottom w:val="none" w:sz="0" w:space="0" w:color="auto"/>
        <w:right w:val="none" w:sz="0" w:space="0" w:color="auto"/>
      </w:divBdr>
    </w:div>
    <w:div w:id="1443914895">
      <w:bodyDiv w:val="1"/>
      <w:marLeft w:val="0"/>
      <w:marRight w:val="0"/>
      <w:marTop w:val="0"/>
      <w:marBottom w:val="0"/>
      <w:divBdr>
        <w:top w:val="none" w:sz="0" w:space="0" w:color="auto"/>
        <w:left w:val="none" w:sz="0" w:space="0" w:color="auto"/>
        <w:bottom w:val="none" w:sz="0" w:space="0" w:color="auto"/>
        <w:right w:val="none" w:sz="0" w:space="0" w:color="auto"/>
      </w:divBdr>
    </w:div>
    <w:div w:id="1449470241">
      <w:bodyDiv w:val="1"/>
      <w:marLeft w:val="0"/>
      <w:marRight w:val="0"/>
      <w:marTop w:val="0"/>
      <w:marBottom w:val="0"/>
      <w:divBdr>
        <w:top w:val="none" w:sz="0" w:space="0" w:color="auto"/>
        <w:left w:val="none" w:sz="0" w:space="0" w:color="auto"/>
        <w:bottom w:val="none" w:sz="0" w:space="0" w:color="auto"/>
        <w:right w:val="none" w:sz="0" w:space="0" w:color="auto"/>
      </w:divBdr>
    </w:div>
    <w:div w:id="1449933395">
      <w:bodyDiv w:val="1"/>
      <w:marLeft w:val="0"/>
      <w:marRight w:val="0"/>
      <w:marTop w:val="0"/>
      <w:marBottom w:val="0"/>
      <w:divBdr>
        <w:top w:val="none" w:sz="0" w:space="0" w:color="auto"/>
        <w:left w:val="none" w:sz="0" w:space="0" w:color="auto"/>
        <w:bottom w:val="none" w:sz="0" w:space="0" w:color="auto"/>
        <w:right w:val="none" w:sz="0" w:space="0" w:color="auto"/>
      </w:divBdr>
    </w:div>
    <w:div w:id="1455518968">
      <w:bodyDiv w:val="1"/>
      <w:marLeft w:val="0"/>
      <w:marRight w:val="0"/>
      <w:marTop w:val="0"/>
      <w:marBottom w:val="0"/>
      <w:divBdr>
        <w:top w:val="none" w:sz="0" w:space="0" w:color="auto"/>
        <w:left w:val="none" w:sz="0" w:space="0" w:color="auto"/>
        <w:bottom w:val="none" w:sz="0" w:space="0" w:color="auto"/>
        <w:right w:val="none" w:sz="0" w:space="0" w:color="auto"/>
      </w:divBdr>
    </w:div>
    <w:div w:id="1459030370">
      <w:bodyDiv w:val="1"/>
      <w:marLeft w:val="0"/>
      <w:marRight w:val="0"/>
      <w:marTop w:val="0"/>
      <w:marBottom w:val="0"/>
      <w:divBdr>
        <w:top w:val="none" w:sz="0" w:space="0" w:color="auto"/>
        <w:left w:val="none" w:sz="0" w:space="0" w:color="auto"/>
        <w:bottom w:val="none" w:sz="0" w:space="0" w:color="auto"/>
        <w:right w:val="none" w:sz="0" w:space="0" w:color="auto"/>
      </w:divBdr>
    </w:div>
    <w:div w:id="1459101839">
      <w:bodyDiv w:val="1"/>
      <w:marLeft w:val="0"/>
      <w:marRight w:val="0"/>
      <w:marTop w:val="0"/>
      <w:marBottom w:val="0"/>
      <w:divBdr>
        <w:top w:val="none" w:sz="0" w:space="0" w:color="auto"/>
        <w:left w:val="none" w:sz="0" w:space="0" w:color="auto"/>
        <w:bottom w:val="none" w:sz="0" w:space="0" w:color="auto"/>
        <w:right w:val="none" w:sz="0" w:space="0" w:color="auto"/>
      </w:divBdr>
    </w:div>
    <w:div w:id="1474516322">
      <w:bodyDiv w:val="1"/>
      <w:marLeft w:val="0"/>
      <w:marRight w:val="0"/>
      <w:marTop w:val="0"/>
      <w:marBottom w:val="0"/>
      <w:divBdr>
        <w:top w:val="none" w:sz="0" w:space="0" w:color="auto"/>
        <w:left w:val="none" w:sz="0" w:space="0" w:color="auto"/>
        <w:bottom w:val="none" w:sz="0" w:space="0" w:color="auto"/>
        <w:right w:val="none" w:sz="0" w:space="0" w:color="auto"/>
      </w:divBdr>
    </w:div>
    <w:div w:id="1481536019">
      <w:bodyDiv w:val="1"/>
      <w:marLeft w:val="0"/>
      <w:marRight w:val="0"/>
      <w:marTop w:val="0"/>
      <w:marBottom w:val="0"/>
      <w:divBdr>
        <w:top w:val="none" w:sz="0" w:space="0" w:color="auto"/>
        <w:left w:val="none" w:sz="0" w:space="0" w:color="auto"/>
        <w:bottom w:val="none" w:sz="0" w:space="0" w:color="auto"/>
        <w:right w:val="none" w:sz="0" w:space="0" w:color="auto"/>
      </w:divBdr>
    </w:div>
    <w:div w:id="1484423093">
      <w:bodyDiv w:val="1"/>
      <w:marLeft w:val="0"/>
      <w:marRight w:val="0"/>
      <w:marTop w:val="0"/>
      <w:marBottom w:val="0"/>
      <w:divBdr>
        <w:top w:val="none" w:sz="0" w:space="0" w:color="auto"/>
        <w:left w:val="none" w:sz="0" w:space="0" w:color="auto"/>
        <w:bottom w:val="none" w:sz="0" w:space="0" w:color="auto"/>
        <w:right w:val="none" w:sz="0" w:space="0" w:color="auto"/>
      </w:divBdr>
    </w:div>
    <w:div w:id="1490367585">
      <w:bodyDiv w:val="1"/>
      <w:marLeft w:val="0"/>
      <w:marRight w:val="0"/>
      <w:marTop w:val="0"/>
      <w:marBottom w:val="0"/>
      <w:divBdr>
        <w:top w:val="none" w:sz="0" w:space="0" w:color="auto"/>
        <w:left w:val="none" w:sz="0" w:space="0" w:color="auto"/>
        <w:bottom w:val="none" w:sz="0" w:space="0" w:color="auto"/>
        <w:right w:val="none" w:sz="0" w:space="0" w:color="auto"/>
      </w:divBdr>
    </w:div>
    <w:div w:id="1491214338">
      <w:bodyDiv w:val="1"/>
      <w:marLeft w:val="0"/>
      <w:marRight w:val="0"/>
      <w:marTop w:val="0"/>
      <w:marBottom w:val="0"/>
      <w:divBdr>
        <w:top w:val="none" w:sz="0" w:space="0" w:color="auto"/>
        <w:left w:val="none" w:sz="0" w:space="0" w:color="auto"/>
        <w:bottom w:val="none" w:sz="0" w:space="0" w:color="auto"/>
        <w:right w:val="none" w:sz="0" w:space="0" w:color="auto"/>
      </w:divBdr>
    </w:div>
    <w:div w:id="1501044497">
      <w:bodyDiv w:val="1"/>
      <w:marLeft w:val="0"/>
      <w:marRight w:val="0"/>
      <w:marTop w:val="0"/>
      <w:marBottom w:val="0"/>
      <w:divBdr>
        <w:top w:val="none" w:sz="0" w:space="0" w:color="auto"/>
        <w:left w:val="none" w:sz="0" w:space="0" w:color="auto"/>
        <w:bottom w:val="none" w:sz="0" w:space="0" w:color="auto"/>
        <w:right w:val="none" w:sz="0" w:space="0" w:color="auto"/>
      </w:divBdr>
    </w:div>
    <w:div w:id="1511943496">
      <w:bodyDiv w:val="1"/>
      <w:marLeft w:val="0"/>
      <w:marRight w:val="0"/>
      <w:marTop w:val="0"/>
      <w:marBottom w:val="0"/>
      <w:divBdr>
        <w:top w:val="none" w:sz="0" w:space="0" w:color="auto"/>
        <w:left w:val="none" w:sz="0" w:space="0" w:color="auto"/>
        <w:bottom w:val="none" w:sz="0" w:space="0" w:color="auto"/>
        <w:right w:val="none" w:sz="0" w:space="0" w:color="auto"/>
      </w:divBdr>
    </w:div>
    <w:div w:id="1524592693">
      <w:bodyDiv w:val="1"/>
      <w:marLeft w:val="0"/>
      <w:marRight w:val="0"/>
      <w:marTop w:val="0"/>
      <w:marBottom w:val="0"/>
      <w:divBdr>
        <w:top w:val="none" w:sz="0" w:space="0" w:color="auto"/>
        <w:left w:val="none" w:sz="0" w:space="0" w:color="auto"/>
        <w:bottom w:val="none" w:sz="0" w:space="0" w:color="auto"/>
        <w:right w:val="none" w:sz="0" w:space="0" w:color="auto"/>
      </w:divBdr>
    </w:div>
    <w:div w:id="1568495093">
      <w:bodyDiv w:val="1"/>
      <w:marLeft w:val="0"/>
      <w:marRight w:val="0"/>
      <w:marTop w:val="0"/>
      <w:marBottom w:val="0"/>
      <w:divBdr>
        <w:top w:val="none" w:sz="0" w:space="0" w:color="auto"/>
        <w:left w:val="none" w:sz="0" w:space="0" w:color="auto"/>
        <w:bottom w:val="none" w:sz="0" w:space="0" w:color="auto"/>
        <w:right w:val="none" w:sz="0" w:space="0" w:color="auto"/>
      </w:divBdr>
    </w:div>
    <w:div w:id="1590042038">
      <w:bodyDiv w:val="1"/>
      <w:marLeft w:val="0"/>
      <w:marRight w:val="0"/>
      <w:marTop w:val="0"/>
      <w:marBottom w:val="0"/>
      <w:divBdr>
        <w:top w:val="none" w:sz="0" w:space="0" w:color="auto"/>
        <w:left w:val="none" w:sz="0" w:space="0" w:color="auto"/>
        <w:bottom w:val="none" w:sz="0" w:space="0" w:color="auto"/>
        <w:right w:val="none" w:sz="0" w:space="0" w:color="auto"/>
      </w:divBdr>
    </w:div>
    <w:div w:id="1613243152">
      <w:bodyDiv w:val="1"/>
      <w:marLeft w:val="0"/>
      <w:marRight w:val="0"/>
      <w:marTop w:val="0"/>
      <w:marBottom w:val="0"/>
      <w:divBdr>
        <w:top w:val="none" w:sz="0" w:space="0" w:color="auto"/>
        <w:left w:val="none" w:sz="0" w:space="0" w:color="auto"/>
        <w:bottom w:val="none" w:sz="0" w:space="0" w:color="auto"/>
        <w:right w:val="none" w:sz="0" w:space="0" w:color="auto"/>
      </w:divBdr>
    </w:div>
    <w:div w:id="1614629674">
      <w:bodyDiv w:val="1"/>
      <w:marLeft w:val="0"/>
      <w:marRight w:val="0"/>
      <w:marTop w:val="0"/>
      <w:marBottom w:val="0"/>
      <w:divBdr>
        <w:top w:val="none" w:sz="0" w:space="0" w:color="auto"/>
        <w:left w:val="none" w:sz="0" w:space="0" w:color="auto"/>
        <w:bottom w:val="none" w:sz="0" w:space="0" w:color="auto"/>
        <w:right w:val="none" w:sz="0" w:space="0" w:color="auto"/>
      </w:divBdr>
    </w:div>
    <w:div w:id="1622035438">
      <w:bodyDiv w:val="1"/>
      <w:marLeft w:val="0"/>
      <w:marRight w:val="0"/>
      <w:marTop w:val="0"/>
      <w:marBottom w:val="0"/>
      <w:divBdr>
        <w:top w:val="none" w:sz="0" w:space="0" w:color="auto"/>
        <w:left w:val="none" w:sz="0" w:space="0" w:color="auto"/>
        <w:bottom w:val="none" w:sz="0" w:space="0" w:color="auto"/>
        <w:right w:val="none" w:sz="0" w:space="0" w:color="auto"/>
      </w:divBdr>
    </w:div>
    <w:div w:id="1623345291">
      <w:bodyDiv w:val="1"/>
      <w:marLeft w:val="0"/>
      <w:marRight w:val="0"/>
      <w:marTop w:val="0"/>
      <w:marBottom w:val="0"/>
      <w:divBdr>
        <w:top w:val="none" w:sz="0" w:space="0" w:color="auto"/>
        <w:left w:val="none" w:sz="0" w:space="0" w:color="auto"/>
        <w:bottom w:val="none" w:sz="0" w:space="0" w:color="auto"/>
        <w:right w:val="none" w:sz="0" w:space="0" w:color="auto"/>
      </w:divBdr>
    </w:div>
    <w:div w:id="1626692307">
      <w:bodyDiv w:val="1"/>
      <w:marLeft w:val="0"/>
      <w:marRight w:val="0"/>
      <w:marTop w:val="0"/>
      <w:marBottom w:val="0"/>
      <w:divBdr>
        <w:top w:val="none" w:sz="0" w:space="0" w:color="auto"/>
        <w:left w:val="none" w:sz="0" w:space="0" w:color="auto"/>
        <w:bottom w:val="none" w:sz="0" w:space="0" w:color="auto"/>
        <w:right w:val="none" w:sz="0" w:space="0" w:color="auto"/>
      </w:divBdr>
    </w:div>
    <w:div w:id="1637367155">
      <w:bodyDiv w:val="1"/>
      <w:marLeft w:val="0"/>
      <w:marRight w:val="0"/>
      <w:marTop w:val="0"/>
      <w:marBottom w:val="0"/>
      <w:divBdr>
        <w:top w:val="none" w:sz="0" w:space="0" w:color="auto"/>
        <w:left w:val="none" w:sz="0" w:space="0" w:color="auto"/>
        <w:bottom w:val="none" w:sz="0" w:space="0" w:color="auto"/>
        <w:right w:val="none" w:sz="0" w:space="0" w:color="auto"/>
      </w:divBdr>
      <w:divsChild>
        <w:div w:id="1711803449">
          <w:marLeft w:val="0"/>
          <w:marRight w:val="0"/>
          <w:marTop w:val="0"/>
          <w:marBottom w:val="0"/>
          <w:divBdr>
            <w:top w:val="none" w:sz="0" w:space="0" w:color="auto"/>
            <w:left w:val="none" w:sz="0" w:space="0" w:color="auto"/>
            <w:bottom w:val="none" w:sz="0" w:space="0" w:color="auto"/>
            <w:right w:val="none" w:sz="0" w:space="0" w:color="auto"/>
          </w:divBdr>
          <w:divsChild>
            <w:div w:id="180423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370993">
      <w:bodyDiv w:val="1"/>
      <w:marLeft w:val="0"/>
      <w:marRight w:val="0"/>
      <w:marTop w:val="0"/>
      <w:marBottom w:val="0"/>
      <w:divBdr>
        <w:top w:val="none" w:sz="0" w:space="0" w:color="auto"/>
        <w:left w:val="none" w:sz="0" w:space="0" w:color="auto"/>
        <w:bottom w:val="none" w:sz="0" w:space="0" w:color="auto"/>
        <w:right w:val="none" w:sz="0" w:space="0" w:color="auto"/>
      </w:divBdr>
    </w:div>
    <w:div w:id="1644895750">
      <w:bodyDiv w:val="1"/>
      <w:marLeft w:val="0"/>
      <w:marRight w:val="0"/>
      <w:marTop w:val="0"/>
      <w:marBottom w:val="0"/>
      <w:divBdr>
        <w:top w:val="none" w:sz="0" w:space="0" w:color="auto"/>
        <w:left w:val="none" w:sz="0" w:space="0" w:color="auto"/>
        <w:bottom w:val="none" w:sz="0" w:space="0" w:color="auto"/>
        <w:right w:val="none" w:sz="0" w:space="0" w:color="auto"/>
      </w:divBdr>
    </w:div>
    <w:div w:id="1647082890">
      <w:bodyDiv w:val="1"/>
      <w:marLeft w:val="0"/>
      <w:marRight w:val="0"/>
      <w:marTop w:val="0"/>
      <w:marBottom w:val="0"/>
      <w:divBdr>
        <w:top w:val="none" w:sz="0" w:space="0" w:color="auto"/>
        <w:left w:val="none" w:sz="0" w:space="0" w:color="auto"/>
        <w:bottom w:val="none" w:sz="0" w:space="0" w:color="auto"/>
        <w:right w:val="none" w:sz="0" w:space="0" w:color="auto"/>
      </w:divBdr>
    </w:div>
    <w:div w:id="1651210574">
      <w:bodyDiv w:val="1"/>
      <w:marLeft w:val="0"/>
      <w:marRight w:val="0"/>
      <w:marTop w:val="0"/>
      <w:marBottom w:val="0"/>
      <w:divBdr>
        <w:top w:val="none" w:sz="0" w:space="0" w:color="auto"/>
        <w:left w:val="none" w:sz="0" w:space="0" w:color="auto"/>
        <w:bottom w:val="none" w:sz="0" w:space="0" w:color="auto"/>
        <w:right w:val="none" w:sz="0" w:space="0" w:color="auto"/>
      </w:divBdr>
    </w:div>
    <w:div w:id="1667707930">
      <w:bodyDiv w:val="1"/>
      <w:marLeft w:val="0"/>
      <w:marRight w:val="0"/>
      <w:marTop w:val="0"/>
      <w:marBottom w:val="0"/>
      <w:divBdr>
        <w:top w:val="none" w:sz="0" w:space="0" w:color="auto"/>
        <w:left w:val="none" w:sz="0" w:space="0" w:color="auto"/>
        <w:bottom w:val="none" w:sz="0" w:space="0" w:color="auto"/>
        <w:right w:val="none" w:sz="0" w:space="0" w:color="auto"/>
      </w:divBdr>
    </w:div>
    <w:div w:id="1697854656">
      <w:bodyDiv w:val="1"/>
      <w:marLeft w:val="0"/>
      <w:marRight w:val="0"/>
      <w:marTop w:val="0"/>
      <w:marBottom w:val="0"/>
      <w:divBdr>
        <w:top w:val="none" w:sz="0" w:space="0" w:color="auto"/>
        <w:left w:val="none" w:sz="0" w:space="0" w:color="auto"/>
        <w:bottom w:val="none" w:sz="0" w:space="0" w:color="auto"/>
        <w:right w:val="none" w:sz="0" w:space="0" w:color="auto"/>
      </w:divBdr>
    </w:div>
    <w:div w:id="1704549138">
      <w:bodyDiv w:val="1"/>
      <w:marLeft w:val="0"/>
      <w:marRight w:val="0"/>
      <w:marTop w:val="0"/>
      <w:marBottom w:val="0"/>
      <w:divBdr>
        <w:top w:val="none" w:sz="0" w:space="0" w:color="auto"/>
        <w:left w:val="none" w:sz="0" w:space="0" w:color="auto"/>
        <w:bottom w:val="none" w:sz="0" w:space="0" w:color="auto"/>
        <w:right w:val="none" w:sz="0" w:space="0" w:color="auto"/>
      </w:divBdr>
    </w:div>
    <w:div w:id="1705598846">
      <w:bodyDiv w:val="1"/>
      <w:marLeft w:val="0"/>
      <w:marRight w:val="0"/>
      <w:marTop w:val="0"/>
      <w:marBottom w:val="0"/>
      <w:divBdr>
        <w:top w:val="none" w:sz="0" w:space="0" w:color="auto"/>
        <w:left w:val="none" w:sz="0" w:space="0" w:color="auto"/>
        <w:bottom w:val="none" w:sz="0" w:space="0" w:color="auto"/>
        <w:right w:val="none" w:sz="0" w:space="0" w:color="auto"/>
      </w:divBdr>
    </w:div>
    <w:div w:id="1707829416">
      <w:bodyDiv w:val="1"/>
      <w:marLeft w:val="0"/>
      <w:marRight w:val="0"/>
      <w:marTop w:val="0"/>
      <w:marBottom w:val="0"/>
      <w:divBdr>
        <w:top w:val="none" w:sz="0" w:space="0" w:color="auto"/>
        <w:left w:val="none" w:sz="0" w:space="0" w:color="auto"/>
        <w:bottom w:val="none" w:sz="0" w:space="0" w:color="auto"/>
        <w:right w:val="none" w:sz="0" w:space="0" w:color="auto"/>
      </w:divBdr>
      <w:divsChild>
        <w:div w:id="603416452">
          <w:marLeft w:val="0"/>
          <w:marRight w:val="0"/>
          <w:marTop w:val="0"/>
          <w:marBottom w:val="0"/>
          <w:divBdr>
            <w:top w:val="none" w:sz="0" w:space="0" w:color="auto"/>
            <w:left w:val="none" w:sz="0" w:space="0" w:color="auto"/>
            <w:bottom w:val="none" w:sz="0" w:space="0" w:color="auto"/>
            <w:right w:val="none" w:sz="0" w:space="0" w:color="auto"/>
          </w:divBdr>
          <w:divsChild>
            <w:div w:id="97802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912587">
      <w:bodyDiv w:val="1"/>
      <w:marLeft w:val="0"/>
      <w:marRight w:val="0"/>
      <w:marTop w:val="0"/>
      <w:marBottom w:val="0"/>
      <w:divBdr>
        <w:top w:val="none" w:sz="0" w:space="0" w:color="auto"/>
        <w:left w:val="none" w:sz="0" w:space="0" w:color="auto"/>
        <w:bottom w:val="none" w:sz="0" w:space="0" w:color="auto"/>
        <w:right w:val="none" w:sz="0" w:space="0" w:color="auto"/>
      </w:divBdr>
    </w:div>
    <w:div w:id="1740322239">
      <w:bodyDiv w:val="1"/>
      <w:marLeft w:val="0"/>
      <w:marRight w:val="0"/>
      <w:marTop w:val="0"/>
      <w:marBottom w:val="0"/>
      <w:divBdr>
        <w:top w:val="none" w:sz="0" w:space="0" w:color="auto"/>
        <w:left w:val="none" w:sz="0" w:space="0" w:color="auto"/>
        <w:bottom w:val="none" w:sz="0" w:space="0" w:color="auto"/>
        <w:right w:val="none" w:sz="0" w:space="0" w:color="auto"/>
      </w:divBdr>
    </w:div>
    <w:div w:id="1745686518">
      <w:bodyDiv w:val="1"/>
      <w:marLeft w:val="0"/>
      <w:marRight w:val="0"/>
      <w:marTop w:val="0"/>
      <w:marBottom w:val="0"/>
      <w:divBdr>
        <w:top w:val="none" w:sz="0" w:space="0" w:color="auto"/>
        <w:left w:val="none" w:sz="0" w:space="0" w:color="auto"/>
        <w:bottom w:val="none" w:sz="0" w:space="0" w:color="auto"/>
        <w:right w:val="none" w:sz="0" w:space="0" w:color="auto"/>
      </w:divBdr>
    </w:div>
    <w:div w:id="1747918293">
      <w:bodyDiv w:val="1"/>
      <w:marLeft w:val="0"/>
      <w:marRight w:val="0"/>
      <w:marTop w:val="0"/>
      <w:marBottom w:val="0"/>
      <w:divBdr>
        <w:top w:val="none" w:sz="0" w:space="0" w:color="auto"/>
        <w:left w:val="none" w:sz="0" w:space="0" w:color="auto"/>
        <w:bottom w:val="none" w:sz="0" w:space="0" w:color="auto"/>
        <w:right w:val="none" w:sz="0" w:space="0" w:color="auto"/>
      </w:divBdr>
      <w:divsChild>
        <w:div w:id="639270530">
          <w:marLeft w:val="0"/>
          <w:marRight w:val="0"/>
          <w:marTop w:val="0"/>
          <w:marBottom w:val="0"/>
          <w:divBdr>
            <w:top w:val="none" w:sz="0" w:space="0" w:color="auto"/>
            <w:left w:val="none" w:sz="0" w:space="0" w:color="auto"/>
            <w:bottom w:val="none" w:sz="0" w:space="0" w:color="auto"/>
            <w:right w:val="none" w:sz="0" w:space="0" w:color="auto"/>
          </w:divBdr>
        </w:div>
      </w:divsChild>
    </w:div>
    <w:div w:id="1755853913">
      <w:bodyDiv w:val="1"/>
      <w:marLeft w:val="0"/>
      <w:marRight w:val="0"/>
      <w:marTop w:val="0"/>
      <w:marBottom w:val="0"/>
      <w:divBdr>
        <w:top w:val="none" w:sz="0" w:space="0" w:color="auto"/>
        <w:left w:val="none" w:sz="0" w:space="0" w:color="auto"/>
        <w:bottom w:val="none" w:sz="0" w:space="0" w:color="auto"/>
        <w:right w:val="none" w:sz="0" w:space="0" w:color="auto"/>
      </w:divBdr>
    </w:div>
    <w:div w:id="1768114426">
      <w:bodyDiv w:val="1"/>
      <w:marLeft w:val="0"/>
      <w:marRight w:val="0"/>
      <w:marTop w:val="0"/>
      <w:marBottom w:val="0"/>
      <w:divBdr>
        <w:top w:val="none" w:sz="0" w:space="0" w:color="auto"/>
        <w:left w:val="none" w:sz="0" w:space="0" w:color="auto"/>
        <w:bottom w:val="none" w:sz="0" w:space="0" w:color="auto"/>
        <w:right w:val="none" w:sz="0" w:space="0" w:color="auto"/>
      </w:divBdr>
    </w:div>
    <w:div w:id="1773671980">
      <w:bodyDiv w:val="1"/>
      <w:marLeft w:val="0"/>
      <w:marRight w:val="0"/>
      <w:marTop w:val="0"/>
      <w:marBottom w:val="0"/>
      <w:divBdr>
        <w:top w:val="none" w:sz="0" w:space="0" w:color="auto"/>
        <w:left w:val="none" w:sz="0" w:space="0" w:color="auto"/>
        <w:bottom w:val="none" w:sz="0" w:space="0" w:color="auto"/>
        <w:right w:val="none" w:sz="0" w:space="0" w:color="auto"/>
      </w:divBdr>
    </w:div>
    <w:div w:id="1791892692">
      <w:bodyDiv w:val="1"/>
      <w:marLeft w:val="0"/>
      <w:marRight w:val="0"/>
      <w:marTop w:val="0"/>
      <w:marBottom w:val="0"/>
      <w:divBdr>
        <w:top w:val="none" w:sz="0" w:space="0" w:color="auto"/>
        <w:left w:val="none" w:sz="0" w:space="0" w:color="auto"/>
        <w:bottom w:val="none" w:sz="0" w:space="0" w:color="auto"/>
        <w:right w:val="none" w:sz="0" w:space="0" w:color="auto"/>
      </w:divBdr>
    </w:div>
    <w:div w:id="1806582694">
      <w:bodyDiv w:val="1"/>
      <w:marLeft w:val="0"/>
      <w:marRight w:val="0"/>
      <w:marTop w:val="0"/>
      <w:marBottom w:val="0"/>
      <w:divBdr>
        <w:top w:val="none" w:sz="0" w:space="0" w:color="auto"/>
        <w:left w:val="none" w:sz="0" w:space="0" w:color="auto"/>
        <w:bottom w:val="none" w:sz="0" w:space="0" w:color="auto"/>
        <w:right w:val="none" w:sz="0" w:space="0" w:color="auto"/>
      </w:divBdr>
    </w:div>
    <w:div w:id="1810976996">
      <w:bodyDiv w:val="1"/>
      <w:marLeft w:val="0"/>
      <w:marRight w:val="0"/>
      <w:marTop w:val="0"/>
      <w:marBottom w:val="0"/>
      <w:divBdr>
        <w:top w:val="none" w:sz="0" w:space="0" w:color="auto"/>
        <w:left w:val="none" w:sz="0" w:space="0" w:color="auto"/>
        <w:bottom w:val="none" w:sz="0" w:space="0" w:color="auto"/>
        <w:right w:val="none" w:sz="0" w:space="0" w:color="auto"/>
      </w:divBdr>
      <w:divsChild>
        <w:div w:id="1859924194">
          <w:marLeft w:val="0"/>
          <w:marRight w:val="0"/>
          <w:marTop w:val="0"/>
          <w:marBottom w:val="0"/>
          <w:divBdr>
            <w:top w:val="none" w:sz="0" w:space="0" w:color="auto"/>
            <w:left w:val="none" w:sz="0" w:space="0" w:color="auto"/>
            <w:bottom w:val="none" w:sz="0" w:space="0" w:color="auto"/>
            <w:right w:val="none" w:sz="0" w:space="0" w:color="auto"/>
          </w:divBdr>
          <w:divsChild>
            <w:div w:id="209246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252597">
      <w:bodyDiv w:val="1"/>
      <w:marLeft w:val="0"/>
      <w:marRight w:val="0"/>
      <w:marTop w:val="0"/>
      <w:marBottom w:val="0"/>
      <w:divBdr>
        <w:top w:val="none" w:sz="0" w:space="0" w:color="auto"/>
        <w:left w:val="none" w:sz="0" w:space="0" w:color="auto"/>
        <w:bottom w:val="none" w:sz="0" w:space="0" w:color="auto"/>
        <w:right w:val="none" w:sz="0" w:space="0" w:color="auto"/>
      </w:divBdr>
    </w:div>
    <w:div w:id="1852836917">
      <w:bodyDiv w:val="1"/>
      <w:marLeft w:val="0"/>
      <w:marRight w:val="0"/>
      <w:marTop w:val="0"/>
      <w:marBottom w:val="0"/>
      <w:divBdr>
        <w:top w:val="none" w:sz="0" w:space="0" w:color="auto"/>
        <w:left w:val="none" w:sz="0" w:space="0" w:color="auto"/>
        <w:bottom w:val="none" w:sz="0" w:space="0" w:color="auto"/>
        <w:right w:val="none" w:sz="0" w:space="0" w:color="auto"/>
      </w:divBdr>
      <w:divsChild>
        <w:div w:id="1694263089">
          <w:marLeft w:val="0"/>
          <w:marRight w:val="0"/>
          <w:marTop w:val="0"/>
          <w:marBottom w:val="0"/>
          <w:divBdr>
            <w:top w:val="none" w:sz="0" w:space="0" w:color="auto"/>
            <w:left w:val="none" w:sz="0" w:space="0" w:color="auto"/>
            <w:bottom w:val="none" w:sz="0" w:space="0" w:color="auto"/>
            <w:right w:val="none" w:sz="0" w:space="0" w:color="auto"/>
          </w:divBdr>
        </w:div>
      </w:divsChild>
    </w:div>
    <w:div w:id="1861702073">
      <w:bodyDiv w:val="1"/>
      <w:marLeft w:val="0"/>
      <w:marRight w:val="0"/>
      <w:marTop w:val="0"/>
      <w:marBottom w:val="0"/>
      <w:divBdr>
        <w:top w:val="none" w:sz="0" w:space="0" w:color="auto"/>
        <w:left w:val="none" w:sz="0" w:space="0" w:color="auto"/>
        <w:bottom w:val="none" w:sz="0" w:space="0" w:color="auto"/>
        <w:right w:val="none" w:sz="0" w:space="0" w:color="auto"/>
      </w:divBdr>
    </w:div>
    <w:div w:id="1867136518">
      <w:bodyDiv w:val="1"/>
      <w:marLeft w:val="0"/>
      <w:marRight w:val="0"/>
      <w:marTop w:val="0"/>
      <w:marBottom w:val="0"/>
      <w:divBdr>
        <w:top w:val="none" w:sz="0" w:space="0" w:color="auto"/>
        <w:left w:val="none" w:sz="0" w:space="0" w:color="auto"/>
        <w:bottom w:val="none" w:sz="0" w:space="0" w:color="auto"/>
        <w:right w:val="none" w:sz="0" w:space="0" w:color="auto"/>
      </w:divBdr>
    </w:div>
    <w:div w:id="1870337133">
      <w:bodyDiv w:val="1"/>
      <w:marLeft w:val="0"/>
      <w:marRight w:val="0"/>
      <w:marTop w:val="0"/>
      <w:marBottom w:val="0"/>
      <w:divBdr>
        <w:top w:val="none" w:sz="0" w:space="0" w:color="auto"/>
        <w:left w:val="none" w:sz="0" w:space="0" w:color="auto"/>
        <w:bottom w:val="none" w:sz="0" w:space="0" w:color="auto"/>
        <w:right w:val="none" w:sz="0" w:space="0" w:color="auto"/>
      </w:divBdr>
    </w:div>
    <w:div w:id="1880387149">
      <w:bodyDiv w:val="1"/>
      <w:marLeft w:val="0"/>
      <w:marRight w:val="0"/>
      <w:marTop w:val="0"/>
      <w:marBottom w:val="0"/>
      <w:divBdr>
        <w:top w:val="none" w:sz="0" w:space="0" w:color="auto"/>
        <w:left w:val="none" w:sz="0" w:space="0" w:color="auto"/>
        <w:bottom w:val="none" w:sz="0" w:space="0" w:color="auto"/>
        <w:right w:val="none" w:sz="0" w:space="0" w:color="auto"/>
      </w:divBdr>
    </w:div>
    <w:div w:id="1882594906">
      <w:bodyDiv w:val="1"/>
      <w:marLeft w:val="0"/>
      <w:marRight w:val="0"/>
      <w:marTop w:val="0"/>
      <w:marBottom w:val="0"/>
      <w:divBdr>
        <w:top w:val="none" w:sz="0" w:space="0" w:color="auto"/>
        <w:left w:val="none" w:sz="0" w:space="0" w:color="auto"/>
        <w:bottom w:val="none" w:sz="0" w:space="0" w:color="auto"/>
        <w:right w:val="none" w:sz="0" w:space="0" w:color="auto"/>
      </w:divBdr>
    </w:div>
    <w:div w:id="1883440770">
      <w:bodyDiv w:val="1"/>
      <w:marLeft w:val="0"/>
      <w:marRight w:val="0"/>
      <w:marTop w:val="0"/>
      <w:marBottom w:val="0"/>
      <w:divBdr>
        <w:top w:val="none" w:sz="0" w:space="0" w:color="auto"/>
        <w:left w:val="none" w:sz="0" w:space="0" w:color="auto"/>
        <w:bottom w:val="none" w:sz="0" w:space="0" w:color="auto"/>
        <w:right w:val="none" w:sz="0" w:space="0" w:color="auto"/>
      </w:divBdr>
    </w:div>
    <w:div w:id="1904094405">
      <w:bodyDiv w:val="1"/>
      <w:marLeft w:val="0"/>
      <w:marRight w:val="0"/>
      <w:marTop w:val="0"/>
      <w:marBottom w:val="0"/>
      <w:divBdr>
        <w:top w:val="none" w:sz="0" w:space="0" w:color="auto"/>
        <w:left w:val="none" w:sz="0" w:space="0" w:color="auto"/>
        <w:bottom w:val="none" w:sz="0" w:space="0" w:color="auto"/>
        <w:right w:val="none" w:sz="0" w:space="0" w:color="auto"/>
      </w:divBdr>
      <w:divsChild>
        <w:div w:id="133764166">
          <w:marLeft w:val="0"/>
          <w:marRight w:val="0"/>
          <w:marTop w:val="0"/>
          <w:marBottom w:val="0"/>
          <w:divBdr>
            <w:top w:val="single" w:sz="2" w:space="0" w:color="auto"/>
            <w:left w:val="single" w:sz="2" w:space="0" w:color="auto"/>
            <w:bottom w:val="single" w:sz="2" w:space="0" w:color="auto"/>
            <w:right w:val="single" w:sz="2" w:space="0" w:color="auto"/>
          </w:divBdr>
        </w:div>
        <w:div w:id="1421364933">
          <w:marLeft w:val="0"/>
          <w:marRight w:val="0"/>
          <w:marTop w:val="0"/>
          <w:marBottom w:val="0"/>
          <w:divBdr>
            <w:top w:val="single" w:sz="2" w:space="0" w:color="auto"/>
            <w:left w:val="single" w:sz="2" w:space="0" w:color="auto"/>
            <w:bottom w:val="single" w:sz="2" w:space="0" w:color="auto"/>
            <w:right w:val="single" w:sz="2" w:space="0" w:color="auto"/>
          </w:divBdr>
        </w:div>
      </w:divsChild>
    </w:div>
    <w:div w:id="1907763684">
      <w:bodyDiv w:val="1"/>
      <w:marLeft w:val="0"/>
      <w:marRight w:val="0"/>
      <w:marTop w:val="0"/>
      <w:marBottom w:val="0"/>
      <w:divBdr>
        <w:top w:val="none" w:sz="0" w:space="0" w:color="auto"/>
        <w:left w:val="none" w:sz="0" w:space="0" w:color="auto"/>
        <w:bottom w:val="none" w:sz="0" w:space="0" w:color="auto"/>
        <w:right w:val="none" w:sz="0" w:space="0" w:color="auto"/>
      </w:divBdr>
    </w:div>
    <w:div w:id="1914462468">
      <w:bodyDiv w:val="1"/>
      <w:marLeft w:val="0"/>
      <w:marRight w:val="0"/>
      <w:marTop w:val="0"/>
      <w:marBottom w:val="0"/>
      <w:divBdr>
        <w:top w:val="none" w:sz="0" w:space="0" w:color="auto"/>
        <w:left w:val="none" w:sz="0" w:space="0" w:color="auto"/>
        <w:bottom w:val="none" w:sz="0" w:space="0" w:color="auto"/>
        <w:right w:val="none" w:sz="0" w:space="0" w:color="auto"/>
      </w:divBdr>
    </w:div>
    <w:div w:id="1922793391">
      <w:bodyDiv w:val="1"/>
      <w:marLeft w:val="0"/>
      <w:marRight w:val="0"/>
      <w:marTop w:val="0"/>
      <w:marBottom w:val="0"/>
      <w:divBdr>
        <w:top w:val="none" w:sz="0" w:space="0" w:color="auto"/>
        <w:left w:val="none" w:sz="0" w:space="0" w:color="auto"/>
        <w:bottom w:val="none" w:sz="0" w:space="0" w:color="auto"/>
        <w:right w:val="none" w:sz="0" w:space="0" w:color="auto"/>
      </w:divBdr>
    </w:div>
    <w:div w:id="1938784093">
      <w:bodyDiv w:val="1"/>
      <w:marLeft w:val="0"/>
      <w:marRight w:val="0"/>
      <w:marTop w:val="0"/>
      <w:marBottom w:val="0"/>
      <w:divBdr>
        <w:top w:val="none" w:sz="0" w:space="0" w:color="auto"/>
        <w:left w:val="none" w:sz="0" w:space="0" w:color="auto"/>
        <w:bottom w:val="none" w:sz="0" w:space="0" w:color="auto"/>
        <w:right w:val="none" w:sz="0" w:space="0" w:color="auto"/>
      </w:divBdr>
    </w:div>
    <w:div w:id="1964841916">
      <w:bodyDiv w:val="1"/>
      <w:marLeft w:val="0"/>
      <w:marRight w:val="0"/>
      <w:marTop w:val="0"/>
      <w:marBottom w:val="0"/>
      <w:divBdr>
        <w:top w:val="none" w:sz="0" w:space="0" w:color="auto"/>
        <w:left w:val="none" w:sz="0" w:space="0" w:color="auto"/>
        <w:bottom w:val="none" w:sz="0" w:space="0" w:color="auto"/>
        <w:right w:val="none" w:sz="0" w:space="0" w:color="auto"/>
      </w:divBdr>
    </w:div>
    <w:div w:id="1974944556">
      <w:bodyDiv w:val="1"/>
      <w:marLeft w:val="0"/>
      <w:marRight w:val="0"/>
      <w:marTop w:val="0"/>
      <w:marBottom w:val="0"/>
      <w:divBdr>
        <w:top w:val="none" w:sz="0" w:space="0" w:color="auto"/>
        <w:left w:val="none" w:sz="0" w:space="0" w:color="auto"/>
        <w:bottom w:val="none" w:sz="0" w:space="0" w:color="auto"/>
        <w:right w:val="none" w:sz="0" w:space="0" w:color="auto"/>
      </w:divBdr>
    </w:div>
    <w:div w:id="2008704764">
      <w:bodyDiv w:val="1"/>
      <w:marLeft w:val="0"/>
      <w:marRight w:val="0"/>
      <w:marTop w:val="0"/>
      <w:marBottom w:val="0"/>
      <w:divBdr>
        <w:top w:val="none" w:sz="0" w:space="0" w:color="auto"/>
        <w:left w:val="none" w:sz="0" w:space="0" w:color="auto"/>
        <w:bottom w:val="none" w:sz="0" w:space="0" w:color="auto"/>
        <w:right w:val="none" w:sz="0" w:space="0" w:color="auto"/>
      </w:divBdr>
    </w:div>
    <w:div w:id="2016953729">
      <w:bodyDiv w:val="1"/>
      <w:marLeft w:val="0"/>
      <w:marRight w:val="0"/>
      <w:marTop w:val="0"/>
      <w:marBottom w:val="0"/>
      <w:divBdr>
        <w:top w:val="none" w:sz="0" w:space="0" w:color="auto"/>
        <w:left w:val="none" w:sz="0" w:space="0" w:color="auto"/>
        <w:bottom w:val="none" w:sz="0" w:space="0" w:color="auto"/>
        <w:right w:val="none" w:sz="0" w:space="0" w:color="auto"/>
      </w:divBdr>
    </w:div>
    <w:div w:id="2034380033">
      <w:bodyDiv w:val="1"/>
      <w:marLeft w:val="0"/>
      <w:marRight w:val="0"/>
      <w:marTop w:val="0"/>
      <w:marBottom w:val="0"/>
      <w:divBdr>
        <w:top w:val="none" w:sz="0" w:space="0" w:color="auto"/>
        <w:left w:val="none" w:sz="0" w:space="0" w:color="auto"/>
        <w:bottom w:val="none" w:sz="0" w:space="0" w:color="auto"/>
        <w:right w:val="none" w:sz="0" w:space="0" w:color="auto"/>
      </w:divBdr>
    </w:div>
    <w:div w:id="2037266740">
      <w:bodyDiv w:val="1"/>
      <w:marLeft w:val="0"/>
      <w:marRight w:val="0"/>
      <w:marTop w:val="0"/>
      <w:marBottom w:val="0"/>
      <w:divBdr>
        <w:top w:val="none" w:sz="0" w:space="0" w:color="auto"/>
        <w:left w:val="none" w:sz="0" w:space="0" w:color="auto"/>
        <w:bottom w:val="none" w:sz="0" w:space="0" w:color="auto"/>
        <w:right w:val="none" w:sz="0" w:space="0" w:color="auto"/>
      </w:divBdr>
    </w:div>
    <w:div w:id="2043093355">
      <w:bodyDiv w:val="1"/>
      <w:marLeft w:val="0"/>
      <w:marRight w:val="0"/>
      <w:marTop w:val="0"/>
      <w:marBottom w:val="0"/>
      <w:divBdr>
        <w:top w:val="none" w:sz="0" w:space="0" w:color="auto"/>
        <w:left w:val="none" w:sz="0" w:space="0" w:color="auto"/>
        <w:bottom w:val="none" w:sz="0" w:space="0" w:color="auto"/>
        <w:right w:val="none" w:sz="0" w:space="0" w:color="auto"/>
      </w:divBdr>
    </w:div>
    <w:div w:id="2061006600">
      <w:bodyDiv w:val="1"/>
      <w:marLeft w:val="0"/>
      <w:marRight w:val="0"/>
      <w:marTop w:val="0"/>
      <w:marBottom w:val="0"/>
      <w:divBdr>
        <w:top w:val="none" w:sz="0" w:space="0" w:color="auto"/>
        <w:left w:val="none" w:sz="0" w:space="0" w:color="auto"/>
        <w:bottom w:val="none" w:sz="0" w:space="0" w:color="auto"/>
        <w:right w:val="none" w:sz="0" w:space="0" w:color="auto"/>
      </w:divBdr>
    </w:div>
    <w:div w:id="2065719490">
      <w:bodyDiv w:val="1"/>
      <w:marLeft w:val="0"/>
      <w:marRight w:val="0"/>
      <w:marTop w:val="0"/>
      <w:marBottom w:val="0"/>
      <w:divBdr>
        <w:top w:val="none" w:sz="0" w:space="0" w:color="auto"/>
        <w:left w:val="none" w:sz="0" w:space="0" w:color="auto"/>
        <w:bottom w:val="none" w:sz="0" w:space="0" w:color="auto"/>
        <w:right w:val="none" w:sz="0" w:space="0" w:color="auto"/>
      </w:divBdr>
      <w:divsChild>
        <w:div w:id="1845585643">
          <w:marLeft w:val="0"/>
          <w:marRight w:val="0"/>
          <w:marTop w:val="0"/>
          <w:marBottom w:val="0"/>
          <w:divBdr>
            <w:top w:val="none" w:sz="0" w:space="0" w:color="auto"/>
            <w:left w:val="none" w:sz="0" w:space="0" w:color="auto"/>
            <w:bottom w:val="none" w:sz="0" w:space="0" w:color="auto"/>
            <w:right w:val="none" w:sz="0" w:space="0" w:color="auto"/>
          </w:divBdr>
          <w:divsChild>
            <w:div w:id="199112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320230">
      <w:bodyDiv w:val="1"/>
      <w:marLeft w:val="0"/>
      <w:marRight w:val="0"/>
      <w:marTop w:val="0"/>
      <w:marBottom w:val="0"/>
      <w:divBdr>
        <w:top w:val="none" w:sz="0" w:space="0" w:color="auto"/>
        <w:left w:val="none" w:sz="0" w:space="0" w:color="auto"/>
        <w:bottom w:val="none" w:sz="0" w:space="0" w:color="auto"/>
        <w:right w:val="none" w:sz="0" w:space="0" w:color="auto"/>
      </w:divBdr>
    </w:div>
    <w:div w:id="2091153784">
      <w:bodyDiv w:val="1"/>
      <w:marLeft w:val="0"/>
      <w:marRight w:val="0"/>
      <w:marTop w:val="0"/>
      <w:marBottom w:val="0"/>
      <w:divBdr>
        <w:top w:val="none" w:sz="0" w:space="0" w:color="auto"/>
        <w:left w:val="none" w:sz="0" w:space="0" w:color="auto"/>
        <w:bottom w:val="none" w:sz="0" w:space="0" w:color="auto"/>
        <w:right w:val="none" w:sz="0" w:space="0" w:color="auto"/>
      </w:divBdr>
    </w:div>
    <w:div w:id="2102873777">
      <w:bodyDiv w:val="1"/>
      <w:marLeft w:val="0"/>
      <w:marRight w:val="0"/>
      <w:marTop w:val="0"/>
      <w:marBottom w:val="0"/>
      <w:divBdr>
        <w:top w:val="none" w:sz="0" w:space="0" w:color="auto"/>
        <w:left w:val="none" w:sz="0" w:space="0" w:color="auto"/>
        <w:bottom w:val="none" w:sz="0" w:space="0" w:color="auto"/>
        <w:right w:val="none" w:sz="0" w:space="0" w:color="auto"/>
      </w:divBdr>
    </w:div>
    <w:div w:id="2109618238">
      <w:bodyDiv w:val="1"/>
      <w:marLeft w:val="0"/>
      <w:marRight w:val="0"/>
      <w:marTop w:val="0"/>
      <w:marBottom w:val="0"/>
      <w:divBdr>
        <w:top w:val="none" w:sz="0" w:space="0" w:color="auto"/>
        <w:left w:val="none" w:sz="0" w:space="0" w:color="auto"/>
        <w:bottom w:val="none" w:sz="0" w:space="0" w:color="auto"/>
        <w:right w:val="none" w:sz="0" w:space="0" w:color="auto"/>
      </w:divBdr>
    </w:div>
    <w:div w:id="2124765666">
      <w:bodyDiv w:val="1"/>
      <w:marLeft w:val="0"/>
      <w:marRight w:val="0"/>
      <w:marTop w:val="0"/>
      <w:marBottom w:val="0"/>
      <w:divBdr>
        <w:top w:val="none" w:sz="0" w:space="0" w:color="auto"/>
        <w:left w:val="none" w:sz="0" w:space="0" w:color="auto"/>
        <w:bottom w:val="none" w:sz="0" w:space="0" w:color="auto"/>
        <w:right w:val="none" w:sz="0" w:space="0" w:color="auto"/>
      </w:divBdr>
    </w:div>
    <w:div w:id="2126776173">
      <w:bodyDiv w:val="1"/>
      <w:marLeft w:val="0"/>
      <w:marRight w:val="0"/>
      <w:marTop w:val="0"/>
      <w:marBottom w:val="0"/>
      <w:divBdr>
        <w:top w:val="none" w:sz="0" w:space="0" w:color="auto"/>
        <w:left w:val="none" w:sz="0" w:space="0" w:color="auto"/>
        <w:bottom w:val="none" w:sz="0" w:space="0" w:color="auto"/>
        <w:right w:val="none" w:sz="0" w:space="0" w:color="auto"/>
      </w:divBdr>
      <w:divsChild>
        <w:div w:id="1954627989">
          <w:marLeft w:val="0"/>
          <w:marRight w:val="0"/>
          <w:marTop w:val="0"/>
          <w:marBottom w:val="0"/>
          <w:divBdr>
            <w:top w:val="none" w:sz="0" w:space="0" w:color="auto"/>
            <w:left w:val="none" w:sz="0" w:space="0" w:color="auto"/>
            <w:bottom w:val="none" w:sz="0" w:space="0" w:color="auto"/>
            <w:right w:val="none" w:sz="0" w:space="0" w:color="auto"/>
          </w:divBdr>
        </w:div>
      </w:divsChild>
    </w:div>
    <w:div w:id="2128549376">
      <w:bodyDiv w:val="1"/>
      <w:marLeft w:val="0"/>
      <w:marRight w:val="0"/>
      <w:marTop w:val="0"/>
      <w:marBottom w:val="0"/>
      <w:divBdr>
        <w:top w:val="none" w:sz="0" w:space="0" w:color="auto"/>
        <w:left w:val="none" w:sz="0" w:space="0" w:color="auto"/>
        <w:bottom w:val="none" w:sz="0" w:space="0" w:color="auto"/>
        <w:right w:val="none" w:sz="0" w:space="0" w:color="auto"/>
      </w:divBdr>
    </w:div>
    <w:div w:id="2132477582">
      <w:bodyDiv w:val="1"/>
      <w:marLeft w:val="0"/>
      <w:marRight w:val="0"/>
      <w:marTop w:val="0"/>
      <w:marBottom w:val="0"/>
      <w:divBdr>
        <w:top w:val="none" w:sz="0" w:space="0" w:color="auto"/>
        <w:left w:val="none" w:sz="0" w:space="0" w:color="auto"/>
        <w:bottom w:val="none" w:sz="0" w:space="0" w:color="auto"/>
        <w:right w:val="none" w:sz="0" w:space="0" w:color="auto"/>
      </w:divBdr>
    </w:div>
    <w:div w:id="2143034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customXml" Target="../customXml/item2.xml"/><Relationship Id="rId21" Type="http://schemas.openxmlformats.org/officeDocument/2006/relationships/image" Target="media/image10.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customXml" Target="../customXml/item1.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image" Target="media/image17.jpeg"/><Relationship Id="rId1" Type="http://schemas.microsoft.com/office/2006/relationships/keyMapCustomizations" Target="customizations.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customXml" Target="../customXml/item4.xml"/><Relationship Id="rId15" Type="http://schemas.openxmlformats.org/officeDocument/2006/relationships/image" Target="media/image4.png"/><Relationship Id="rId23" Type="http://schemas.openxmlformats.org/officeDocument/2006/relationships/hyperlink" Target="https://github.com/Seeed-Solution/SenseCAP_Indicator_ESP32" TargetMode="External"/><Relationship Id="rId28" Type="http://schemas.openxmlformats.org/officeDocument/2006/relationships/image" Target="media/image16.png"/><Relationship Id="rId10" Type="http://schemas.openxmlformats.org/officeDocument/2006/relationships/footnotes" Target="footnotes.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customXml" Target="../customXml/item3.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settings" Target="settings.xml"/></Relationships>
</file>

<file path=word/theme/theme1.xml><?xml version="1.0" encoding="utf-8"?>
<a:theme xmlns:a="http://schemas.openxmlformats.org/drawingml/2006/main" name="ThomasMore">
  <a:themeElements>
    <a:clrScheme name="TM Colors Final">
      <a:dk1>
        <a:srgbClr val="000000"/>
      </a:dk1>
      <a:lt1>
        <a:srgbClr val="FFFFFF"/>
      </a:lt1>
      <a:dk2>
        <a:srgbClr val="00283C"/>
      </a:dk2>
      <a:lt2>
        <a:srgbClr val="FA6432"/>
      </a:lt2>
      <a:accent1>
        <a:srgbClr val="FA6232"/>
      </a:accent1>
      <a:accent2>
        <a:srgbClr val="FFC87B"/>
      </a:accent2>
      <a:accent3>
        <a:srgbClr val="00627B"/>
      </a:accent3>
      <a:accent4>
        <a:srgbClr val="63C8C8"/>
      </a:accent4>
      <a:accent5>
        <a:srgbClr val="86D278"/>
      </a:accent5>
      <a:accent6>
        <a:srgbClr val="C8E163"/>
      </a:accent6>
      <a:hlink>
        <a:srgbClr val="00637C"/>
      </a:hlink>
      <a:folHlink>
        <a:srgbClr val="00637C"/>
      </a:folHlink>
    </a:clrScheme>
    <a:fontScheme name="TM-font">
      <a:majorFont>
        <a:latin typeface="Century Gothic"/>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solidFill>
          <a:schemeClr val="bg2"/>
        </a:solidFill>
        <a:ln>
          <a:noFill/>
        </a:ln>
      </a:spPr>
      <a:bodyPr rtlCol="0" anchor="ctr"/>
      <a:lstStyle>
        <a:defPPr algn="ctr">
          <a:defRPr/>
        </a:defPPr>
      </a:lstStyle>
      <a:style>
        <a:lnRef idx="2">
          <a:schemeClr val="accent1">
            <a:shade val="50000"/>
          </a:schemeClr>
        </a:lnRef>
        <a:fillRef idx="1">
          <a:schemeClr val="accent1"/>
        </a:fillRef>
        <a:effectRef idx="0">
          <a:schemeClr val="accent1"/>
        </a:effectRef>
        <a:fontRef idx="minor">
          <a:schemeClr val="lt1"/>
        </a:fontRef>
      </a:style>
    </a:spDef>
  </a:objectDefaults>
  <a:extraClrSchemeLst/>
  <a:extLst>
    <a:ext uri="{05A4C25C-085E-4340-85A3-A5531E510DB2}">
      <thm15:themeFamily xmlns:thm15="http://schemas.microsoft.com/office/thememl/2012/main" name="ThomasMore" id="{D13393E6-B854-B643-97FD-C4025D78ABC8}" vid="{ED8BBA26-1628-A344-A3E6-4B3B62EC9D30}"/>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FDE490E8B3F44840A383BCCDFEDD959C" ma:contentTypeVersion="11" ma:contentTypeDescription="Een nieuw document maken." ma:contentTypeScope="" ma:versionID="700a3642f7226e43f470e26e65dd6f92">
  <xsd:schema xmlns:xsd="http://www.w3.org/2001/XMLSchema" xmlns:xs="http://www.w3.org/2001/XMLSchema" xmlns:p="http://schemas.microsoft.com/office/2006/metadata/properties" xmlns:ns2="2be253a4-4b6f-4d35-b468-065f787ce157" targetNamespace="http://schemas.microsoft.com/office/2006/metadata/properties" ma:root="true" ma:fieldsID="aaa3855638aad86abf14e639e0013397" ns2:_="">
    <xsd:import namespace="2be253a4-4b6f-4d35-b468-065f787ce157"/>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2:MediaServiceDateTaken" minOccurs="0"/>
                <xsd:element ref="ns2:MediaServiceOCR"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e253a4-4b6f-4d35-b468-065f787ce15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Afbeeldingtags" ma:readOnly="false" ma:fieldId="{5cf76f15-5ced-4ddc-b409-7134ff3c332f}" ma:taxonomyMulti="true" ma:sspId="49b243c3-5758-488d-a165-3d321439e892" ma:termSetId="09814cd3-568e-fe90-9814-8d621ff8fb84" ma:anchorId="fba54fb3-c3e1-fe81-a776-ca4b69148c4d" ma:open="true" ma:isKeyword="false">
      <xsd:complexType>
        <xsd:sequence>
          <xsd:element ref="pc:Terms" minOccurs="0" maxOccurs="1"/>
        </xsd:sequence>
      </xsd:complex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2be253a4-4b6f-4d35-b468-065f787ce157">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F37F78A-67D4-D049-A3FA-809D87B4371A}">
  <ds:schemaRefs>
    <ds:schemaRef ds:uri="http://schemas.openxmlformats.org/officeDocument/2006/bibliography"/>
  </ds:schemaRefs>
</ds:datastoreItem>
</file>

<file path=customXml/itemProps2.xml><?xml version="1.0" encoding="utf-8"?>
<ds:datastoreItem xmlns:ds="http://schemas.openxmlformats.org/officeDocument/2006/customXml" ds:itemID="{FFE6F706-2D0E-4435-B7C0-113DB7759A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e253a4-4b6f-4d35-b468-065f787ce15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A7C772A-C5F2-41BC-97A0-F4FC77BE1640}">
  <ds:schemaRefs>
    <ds:schemaRef ds:uri="http://schemas.microsoft.com/office/2006/metadata/properties"/>
    <ds:schemaRef ds:uri="http://schemas.microsoft.com/office/infopath/2007/PartnerControls"/>
    <ds:schemaRef ds:uri="2be253a4-4b6f-4d35-b468-065f787ce157"/>
  </ds:schemaRefs>
</ds:datastoreItem>
</file>

<file path=customXml/itemProps4.xml><?xml version="1.0" encoding="utf-8"?>
<ds:datastoreItem xmlns:ds="http://schemas.openxmlformats.org/officeDocument/2006/customXml" ds:itemID="{67D2EF3B-B16C-47C5-B78F-6BD14B631CE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393</TotalTime>
  <Pages>39</Pages>
  <Words>11144</Words>
  <Characters>61292</Characters>
  <Application>Microsoft Office Word</Application>
  <DocSecurity>0</DocSecurity>
  <Lines>510</Lines>
  <Paragraphs>14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ediaComm</Company>
  <LinksUpToDate>false</LinksUpToDate>
  <CharactersWithSpaces>72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m</dc:creator>
  <cp:keywords/>
  <dc:description/>
  <cp:lastModifiedBy>Niels Van Nerum</cp:lastModifiedBy>
  <cp:revision>10</cp:revision>
  <cp:lastPrinted>2023-06-19T14:24:00Z</cp:lastPrinted>
  <dcterms:created xsi:type="dcterms:W3CDTF">2025-05-29T14:56:00Z</dcterms:created>
  <dcterms:modified xsi:type="dcterms:W3CDTF">2025-05-30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c337be75-dfbb-4261-9834-ac247c7dde13_Enabled">
    <vt:lpwstr>true</vt:lpwstr>
  </property>
  <property fmtid="{D5CDD505-2E9C-101B-9397-08002B2CF9AE}" pid="3" name="MSIP_Label_c337be75-dfbb-4261-9834-ac247c7dde13_SetDate">
    <vt:lpwstr>2023-06-15T13:27:49Z</vt:lpwstr>
  </property>
  <property fmtid="{D5CDD505-2E9C-101B-9397-08002B2CF9AE}" pid="4" name="MSIP_Label_c337be75-dfbb-4261-9834-ac247c7dde13_Method">
    <vt:lpwstr>Standard</vt:lpwstr>
  </property>
  <property fmtid="{D5CDD505-2E9C-101B-9397-08002B2CF9AE}" pid="5" name="MSIP_Label_c337be75-dfbb-4261-9834-ac247c7dde13_Name">
    <vt:lpwstr>Algemeen</vt:lpwstr>
  </property>
  <property fmtid="{D5CDD505-2E9C-101B-9397-08002B2CF9AE}" pid="6" name="MSIP_Label_c337be75-dfbb-4261-9834-ac247c7dde13_SiteId">
    <vt:lpwstr>77d33cc5-c9b4-4766-95c7-ed5b515e1cce</vt:lpwstr>
  </property>
  <property fmtid="{D5CDD505-2E9C-101B-9397-08002B2CF9AE}" pid="7" name="MSIP_Label_c337be75-dfbb-4261-9834-ac247c7dde13_ActionId">
    <vt:lpwstr>d5faedef-a9cb-4bbd-b836-19611cce3347</vt:lpwstr>
  </property>
  <property fmtid="{D5CDD505-2E9C-101B-9397-08002B2CF9AE}" pid="8" name="MSIP_Label_c337be75-dfbb-4261-9834-ac247c7dde13_ContentBits">
    <vt:lpwstr>0</vt:lpwstr>
  </property>
  <property fmtid="{D5CDD505-2E9C-101B-9397-08002B2CF9AE}" pid="9" name="ContentTypeId">
    <vt:lpwstr>0x010100FDE490E8B3F44840A383BCCDFEDD959C</vt:lpwstr>
  </property>
  <property fmtid="{D5CDD505-2E9C-101B-9397-08002B2CF9AE}" pid="10" name="MediaServiceImageTags">
    <vt:lpwstr/>
  </property>
  <property fmtid="{D5CDD505-2E9C-101B-9397-08002B2CF9AE}" pid="11" name="ZOTERO_PREF_1">
    <vt:lpwstr>&lt;data data-version="3" zotero-version="6.0.36"&gt;&lt;session id="KA08aVMq"/&gt;&lt;style id="http://www.zotero.org/styles/apa" locale="en-GB" hasBibliography="1" bibliographyStyleHasBeenSet="1"/&gt;&lt;prefs&gt;&lt;pref name="fieldType" value="Field"/&gt;&lt;/prefs&gt;&lt;/data&gt;</vt:lpwstr>
  </property>
</Properties>
</file>